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173FCA93" w:rsidR="00EC7ED1" w:rsidRPr="009F60BA" w:rsidRDefault="00EC7ED1" w:rsidP="00EC7ED1">
      <w:pPr>
        <w:pStyle w:val="Title"/>
        <w:rPr>
          <w:rFonts w:cs="Arial"/>
          <w:noProof/>
          <w:sz w:val="28"/>
          <w:szCs w:val="28"/>
        </w:rPr>
      </w:pPr>
      <w:r>
        <w:t xml:space="preserve">Investigate feasibility of utilising a neural-networked set of </w:t>
      </w:r>
      <w:r w:rsidR="002337A6">
        <w:t>Inertial Measurement Units</w:t>
      </w:r>
      <w:r>
        <w:t xml:space="preserve"> to compensate for variations in motion of a COTS RC vehicle in a dryland agricultural context.</w:t>
      </w:r>
    </w:p>
    <w:bookmarkStart w:id="0" w:name="_Toc228688434"/>
    <w:p w14:paraId="153B7FFD" w14:textId="3028B628" w:rsidR="00401E81" w:rsidRPr="0011177B" w:rsidRDefault="001A48A0" w:rsidP="00EC7ED1">
      <w:pPr>
        <w:pStyle w:val="Title"/>
        <w:rPr>
          <w:noProof/>
        </w:rPr>
      </w:pPr>
      <w:r>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11177B" w:rsidRDefault="00401E81" w:rsidP="00330421">
      <w:pPr>
        <w:pStyle w:val="Subtitle"/>
        <w:rPr>
          <w:noProof/>
        </w:rPr>
      </w:pPr>
    </w:p>
    <w:p w14:paraId="5B09B355" w14:textId="77777777" w:rsidR="00756427" w:rsidRPr="00330421" w:rsidRDefault="00756427" w:rsidP="00330421">
      <w:pPr>
        <w:pStyle w:val="Subtitle"/>
      </w:pPr>
      <w:r w:rsidRPr="00330421">
        <w:t>A thesis</w:t>
      </w:r>
    </w:p>
    <w:p w14:paraId="1E31A271" w14:textId="77777777" w:rsidR="00756427" w:rsidRPr="0011177B" w:rsidRDefault="00436549" w:rsidP="00330421">
      <w:pPr>
        <w:pStyle w:val="Subtitle"/>
        <w:rPr>
          <w:noProof/>
        </w:rPr>
      </w:pPr>
      <w:r w:rsidRPr="0011177B">
        <w:rPr>
          <w:noProof/>
        </w:rPr>
        <w:t>s</w:t>
      </w:r>
      <w:r w:rsidR="00756427" w:rsidRPr="0011177B">
        <w:rPr>
          <w:noProof/>
        </w:rPr>
        <w:t>ubmitted in partial fulfilment</w:t>
      </w:r>
    </w:p>
    <w:p w14:paraId="7131855E" w14:textId="77777777" w:rsidR="00CB5451" w:rsidRPr="0011177B" w:rsidRDefault="00436549" w:rsidP="00330421">
      <w:pPr>
        <w:pStyle w:val="Subtitle"/>
        <w:rPr>
          <w:noProof/>
        </w:rPr>
      </w:pPr>
      <w:r w:rsidRPr="0011177B">
        <w:rPr>
          <w:noProof/>
        </w:rPr>
        <w:t>o</w:t>
      </w:r>
      <w:r w:rsidR="00756427" w:rsidRPr="0011177B">
        <w:rPr>
          <w:noProof/>
        </w:rPr>
        <w:t>f the requirements for the Degree of</w:t>
      </w:r>
    </w:p>
    <w:p w14:paraId="13D64975" w14:textId="6677F689" w:rsidR="00CB5451" w:rsidRPr="0011177B" w:rsidRDefault="006601A7" w:rsidP="00330421">
      <w:pPr>
        <w:pStyle w:val="Subtitle"/>
        <w:rPr>
          <w:noProof/>
        </w:rPr>
      </w:pPr>
      <w:r>
        <w:rPr>
          <w:noProof/>
        </w:rPr>
        <w:fldChar w:fldCharType="begin">
          <w:ffData>
            <w:name w:val="Text2"/>
            <w:enabled/>
            <w:calcOnExit w:val="0"/>
            <w:textInput>
              <w:default w:val="Master of Applied Science"/>
              <w:format w:val="FIRST CAPITAL"/>
            </w:textInput>
          </w:ffData>
        </w:fldChar>
      </w:r>
      <w:bookmarkStart w:id="1" w:name="Text2"/>
      <w:r w:rsidRPr="00182581">
        <w:rPr>
          <w:noProof/>
        </w:rPr>
        <w:instrText xml:space="preserve"> FORMTEXT </w:instrText>
      </w:r>
      <w:r>
        <w:rPr>
          <w:noProof/>
        </w:rPr>
      </w:r>
      <w:r>
        <w:rPr>
          <w:noProof/>
        </w:rPr>
        <w:fldChar w:fldCharType="separate"/>
      </w:r>
      <w:r>
        <w:rPr>
          <w:noProof/>
        </w:rPr>
        <w:t>Master of Applied Science</w:t>
      </w:r>
      <w:r>
        <w:rPr>
          <w:noProof/>
        </w:rPr>
        <w:fldChar w:fldCharType="end"/>
      </w:r>
      <w:bookmarkEnd w:id="1"/>
    </w:p>
    <w:p w14:paraId="1ECCCCF8" w14:textId="77777777" w:rsidR="00AE04CF" w:rsidRDefault="00AE04CF" w:rsidP="00330421">
      <w:pPr>
        <w:pStyle w:val="Subtitle"/>
        <w:rPr>
          <w:noProof/>
        </w:rPr>
      </w:pPr>
    </w:p>
    <w:p w14:paraId="31E01A2A" w14:textId="77777777" w:rsidR="00CB5451" w:rsidRPr="0011177B" w:rsidRDefault="00CB5451" w:rsidP="00330421">
      <w:pPr>
        <w:pStyle w:val="Subtitle"/>
        <w:rPr>
          <w:noProof/>
        </w:rPr>
      </w:pPr>
      <w:r w:rsidRPr="0011177B">
        <w:rPr>
          <w:noProof/>
        </w:rPr>
        <w:t>at</w:t>
      </w:r>
    </w:p>
    <w:p w14:paraId="7D588F73" w14:textId="77777777" w:rsidR="00CB5451" w:rsidRPr="0011177B" w:rsidRDefault="00CB5451" w:rsidP="00330421">
      <w:pPr>
        <w:pStyle w:val="Subtitle"/>
        <w:rPr>
          <w:noProof/>
        </w:rPr>
      </w:pPr>
      <w:smartTag w:uri="urn:schemas-microsoft-com:office:smarttags" w:element="place">
        <w:smartTag w:uri="urn:schemas-microsoft-com:office:smarttags" w:element="PlaceName">
          <w:r w:rsidRPr="0011177B">
            <w:rPr>
              <w:noProof/>
            </w:rPr>
            <w:t>Lincoln</w:t>
          </w:r>
        </w:smartTag>
        <w:r w:rsidRPr="0011177B">
          <w:rPr>
            <w:noProof/>
          </w:rPr>
          <w:t xml:space="preserve"> </w:t>
        </w:r>
        <w:smartTag w:uri="urn:schemas-microsoft-com:office:smarttags" w:element="PlaceType">
          <w:r w:rsidRPr="0011177B">
            <w:rPr>
              <w:noProof/>
            </w:rPr>
            <w:t>University</w:t>
          </w:r>
        </w:smartTag>
      </w:smartTag>
    </w:p>
    <w:p w14:paraId="498438F2" w14:textId="77777777" w:rsidR="00CB5451" w:rsidRPr="0011177B" w:rsidRDefault="00CB5451" w:rsidP="00330421">
      <w:pPr>
        <w:pStyle w:val="Subtitle"/>
        <w:rPr>
          <w:noProof/>
        </w:rPr>
      </w:pPr>
      <w:r w:rsidRPr="0011177B">
        <w:rPr>
          <w:noProof/>
        </w:rPr>
        <w:t>by</w:t>
      </w:r>
    </w:p>
    <w:bookmarkStart w:id="2" w:name="Text3"/>
    <w:p w14:paraId="708973A7" w14:textId="42326719" w:rsidR="00CB5451" w:rsidRPr="0011177B" w:rsidRDefault="003F2E4C" w:rsidP="00330421">
      <w:pPr>
        <w:pStyle w:val="Subtitle"/>
        <w:rPr>
          <w:noProof/>
        </w:rPr>
      </w:pPr>
      <w:r>
        <w:rPr>
          <w:noProof/>
        </w:rPr>
        <w:fldChar w:fldCharType="begin">
          <w:ffData>
            <w:name w:val="Text3"/>
            <w:enabled/>
            <w:calcOnExit w:val="0"/>
            <w:textInput>
              <w:default w:val="Brenda Irene Lord"/>
            </w:textInput>
          </w:ffData>
        </w:fldChar>
      </w:r>
      <w:r w:rsidR="00D932D7">
        <w:rPr>
          <w:noProof/>
        </w:rPr>
        <w:instrText xml:space="preserve"> FORMTEXT </w:instrText>
      </w:r>
      <w:r>
        <w:rPr>
          <w:noProof/>
        </w:rPr>
      </w:r>
      <w:r>
        <w:rPr>
          <w:noProof/>
        </w:rPr>
        <w:fldChar w:fldCharType="separate"/>
      </w:r>
      <w:r w:rsidR="00D932D7">
        <w:rPr>
          <w:noProof/>
        </w:rPr>
        <w:t>Bre</w:t>
      </w:r>
      <w:r w:rsidR="006601A7">
        <w:rPr>
          <w:noProof/>
        </w:rPr>
        <w:t>tt Malcolm Davidson</w:t>
      </w:r>
      <w:r>
        <w:rPr>
          <w:noProof/>
        </w:rPr>
        <w:fldChar w:fldCharType="end"/>
      </w:r>
      <w:bookmarkEnd w:id="2"/>
    </w:p>
    <w:p w14:paraId="6426C268" w14:textId="77777777" w:rsidR="00CB5451" w:rsidRPr="0011177B" w:rsidRDefault="00CB5451" w:rsidP="00330421">
      <w:pPr>
        <w:pStyle w:val="Subtitle"/>
        <w:rPr>
          <w:noProof/>
        </w:rPr>
      </w:pPr>
    </w:p>
    <w:bookmarkStart w:id="3" w:name="_Toc228688443"/>
    <w:p w14:paraId="3DFCE99F" w14:textId="77777777" w:rsidR="00CB5451" w:rsidRPr="0011177B" w:rsidRDefault="001A48A0" w:rsidP="00330421">
      <w:pPr>
        <w:pStyle w:val="Subtitle"/>
        <w:rPr>
          <w:noProof/>
        </w:rPr>
      </w:pPr>
      <w:r>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11177B" w:rsidRDefault="00CB5451" w:rsidP="00330421">
      <w:pPr>
        <w:pStyle w:val="Subtitle"/>
        <w:rPr>
          <w:noProof/>
        </w:rPr>
      </w:pPr>
    </w:p>
    <w:p w14:paraId="22835DB7" w14:textId="77777777" w:rsidR="00CB5451" w:rsidRPr="0011177B" w:rsidRDefault="00CB5451" w:rsidP="00330421">
      <w:pPr>
        <w:pStyle w:val="Subtitle"/>
        <w:rPr>
          <w:noProof/>
        </w:rPr>
      </w:pPr>
    </w:p>
    <w:p w14:paraId="24AF03B5" w14:textId="77777777" w:rsidR="00CB5451" w:rsidRPr="0011177B" w:rsidRDefault="00CB5451" w:rsidP="00330421">
      <w:pPr>
        <w:pStyle w:val="Subtitle"/>
        <w:rPr>
          <w:noProof/>
        </w:rPr>
      </w:pPr>
      <w:smartTag w:uri="urn:schemas-microsoft-com:office:smarttags" w:element="place">
        <w:smartTag w:uri="urn:schemas-microsoft-com:office:smarttags" w:element="PlaceName">
          <w:r w:rsidRPr="0011177B">
            <w:rPr>
              <w:noProof/>
            </w:rPr>
            <w:t>Lincoln</w:t>
          </w:r>
        </w:smartTag>
        <w:r w:rsidRPr="0011177B">
          <w:rPr>
            <w:noProof/>
          </w:rPr>
          <w:t xml:space="preserve"> </w:t>
        </w:r>
        <w:smartTag w:uri="urn:schemas-microsoft-com:office:smarttags" w:element="PlaceType">
          <w:r w:rsidRPr="0011177B">
            <w:rPr>
              <w:noProof/>
            </w:rPr>
            <w:t>University</w:t>
          </w:r>
        </w:smartTag>
      </w:smartTag>
    </w:p>
    <w:p w14:paraId="692E0281" w14:textId="5DDC3805" w:rsidR="00CB5451" w:rsidRDefault="006A0E9E" w:rsidP="00330421">
      <w:pPr>
        <w:pStyle w:val="Subtitle"/>
        <w:rPr>
          <w:noProof/>
        </w:rPr>
      </w:pPr>
      <w:r>
        <w:rPr>
          <w:noProof/>
        </w:rPr>
        <w:t>20</w:t>
      </w:r>
      <w:r w:rsidR="006601A7">
        <w:rPr>
          <w:noProof/>
        </w:rPr>
        <w:t>23</w:t>
      </w:r>
    </w:p>
    <w:p w14:paraId="25230135" w14:textId="77777777" w:rsidR="00330FCB" w:rsidRDefault="00330FCB" w:rsidP="00667C2A">
      <w:pPr>
        <w:pStyle w:val="AbstractPage"/>
        <w:rPr>
          <w:noProof/>
        </w:rPr>
      </w:pPr>
    </w:p>
    <w:p w14:paraId="4AF208C6" w14:textId="77777777" w:rsidR="00330421" w:rsidRPr="00330FCB" w:rsidRDefault="00330421" w:rsidP="00330FCB">
      <w:pPr>
        <w:pStyle w:val="BodyText"/>
        <w:sectPr w:rsidR="00330421" w:rsidRPr="00330FCB"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667C2A" w:rsidRDefault="00EC70B9" w:rsidP="00667C2A">
      <w:pPr>
        <w:pStyle w:val="AbstractPage"/>
      </w:pPr>
      <w:r w:rsidRPr="00667C2A">
        <w:lastRenderedPageBreak/>
        <w:t>Abstract of a thesis submitted in partial fulfilment of the</w:t>
      </w:r>
    </w:p>
    <w:p w14:paraId="487ED96C" w14:textId="222E56D1" w:rsidR="00EC70B9" w:rsidRPr="0011177B" w:rsidRDefault="00EC70B9" w:rsidP="00667C2A">
      <w:pPr>
        <w:pStyle w:val="AbstractPage"/>
        <w:rPr>
          <w:noProof/>
        </w:rPr>
      </w:pPr>
      <w:r w:rsidRPr="0011177B">
        <w:rPr>
          <w:noProof/>
        </w:rPr>
        <w:t xml:space="preserve">requirements for the Degree of </w:t>
      </w:r>
      <w:bookmarkStart w:id="4" w:name="Text4"/>
      <w:r w:rsidR="003F2E4C">
        <w:rPr>
          <w:noProof/>
        </w:rPr>
        <w:fldChar w:fldCharType="begin">
          <w:ffData>
            <w:name w:val="Text4"/>
            <w:enabled/>
            <w:calcOnExit w:val="0"/>
            <w:textInput>
              <w:default w:val="Master of Landscape Architecture"/>
            </w:textInput>
          </w:ffData>
        </w:fldChar>
      </w:r>
      <w:r w:rsidR="0031478C" w:rsidRPr="006601A7">
        <w:rPr>
          <w:noProof/>
        </w:rPr>
        <w:instrText xml:space="preserve"> FORMTEXT </w:instrText>
      </w:r>
      <w:r w:rsidR="003F2E4C">
        <w:rPr>
          <w:noProof/>
        </w:rPr>
      </w:r>
      <w:r w:rsidR="003F2E4C">
        <w:rPr>
          <w:noProof/>
        </w:rPr>
        <w:fldChar w:fldCharType="separate"/>
      </w:r>
      <w:r w:rsidR="0031478C">
        <w:rPr>
          <w:noProof/>
        </w:rPr>
        <w:t xml:space="preserve">Master of </w:t>
      </w:r>
      <w:r w:rsidR="006601A7">
        <w:rPr>
          <w:noProof/>
        </w:rPr>
        <w:t>Applied Science</w:t>
      </w:r>
      <w:r w:rsidR="003F2E4C">
        <w:rPr>
          <w:noProof/>
        </w:rPr>
        <w:fldChar w:fldCharType="end"/>
      </w:r>
      <w:bookmarkEnd w:id="4"/>
      <w:r w:rsidR="00AE04CF">
        <w:rPr>
          <w:noProof/>
        </w:rPr>
        <w:t>.</w:t>
      </w:r>
    </w:p>
    <w:p w14:paraId="4567CF50" w14:textId="77777777" w:rsidR="00EC70B9" w:rsidRPr="00AC242C" w:rsidRDefault="006B21D7" w:rsidP="00AC242C">
      <w:pPr>
        <w:pStyle w:val="HeadingMyL1"/>
        <w:rPr>
          <w:color w:val="FFFFFF" w:themeColor="background1"/>
        </w:rPr>
      </w:pPr>
      <w:bookmarkStart w:id="5" w:name="_Toc146487430"/>
      <w:r w:rsidRPr="00AC242C">
        <w:rPr>
          <w:color w:val="FFFFFF" w:themeColor="background1"/>
        </w:rPr>
        <w:t>Abstract</w:t>
      </w:r>
      <w:bookmarkEnd w:id="5"/>
    </w:p>
    <w:p w14:paraId="633C047F" w14:textId="320970F4" w:rsidR="00EC7ED1" w:rsidRPr="009F60BA" w:rsidRDefault="00EC7ED1" w:rsidP="00EC7ED1">
      <w:pPr>
        <w:pStyle w:val="AbstractPage"/>
        <w:rPr>
          <w:rFonts w:cs="Arial"/>
          <w:noProof/>
        </w:rPr>
      </w:pPr>
      <w:r>
        <w:t xml:space="preserve">Investigate feasibility of utilising a neural-networked set of </w:t>
      </w:r>
      <w:r w:rsidR="002337A6">
        <w:t>Inertial Measurement Units</w:t>
      </w:r>
      <w:r>
        <w:t xml:space="preserve"> to compensate for variations in motion of a COTS RC vehicle in a dryland agricultural context.</w:t>
      </w:r>
    </w:p>
    <w:p w14:paraId="0E948585" w14:textId="77777777" w:rsidR="00336B1C" w:rsidRPr="0011177B" w:rsidRDefault="00336B1C" w:rsidP="00667C2A">
      <w:pPr>
        <w:pStyle w:val="AbstractPage"/>
        <w:rPr>
          <w:noProof/>
        </w:rPr>
      </w:pPr>
    </w:p>
    <w:p w14:paraId="72D30406" w14:textId="77777777" w:rsidR="00336B1C" w:rsidRPr="0011177B" w:rsidRDefault="00336B1C" w:rsidP="00667C2A">
      <w:pPr>
        <w:pStyle w:val="AbstractPage"/>
        <w:rPr>
          <w:noProof/>
        </w:rPr>
      </w:pPr>
      <w:r w:rsidRPr="0011177B">
        <w:rPr>
          <w:noProof/>
        </w:rPr>
        <w:t>by</w:t>
      </w:r>
    </w:p>
    <w:bookmarkStart w:id="6" w:name="Text5"/>
    <w:p w14:paraId="244E49AD" w14:textId="73154C29" w:rsidR="00336B1C" w:rsidRPr="0011177B" w:rsidRDefault="003F2E4C" w:rsidP="00667C2A">
      <w:pPr>
        <w:pStyle w:val="AbstractPage"/>
        <w:rPr>
          <w:noProof/>
        </w:rPr>
      </w:pPr>
      <w:r>
        <w:rPr>
          <w:noProof/>
        </w:rPr>
        <w:fldChar w:fldCharType="begin">
          <w:ffData>
            <w:name w:val="Text5"/>
            <w:enabled/>
            <w:calcOnExit w:val="0"/>
            <w:textInput>
              <w:default w:val="Brenda Irene Lord"/>
            </w:textInput>
          </w:ffData>
        </w:fldChar>
      </w:r>
      <w:r w:rsidR="00594FDA" w:rsidRPr="006601A7">
        <w:rPr>
          <w:noProof/>
        </w:rPr>
        <w:instrText xml:space="preserve"> FORMTEXT </w:instrText>
      </w:r>
      <w:r>
        <w:rPr>
          <w:noProof/>
        </w:rPr>
      </w:r>
      <w:r>
        <w:rPr>
          <w:noProof/>
        </w:rPr>
        <w:fldChar w:fldCharType="separate"/>
      </w:r>
      <w:r w:rsidR="00594FDA">
        <w:rPr>
          <w:noProof/>
        </w:rPr>
        <w:t>Bre</w:t>
      </w:r>
      <w:r w:rsidR="006601A7">
        <w:rPr>
          <w:noProof/>
        </w:rPr>
        <w:t>tt Malcolm Davidson</w:t>
      </w:r>
      <w:r>
        <w:rPr>
          <w:noProof/>
        </w:rPr>
        <w:fldChar w:fldCharType="end"/>
      </w:r>
      <w:bookmarkEnd w:id="6"/>
    </w:p>
    <w:p w14:paraId="6A6D301C" w14:textId="77777777" w:rsidR="00336B1C" w:rsidRPr="00110571" w:rsidRDefault="00336B1C" w:rsidP="00336B1C">
      <w:pPr>
        <w:pStyle w:val="BodyText"/>
        <w:rPr>
          <w:rFonts w:cstheme="minorHAnsi"/>
          <w:noProof/>
          <w:szCs w:val="22"/>
        </w:rPr>
      </w:pPr>
    </w:p>
    <w:p w14:paraId="79DBA033" w14:textId="2F3F14C5" w:rsidR="00535804" w:rsidRDefault="006601A7" w:rsidP="006601A7">
      <w:pPr>
        <w:pStyle w:val="BodyText"/>
        <w:rPr>
          <w:noProof/>
        </w:rPr>
      </w:pPr>
      <w:r>
        <w:rPr>
          <w:noProof/>
        </w:rPr>
        <w:t xml:space="preserve">This </w:t>
      </w:r>
      <w:r w:rsidR="00B361FB">
        <w:rPr>
          <w:noProof/>
        </w:rPr>
        <w:t xml:space="preserve">project explores whether </w:t>
      </w:r>
      <w:r>
        <w:rPr>
          <w:noProof/>
        </w:rPr>
        <w:t xml:space="preserve">using a neural network of multiple </w:t>
      </w:r>
      <w:r w:rsidR="002337A6">
        <w:rPr>
          <w:noProof/>
        </w:rPr>
        <w:t>Inertial Measurement Units</w:t>
      </w:r>
      <w:r>
        <w:rPr>
          <w:noProof/>
        </w:rPr>
        <w:t xml:space="preserve"> (IMUs) reduces errors and enhances performance compared to a single IMU in the context of stabilising a video feed</w:t>
      </w:r>
      <w:r w:rsidR="00B361FB">
        <w:rPr>
          <w:noProof/>
        </w:rPr>
        <w:t xml:space="preserve"> of a consumer-level  camera on a moving commercial off-the-shelf radio control vehicle. Image stabilisation is desired for efficient identification of objects in the path of a vehicle. The gyroscope of an IMU has inherent “drift” errors as integration of a sequence if frames is required to compute the angles of shift which can then be remedied by a translation matrix. The accelerometer of an IMU is more accurate but is slower which reduces detection time. Kalman filters are often used to reduce noise and other gaussian-based errors but these are computationally heavy for the sort of lightweight processor that a radio control car could be expected to power. A complementary filter is a simpler and less processor-intensive solution and has been explored in unattended aerial vehicles where a pre-determined gain factor is used to combine the gyroscope and accelerometer values.</w:t>
      </w:r>
    </w:p>
    <w:p w14:paraId="799DB24B" w14:textId="77777777" w:rsidR="00C709CE" w:rsidRPr="00110571" w:rsidRDefault="00C709CE" w:rsidP="00535804">
      <w:pPr>
        <w:pStyle w:val="BodyText"/>
        <w:rPr>
          <w:rFonts w:cstheme="minorHAnsi"/>
          <w:noProof/>
          <w:szCs w:val="22"/>
        </w:rPr>
      </w:pPr>
    </w:p>
    <w:p w14:paraId="31CDEB7F" w14:textId="506C053D" w:rsidR="00380CC6" w:rsidRPr="00861963" w:rsidRDefault="00380CC6" w:rsidP="00861963">
      <w:pPr>
        <w:pStyle w:val="BodyText"/>
        <w:rPr>
          <w:rFonts w:cstheme="minorHAnsi"/>
          <w:noProof/>
          <w:szCs w:val="22"/>
        </w:rPr>
      </w:pPr>
      <w:r w:rsidRPr="00682B1D">
        <w:rPr>
          <w:rFonts w:cstheme="minorHAnsi"/>
          <w:b/>
          <w:noProof/>
          <w:szCs w:val="22"/>
        </w:rPr>
        <w:t>Keywords:</w:t>
      </w:r>
      <w:r w:rsidR="00DD5162" w:rsidRPr="00861963">
        <w:rPr>
          <w:rFonts w:cstheme="minorHAnsi"/>
          <w:noProof/>
          <w:szCs w:val="22"/>
        </w:rPr>
        <w:t xml:space="preserve"> </w:t>
      </w:r>
      <w:bookmarkStart w:id="7" w:name="Text6"/>
      <w:r w:rsidR="006601A7">
        <w:rPr>
          <w:rFonts w:cstheme="minorHAnsi"/>
          <w:noProof/>
          <w:szCs w:val="22"/>
        </w:rPr>
        <w:t>IMU, image stabilisation, neural network</w:t>
      </w:r>
      <w:r w:rsidR="002337A6">
        <w:rPr>
          <w:rFonts w:cstheme="minorHAnsi"/>
          <w:noProof/>
          <w:szCs w:val="22"/>
        </w:rPr>
        <w:t>, translational sensor drift</w:t>
      </w:r>
      <w:r w:rsidR="00BB22B0">
        <w:rPr>
          <w:rFonts w:cstheme="minorHAnsi"/>
          <w:noProof/>
          <w:szCs w:val="22"/>
        </w:rPr>
        <w:t>.</w:t>
      </w:r>
      <w:bookmarkEnd w:id="7"/>
      <w:r w:rsidR="00BB22B0" w:rsidRPr="00861963">
        <w:rPr>
          <w:rFonts w:cstheme="minorHAnsi"/>
          <w:noProof/>
          <w:szCs w:val="22"/>
        </w:rPr>
        <w:t xml:space="preserve"> </w:t>
      </w:r>
    </w:p>
    <w:p w14:paraId="43D0318A" w14:textId="77777777" w:rsidR="00436549" w:rsidRDefault="00436549" w:rsidP="00667C2A">
      <w:pPr>
        <w:pStyle w:val="HeadingMyL1"/>
      </w:pPr>
      <w:r w:rsidRPr="0011177B">
        <w:br w:type="page"/>
      </w:r>
      <w:bookmarkStart w:id="8" w:name="_Toc146487431"/>
      <w:r w:rsidRPr="0011177B">
        <w:lastRenderedPageBreak/>
        <w:t>Acknowledgements</w:t>
      </w:r>
      <w:bookmarkEnd w:id="8"/>
    </w:p>
    <w:p w14:paraId="25096323" w14:textId="67E3F5F0" w:rsidR="00F2620F" w:rsidRDefault="00B361FB" w:rsidP="00F2620F">
      <w:pPr>
        <w:pStyle w:val="BodyText"/>
        <w:rPr>
          <w:rFonts w:cstheme="minorHAnsi"/>
          <w:noProof/>
          <w:szCs w:val="22"/>
        </w:rPr>
      </w:pPr>
      <w:r>
        <w:rPr>
          <w:noProof/>
        </w:rPr>
        <w:t xml:space="preserve">I would like to thank </w:t>
      </w:r>
      <w:r w:rsidR="00CF3CE4">
        <w:rPr>
          <w:noProof/>
        </w:rPr>
        <w:t xml:space="preserve">my </w:t>
      </w:r>
      <w:r>
        <w:rPr>
          <w:noProof/>
        </w:rPr>
        <w:t xml:space="preserve">supervisors, Stuart Charters and Mos </w:t>
      </w:r>
      <w:r w:rsidR="000C6E60">
        <w:rPr>
          <w:noProof/>
        </w:rPr>
        <w:t xml:space="preserve">Sharifi, for their </w:t>
      </w:r>
      <w:r w:rsidR="00CF3CE4">
        <w:rPr>
          <w:noProof/>
        </w:rPr>
        <w:t xml:space="preserve">expertise and </w:t>
      </w:r>
      <w:r w:rsidR="000C6E60">
        <w:rPr>
          <w:noProof/>
        </w:rPr>
        <w:t xml:space="preserve">guidance throughout this project. </w:t>
      </w:r>
      <w:r w:rsidR="00CF3CE4">
        <w:rPr>
          <w:noProof/>
        </w:rPr>
        <w:t xml:space="preserve">I would also like to acknowledge the support of Shane Dye </w:t>
      </w:r>
      <w:r w:rsidR="006E5A34">
        <w:rPr>
          <w:noProof/>
        </w:rPr>
        <w:t xml:space="preserve">of Ara Institude of Canterbury </w:t>
      </w:r>
      <w:r w:rsidR="00CF3CE4">
        <w:rPr>
          <w:noProof/>
        </w:rPr>
        <w:t xml:space="preserve">for his assistance in </w:t>
      </w:r>
      <w:r w:rsidR="006E5A34">
        <w:rPr>
          <w:noProof/>
        </w:rPr>
        <w:t xml:space="preserve">helping </w:t>
      </w:r>
      <w:r w:rsidR="00CF3CE4">
        <w:rPr>
          <w:noProof/>
        </w:rPr>
        <w:t>me understand the mathematical concepts in this project.</w:t>
      </w:r>
    </w:p>
    <w:p w14:paraId="75477DBC" w14:textId="4F7CFC85" w:rsidR="00F861F9" w:rsidRDefault="00F861F9" w:rsidP="00F861F9">
      <w:pPr>
        <w:pStyle w:val="HeadingMyL1"/>
      </w:pPr>
      <w:r>
        <w:rPr>
          <w:rFonts w:ascii="Arial" w:hAnsi="Arial" w:cs="Arial"/>
          <w:sz w:val="46"/>
          <w:szCs w:val="46"/>
          <w:lang w:eastAsia="zh-CN"/>
        </w:rPr>
        <w:br/>
      </w:r>
      <w:bookmarkStart w:id="9" w:name="_Toc146487432"/>
      <w:r>
        <w:t>Declaration</w:t>
      </w:r>
      <w:bookmarkEnd w:id="9"/>
    </w:p>
    <w:p w14:paraId="2FE46571" w14:textId="77777777" w:rsidR="00F861F9" w:rsidRDefault="00F861F9" w:rsidP="00F861F9">
      <w:pPr>
        <w:pStyle w:val="BodyText"/>
        <w:rPr>
          <w:lang w:eastAsia="zh-CN"/>
        </w:rPr>
      </w:pPr>
      <w:r w:rsidRPr="00F861F9">
        <w:rPr>
          <w:lang w:eastAsia="zh-CN"/>
        </w:rPr>
        <w:t>I declare that this thesis was composed by myself, that the work contained herein is</w:t>
      </w:r>
      <w:r w:rsidRPr="00F861F9">
        <w:rPr>
          <w:rFonts w:ascii="Times New Roman" w:hAnsi="Times New Roman"/>
          <w:sz w:val="24"/>
          <w:lang w:eastAsia="zh-CN"/>
        </w:rPr>
        <w:br/>
      </w:r>
      <w:r w:rsidRPr="00F861F9">
        <w:rPr>
          <w:lang w:eastAsia="zh-CN"/>
        </w:rPr>
        <w:t>my own except where explicitly stated otherwise in the text, and that this work has not</w:t>
      </w:r>
      <w:r w:rsidRPr="00F861F9">
        <w:rPr>
          <w:rFonts w:ascii="Times New Roman" w:hAnsi="Times New Roman"/>
          <w:sz w:val="24"/>
          <w:lang w:eastAsia="zh-CN"/>
        </w:rPr>
        <w:br/>
      </w:r>
      <w:r w:rsidRPr="00F861F9">
        <w:rPr>
          <w:lang w:eastAsia="zh-CN"/>
        </w:rPr>
        <w:t>been submitted for any other degree or professional qualification except as specified.</w:t>
      </w:r>
      <w:r w:rsidRPr="00F861F9">
        <w:rPr>
          <w:rFonts w:ascii="Times New Roman" w:hAnsi="Times New Roman"/>
          <w:sz w:val="24"/>
          <w:lang w:eastAsia="zh-CN"/>
        </w:rPr>
        <w:br/>
      </w:r>
    </w:p>
    <w:p w14:paraId="757AE727" w14:textId="77777777" w:rsidR="00F861F9" w:rsidRPr="00F861F9" w:rsidRDefault="00F861F9" w:rsidP="00F861F9">
      <w:pPr>
        <w:pStyle w:val="BodyText"/>
        <w:jc w:val="right"/>
        <w:rPr>
          <w:i/>
          <w:iCs/>
          <w:lang w:eastAsia="zh-CN"/>
        </w:rPr>
      </w:pPr>
      <w:r w:rsidRPr="00F861F9">
        <w:rPr>
          <w:i/>
          <w:iCs/>
          <w:lang w:eastAsia="zh-CN"/>
        </w:rPr>
        <w:t>(Brett Davidson)</w:t>
      </w:r>
    </w:p>
    <w:p w14:paraId="6DE92EEB" w14:textId="68147FE2" w:rsidR="00F861F9" w:rsidRPr="00F861F9" w:rsidRDefault="00F861F9" w:rsidP="00F861F9">
      <w:pPr>
        <w:pStyle w:val="BodyText"/>
        <w:rPr>
          <w:rFonts w:ascii="Times New Roman" w:hAnsi="Times New Roman"/>
          <w:sz w:val="24"/>
          <w:lang w:eastAsia="zh-CN"/>
        </w:rPr>
      </w:pPr>
      <w:r w:rsidRPr="00F861F9">
        <w:rPr>
          <w:rFonts w:ascii="Times New Roman" w:hAnsi="Times New Roman"/>
          <w:sz w:val="24"/>
          <w:lang w:eastAsia="zh-CN"/>
        </w:rPr>
        <w:br/>
      </w:r>
    </w:p>
    <w:p w14:paraId="742CEDAF" w14:textId="77777777" w:rsidR="00380CC6" w:rsidRDefault="00380CC6" w:rsidP="00380CC6">
      <w:pPr>
        <w:pStyle w:val="BodyText"/>
        <w:rPr>
          <w:noProof/>
        </w:rPr>
      </w:pPr>
    </w:p>
    <w:p w14:paraId="7AA746B6" w14:textId="77777777" w:rsidR="00452E46" w:rsidRDefault="00452E46" w:rsidP="00667C2A">
      <w:pPr>
        <w:pStyle w:val="HeadingMyL1"/>
      </w:pPr>
      <w:r w:rsidRPr="0011177B">
        <w:br w:type="page"/>
      </w:r>
      <w:bookmarkStart w:id="10" w:name="_Toc146487433"/>
      <w:r w:rsidRPr="0011177B">
        <w:lastRenderedPageBreak/>
        <w:t>Table of Contents</w:t>
      </w:r>
      <w:bookmarkEnd w:id="10"/>
    </w:p>
    <w:p w14:paraId="771AAA49" w14:textId="5ED006C4" w:rsidR="00352936" w:rsidRDefault="003F2E4C">
      <w:pPr>
        <w:pStyle w:val="TOC9"/>
        <w:rPr>
          <w:rFonts w:asciiTheme="minorHAnsi" w:eastAsiaTheme="minorEastAsia" w:hAnsiTheme="minorHAnsi" w:cstheme="minorBidi"/>
          <w:b w:val="0"/>
          <w:kern w:val="2"/>
          <w:szCs w:val="22"/>
          <w:lang w:eastAsia="zh-CN"/>
          <w14:ligatures w14:val="standardContextual"/>
        </w:rPr>
      </w:pPr>
      <w:r>
        <w:fldChar w:fldCharType="begin"/>
      </w:r>
      <w:r w:rsidR="00E2006E">
        <w:instrText xml:space="preserve"> TOC \h \z \t "Heading 1,1,Heading 2,2,Heading 3,3,Heading MyL1,9,Heading MyL2,8,App1,1,App2,2" </w:instrText>
      </w:r>
      <w:r>
        <w:fldChar w:fldCharType="separate"/>
      </w:r>
      <w:hyperlink w:anchor="_Toc146487430" w:history="1">
        <w:r w:rsidR="00352936" w:rsidRPr="007C205C">
          <w:rPr>
            <w:rStyle w:val="Hyperlink"/>
          </w:rPr>
          <w:t>Abstract</w:t>
        </w:r>
        <w:r w:rsidR="00352936">
          <w:rPr>
            <w:webHidden/>
          </w:rPr>
          <w:tab/>
        </w:r>
        <w:r w:rsidR="00352936">
          <w:rPr>
            <w:webHidden/>
          </w:rPr>
          <w:fldChar w:fldCharType="begin"/>
        </w:r>
        <w:r w:rsidR="00352936">
          <w:rPr>
            <w:webHidden/>
          </w:rPr>
          <w:instrText xml:space="preserve"> PAGEREF _Toc146487430 \h </w:instrText>
        </w:r>
        <w:r w:rsidR="00352936">
          <w:rPr>
            <w:webHidden/>
          </w:rPr>
        </w:r>
        <w:r w:rsidR="00352936">
          <w:rPr>
            <w:webHidden/>
          </w:rPr>
          <w:fldChar w:fldCharType="separate"/>
        </w:r>
        <w:r w:rsidR="00352936">
          <w:rPr>
            <w:webHidden/>
          </w:rPr>
          <w:t>ii</w:t>
        </w:r>
        <w:r w:rsidR="00352936">
          <w:rPr>
            <w:webHidden/>
          </w:rPr>
          <w:fldChar w:fldCharType="end"/>
        </w:r>
      </w:hyperlink>
    </w:p>
    <w:p w14:paraId="5503A336" w14:textId="201537A3" w:rsidR="00352936" w:rsidRDefault="00352936">
      <w:pPr>
        <w:pStyle w:val="TOC9"/>
        <w:rPr>
          <w:rFonts w:asciiTheme="minorHAnsi" w:eastAsiaTheme="minorEastAsia" w:hAnsiTheme="minorHAnsi" w:cstheme="minorBidi"/>
          <w:b w:val="0"/>
          <w:kern w:val="2"/>
          <w:szCs w:val="22"/>
          <w:lang w:eastAsia="zh-CN"/>
          <w14:ligatures w14:val="standardContextual"/>
        </w:rPr>
      </w:pPr>
      <w:hyperlink w:anchor="_Toc146487431" w:history="1">
        <w:r w:rsidRPr="007C205C">
          <w:rPr>
            <w:rStyle w:val="Hyperlink"/>
          </w:rPr>
          <w:t>Acknowledgements</w:t>
        </w:r>
        <w:r>
          <w:rPr>
            <w:webHidden/>
          </w:rPr>
          <w:tab/>
        </w:r>
        <w:r>
          <w:rPr>
            <w:webHidden/>
          </w:rPr>
          <w:fldChar w:fldCharType="begin"/>
        </w:r>
        <w:r>
          <w:rPr>
            <w:webHidden/>
          </w:rPr>
          <w:instrText xml:space="preserve"> PAGEREF _Toc146487431 \h </w:instrText>
        </w:r>
        <w:r>
          <w:rPr>
            <w:webHidden/>
          </w:rPr>
        </w:r>
        <w:r>
          <w:rPr>
            <w:webHidden/>
          </w:rPr>
          <w:fldChar w:fldCharType="separate"/>
        </w:r>
        <w:r>
          <w:rPr>
            <w:webHidden/>
          </w:rPr>
          <w:t>iii</w:t>
        </w:r>
        <w:r>
          <w:rPr>
            <w:webHidden/>
          </w:rPr>
          <w:fldChar w:fldCharType="end"/>
        </w:r>
      </w:hyperlink>
    </w:p>
    <w:p w14:paraId="07992FA7" w14:textId="3AA786E1" w:rsidR="00352936" w:rsidRDefault="00352936">
      <w:pPr>
        <w:pStyle w:val="TOC9"/>
        <w:rPr>
          <w:rFonts w:asciiTheme="minorHAnsi" w:eastAsiaTheme="minorEastAsia" w:hAnsiTheme="minorHAnsi" w:cstheme="minorBidi"/>
          <w:b w:val="0"/>
          <w:kern w:val="2"/>
          <w:szCs w:val="22"/>
          <w:lang w:eastAsia="zh-CN"/>
          <w14:ligatures w14:val="standardContextual"/>
        </w:rPr>
      </w:pPr>
      <w:hyperlink w:anchor="_Toc146487432" w:history="1">
        <w:r w:rsidRPr="007C205C">
          <w:rPr>
            <w:rStyle w:val="Hyperlink"/>
          </w:rPr>
          <w:t>Declaration</w:t>
        </w:r>
        <w:r>
          <w:rPr>
            <w:webHidden/>
          </w:rPr>
          <w:tab/>
        </w:r>
        <w:r>
          <w:rPr>
            <w:webHidden/>
          </w:rPr>
          <w:fldChar w:fldCharType="begin"/>
        </w:r>
        <w:r>
          <w:rPr>
            <w:webHidden/>
          </w:rPr>
          <w:instrText xml:space="preserve"> PAGEREF _Toc146487432 \h </w:instrText>
        </w:r>
        <w:r>
          <w:rPr>
            <w:webHidden/>
          </w:rPr>
        </w:r>
        <w:r>
          <w:rPr>
            <w:webHidden/>
          </w:rPr>
          <w:fldChar w:fldCharType="separate"/>
        </w:r>
        <w:r>
          <w:rPr>
            <w:webHidden/>
          </w:rPr>
          <w:t>iii</w:t>
        </w:r>
        <w:r>
          <w:rPr>
            <w:webHidden/>
          </w:rPr>
          <w:fldChar w:fldCharType="end"/>
        </w:r>
      </w:hyperlink>
    </w:p>
    <w:p w14:paraId="1AC5D5C3" w14:textId="02CA4A1A" w:rsidR="00352936" w:rsidRDefault="00352936">
      <w:pPr>
        <w:pStyle w:val="TOC9"/>
        <w:rPr>
          <w:rFonts w:asciiTheme="minorHAnsi" w:eastAsiaTheme="minorEastAsia" w:hAnsiTheme="minorHAnsi" w:cstheme="minorBidi"/>
          <w:b w:val="0"/>
          <w:kern w:val="2"/>
          <w:szCs w:val="22"/>
          <w:lang w:eastAsia="zh-CN"/>
          <w14:ligatures w14:val="standardContextual"/>
        </w:rPr>
      </w:pPr>
      <w:hyperlink w:anchor="_Toc146487433" w:history="1">
        <w:r w:rsidRPr="007C205C">
          <w:rPr>
            <w:rStyle w:val="Hyperlink"/>
          </w:rPr>
          <w:t>Table of Contents</w:t>
        </w:r>
        <w:r>
          <w:rPr>
            <w:webHidden/>
          </w:rPr>
          <w:tab/>
        </w:r>
        <w:r>
          <w:rPr>
            <w:webHidden/>
          </w:rPr>
          <w:fldChar w:fldCharType="begin"/>
        </w:r>
        <w:r>
          <w:rPr>
            <w:webHidden/>
          </w:rPr>
          <w:instrText xml:space="preserve"> PAGEREF _Toc146487433 \h </w:instrText>
        </w:r>
        <w:r>
          <w:rPr>
            <w:webHidden/>
          </w:rPr>
        </w:r>
        <w:r>
          <w:rPr>
            <w:webHidden/>
          </w:rPr>
          <w:fldChar w:fldCharType="separate"/>
        </w:r>
        <w:r>
          <w:rPr>
            <w:webHidden/>
          </w:rPr>
          <w:t>iv</w:t>
        </w:r>
        <w:r>
          <w:rPr>
            <w:webHidden/>
          </w:rPr>
          <w:fldChar w:fldCharType="end"/>
        </w:r>
      </w:hyperlink>
    </w:p>
    <w:p w14:paraId="32A6673E" w14:textId="6723644A" w:rsidR="00352936" w:rsidRDefault="00352936">
      <w:pPr>
        <w:pStyle w:val="TOC9"/>
        <w:rPr>
          <w:rFonts w:asciiTheme="minorHAnsi" w:eastAsiaTheme="minorEastAsia" w:hAnsiTheme="minorHAnsi" w:cstheme="minorBidi"/>
          <w:b w:val="0"/>
          <w:kern w:val="2"/>
          <w:szCs w:val="22"/>
          <w:lang w:eastAsia="zh-CN"/>
          <w14:ligatures w14:val="standardContextual"/>
        </w:rPr>
      </w:pPr>
      <w:hyperlink w:anchor="_Toc146487434" w:history="1">
        <w:r w:rsidRPr="007C205C">
          <w:rPr>
            <w:rStyle w:val="Hyperlink"/>
          </w:rPr>
          <w:t>List of Tables</w:t>
        </w:r>
        <w:r>
          <w:rPr>
            <w:webHidden/>
          </w:rPr>
          <w:tab/>
        </w:r>
        <w:r>
          <w:rPr>
            <w:webHidden/>
          </w:rPr>
          <w:fldChar w:fldCharType="begin"/>
        </w:r>
        <w:r>
          <w:rPr>
            <w:webHidden/>
          </w:rPr>
          <w:instrText xml:space="preserve"> PAGEREF _Toc146487434 \h </w:instrText>
        </w:r>
        <w:r>
          <w:rPr>
            <w:webHidden/>
          </w:rPr>
        </w:r>
        <w:r>
          <w:rPr>
            <w:webHidden/>
          </w:rPr>
          <w:fldChar w:fldCharType="separate"/>
        </w:r>
        <w:r>
          <w:rPr>
            <w:webHidden/>
          </w:rPr>
          <w:t>vi</w:t>
        </w:r>
        <w:r>
          <w:rPr>
            <w:webHidden/>
          </w:rPr>
          <w:fldChar w:fldCharType="end"/>
        </w:r>
      </w:hyperlink>
    </w:p>
    <w:p w14:paraId="34D3815A" w14:textId="05202ADF" w:rsidR="00352936" w:rsidRDefault="00352936">
      <w:pPr>
        <w:pStyle w:val="TOC9"/>
        <w:rPr>
          <w:rFonts w:asciiTheme="minorHAnsi" w:eastAsiaTheme="minorEastAsia" w:hAnsiTheme="minorHAnsi" w:cstheme="minorBidi"/>
          <w:b w:val="0"/>
          <w:kern w:val="2"/>
          <w:szCs w:val="22"/>
          <w:lang w:eastAsia="zh-CN"/>
          <w14:ligatures w14:val="standardContextual"/>
        </w:rPr>
      </w:pPr>
      <w:hyperlink w:anchor="_Toc146487435" w:history="1">
        <w:r w:rsidRPr="007C205C">
          <w:rPr>
            <w:rStyle w:val="Hyperlink"/>
          </w:rPr>
          <w:t>List of Figures</w:t>
        </w:r>
        <w:r>
          <w:rPr>
            <w:webHidden/>
          </w:rPr>
          <w:tab/>
        </w:r>
        <w:r>
          <w:rPr>
            <w:webHidden/>
          </w:rPr>
          <w:fldChar w:fldCharType="begin"/>
        </w:r>
        <w:r>
          <w:rPr>
            <w:webHidden/>
          </w:rPr>
          <w:instrText xml:space="preserve"> PAGEREF _Toc146487435 \h </w:instrText>
        </w:r>
        <w:r>
          <w:rPr>
            <w:webHidden/>
          </w:rPr>
        </w:r>
        <w:r>
          <w:rPr>
            <w:webHidden/>
          </w:rPr>
          <w:fldChar w:fldCharType="separate"/>
        </w:r>
        <w:r>
          <w:rPr>
            <w:webHidden/>
          </w:rPr>
          <w:t>vi</w:t>
        </w:r>
        <w:r>
          <w:rPr>
            <w:webHidden/>
          </w:rPr>
          <w:fldChar w:fldCharType="end"/>
        </w:r>
      </w:hyperlink>
    </w:p>
    <w:p w14:paraId="31162CA4" w14:textId="207615A7" w:rsidR="00352936" w:rsidRDefault="00352936">
      <w:pPr>
        <w:pStyle w:val="TOC9"/>
        <w:rPr>
          <w:rFonts w:asciiTheme="minorHAnsi" w:eastAsiaTheme="minorEastAsia" w:hAnsiTheme="minorHAnsi" w:cstheme="minorBidi"/>
          <w:b w:val="0"/>
          <w:kern w:val="2"/>
          <w:szCs w:val="22"/>
          <w:lang w:eastAsia="zh-CN"/>
          <w14:ligatures w14:val="standardContextual"/>
        </w:rPr>
      </w:pPr>
      <w:hyperlink w:anchor="_Toc146487436" w:history="1">
        <w:r w:rsidRPr="007C205C">
          <w:rPr>
            <w:rStyle w:val="Hyperlink"/>
          </w:rPr>
          <w:t>List of Code</w:t>
        </w:r>
        <w:r>
          <w:rPr>
            <w:webHidden/>
          </w:rPr>
          <w:tab/>
        </w:r>
        <w:r>
          <w:rPr>
            <w:webHidden/>
          </w:rPr>
          <w:fldChar w:fldCharType="begin"/>
        </w:r>
        <w:r>
          <w:rPr>
            <w:webHidden/>
          </w:rPr>
          <w:instrText xml:space="preserve"> PAGEREF _Toc146487436 \h </w:instrText>
        </w:r>
        <w:r>
          <w:rPr>
            <w:webHidden/>
          </w:rPr>
        </w:r>
        <w:r>
          <w:rPr>
            <w:webHidden/>
          </w:rPr>
          <w:fldChar w:fldCharType="separate"/>
        </w:r>
        <w:r>
          <w:rPr>
            <w:webHidden/>
          </w:rPr>
          <w:t>viii</w:t>
        </w:r>
        <w:r>
          <w:rPr>
            <w:webHidden/>
          </w:rPr>
          <w:fldChar w:fldCharType="end"/>
        </w:r>
      </w:hyperlink>
    </w:p>
    <w:p w14:paraId="3ABB6C57" w14:textId="410E66E6" w:rsidR="00352936" w:rsidRDefault="00352936">
      <w:pPr>
        <w:pStyle w:val="TOC9"/>
        <w:rPr>
          <w:rFonts w:asciiTheme="minorHAnsi" w:eastAsiaTheme="minorEastAsia" w:hAnsiTheme="minorHAnsi" w:cstheme="minorBidi"/>
          <w:b w:val="0"/>
          <w:kern w:val="2"/>
          <w:szCs w:val="22"/>
          <w:lang w:eastAsia="zh-CN"/>
          <w14:ligatures w14:val="standardContextual"/>
        </w:rPr>
      </w:pPr>
      <w:hyperlink w:anchor="_Toc146487437" w:history="1">
        <w:r w:rsidRPr="007C205C">
          <w:rPr>
            <w:rStyle w:val="Hyperlink"/>
          </w:rPr>
          <w:t>List of Equations</w:t>
        </w:r>
        <w:r>
          <w:rPr>
            <w:webHidden/>
          </w:rPr>
          <w:tab/>
        </w:r>
        <w:r>
          <w:rPr>
            <w:webHidden/>
          </w:rPr>
          <w:fldChar w:fldCharType="begin"/>
        </w:r>
        <w:r>
          <w:rPr>
            <w:webHidden/>
          </w:rPr>
          <w:instrText xml:space="preserve"> PAGEREF _Toc146487437 \h </w:instrText>
        </w:r>
        <w:r>
          <w:rPr>
            <w:webHidden/>
          </w:rPr>
        </w:r>
        <w:r>
          <w:rPr>
            <w:webHidden/>
          </w:rPr>
          <w:fldChar w:fldCharType="separate"/>
        </w:r>
        <w:r>
          <w:rPr>
            <w:webHidden/>
          </w:rPr>
          <w:t>viii</w:t>
        </w:r>
        <w:r>
          <w:rPr>
            <w:webHidden/>
          </w:rPr>
          <w:fldChar w:fldCharType="end"/>
        </w:r>
      </w:hyperlink>
    </w:p>
    <w:p w14:paraId="43381A80" w14:textId="593BFBFA" w:rsidR="00352936" w:rsidRDefault="00352936">
      <w:pPr>
        <w:pStyle w:val="TOC1"/>
        <w:rPr>
          <w:rFonts w:asciiTheme="minorHAnsi" w:eastAsiaTheme="minorEastAsia" w:hAnsiTheme="minorHAnsi" w:cstheme="minorBidi"/>
          <w:b w:val="0"/>
          <w:kern w:val="2"/>
          <w:szCs w:val="22"/>
          <w:lang w:eastAsia="zh-CN"/>
          <w14:ligatures w14:val="standardContextual"/>
        </w:rPr>
      </w:pPr>
      <w:hyperlink w:anchor="_Toc146487438" w:history="1">
        <w:r w:rsidRPr="007C205C">
          <w:rPr>
            <w:rStyle w:val="Hyperlink"/>
          </w:rPr>
          <w:t>Chapter 1 Introduction</w:t>
        </w:r>
        <w:r>
          <w:rPr>
            <w:webHidden/>
          </w:rPr>
          <w:tab/>
        </w:r>
        <w:r>
          <w:rPr>
            <w:webHidden/>
          </w:rPr>
          <w:fldChar w:fldCharType="begin"/>
        </w:r>
        <w:r>
          <w:rPr>
            <w:webHidden/>
          </w:rPr>
          <w:instrText xml:space="preserve"> PAGEREF _Toc146487438 \h </w:instrText>
        </w:r>
        <w:r>
          <w:rPr>
            <w:webHidden/>
          </w:rPr>
        </w:r>
        <w:r>
          <w:rPr>
            <w:webHidden/>
          </w:rPr>
          <w:fldChar w:fldCharType="separate"/>
        </w:r>
        <w:r>
          <w:rPr>
            <w:webHidden/>
          </w:rPr>
          <w:t>1</w:t>
        </w:r>
        <w:r>
          <w:rPr>
            <w:webHidden/>
          </w:rPr>
          <w:fldChar w:fldCharType="end"/>
        </w:r>
      </w:hyperlink>
    </w:p>
    <w:p w14:paraId="5A5D729F" w14:textId="33F57FAB" w:rsidR="00352936" w:rsidRDefault="00352936">
      <w:pPr>
        <w:pStyle w:val="TOC2"/>
        <w:rPr>
          <w:rFonts w:asciiTheme="minorHAnsi" w:eastAsiaTheme="minorEastAsia" w:hAnsiTheme="minorHAnsi" w:cstheme="minorBidi"/>
          <w:kern w:val="2"/>
          <w:szCs w:val="22"/>
          <w:lang w:eastAsia="zh-CN"/>
          <w14:ligatures w14:val="standardContextual"/>
        </w:rPr>
      </w:pPr>
      <w:hyperlink w:anchor="_Toc146487439" w:history="1">
        <w:r w:rsidRPr="007C205C">
          <w:rPr>
            <w:rStyle w:val="Hyperlink"/>
          </w:rPr>
          <w:t>1.1</w:t>
        </w:r>
        <w:r>
          <w:rPr>
            <w:rFonts w:asciiTheme="minorHAnsi" w:eastAsiaTheme="minorEastAsia" w:hAnsiTheme="minorHAnsi" w:cstheme="minorBidi"/>
            <w:kern w:val="2"/>
            <w:szCs w:val="22"/>
            <w:lang w:eastAsia="zh-CN"/>
            <w14:ligatures w14:val="standardContextual"/>
          </w:rPr>
          <w:tab/>
        </w:r>
        <w:r w:rsidRPr="007C205C">
          <w:rPr>
            <w:rStyle w:val="Hyperlink"/>
          </w:rPr>
          <w:t>Motivation</w:t>
        </w:r>
        <w:r>
          <w:rPr>
            <w:webHidden/>
          </w:rPr>
          <w:tab/>
        </w:r>
        <w:r>
          <w:rPr>
            <w:webHidden/>
          </w:rPr>
          <w:fldChar w:fldCharType="begin"/>
        </w:r>
        <w:r>
          <w:rPr>
            <w:webHidden/>
          </w:rPr>
          <w:instrText xml:space="preserve"> PAGEREF _Toc146487439 \h </w:instrText>
        </w:r>
        <w:r>
          <w:rPr>
            <w:webHidden/>
          </w:rPr>
        </w:r>
        <w:r>
          <w:rPr>
            <w:webHidden/>
          </w:rPr>
          <w:fldChar w:fldCharType="separate"/>
        </w:r>
        <w:r>
          <w:rPr>
            <w:webHidden/>
          </w:rPr>
          <w:t>1</w:t>
        </w:r>
        <w:r>
          <w:rPr>
            <w:webHidden/>
          </w:rPr>
          <w:fldChar w:fldCharType="end"/>
        </w:r>
      </w:hyperlink>
    </w:p>
    <w:p w14:paraId="4E031A99" w14:textId="0571D463" w:rsidR="00352936" w:rsidRDefault="00352936" w:rsidP="00842CFB">
      <w:pPr>
        <w:pStyle w:val="TOC9"/>
        <w:rPr>
          <w:rFonts w:asciiTheme="minorHAnsi" w:eastAsiaTheme="minorEastAsia" w:hAnsiTheme="minorHAnsi" w:cstheme="minorBidi"/>
          <w:kern w:val="2"/>
          <w:szCs w:val="22"/>
          <w:lang w:eastAsia="zh-CN"/>
          <w14:ligatures w14:val="standardContextual"/>
        </w:rPr>
      </w:pPr>
      <w:hyperlink w:anchor="_Toc146487440" w:history="1">
        <w:r w:rsidRPr="007C205C">
          <w:rPr>
            <w:rStyle w:val="Hyperlink"/>
          </w:rPr>
          <w:t>1.1.1</w:t>
        </w:r>
        <w:r>
          <w:rPr>
            <w:rFonts w:asciiTheme="minorHAnsi" w:eastAsiaTheme="minorEastAsia" w:hAnsiTheme="minorHAnsi" w:cstheme="minorBidi"/>
            <w:kern w:val="2"/>
            <w:szCs w:val="22"/>
            <w:lang w:eastAsia="zh-CN"/>
            <w14:ligatures w14:val="standardContextual"/>
          </w:rPr>
          <w:tab/>
        </w:r>
        <w:r w:rsidRPr="007C205C">
          <w:rPr>
            <w:rStyle w:val="Hyperlink"/>
          </w:rPr>
          <w:t>NZ Farm information and desired data</w:t>
        </w:r>
        <w:r>
          <w:rPr>
            <w:webHidden/>
          </w:rPr>
          <w:tab/>
        </w:r>
        <w:r>
          <w:rPr>
            <w:webHidden/>
          </w:rPr>
          <w:fldChar w:fldCharType="begin"/>
        </w:r>
        <w:r>
          <w:rPr>
            <w:webHidden/>
          </w:rPr>
          <w:instrText xml:space="preserve"> PAGEREF _Toc146487440 \h </w:instrText>
        </w:r>
        <w:r>
          <w:rPr>
            <w:webHidden/>
          </w:rPr>
        </w:r>
        <w:r>
          <w:rPr>
            <w:webHidden/>
          </w:rPr>
          <w:fldChar w:fldCharType="separate"/>
        </w:r>
        <w:r>
          <w:rPr>
            <w:webHidden/>
          </w:rPr>
          <w:t>1</w:t>
        </w:r>
        <w:r>
          <w:rPr>
            <w:webHidden/>
          </w:rPr>
          <w:fldChar w:fldCharType="end"/>
        </w:r>
      </w:hyperlink>
    </w:p>
    <w:p w14:paraId="68203B71" w14:textId="3CD541C2" w:rsidR="00352936" w:rsidRDefault="00352936" w:rsidP="00842CFB">
      <w:pPr>
        <w:pStyle w:val="TOC9"/>
        <w:rPr>
          <w:rFonts w:asciiTheme="minorHAnsi" w:eastAsiaTheme="minorEastAsia" w:hAnsiTheme="minorHAnsi" w:cstheme="minorBidi"/>
          <w:kern w:val="2"/>
          <w:szCs w:val="22"/>
          <w:lang w:eastAsia="zh-CN"/>
          <w14:ligatures w14:val="standardContextual"/>
        </w:rPr>
      </w:pPr>
      <w:hyperlink w:anchor="_Toc146487441" w:history="1">
        <w:r w:rsidRPr="007C205C">
          <w:rPr>
            <w:rStyle w:val="Hyperlink"/>
          </w:rPr>
          <w:t>1.1.2</w:t>
        </w:r>
        <w:r>
          <w:rPr>
            <w:rFonts w:asciiTheme="minorHAnsi" w:eastAsiaTheme="minorEastAsia" w:hAnsiTheme="minorHAnsi" w:cstheme="minorBidi"/>
            <w:kern w:val="2"/>
            <w:szCs w:val="22"/>
            <w:lang w:eastAsia="zh-CN"/>
            <w14:ligatures w14:val="standardContextual"/>
          </w:rPr>
          <w:tab/>
        </w:r>
        <w:r w:rsidRPr="007C205C">
          <w:rPr>
            <w:rStyle w:val="Hyperlink"/>
          </w:rPr>
          <w:t>Data Gathering Methods - GPS</w:t>
        </w:r>
        <w:r>
          <w:rPr>
            <w:webHidden/>
          </w:rPr>
          <w:tab/>
        </w:r>
        <w:r>
          <w:rPr>
            <w:webHidden/>
          </w:rPr>
          <w:fldChar w:fldCharType="begin"/>
        </w:r>
        <w:r>
          <w:rPr>
            <w:webHidden/>
          </w:rPr>
          <w:instrText xml:space="preserve"> PAGEREF _Toc146487441 \h </w:instrText>
        </w:r>
        <w:r>
          <w:rPr>
            <w:webHidden/>
          </w:rPr>
        </w:r>
        <w:r>
          <w:rPr>
            <w:webHidden/>
          </w:rPr>
          <w:fldChar w:fldCharType="separate"/>
        </w:r>
        <w:r>
          <w:rPr>
            <w:webHidden/>
          </w:rPr>
          <w:t>2</w:t>
        </w:r>
        <w:r>
          <w:rPr>
            <w:webHidden/>
          </w:rPr>
          <w:fldChar w:fldCharType="end"/>
        </w:r>
      </w:hyperlink>
    </w:p>
    <w:p w14:paraId="3795526A" w14:textId="66E86832" w:rsidR="00352936" w:rsidRDefault="00352936" w:rsidP="00842CFB">
      <w:pPr>
        <w:pStyle w:val="TOC9"/>
        <w:rPr>
          <w:rFonts w:asciiTheme="minorHAnsi" w:eastAsiaTheme="minorEastAsia" w:hAnsiTheme="minorHAnsi" w:cstheme="minorBidi"/>
          <w:kern w:val="2"/>
          <w:szCs w:val="22"/>
          <w:lang w:eastAsia="zh-CN"/>
          <w14:ligatures w14:val="standardContextual"/>
        </w:rPr>
      </w:pPr>
      <w:hyperlink w:anchor="_Toc146487442" w:history="1">
        <w:r w:rsidRPr="007C205C">
          <w:rPr>
            <w:rStyle w:val="Hyperlink"/>
          </w:rPr>
          <w:t>1.1.3</w:t>
        </w:r>
        <w:r>
          <w:rPr>
            <w:rFonts w:asciiTheme="minorHAnsi" w:eastAsiaTheme="minorEastAsia" w:hAnsiTheme="minorHAnsi" w:cstheme="minorBidi"/>
            <w:kern w:val="2"/>
            <w:szCs w:val="22"/>
            <w:lang w:eastAsia="zh-CN"/>
            <w14:ligatures w14:val="standardContextual"/>
          </w:rPr>
          <w:tab/>
        </w:r>
        <w:r w:rsidRPr="007C205C">
          <w:rPr>
            <w:rStyle w:val="Hyperlink"/>
          </w:rPr>
          <w:t>Data Mule method</w:t>
        </w:r>
        <w:r>
          <w:rPr>
            <w:webHidden/>
          </w:rPr>
          <w:tab/>
        </w:r>
        <w:r>
          <w:rPr>
            <w:webHidden/>
          </w:rPr>
          <w:fldChar w:fldCharType="begin"/>
        </w:r>
        <w:r>
          <w:rPr>
            <w:webHidden/>
          </w:rPr>
          <w:instrText xml:space="preserve"> PAGEREF _Toc146487442 \h </w:instrText>
        </w:r>
        <w:r>
          <w:rPr>
            <w:webHidden/>
          </w:rPr>
        </w:r>
        <w:r>
          <w:rPr>
            <w:webHidden/>
          </w:rPr>
          <w:fldChar w:fldCharType="separate"/>
        </w:r>
        <w:r>
          <w:rPr>
            <w:webHidden/>
          </w:rPr>
          <w:t>9</w:t>
        </w:r>
        <w:r>
          <w:rPr>
            <w:webHidden/>
          </w:rPr>
          <w:fldChar w:fldCharType="end"/>
        </w:r>
      </w:hyperlink>
    </w:p>
    <w:p w14:paraId="768789B7" w14:textId="18B9DA73" w:rsidR="00352936" w:rsidRDefault="00352936" w:rsidP="00842CFB">
      <w:pPr>
        <w:pStyle w:val="TOC9"/>
        <w:rPr>
          <w:rFonts w:asciiTheme="minorHAnsi" w:eastAsiaTheme="minorEastAsia" w:hAnsiTheme="minorHAnsi" w:cstheme="minorBidi"/>
          <w:kern w:val="2"/>
          <w:szCs w:val="22"/>
          <w:lang w:eastAsia="zh-CN"/>
          <w14:ligatures w14:val="standardContextual"/>
        </w:rPr>
      </w:pPr>
      <w:hyperlink w:anchor="_Toc146487443" w:history="1">
        <w:r w:rsidRPr="007C205C">
          <w:rPr>
            <w:rStyle w:val="Hyperlink"/>
          </w:rPr>
          <w:t>1.1.4</w:t>
        </w:r>
        <w:r>
          <w:rPr>
            <w:rFonts w:asciiTheme="minorHAnsi" w:eastAsiaTheme="minorEastAsia" w:hAnsiTheme="minorHAnsi" w:cstheme="minorBidi"/>
            <w:kern w:val="2"/>
            <w:szCs w:val="22"/>
            <w:lang w:eastAsia="zh-CN"/>
            <w14:ligatures w14:val="standardContextual"/>
          </w:rPr>
          <w:tab/>
        </w:r>
        <w:r w:rsidRPr="007C205C">
          <w:rPr>
            <w:rStyle w:val="Hyperlink"/>
          </w:rPr>
          <w:t>Utilising a rover as a data mule</w:t>
        </w:r>
        <w:r>
          <w:rPr>
            <w:webHidden/>
          </w:rPr>
          <w:tab/>
        </w:r>
        <w:r>
          <w:rPr>
            <w:webHidden/>
          </w:rPr>
          <w:fldChar w:fldCharType="begin"/>
        </w:r>
        <w:r>
          <w:rPr>
            <w:webHidden/>
          </w:rPr>
          <w:instrText xml:space="preserve"> PAGEREF _Toc146487443 \h </w:instrText>
        </w:r>
        <w:r>
          <w:rPr>
            <w:webHidden/>
          </w:rPr>
        </w:r>
        <w:r>
          <w:rPr>
            <w:webHidden/>
          </w:rPr>
          <w:fldChar w:fldCharType="separate"/>
        </w:r>
        <w:r>
          <w:rPr>
            <w:webHidden/>
          </w:rPr>
          <w:t>10</w:t>
        </w:r>
        <w:r>
          <w:rPr>
            <w:webHidden/>
          </w:rPr>
          <w:fldChar w:fldCharType="end"/>
        </w:r>
      </w:hyperlink>
    </w:p>
    <w:p w14:paraId="48BB302F" w14:textId="05CEB889" w:rsidR="00352936" w:rsidRDefault="00352936" w:rsidP="00842CFB">
      <w:pPr>
        <w:pStyle w:val="TOC9"/>
        <w:rPr>
          <w:rFonts w:asciiTheme="minorHAnsi" w:eastAsiaTheme="minorEastAsia" w:hAnsiTheme="minorHAnsi" w:cstheme="minorBidi"/>
          <w:kern w:val="2"/>
          <w:szCs w:val="22"/>
          <w:lang w:eastAsia="zh-CN"/>
          <w14:ligatures w14:val="standardContextual"/>
        </w:rPr>
      </w:pPr>
      <w:hyperlink w:anchor="_Toc146487444" w:history="1">
        <w:r w:rsidRPr="007C205C">
          <w:rPr>
            <w:rStyle w:val="Hyperlink"/>
          </w:rPr>
          <w:t>1.1.5</w:t>
        </w:r>
        <w:r>
          <w:rPr>
            <w:rFonts w:asciiTheme="minorHAnsi" w:eastAsiaTheme="minorEastAsia" w:hAnsiTheme="minorHAnsi" w:cstheme="minorBidi"/>
            <w:kern w:val="2"/>
            <w:szCs w:val="22"/>
            <w:lang w:eastAsia="zh-CN"/>
            <w14:ligatures w14:val="standardContextual"/>
          </w:rPr>
          <w:tab/>
        </w:r>
        <w:r w:rsidRPr="007C205C">
          <w:rPr>
            <w:rStyle w:val="Hyperlink"/>
          </w:rPr>
          <w:t>Obstacle Avoidance</w:t>
        </w:r>
        <w:r>
          <w:rPr>
            <w:webHidden/>
          </w:rPr>
          <w:tab/>
        </w:r>
        <w:r>
          <w:rPr>
            <w:webHidden/>
          </w:rPr>
          <w:fldChar w:fldCharType="begin"/>
        </w:r>
        <w:r>
          <w:rPr>
            <w:webHidden/>
          </w:rPr>
          <w:instrText xml:space="preserve"> PAGEREF _Toc146487444 \h </w:instrText>
        </w:r>
        <w:r>
          <w:rPr>
            <w:webHidden/>
          </w:rPr>
        </w:r>
        <w:r>
          <w:rPr>
            <w:webHidden/>
          </w:rPr>
          <w:fldChar w:fldCharType="separate"/>
        </w:r>
        <w:r>
          <w:rPr>
            <w:webHidden/>
          </w:rPr>
          <w:t>17</w:t>
        </w:r>
        <w:r>
          <w:rPr>
            <w:webHidden/>
          </w:rPr>
          <w:fldChar w:fldCharType="end"/>
        </w:r>
      </w:hyperlink>
    </w:p>
    <w:p w14:paraId="50345AE8" w14:textId="76A4346C" w:rsidR="00352936" w:rsidRDefault="00352936" w:rsidP="00842CFB">
      <w:pPr>
        <w:pStyle w:val="TOC9"/>
        <w:rPr>
          <w:rFonts w:asciiTheme="minorHAnsi" w:eastAsiaTheme="minorEastAsia" w:hAnsiTheme="minorHAnsi" w:cstheme="minorBidi"/>
          <w:kern w:val="2"/>
          <w:szCs w:val="22"/>
          <w:lang w:eastAsia="zh-CN"/>
          <w14:ligatures w14:val="standardContextual"/>
        </w:rPr>
      </w:pPr>
      <w:hyperlink w:anchor="_Toc146487445" w:history="1">
        <w:r w:rsidRPr="007C205C">
          <w:rPr>
            <w:rStyle w:val="Hyperlink"/>
          </w:rPr>
          <w:t>1.1.6</w:t>
        </w:r>
        <w:r>
          <w:rPr>
            <w:rFonts w:asciiTheme="minorHAnsi" w:eastAsiaTheme="minorEastAsia" w:hAnsiTheme="minorHAnsi" w:cstheme="minorBidi"/>
            <w:kern w:val="2"/>
            <w:szCs w:val="22"/>
            <w:lang w:eastAsia="zh-CN"/>
            <w14:ligatures w14:val="standardContextual"/>
          </w:rPr>
          <w:tab/>
        </w:r>
        <w:r w:rsidRPr="007C205C">
          <w:rPr>
            <w:rStyle w:val="Hyperlink"/>
          </w:rPr>
          <w:t>Image stabilisation</w:t>
        </w:r>
        <w:r>
          <w:rPr>
            <w:webHidden/>
          </w:rPr>
          <w:tab/>
        </w:r>
        <w:r>
          <w:rPr>
            <w:webHidden/>
          </w:rPr>
          <w:fldChar w:fldCharType="begin"/>
        </w:r>
        <w:r>
          <w:rPr>
            <w:webHidden/>
          </w:rPr>
          <w:instrText xml:space="preserve"> PAGEREF _Toc146487445 \h </w:instrText>
        </w:r>
        <w:r>
          <w:rPr>
            <w:webHidden/>
          </w:rPr>
        </w:r>
        <w:r>
          <w:rPr>
            <w:webHidden/>
          </w:rPr>
          <w:fldChar w:fldCharType="separate"/>
        </w:r>
        <w:r>
          <w:rPr>
            <w:webHidden/>
          </w:rPr>
          <w:t>28</w:t>
        </w:r>
        <w:r>
          <w:rPr>
            <w:webHidden/>
          </w:rPr>
          <w:fldChar w:fldCharType="end"/>
        </w:r>
      </w:hyperlink>
    </w:p>
    <w:p w14:paraId="03905C56" w14:textId="4BD2DB07" w:rsidR="00352936" w:rsidRDefault="00352936">
      <w:pPr>
        <w:pStyle w:val="TOC2"/>
        <w:rPr>
          <w:rFonts w:asciiTheme="minorHAnsi" w:eastAsiaTheme="minorEastAsia" w:hAnsiTheme="minorHAnsi" w:cstheme="minorBidi"/>
          <w:kern w:val="2"/>
          <w:szCs w:val="22"/>
          <w:lang w:eastAsia="zh-CN"/>
          <w14:ligatures w14:val="standardContextual"/>
        </w:rPr>
      </w:pPr>
      <w:hyperlink w:anchor="_Toc146487446" w:history="1">
        <w:r w:rsidRPr="007C205C">
          <w:rPr>
            <w:rStyle w:val="Hyperlink"/>
          </w:rPr>
          <w:t>1.2</w:t>
        </w:r>
        <w:r>
          <w:rPr>
            <w:rFonts w:asciiTheme="minorHAnsi" w:eastAsiaTheme="minorEastAsia" w:hAnsiTheme="minorHAnsi" w:cstheme="minorBidi"/>
            <w:kern w:val="2"/>
            <w:szCs w:val="22"/>
            <w:lang w:eastAsia="zh-CN"/>
            <w14:ligatures w14:val="standardContextual"/>
          </w:rPr>
          <w:tab/>
        </w:r>
        <w:r w:rsidRPr="007C205C">
          <w:rPr>
            <w:rStyle w:val="Hyperlink"/>
          </w:rPr>
          <w:t>Research Objective</w:t>
        </w:r>
        <w:r>
          <w:rPr>
            <w:webHidden/>
          </w:rPr>
          <w:tab/>
        </w:r>
        <w:r>
          <w:rPr>
            <w:webHidden/>
          </w:rPr>
          <w:fldChar w:fldCharType="begin"/>
        </w:r>
        <w:r>
          <w:rPr>
            <w:webHidden/>
          </w:rPr>
          <w:instrText xml:space="preserve"> PAGEREF _Toc146487446 \h </w:instrText>
        </w:r>
        <w:r>
          <w:rPr>
            <w:webHidden/>
          </w:rPr>
        </w:r>
        <w:r>
          <w:rPr>
            <w:webHidden/>
          </w:rPr>
          <w:fldChar w:fldCharType="separate"/>
        </w:r>
        <w:r>
          <w:rPr>
            <w:webHidden/>
          </w:rPr>
          <w:t>38</w:t>
        </w:r>
        <w:r>
          <w:rPr>
            <w:webHidden/>
          </w:rPr>
          <w:fldChar w:fldCharType="end"/>
        </w:r>
      </w:hyperlink>
    </w:p>
    <w:p w14:paraId="543311DA" w14:textId="51A69CA6" w:rsidR="00352936" w:rsidRDefault="00352936">
      <w:pPr>
        <w:pStyle w:val="TOC2"/>
        <w:rPr>
          <w:rFonts w:asciiTheme="minorHAnsi" w:eastAsiaTheme="minorEastAsia" w:hAnsiTheme="minorHAnsi" w:cstheme="minorBidi"/>
          <w:kern w:val="2"/>
          <w:szCs w:val="22"/>
          <w:lang w:eastAsia="zh-CN"/>
          <w14:ligatures w14:val="standardContextual"/>
        </w:rPr>
      </w:pPr>
      <w:hyperlink w:anchor="_Toc146487447" w:history="1">
        <w:r w:rsidRPr="007C205C">
          <w:rPr>
            <w:rStyle w:val="Hyperlink"/>
          </w:rPr>
          <w:t>1.3</w:t>
        </w:r>
        <w:r>
          <w:rPr>
            <w:rFonts w:asciiTheme="minorHAnsi" w:eastAsiaTheme="minorEastAsia" w:hAnsiTheme="minorHAnsi" w:cstheme="minorBidi"/>
            <w:kern w:val="2"/>
            <w:szCs w:val="22"/>
            <w:lang w:eastAsia="zh-CN"/>
            <w14:ligatures w14:val="standardContextual"/>
          </w:rPr>
          <w:tab/>
        </w:r>
        <w:r w:rsidRPr="007C205C">
          <w:rPr>
            <w:rStyle w:val="Hyperlink"/>
          </w:rPr>
          <w:t>Thesis Outline</w:t>
        </w:r>
        <w:r>
          <w:rPr>
            <w:webHidden/>
          </w:rPr>
          <w:tab/>
        </w:r>
        <w:r>
          <w:rPr>
            <w:webHidden/>
          </w:rPr>
          <w:fldChar w:fldCharType="begin"/>
        </w:r>
        <w:r>
          <w:rPr>
            <w:webHidden/>
          </w:rPr>
          <w:instrText xml:space="preserve"> PAGEREF _Toc146487447 \h </w:instrText>
        </w:r>
        <w:r>
          <w:rPr>
            <w:webHidden/>
          </w:rPr>
        </w:r>
        <w:r>
          <w:rPr>
            <w:webHidden/>
          </w:rPr>
          <w:fldChar w:fldCharType="separate"/>
        </w:r>
        <w:r>
          <w:rPr>
            <w:webHidden/>
          </w:rPr>
          <w:t>38</w:t>
        </w:r>
        <w:r>
          <w:rPr>
            <w:webHidden/>
          </w:rPr>
          <w:fldChar w:fldCharType="end"/>
        </w:r>
      </w:hyperlink>
    </w:p>
    <w:p w14:paraId="4640C464" w14:textId="363F2E0E" w:rsidR="00352936" w:rsidRDefault="00352936">
      <w:pPr>
        <w:pStyle w:val="TOC1"/>
        <w:rPr>
          <w:rFonts w:asciiTheme="minorHAnsi" w:eastAsiaTheme="minorEastAsia" w:hAnsiTheme="minorHAnsi" w:cstheme="minorBidi"/>
          <w:b w:val="0"/>
          <w:kern w:val="2"/>
          <w:szCs w:val="22"/>
          <w:lang w:eastAsia="zh-CN"/>
          <w14:ligatures w14:val="standardContextual"/>
        </w:rPr>
      </w:pPr>
      <w:hyperlink w:anchor="_Toc146487448" w:history="1">
        <w:r w:rsidRPr="007C205C">
          <w:rPr>
            <w:rStyle w:val="Hyperlink"/>
          </w:rPr>
          <w:t>Chapter 2 Literature Review</w:t>
        </w:r>
        <w:r>
          <w:rPr>
            <w:webHidden/>
          </w:rPr>
          <w:tab/>
        </w:r>
        <w:r>
          <w:rPr>
            <w:webHidden/>
          </w:rPr>
          <w:fldChar w:fldCharType="begin"/>
        </w:r>
        <w:r>
          <w:rPr>
            <w:webHidden/>
          </w:rPr>
          <w:instrText xml:space="preserve"> PAGEREF _Toc146487448 \h </w:instrText>
        </w:r>
        <w:r>
          <w:rPr>
            <w:webHidden/>
          </w:rPr>
        </w:r>
        <w:r>
          <w:rPr>
            <w:webHidden/>
          </w:rPr>
          <w:fldChar w:fldCharType="separate"/>
        </w:r>
        <w:r>
          <w:rPr>
            <w:webHidden/>
          </w:rPr>
          <w:t>39</w:t>
        </w:r>
        <w:r>
          <w:rPr>
            <w:webHidden/>
          </w:rPr>
          <w:fldChar w:fldCharType="end"/>
        </w:r>
      </w:hyperlink>
    </w:p>
    <w:p w14:paraId="3DBB1542" w14:textId="5B5E83F5" w:rsidR="00352936" w:rsidRDefault="00352936">
      <w:pPr>
        <w:pStyle w:val="TOC1"/>
        <w:rPr>
          <w:rFonts w:asciiTheme="minorHAnsi" w:eastAsiaTheme="minorEastAsia" w:hAnsiTheme="minorHAnsi" w:cstheme="minorBidi"/>
          <w:b w:val="0"/>
          <w:kern w:val="2"/>
          <w:szCs w:val="22"/>
          <w:lang w:eastAsia="zh-CN"/>
          <w14:ligatures w14:val="standardContextual"/>
        </w:rPr>
      </w:pPr>
      <w:hyperlink w:anchor="_Toc146487449" w:history="1">
        <w:r w:rsidRPr="007C205C">
          <w:rPr>
            <w:rStyle w:val="Hyperlink"/>
          </w:rPr>
          <w:t>Chapter 3 Method</w:t>
        </w:r>
        <w:r>
          <w:rPr>
            <w:webHidden/>
          </w:rPr>
          <w:tab/>
        </w:r>
        <w:r>
          <w:rPr>
            <w:webHidden/>
          </w:rPr>
          <w:fldChar w:fldCharType="begin"/>
        </w:r>
        <w:r>
          <w:rPr>
            <w:webHidden/>
          </w:rPr>
          <w:instrText xml:space="preserve"> PAGEREF _Toc146487449 \h </w:instrText>
        </w:r>
        <w:r>
          <w:rPr>
            <w:webHidden/>
          </w:rPr>
        </w:r>
        <w:r>
          <w:rPr>
            <w:webHidden/>
          </w:rPr>
          <w:fldChar w:fldCharType="separate"/>
        </w:r>
        <w:r>
          <w:rPr>
            <w:webHidden/>
          </w:rPr>
          <w:t>42</w:t>
        </w:r>
        <w:r>
          <w:rPr>
            <w:webHidden/>
          </w:rPr>
          <w:fldChar w:fldCharType="end"/>
        </w:r>
      </w:hyperlink>
    </w:p>
    <w:p w14:paraId="4D2B5227" w14:textId="41FF1C83" w:rsidR="00352936" w:rsidRDefault="00352936">
      <w:pPr>
        <w:pStyle w:val="TOC2"/>
        <w:rPr>
          <w:rFonts w:asciiTheme="minorHAnsi" w:eastAsiaTheme="minorEastAsia" w:hAnsiTheme="minorHAnsi" w:cstheme="minorBidi"/>
          <w:kern w:val="2"/>
          <w:szCs w:val="22"/>
          <w:lang w:eastAsia="zh-CN"/>
          <w14:ligatures w14:val="standardContextual"/>
        </w:rPr>
      </w:pPr>
      <w:hyperlink w:anchor="_Toc146487450" w:history="1">
        <w:r w:rsidRPr="007C205C">
          <w:rPr>
            <w:rStyle w:val="Hyperlink"/>
          </w:rPr>
          <w:t>3.2 Method Employed</w:t>
        </w:r>
        <w:r>
          <w:rPr>
            <w:webHidden/>
          </w:rPr>
          <w:tab/>
        </w:r>
        <w:r>
          <w:rPr>
            <w:webHidden/>
          </w:rPr>
          <w:fldChar w:fldCharType="begin"/>
        </w:r>
        <w:r>
          <w:rPr>
            <w:webHidden/>
          </w:rPr>
          <w:instrText xml:space="preserve"> PAGEREF _Toc146487450 \h </w:instrText>
        </w:r>
        <w:r>
          <w:rPr>
            <w:webHidden/>
          </w:rPr>
        </w:r>
        <w:r>
          <w:rPr>
            <w:webHidden/>
          </w:rPr>
          <w:fldChar w:fldCharType="separate"/>
        </w:r>
        <w:r>
          <w:rPr>
            <w:webHidden/>
          </w:rPr>
          <w:t>42</w:t>
        </w:r>
        <w:r>
          <w:rPr>
            <w:webHidden/>
          </w:rPr>
          <w:fldChar w:fldCharType="end"/>
        </w:r>
      </w:hyperlink>
    </w:p>
    <w:p w14:paraId="11FB7F75" w14:textId="181CCE6E" w:rsidR="00352936" w:rsidRDefault="00352936">
      <w:pPr>
        <w:pStyle w:val="TOC2"/>
        <w:rPr>
          <w:rFonts w:asciiTheme="minorHAnsi" w:eastAsiaTheme="minorEastAsia" w:hAnsiTheme="minorHAnsi" w:cstheme="minorBidi"/>
          <w:kern w:val="2"/>
          <w:szCs w:val="22"/>
          <w:lang w:eastAsia="zh-CN"/>
          <w14:ligatures w14:val="standardContextual"/>
        </w:rPr>
      </w:pPr>
      <w:hyperlink w:anchor="_Toc146487451" w:history="1">
        <w:r w:rsidRPr="007C205C">
          <w:rPr>
            <w:rStyle w:val="Hyperlink"/>
          </w:rPr>
          <w:t>3.1</w:t>
        </w:r>
        <w:r>
          <w:rPr>
            <w:rFonts w:asciiTheme="minorHAnsi" w:eastAsiaTheme="minorEastAsia" w:hAnsiTheme="minorHAnsi" w:cstheme="minorBidi"/>
            <w:kern w:val="2"/>
            <w:szCs w:val="22"/>
            <w:lang w:eastAsia="zh-CN"/>
            <w14:ligatures w14:val="standardContextual"/>
          </w:rPr>
          <w:tab/>
        </w:r>
        <w:r w:rsidRPr="007C205C">
          <w:rPr>
            <w:rStyle w:val="Hyperlink"/>
          </w:rPr>
          <w:t>Equipment utilised</w:t>
        </w:r>
        <w:r>
          <w:rPr>
            <w:webHidden/>
          </w:rPr>
          <w:tab/>
        </w:r>
        <w:r>
          <w:rPr>
            <w:webHidden/>
          </w:rPr>
          <w:fldChar w:fldCharType="begin"/>
        </w:r>
        <w:r>
          <w:rPr>
            <w:webHidden/>
          </w:rPr>
          <w:instrText xml:space="preserve"> PAGEREF _Toc146487451 \h </w:instrText>
        </w:r>
        <w:r>
          <w:rPr>
            <w:webHidden/>
          </w:rPr>
        </w:r>
        <w:r>
          <w:rPr>
            <w:webHidden/>
          </w:rPr>
          <w:fldChar w:fldCharType="separate"/>
        </w:r>
        <w:r>
          <w:rPr>
            <w:webHidden/>
          </w:rPr>
          <w:t>43</w:t>
        </w:r>
        <w:r>
          <w:rPr>
            <w:webHidden/>
          </w:rPr>
          <w:fldChar w:fldCharType="end"/>
        </w:r>
      </w:hyperlink>
    </w:p>
    <w:p w14:paraId="78556472" w14:textId="2766CB24" w:rsidR="00352936" w:rsidRDefault="00352936">
      <w:pPr>
        <w:pStyle w:val="TOC2"/>
        <w:rPr>
          <w:rFonts w:asciiTheme="minorHAnsi" w:eastAsiaTheme="minorEastAsia" w:hAnsiTheme="minorHAnsi" w:cstheme="minorBidi"/>
          <w:kern w:val="2"/>
          <w:szCs w:val="22"/>
          <w:lang w:eastAsia="zh-CN"/>
          <w14:ligatures w14:val="standardContextual"/>
        </w:rPr>
      </w:pPr>
      <w:hyperlink w:anchor="_Toc146487452" w:history="1">
        <w:r w:rsidRPr="007C205C">
          <w:rPr>
            <w:rStyle w:val="Hyperlink"/>
          </w:rPr>
          <w:t>3.2</w:t>
        </w:r>
        <w:r>
          <w:rPr>
            <w:rFonts w:asciiTheme="minorHAnsi" w:eastAsiaTheme="minorEastAsia" w:hAnsiTheme="minorHAnsi" w:cstheme="minorBidi"/>
            <w:kern w:val="2"/>
            <w:szCs w:val="22"/>
            <w:lang w:eastAsia="zh-CN"/>
            <w14:ligatures w14:val="standardContextual"/>
          </w:rPr>
          <w:tab/>
        </w:r>
        <w:r w:rsidRPr="007C205C">
          <w:rPr>
            <w:rStyle w:val="Hyperlink"/>
          </w:rPr>
          <w:t>Initial baseline configuration</w:t>
        </w:r>
        <w:r>
          <w:rPr>
            <w:webHidden/>
          </w:rPr>
          <w:tab/>
        </w:r>
        <w:r>
          <w:rPr>
            <w:webHidden/>
          </w:rPr>
          <w:fldChar w:fldCharType="begin"/>
        </w:r>
        <w:r>
          <w:rPr>
            <w:webHidden/>
          </w:rPr>
          <w:instrText xml:space="preserve"> PAGEREF _Toc146487452 \h </w:instrText>
        </w:r>
        <w:r>
          <w:rPr>
            <w:webHidden/>
          </w:rPr>
        </w:r>
        <w:r>
          <w:rPr>
            <w:webHidden/>
          </w:rPr>
          <w:fldChar w:fldCharType="separate"/>
        </w:r>
        <w:r>
          <w:rPr>
            <w:webHidden/>
          </w:rPr>
          <w:t>45</w:t>
        </w:r>
        <w:r>
          <w:rPr>
            <w:webHidden/>
          </w:rPr>
          <w:fldChar w:fldCharType="end"/>
        </w:r>
      </w:hyperlink>
    </w:p>
    <w:p w14:paraId="7EFB6B69" w14:textId="69C3BAF5" w:rsidR="00352936" w:rsidRDefault="00352936">
      <w:pPr>
        <w:pStyle w:val="TOC1"/>
        <w:rPr>
          <w:rFonts w:asciiTheme="minorHAnsi" w:eastAsiaTheme="minorEastAsia" w:hAnsiTheme="minorHAnsi" w:cstheme="minorBidi"/>
          <w:b w:val="0"/>
          <w:kern w:val="2"/>
          <w:szCs w:val="22"/>
          <w:lang w:eastAsia="zh-CN"/>
          <w14:ligatures w14:val="standardContextual"/>
        </w:rPr>
      </w:pPr>
      <w:hyperlink w:anchor="_Toc146487453" w:history="1">
        <w:r w:rsidRPr="007C205C">
          <w:rPr>
            <w:rStyle w:val="Hyperlink"/>
          </w:rPr>
          <w:t>Chapter 4 Results</w:t>
        </w:r>
        <w:r>
          <w:rPr>
            <w:webHidden/>
          </w:rPr>
          <w:tab/>
        </w:r>
        <w:r>
          <w:rPr>
            <w:webHidden/>
          </w:rPr>
          <w:fldChar w:fldCharType="begin"/>
        </w:r>
        <w:r>
          <w:rPr>
            <w:webHidden/>
          </w:rPr>
          <w:instrText xml:space="preserve"> PAGEREF _Toc146487453 \h </w:instrText>
        </w:r>
        <w:r>
          <w:rPr>
            <w:webHidden/>
          </w:rPr>
        </w:r>
        <w:r>
          <w:rPr>
            <w:webHidden/>
          </w:rPr>
          <w:fldChar w:fldCharType="separate"/>
        </w:r>
        <w:r>
          <w:rPr>
            <w:webHidden/>
          </w:rPr>
          <w:t>49</w:t>
        </w:r>
        <w:r>
          <w:rPr>
            <w:webHidden/>
          </w:rPr>
          <w:fldChar w:fldCharType="end"/>
        </w:r>
      </w:hyperlink>
    </w:p>
    <w:p w14:paraId="0E54A10B" w14:textId="036C8B69" w:rsidR="00352936" w:rsidRDefault="00352936">
      <w:pPr>
        <w:pStyle w:val="TOC2"/>
        <w:rPr>
          <w:rFonts w:asciiTheme="minorHAnsi" w:eastAsiaTheme="minorEastAsia" w:hAnsiTheme="minorHAnsi" w:cstheme="minorBidi"/>
          <w:kern w:val="2"/>
          <w:szCs w:val="22"/>
          <w:lang w:eastAsia="zh-CN"/>
          <w14:ligatures w14:val="standardContextual"/>
        </w:rPr>
      </w:pPr>
      <w:hyperlink w:anchor="_Toc146487454" w:history="1">
        <w:r w:rsidRPr="007C205C">
          <w:rPr>
            <w:rStyle w:val="Hyperlink"/>
          </w:rPr>
          <w:t>4.1</w:t>
        </w:r>
        <w:r>
          <w:rPr>
            <w:rFonts w:asciiTheme="minorHAnsi" w:eastAsiaTheme="minorEastAsia" w:hAnsiTheme="minorHAnsi" w:cstheme="minorBidi"/>
            <w:kern w:val="2"/>
            <w:szCs w:val="22"/>
            <w:lang w:eastAsia="zh-CN"/>
            <w14:ligatures w14:val="standardContextual"/>
          </w:rPr>
          <w:tab/>
        </w:r>
        <w:r w:rsidRPr="007C205C">
          <w:rPr>
            <w:rStyle w:val="Hyperlink"/>
          </w:rPr>
          <w:t>Initial data capture and calibration</w:t>
        </w:r>
        <w:r>
          <w:rPr>
            <w:webHidden/>
          </w:rPr>
          <w:tab/>
        </w:r>
        <w:r>
          <w:rPr>
            <w:webHidden/>
          </w:rPr>
          <w:fldChar w:fldCharType="begin"/>
        </w:r>
        <w:r>
          <w:rPr>
            <w:webHidden/>
          </w:rPr>
          <w:instrText xml:space="preserve"> PAGEREF _Toc146487454 \h </w:instrText>
        </w:r>
        <w:r>
          <w:rPr>
            <w:webHidden/>
          </w:rPr>
        </w:r>
        <w:r>
          <w:rPr>
            <w:webHidden/>
          </w:rPr>
          <w:fldChar w:fldCharType="separate"/>
        </w:r>
        <w:r>
          <w:rPr>
            <w:webHidden/>
          </w:rPr>
          <w:t>49</w:t>
        </w:r>
        <w:r>
          <w:rPr>
            <w:webHidden/>
          </w:rPr>
          <w:fldChar w:fldCharType="end"/>
        </w:r>
      </w:hyperlink>
    </w:p>
    <w:p w14:paraId="5FB2ED40" w14:textId="4B36E46E" w:rsidR="00352936" w:rsidRDefault="00352936">
      <w:pPr>
        <w:pStyle w:val="TOC2"/>
        <w:rPr>
          <w:rFonts w:asciiTheme="minorHAnsi" w:eastAsiaTheme="minorEastAsia" w:hAnsiTheme="minorHAnsi" w:cstheme="minorBidi"/>
          <w:kern w:val="2"/>
          <w:szCs w:val="22"/>
          <w:lang w:eastAsia="zh-CN"/>
          <w14:ligatures w14:val="standardContextual"/>
        </w:rPr>
      </w:pPr>
      <w:hyperlink w:anchor="_Toc146487455" w:history="1">
        <w:r w:rsidRPr="007C205C">
          <w:rPr>
            <w:rStyle w:val="Hyperlink"/>
          </w:rPr>
          <w:t>4.2</w:t>
        </w:r>
        <w:r>
          <w:rPr>
            <w:rFonts w:asciiTheme="minorHAnsi" w:eastAsiaTheme="minorEastAsia" w:hAnsiTheme="minorHAnsi" w:cstheme="minorBidi"/>
            <w:kern w:val="2"/>
            <w:szCs w:val="22"/>
            <w:lang w:eastAsia="zh-CN"/>
            <w14:ligatures w14:val="standardContextual"/>
          </w:rPr>
          <w:tab/>
        </w:r>
        <w:r w:rsidRPr="007C205C">
          <w:rPr>
            <w:rStyle w:val="Hyperlink"/>
          </w:rPr>
          <w:t>Filter Performance on a stationary vehicle</w:t>
        </w:r>
        <w:r>
          <w:rPr>
            <w:webHidden/>
          </w:rPr>
          <w:tab/>
        </w:r>
        <w:r>
          <w:rPr>
            <w:webHidden/>
          </w:rPr>
          <w:fldChar w:fldCharType="begin"/>
        </w:r>
        <w:r>
          <w:rPr>
            <w:webHidden/>
          </w:rPr>
          <w:instrText xml:space="preserve"> PAGEREF _Toc146487455 \h </w:instrText>
        </w:r>
        <w:r>
          <w:rPr>
            <w:webHidden/>
          </w:rPr>
        </w:r>
        <w:r>
          <w:rPr>
            <w:webHidden/>
          </w:rPr>
          <w:fldChar w:fldCharType="separate"/>
        </w:r>
        <w:r>
          <w:rPr>
            <w:webHidden/>
          </w:rPr>
          <w:t>52</w:t>
        </w:r>
        <w:r>
          <w:rPr>
            <w:webHidden/>
          </w:rPr>
          <w:fldChar w:fldCharType="end"/>
        </w:r>
      </w:hyperlink>
    </w:p>
    <w:p w14:paraId="6E448A50" w14:textId="2E96C243" w:rsidR="00352936" w:rsidRDefault="00352936">
      <w:pPr>
        <w:pStyle w:val="TOC2"/>
        <w:rPr>
          <w:rFonts w:asciiTheme="minorHAnsi" w:eastAsiaTheme="minorEastAsia" w:hAnsiTheme="minorHAnsi" w:cstheme="minorBidi"/>
          <w:kern w:val="2"/>
          <w:szCs w:val="22"/>
          <w:lang w:eastAsia="zh-CN"/>
          <w14:ligatures w14:val="standardContextual"/>
        </w:rPr>
      </w:pPr>
      <w:hyperlink w:anchor="_Toc146487456" w:history="1">
        <w:r w:rsidRPr="007C205C">
          <w:rPr>
            <w:rStyle w:val="Hyperlink"/>
          </w:rPr>
          <w:t>4.3</w:t>
        </w:r>
        <w:r>
          <w:rPr>
            <w:rFonts w:asciiTheme="minorHAnsi" w:eastAsiaTheme="minorEastAsia" w:hAnsiTheme="minorHAnsi" w:cstheme="minorBidi"/>
            <w:kern w:val="2"/>
            <w:szCs w:val="22"/>
            <w:lang w:eastAsia="zh-CN"/>
            <w14:ligatures w14:val="standardContextual"/>
          </w:rPr>
          <w:tab/>
        </w:r>
        <w:r w:rsidRPr="007C205C">
          <w:rPr>
            <w:rStyle w:val="Hyperlink"/>
          </w:rPr>
          <w:t>Filter performance on a rolling vehicle.</w:t>
        </w:r>
        <w:r>
          <w:rPr>
            <w:webHidden/>
          </w:rPr>
          <w:tab/>
        </w:r>
        <w:r>
          <w:rPr>
            <w:webHidden/>
          </w:rPr>
          <w:fldChar w:fldCharType="begin"/>
        </w:r>
        <w:r>
          <w:rPr>
            <w:webHidden/>
          </w:rPr>
          <w:instrText xml:space="preserve"> PAGEREF _Toc146487456 \h </w:instrText>
        </w:r>
        <w:r>
          <w:rPr>
            <w:webHidden/>
          </w:rPr>
        </w:r>
        <w:r>
          <w:rPr>
            <w:webHidden/>
          </w:rPr>
          <w:fldChar w:fldCharType="separate"/>
        </w:r>
        <w:r>
          <w:rPr>
            <w:webHidden/>
          </w:rPr>
          <w:t>54</w:t>
        </w:r>
        <w:r>
          <w:rPr>
            <w:webHidden/>
          </w:rPr>
          <w:fldChar w:fldCharType="end"/>
        </w:r>
      </w:hyperlink>
    </w:p>
    <w:p w14:paraId="567B05A3" w14:textId="696C7456" w:rsidR="00352936" w:rsidRDefault="00352936">
      <w:pPr>
        <w:pStyle w:val="TOC2"/>
        <w:rPr>
          <w:rFonts w:asciiTheme="minorHAnsi" w:eastAsiaTheme="minorEastAsia" w:hAnsiTheme="minorHAnsi" w:cstheme="minorBidi"/>
          <w:kern w:val="2"/>
          <w:szCs w:val="22"/>
          <w:lang w:eastAsia="zh-CN"/>
          <w14:ligatures w14:val="standardContextual"/>
        </w:rPr>
      </w:pPr>
      <w:hyperlink w:anchor="_Toc146487457" w:history="1">
        <w:r w:rsidRPr="007C205C">
          <w:rPr>
            <w:rStyle w:val="Hyperlink"/>
          </w:rPr>
          <w:t>4.4</w:t>
        </w:r>
        <w:r>
          <w:rPr>
            <w:rFonts w:asciiTheme="minorHAnsi" w:eastAsiaTheme="minorEastAsia" w:hAnsiTheme="minorHAnsi" w:cstheme="minorBidi"/>
            <w:kern w:val="2"/>
            <w:szCs w:val="22"/>
            <w:lang w:eastAsia="zh-CN"/>
            <w14:ligatures w14:val="standardContextual"/>
          </w:rPr>
          <w:tab/>
        </w:r>
        <w:r w:rsidRPr="007C205C">
          <w:rPr>
            <w:rStyle w:val="Hyperlink"/>
          </w:rPr>
          <w:t>Filter performance on a pitching vehicle</w:t>
        </w:r>
        <w:r>
          <w:rPr>
            <w:webHidden/>
          </w:rPr>
          <w:tab/>
        </w:r>
        <w:r>
          <w:rPr>
            <w:webHidden/>
          </w:rPr>
          <w:fldChar w:fldCharType="begin"/>
        </w:r>
        <w:r>
          <w:rPr>
            <w:webHidden/>
          </w:rPr>
          <w:instrText xml:space="preserve"> PAGEREF _Toc146487457 \h </w:instrText>
        </w:r>
        <w:r>
          <w:rPr>
            <w:webHidden/>
          </w:rPr>
        </w:r>
        <w:r>
          <w:rPr>
            <w:webHidden/>
          </w:rPr>
          <w:fldChar w:fldCharType="separate"/>
        </w:r>
        <w:r>
          <w:rPr>
            <w:webHidden/>
          </w:rPr>
          <w:t>59</w:t>
        </w:r>
        <w:r>
          <w:rPr>
            <w:webHidden/>
          </w:rPr>
          <w:fldChar w:fldCharType="end"/>
        </w:r>
      </w:hyperlink>
    </w:p>
    <w:p w14:paraId="489431AE" w14:textId="7C2BFA71" w:rsidR="00352936" w:rsidRDefault="00352936">
      <w:pPr>
        <w:pStyle w:val="TOC2"/>
        <w:rPr>
          <w:rFonts w:asciiTheme="minorHAnsi" w:eastAsiaTheme="minorEastAsia" w:hAnsiTheme="minorHAnsi" w:cstheme="minorBidi"/>
          <w:kern w:val="2"/>
          <w:szCs w:val="22"/>
          <w:lang w:eastAsia="zh-CN"/>
          <w14:ligatures w14:val="standardContextual"/>
        </w:rPr>
      </w:pPr>
      <w:hyperlink w:anchor="_Toc146487458" w:history="1">
        <w:r w:rsidRPr="007C205C">
          <w:rPr>
            <w:rStyle w:val="Hyperlink"/>
          </w:rPr>
          <w:t>4.5</w:t>
        </w:r>
        <w:r>
          <w:rPr>
            <w:rFonts w:asciiTheme="minorHAnsi" w:eastAsiaTheme="minorEastAsia" w:hAnsiTheme="minorHAnsi" w:cstheme="minorBidi"/>
            <w:kern w:val="2"/>
            <w:szCs w:val="22"/>
            <w:lang w:eastAsia="zh-CN"/>
            <w14:ligatures w14:val="standardContextual"/>
          </w:rPr>
          <w:tab/>
        </w:r>
        <w:r w:rsidRPr="007C205C">
          <w:rPr>
            <w:rStyle w:val="Hyperlink"/>
          </w:rPr>
          <w:t>Performance on a varied roll and pitch vehicle</w:t>
        </w:r>
        <w:r>
          <w:rPr>
            <w:webHidden/>
          </w:rPr>
          <w:tab/>
        </w:r>
        <w:r>
          <w:rPr>
            <w:webHidden/>
          </w:rPr>
          <w:fldChar w:fldCharType="begin"/>
        </w:r>
        <w:r>
          <w:rPr>
            <w:webHidden/>
          </w:rPr>
          <w:instrText xml:space="preserve"> PAGEREF _Toc146487458 \h </w:instrText>
        </w:r>
        <w:r>
          <w:rPr>
            <w:webHidden/>
          </w:rPr>
        </w:r>
        <w:r>
          <w:rPr>
            <w:webHidden/>
          </w:rPr>
          <w:fldChar w:fldCharType="separate"/>
        </w:r>
        <w:r>
          <w:rPr>
            <w:webHidden/>
          </w:rPr>
          <w:t>61</w:t>
        </w:r>
        <w:r>
          <w:rPr>
            <w:webHidden/>
          </w:rPr>
          <w:fldChar w:fldCharType="end"/>
        </w:r>
      </w:hyperlink>
    </w:p>
    <w:p w14:paraId="7842B686" w14:textId="62B92E50" w:rsidR="00352936" w:rsidRDefault="00352936">
      <w:pPr>
        <w:pStyle w:val="TOC2"/>
        <w:rPr>
          <w:rFonts w:asciiTheme="minorHAnsi" w:eastAsiaTheme="minorEastAsia" w:hAnsiTheme="minorHAnsi" w:cstheme="minorBidi"/>
          <w:kern w:val="2"/>
          <w:szCs w:val="22"/>
          <w:lang w:eastAsia="zh-CN"/>
          <w14:ligatures w14:val="standardContextual"/>
        </w:rPr>
      </w:pPr>
      <w:hyperlink w:anchor="_Toc146487459" w:history="1">
        <w:r w:rsidRPr="007C205C">
          <w:rPr>
            <w:rStyle w:val="Hyperlink"/>
          </w:rPr>
          <w:t>4.6</w:t>
        </w:r>
        <w:r>
          <w:rPr>
            <w:rFonts w:asciiTheme="minorHAnsi" w:eastAsiaTheme="minorEastAsia" w:hAnsiTheme="minorHAnsi" w:cstheme="minorBidi"/>
            <w:kern w:val="2"/>
            <w:szCs w:val="22"/>
            <w:lang w:eastAsia="zh-CN"/>
            <w14:ligatures w14:val="standardContextual"/>
          </w:rPr>
          <w:tab/>
        </w:r>
        <w:r w:rsidRPr="007C205C">
          <w:rPr>
            <w:rStyle w:val="Hyperlink"/>
          </w:rPr>
          <w:t>Neural network using a single imu.</w:t>
        </w:r>
        <w:r>
          <w:rPr>
            <w:webHidden/>
          </w:rPr>
          <w:tab/>
        </w:r>
        <w:r>
          <w:rPr>
            <w:webHidden/>
          </w:rPr>
          <w:fldChar w:fldCharType="begin"/>
        </w:r>
        <w:r>
          <w:rPr>
            <w:webHidden/>
          </w:rPr>
          <w:instrText xml:space="preserve"> PAGEREF _Toc146487459 \h </w:instrText>
        </w:r>
        <w:r>
          <w:rPr>
            <w:webHidden/>
          </w:rPr>
        </w:r>
        <w:r>
          <w:rPr>
            <w:webHidden/>
          </w:rPr>
          <w:fldChar w:fldCharType="separate"/>
        </w:r>
        <w:r>
          <w:rPr>
            <w:webHidden/>
          </w:rPr>
          <w:t>65</w:t>
        </w:r>
        <w:r>
          <w:rPr>
            <w:webHidden/>
          </w:rPr>
          <w:fldChar w:fldCharType="end"/>
        </w:r>
      </w:hyperlink>
    </w:p>
    <w:p w14:paraId="32613C79" w14:textId="4F2A0A9A" w:rsidR="00352936" w:rsidRDefault="00352936" w:rsidP="00842CFB">
      <w:pPr>
        <w:pStyle w:val="TOC9"/>
        <w:rPr>
          <w:rFonts w:asciiTheme="minorHAnsi" w:eastAsiaTheme="minorEastAsia" w:hAnsiTheme="minorHAnsi" w:cstheme="minorBidi"/>
          <w:kern w:val="2"/>
          <w:szCs w:val="22"/>
          <w:lang w:eastAsia="zh-CN"/>
          <w14:ligatures w14:val="standardContextual"/>
        </w:rPr>
      </w:pPr>
      <w:hyperlink w:anchor="_Toc146487460" w:history="1">
        <w:r w:rsidRPr="007C205C">
          <w:rPr>
            <w:rStyle w:val="Hyperlink"/>
          </w:rPr>
          <w:t>4.6.1</w:t>
        </w:r>
        <w:r>
          <w:rPr>
            <w:rFonts w:asciiTheme="minorHAnsi" w:eastAsiaTheme="minorEastAsia" w:hAnsiTheme="minorHAnsi" w:cstheme="minorBidi"/>
            <w:kern w:val="2"/>
            <w:szCs w:val="22"/>
            <w:lang w:eastAsia="zh-CN"/>
            <w14:ligatures w14:val="standardContextual"/>
          </w:rPr>
          <w:tab/>
        </w:r>
        <w:r w:rsidRPr="007C205C">
          <w:rPr>
            <w:rStyle w:val="Hyperlink"/>
          </w:rPr>
          <w:t>Neural network of a varied-motion vehicle: Three Front imus</w:t>
        </w:r>
        <w:r>
          <w:rPr>
            <w:webHidden/>
          </w:rPr>
          <w:tab/>
        </w:r>
        <w:r>
          <w:rPr>
            <w:webHidden/>
          </w:rPr>
          <w:fldChar w:fldCharType="begin"/>
        </w:r>
        <w:r>
          <w:rPr>
            <w:webHidden/>
          </w:rPr>
          <w:instrText xml:space="preserve"> PAGEREF _Toc146487460 \h </w:instrText>
        </w:r>
        <w:r>
          <w:rPr>
            <w:webHidden/>
          </w:rPr>
        </w:r>
        <w:r>
          <w:rPr>
            <w:webHidden/>
          </w:rPr>
          <w:fldChar w:fldCharType="separate"/>
        </w:r>
        <w:r>
          <w:rPr>
            <w:webHidden/>
          </w:rPr>
          <w:t>77</w:t>
        </w:r>
        <w:r>
          <w:rPr>
            <w:webHidden/>
          </w:rPr>
          <w:fldChar w:fldCharType="end"/>
        </w:r>
      </w:hyperlink>
    </w:p>
    <w:p w14:paraId="5759C94B" w14:textId="346DF85F" w:rsidR="00352936" w:rsidRDefault="00352936" w:rsidP="00842CFB">
      <w:pPr>
        <w:pStyle w:val="TOC9"/>
        <w:rPr>
          <w:rFonts w:asciiTheme="minorHAnsi" w:eastAsiaTheme="minorEastAsia" w:hAnsiTheme="minorHAnsi" w:cstheme="minorBidi"/>
          <w:kern w:val="2"/>
          <w:szCs w:val="22"/>
          <w:lang w:eastAsia="zh-CN"/>
          <w14:ligatures w14:val="standardContextual"/>
        </w:rPr>
      </w:pPr>
      <w:hyperlink w:anchor="_Toc146487461" w:history="1">
        <w:r w:rsidRPr="007C205C">
          <w:rPr>
            <w:rStyle w:val="Hyperlink"/>
          </w:rPr>
          <w:t>4.6.2</w:t>
        </w:r>
        <w:r>
          <w:rPr>
            <w:rFonts w:asciiTheme="minorHAnsi" w:eastAsiaTheme="minorEastAsia" w:hAnsiTheme="minorHAnsi" w:cstheme="minorBidi"/>
            <w:kern w:val="2"/>
            <w:szCs w:val="22"/>
            <w:lang w:eastAsia="zh-CN"/>
            <w14:ligatures w14:val="standardContextual"/>
          </w:rPr>
          <w:tab/>
        </w:r>
        <w:r w:rsidRPr="007C205C">
          <w:rPr>
            <w:rStyle w:val="Hyperlink"/>
          </w:rPr>
          <w:t>Neural network of a varied-motion vehicle: All imus</w:t>
        </w:r>
        <w:r>
          <w:rPr>
            <w:webHidden/>
          </w:rPr>
          <w:tab/>
        </w:r>
        <w:r>
          <w:rPr>
            <w:webHidden/>
          </w:rPr>
          <w:fldChar w:fldCharType="begin"/>
        </w:r>
        <w:r>
          <w:rPr>
            <w:webHidden/>
          </w:rPr>
          <w:instrText xml:space="preserve"> PAGEREF _Toc146487461 \h </w:instrText>
        </w:r>
        <w:r>
          <w:rPr>
            <w:webHidden/>
          </w:rPr>
        </w:r>
        <w:r>
          <w:rPr>
            <w:webHidden/>
          </w:rPr>
          <w:fldChar w:fldCharType="separate"/>
        </w:r>
        <w:r>
          <w:rPr>
            <w:webHidden/>
          </w:rPr>
          <w:t>77</w:t>
        </w:r>
        <w:r>
          <w:rPr>
            <w:webHidden/>
          </w:rPr>
          <w:fldChar w:fldCharType="end"/>
        </w:r>
      </w:hyperlink>
    </w:p>
    <w:p w14:paraId="2A8C2C32" w14:textId="5C8D5F01" w:rsidR="00352936" w:rsidRDefault="00352936" w:rsidP="00842CFB">
      <w:pPr>
        <w:pStyle w:val="TOC9"/>
        <w:rPr>
          <w:rFonts w:asciiTheme="minorHAnsi" w:eastAsiaTheme="minorEastAsia" w:hAnsiTheme="minorHAnsi" w:cstheme="minorBidi"/>
          <w:kern w:val="2"/>
          <w:szCs w:val="22"/>
          <w:lang w:eastAsia="zh-CN"/>
          <w14:ligatures w14:val="standardContextual"/>
        </w:rPr>
      </w:pPr>
      <w:hyperlink w:anchor="_Toc146487462" w:history="1">
        <w:r w:rsidRPr="007C205C">
          <w:rPr>
            <w:rStyle w:val="Hyperlink"/>
          </w:rPr>
          <w:t>4.6.3</w:t>
        </w:r>
        <w:r>
          <w:rPr>
            <w:rFonts w:asciiTheme="minorHAnsi" w:eastAsiaTheme="minorEastAsia" w:hAnsiTheme="minorHAnsi" w:cstheme="minorBidi"/>
            <w:kern w:val="2"/>
            <w:szCs w:val="22"/>
            <w:lang w:eastAsia="zh-CN"/>
            <w14:ligatures w14:val="standardContextual"/>
          </w:rPr>
          <w:tab/>
        </w:r>
        <w:r w:rsidRPr="007C205C">
          <w:rPr>
            <w:rStyle w:val="Hyperlink"/>
          </w:rPr>
          <w:t>Evaluating differing orientations of imus</w:t>
        </w:r>
        <w:r>
          <w:rPr>
            <w:webHidden/>
          </w:rPr>
          <w:tab/>
        </w:r>
        <w:r>
          <w:rPr>
            <w:webHidden/>
          </w:rPr>
          <w:fldChar w:fldCharType="begin"/>
        </w:r>
        <w:r>
          <w:rPr>
            <w:webHidden/>
          </w:rPr>
          <w:instrText xml:space="preserve"> PAGEREF _Toc146487462 \h </w:instrText>
        </w:r>
        <w:r>
          <w:rPr>
            <w:webHidden/>
          </w:rPr>
        </w:r>
        <w:r>
          <w:rPr>
            <w:webHidden/>
          </w:rPr>
          <w:fldChar w:fldCharType="separate"/>
        </w:r>
        <w:r>
          <w:rPr>
            <w:webHidden/>
          </w:rPr>
          <w:t>77</w:t>
        </w:r>
        <w:r>
          <w:rPr>
            <w:webHidden/>
          </w:rPr>
          <w:fldChar w:fldCharType="end"/>
        </w:r>
      </w:hyperlink>
    </w:p>
    <w:p w14:paraId="5E884DDC" w14:textId="0A31E7E2" w:rsidR="00352936" w:rsidRDefault="00352936">
      <w:pPr>
        <w:pStyle w:val="TOC1"/>
        <w:rPr>
          <w:rFonts w:asciiTheme="minorHAnsi" w:eastAsiaTheme="minorEastAsia" w:hAnsiTheme="minorHAnsi" w:cstheme="minorBidi"/>
          <w:b w:val="0"/>
          <w:kern w:val="2"/>
          <w:szCs w:val="22"/>
          <w:lang w:eastAsia="zh-CN"/>
          <w14:ligatures w14:val="standardContextual"/>
        </w:rPr>
      </w:pPr>
      <w:hyperlink w:anchor="_Toc146487463" w:history="1">
        <w:r w:rsidRPr="007C205C">
          <w:rPr>
            <w:rStyle w:val="Hyperlink"/>
          </w:rPr>
          <w:t>Chapter 5 Discussion and Analysis</w:t>
        </w:r>
        <w:r>
          <w:rPr>
            <w:webHidden/>
          </w:rPr>
          <w:tab/>
        </w:r>
        <w:r>
          <w:rPr>
            <w:webHidden/>
          </w:rPr>
          <w:fldChar w:fldCharType="begin"/>
        </w:r>
        <w:r>
          <w:rPr>
            <w:webHidden/>
          </w:rPr>
          <w:instrText xml:space="preserve"> PAGEREF _Toc146487463 \h </w:instrText>
        </w:r>
        <w:r>
          <w:rPr>
            <w:webHidden/>
          </w:rPr>
        </w:r>
        <w:r>
          <w:rPr>
            <w:webHidden/>
          </w:rPr>
          <w:fldChar w:fldCharType="separate"/>
        </w:r>
        <w:r>
          <w:rPr>
            <w:webHidden/>
          </w:rPr>
          <w:t>78</w:t>
        </w:r>
        <w:r>
          <w:rPr>
            <w:webHidden/>
          </w:rPr>
          <w:fldChar w:fldCharType="end"/>
        </w:r>
      </w:hyperlink>
    </w:p>
    <w:p w14:paraId="2E1FC6A4" w14:textId="0D6D7BE3" w:rsidR="00352936" w:rsidRDefault="00352936">
      <w:pPr>
        <w:pStyle w:val="TOC2"/>
        <w:rPr>
          <w:rFonts w:asciiTheme="minorHAnsi" w:eastAsiaTheme="minorEastAsia" w:hAnsiTheme="minorHAnsi" w:cstheme="minorBidi"/>
          <w:kern w:val="2"/>
          <w:szCs w:val="22"/>
          <w:lang w:eastAsia="zh-CN"/>
          <w14:ligatures w14:val="standardContextual"/>
        </w:rPr>
      </w:pPr>
      <w:hyperlink w:anchor="_Toc146487464" w:history="1">
        <w:r w:rsidRPr="007C205C">
          <w:rPr>
            <w:rStyle w:val="Hyperlink"/>
          </w:rPr>
          <w:t>5.1</w:t>
        </w:r>
        <w:r>
          <w:rPr>
            <w:rFonts w:asciiTheme="minorHAnsi" w:eastAsiaTheme="minorEastAsia" w:hAnsiTheme="minorHAnsi" w:cstheme="minorBidi"/>
            <w:kern w:val="2"/>
            <w:szCs w:val="22"/>
            <w:lang w:eastAsia="zh-CN"/>
            <w14:ligatures w14:val="standardContextual"/>
          </w:rPr>
          <w:tab/>
        </w:r>
        <w:r w:rsidRPr="007C205C">
          <w:rPr>
            <w:rStyle w:val="Hyperlink"/>
          </w:rPr>
          <w:t>Experimental Design</w:t>
        </w:r>
        <w:r>
          <w:rPr>
            <w:webHidden/>
          </w:rPr>
          <w:tab/>
        </w:r>
        <w:r>
          <w:rPr>
            <w:webHidden/>
          </w:rPr>
          <w:fldChar w:fldCharType="begin"/>
        </w:r>
        <w:r>
          <w:rPr>
            <w:webHidden/>
          </w:rPr>
          <w:instrText xml:space="preserve"> PAGEREF _Toc146487464 \h </w:instrText>
        </w:r>
        <w:r>
          <w:rPr>
            <w:webHidden/>
          </w:rPr>
        </w:r>
        <w:r>
          <w:rPr>
            <w:webHidden/>
          </w:rPr>
          <w:fldChar w:fldCharType="separate"/>
        </w:r>
        <w:r>
          <w:rPr>
            <w:webHidden/>
          </w:rPr>
          <w:t>78</w:t>
        </w:r>
        <w:r>
          <w:rPr>
            <w:webHidden/>
          </w:rPr>
          <w:fldChar w:fldCharType="end"/>
        </w:r>
      </w:hyperlink>
    </w:p>
    <w:p w14:paraId="141453A1" w14:textId="29D4061D" w:rsidR="00352936" w:rsidRDefault="00352936">
      <w:pPr>
        <w:pStyle w:val="TOC2"/>
        <w:rPr>
          <w:rFonts w:asciiTheme="minorHAnsi" w:eastAsiaTheme="minorEastAsia" w:hAnsiTheme="minorHAnsi" w:cstheme="minorBidi"/>
          <w:kern w:val="2"/>
          <w:szCs w:val="22"/>
          <w:lang w:eastAsia="zh-CN"/>
          <w14:ligatures w14:val="standardContextual"/>
        </w:rPr>
      </w:pPr>
      <w:hyperlink w:anchor="_Toc146487465" w:history="1">
        <w:r w:rsidRPr="007C205C">
          <w:rPr>
            <w:rStyle w:val="Hyperlink"/>
          </w:rPr>
          <w:t>5.2</w:t>
        </w:r>
        <w:r>
          <w:rPr>
            <w:rFonts w:asciiTheme="minorHAnsi" w:eastAsiaTheme="minorEastAsia" w:hAnsiTheme="minorHAnsi" w:cstheme="minorBidi"/>
            <w:kern w:val="2"/>
            <w:szCs w:val="22"/>
            <w:lang w:eastAsia="zh-CN"/>
            <w14:ligatures w14:val="standardContextual"/>
          </w:rPr>
          <w:tab/>
        </w:r>
        <w:r w:rsidRPr="007C205C">
          <w:rPr>
            <w:rStyle w:val="Hyperlink"/>
          </w:rPr>
          <w:t>Filter results.</w:t>
        </w:r>
        <w:r>
          <w:rPr>
            <w:webHidden/>
          </w:rPr>
          <w:tab/>
        </w:r>
        <w:r>
          <w:rPr>
            <w:webHidden/>
          </w:rPr>
          <w:fldChar w:fldCharType="begin"/>
        </w:r>
        <w:r>
          <w:rPr>
            <w:webHidden/>
          </w:rPr>
          <w:instrText xml:space="preserve"> PAGEREF _Toc146487465 \h </w:instrText>
        </w:r>
        <w:r>
          <w:rPr>
            <w:webHidden/>
          </w:rPr>
        </w:r>
        <w:r>
          <w:rPr>
            <w:webHidden/>
          </w:rPr>
          <w:fldChar w:fldCharType="separate"/>
        </w:r>
        <w:r>
          <w:rPr>
            <w:webHidden/>
          </w:rPr>
          <w:t>79</w:t>
        </w:r>
        <w:r>
          <w:rPr>
            <w:webHidden/>
          </w:rPr>
          <w:fldChar w:fldCharType="end"/>
        </w:r>
      </w:hyperlink>
    </w:p>
    <w:p w14:paraId="6AD8F6FE" w14:textId="43B89847" w:rsidR="00352936" w:rsidRDefault="00352936">
      <w:pPr>
        <w:pStyle w:val="TOC1"/>
        <w:rPr>
          <w:rFonts w:asciiTheme="minorHAnsi" w:eastAsiaTheme="minorEastAsia" w:hAnsiTheme="minorHAnsi" w:cstheme="minorBidi"/>
          <w:b w:val="0"/>
          <w:kern w:val="2"/>
          <w:szCs w:val="22"/>
          <w:lang w:eastAsia="zh-CN"/>
          <w14:ligatures w14:val="standardContextual"/>
        </w:rPr>
      </w:pPr>
      <w:hyperlink w:anchor="_Toc146487466" w:history="1">
        <w:r w:rsidRPr="007C205C">
          <w:rPr>
            <w:rStyle w:val="Hyperlink"/>
          </w:rPr>
          <w:t>Chapter 6 Conclusion and Future Works</w:t>
        </w:r>
        <w:r>
          <w:rPr>
            <w:webHidden/>
          </w:rPr>
          <w:tab/>
        </w:r>
        <w:r>
          <w:rPr>
            <w:webHidden/>
          </w:rPr>
          <w:fldChar w:fldCharType="begin"/>
        </w:r>
        <w:r>
          <w:rPr>
            <w:webHidden/>
          </w:rPr>
          <w:instrText xml:space="preserve"> PAGEREF _Toc146487466 \h </w:instrText>
        </w:r>
        <w:r>
          <w:rPr>
            <w:webHidden/>
          </w:rPr>
        </w:r>
        <w:r>
          <w:rPr>
            <w:webHidden/>
          </w:rPr>
          <w:fldChar w:fldCharType="separate"/>
        </w:r>
        <w:r>
          <w:rPr>
            <w:webHidden/>
          </w:rPr>
          <w:t>80</w:t>
        </w:r>
        <w:r>
          <w:rPr>
            <w:webHidden/>
          </w:rPr>
          <w:fldChar w:fldCharType="end"/>
        </w:r>
      </w:hyperlink>
    </w:p>
    <w:p w14:paraId="20884E42" w14:textId="0729EE2D" w:rsidR="00352936" w:rsidRDefault="00352936">
      <w:pPr>
        <w:pStyle w:val="TOC1"/>
        <w:rPr>
          <w:rFonts w:asciiTheme="minorHAnsi" w:eastAsiaTheme="minorEastAsia" w:hAnsiTheme="minorHAnsi" w:cstheme="minorBidi"/>
          <w:b w:val="0"/>
          <w:kern w:val="2"/>
          <w:szCs w:val="22"/>
          <w:lang w:eastAsia="zh-CN"/>
          <w14:ligatures w14:val="standardContextual"/>
        </w:rPr>
      </w:pPr>
      <w:hyperlink w:anchor="_Toc146487467" w:history="1">
        <w:r w:rsidRPr="007C205C">
          <w:rPr>
            <w:rStyle w:val="Hyperlink"/>
          </w:rPr>
          <w:t>Chapter 7 Appendices</w:t>
        </w:r>
        <w:r>
          <w:rPr>
            <w:webHidden/>
          </w:rPr>
          <w:tab/>
        </w:r>
        <w:r>
          <w:rPr>
            <w:webHidden/>
          </w:rPr>
          <w:fldChar w:fldCharType="begin"/>
        </w:r>
        <w:r>
          <w:rPr>
            <w:webHidden/>
          </w:rPr>
          <w:instrText xml:space="preserve"> PAGEREF _Toc146487467 \h </w:instrText>
        </w:r>
        <w:r>
          <w:rPr>
            <w:webHidden/>
          </w:rPr>
        </w:r>
        <w:r>
          <w:rPr>
            <w:webHidden/>
          </w:rPr>
          <w:fldChar w:fldCharType="separate"/>
        </w:r>
        <w:r>
          <w:rPr>
            <w:webHidden/>
          </w:rPr>
          <w:t>82</w:t>
        </w:r>
        <w:r>
          <w:rPr>
            <w:webHidden/>
          </w:rPr>
          <w:fldChar w:fldCharType="end"/>
        </w:r>
      </w:hyperlink>
    </w:p>
    <w:p w14:paraId="282F07AE" w14:textId="33E8A330" w:rsidR="00352936" w:rsidRDefault="00352936">
      <w:pPr>
        <w:pStyle w:val="TOC2"/>
        <w:rPr>
          <w:rFonts w:asciiTheme="minorHAnsi" w:eastAsiaTheme="minorEastAsia" w:hAnsiTheme="minorHAnsi" w:cstheme="minorBidi"/>
          <w:kern w:val="2"/>
          <w:szCs w:val="22"/>
          <w:lang w:eastAsia="zh-CN"/>
          <w14:ligatures w14:val="standardContextual"/>
        </w:rPr>
      </w:pPr>
      <w:hyperlink w:anchor="_Toc146487468" w:history="1">
        <w:r w:rsidRPr="007C205C">
          <w:rPr>
            <w:rStyle w:val="Hyperlink"/>
          </w:rPr>
          <w:t>7.1</w:t>
        </w:r>
        <w:r>
          <w:rPr>
            <w:rFonts w:asciiTheme="minorHAnsi" w:eastAsiaTheme="minorEastAsia" w:hAnsiTheme="minorHAnsi" w:cstheme="minorBidi"/>
            <w:kern w:val="2"/>
            <w:szCs w:val="22"/>
            <w:lang w:eastAsia="zh-CN"/>
            <w14:ligatures w14:val="standardContextual"/>
          </w:rPr>
          <w:tab/>
        </w:r>
        <w:r w:rsidRPr="007C205C">
          <w:rPr>
            <w:rStyle w:val="Hyperlink"/>
          </w:rPr>
          <w:t>Appendix 1 – Code</w:t>
        </w:r>
        <w:r>
          <w:rPr>
            <w:webHidden/>
          </w:rPr>
          <w:tab/>
        </w:r>
        <w:r>
          <w:rPr>
            <w:webHidden/>
          </w:rPr>
          <w:fldChar w:fldCharType="begin"/>
        </w:r>
        <w:r>
          <w:rPr>
            <w:webHidden/>
          </w:rPr>
          <w:instrText xml:space="preserve"> PAGEREF _Toc146487468 \h </w:instrText>
        </w:r>
        <w:r>
          <w:rPr>
            <w:webHidden/>
          </w:rPr>
        </w:r>
        <w:r>
          <w:rPr>
            <w:webHidden/>
          </w:rPr>
          <w:fldChar w:fldCharType="separate"/>
        </w:r>
        <w:r>
          <w:rPr>
            <w:webHidden/>
          </w:rPr>
          <w:t>82</w:t>
        </w:r>
        <w:r>
          <w:rPr>
            <w:webHidden/>
          </w:rPr>
          <w:fldChar w:fldCharType="end"/>
        </w:r>
      </w:hyperlink>
    </w:p>
    <w:p w14:paraId="2F465F8D" w14:textId="5F5B7AC5" w:rsidR="00352936" w:rsidRDefault="00352936">
      <w:pPr>
        <w:pStyle w:val="TOC2"/>
        <w:rPr>
          <w:rFonts w:asciiTheme="minorHAnsi" w:eastAsiaTheme="minorEastAsia" w:hAnsiTheme="minorHAnsi" w:cstheme="minorBidi"/>
          <w:kern w:val="2"/>
          <w:szCs w:val="22"/>
          <w:lang w:eastAsia="zh-CN"/>
          <w14:ligatures w14:val="standardContextual"/>
        </w:rPr>
      </w:pPr>
      <w:hyperlink w:anchor="_Toc146487469" w:history="1">
        <w:r w:rsidRPr="007C205C">
          <w:rPr>
            <w:rStyle w:val="Hyperlink"/>
          </w:rPr>
          <w:t>7.2</w:t>
        </w:r>
        <w:r>
          <w:rPr>
            <w:rFonts w:asciiTheme="minorHAnsi" w:eastAsiaTheme="minorEastAsia" w:hAnsiTheme="minorHAnsi" w:cstheme="minorBidi"/>
            <w:kern w:val="2"/>
            <w:szCs w:val="22"/>
            <w:lang w:eastAsia="zh-CN"/>
            <w14:ligatures w14:val="standardContextual"/>
          </w:rPr>
          <w:tab/>
        </w:r>
        <w:r w:rsidRPr="007C205C">
          <w:rPr>
            <w:rStyle w:val="Hyperlink"/>
          </w:rPr>
          <w:t>Appendix 2. Calibration results.</w:t>
        </w:r>
        <w:r>
          <w:rPr>
            <w:webHidden/>
          </w:rPr>
          <w:tab/>
        </w:r>
        <w:r>
          <w:rPr>
            <w:webHidden/>
          </w:rPr>
          <w:fldChar w:fldCharType="begin"/>
        </w:r>
        <w:r>
          <w:rPr>
            <w:webHidden/>
          </w:rPr>
          <w:instrText xml:space="preserve"> PAGEREF _Toc146487469 \h </w:instrText>
        </w:r>
        <w:r>
          <w:rPr>
            <w:webHidden/>
          </w:rPr>
        </w:r>
        <w:r>
          <w:rPr>
            <w:webHidden/>
          </w:rPr>
          <w:fldChar w:fldCharType="separate"/>
        </w:r>
        <w:r>
          <w:rPr>
            <w:webHidden/>
          </w:rPr>
          <w:t>82</w:t>
        </w:r>
        <w:r>
          <w:rPr>
            <w:webHidden/>
          </w:rPr>
          <w:fldChar w:fldCharType="end"/>
        </w:r>
      </w:hyperlink>
    </w:p>
    <w:p w14:paraId="39CC66AF" w14:textId="3DC5CF27" w:rsidR="00352936" w:rsidRDefault="00352936">
      <w:pPr>
        <w:pStyle w:val="TOC2"/>
        <w:rPr>
          <w:rFonts w:asciiTheme="minorHAnsi" w:eastAsiaTheme="minorEastAsia" w:hAnsiTheme="minorHAnsi" w:cstheme="minorBidi"/>
          <w:kern w:val="2"/>
          <w:szCs w:val="22"/>
          <w:lang w:eastAsia="zh-CN"/>
          <w14:ligatures w14:val="standardContextual"/>
        </w:rPr>
      </w:pPr>
      <w:hyperlink w:anchor="_Toc146487470" w:history="1">
        <w:r w:rsidRPr="007C205C">
          <w:rPr>
            <w:rStyle w:val="Hyperlink"/>
            <w:lang w:eastAsia="zh-CN"/>
          </w:rPr>
          <w:t>7.3</w:t>
        </w:r>
        <w:r>
          <w:rPr>
            <w:rFonts w:asciiTheme="minorHAnsi" w:eastAsiaTheme="minorEastAsia" w:hAnsiTheme="minorHAnsi" w:cstheme="minorBidi"/>
            <w:kern w:val="2"/>
            <w:szCs w:val="22"/>
            <w:lang w:eastAsia="zh-CN"/>
            <w14:ligatures w14:val="standardContextual"/>
          </w:rPr>
          <w:tab/>
        </w:r>
        <w:r w:rsidRPr="007C205C">
          <w:rPr>
            <w:rStyle w:val="Hyperlink"/>
          </w:rPr>
          <w:t>Appendix 7.3 Electrical Characteristics of IMU-29048 IMU</w:t>
        </w:r>
        <w:r>
          <w:rPr>
            <w:webHidden/>
          </w:rPr>
          <w:tab/>
        </w:r>
        <w:r>
          <w:rPr>
            <w:webHidden/>
          </w:rPr>
          <w:fldChar w:fldCharType="begin"/>
        </w:r>
        <w:r>
          <w:rPr>
            <w:webHidden/>
          </w:rPr>
          <w:instrText xml:space="preserve"> PAGEREF _Toc146487470 \h </w:instrText>
        </w:r>
        <w:r>
          <w:rPr>
            <w:webHidden/>
          </w:rPr>
        </w:r>
        <w:r>
          <w:rPr>
            <w:webHidden/>
          </w:rPr>
          <w:fldChar w:fldCharType="separate"/>
        </w:r>
        <w:r>
          <w:rPr>
            <w:webHidden/>
          </w:rPr>
          <w:t>84</w:t>
        </w:r>
        <w:r>
          <w:rPr>
            <w:webHidden/>
          </w:rPr>
          <w:fldChar w:fldCharType="end"/>
        </w:r>
      </w:hyperlink>
    </w:p>
    <w:p w14:paraId="718C25D5" w14:textId="2B9B4E73" w:rsidR="00352936" w:rsidRDefault="00352936">
      <w:pPr>
        <w:pStyle w:val="TOC1"/>
        <w:rPr>
          <w:rFonts w:asciiTheme="minorHAnsi" w:eastAsiaTheme="minorEastAsia" w:hAnsiTheme="minorHAnsi" w:cstheme="minorBidi"/>
          <w:b w:val="0"/>
          <w:kern w:val="2"/>
          <w:szCs w:val="22"/>
          <w:lang w:eastAsia="zh-CN"/>
          <w14:ligatures w14:val="standardContextual"/>
        </w:rPr>
      </w:pPr>
      <w:hyperlink w:anchor="_Toc146487471" w:history="1">
        <w:r w:rsidRPr="007C205C">
          <w:rPr>
            <w:rStyle w:val="Hyperlink"/>
          </w:rPr>
          <w:t>Chapter 8</w:t>
        </w:r>
        <w:r>
          <w:rPr>
            <w:webHidden/>
          </w:rPr>
          <w:tab/>
        </w:r>
        <w:r>
          <w:rPr>
            <w:webHidden/>
          </w:rPr>
          <w:fldChar w:fldCharType="begin"/>
        </w:r>
        <w:r>
          <w:rPr>
            <w:webHidden/>
          </w:rPr>
          <w:instrText xml:space="preserve"> PAGEREF _Toc146487471 \h </w:instrText>
        </w:r>
        <w:r>
          <w:rPr>
            <w:webHidden/>
          </w:rPr>
        </w:r>
        <w:r>
          <w:rPr>
            <w:webHidden/>
          </w:rPr>
          <w:fldChar w:fldCharType="separate"/>
        </w:r>
        <w:r>
          <w:rPr>
            <w:webHidden/>
          </w:rPr>
          <w:t>85</w:t>
        </w:r>
        <w:r>
          <w:rPr>
            <w:webHidden/>
          </w:rPr>
          <w:fldChar w:fldCharType="end"/>
        </w:r>
      </w:hyperlink>
    </w:p>
    <w:p w14:paraId="2894498D" w14:textId="0CD229E0" w:rsidR="00352936" w:rsidRDefault="00352936">
      <w:pPr>
        <w:pStyle w:val="TOC1"/>
        <w:rPr>
          <w:rFonts w:asciiTheme="minorHAnsi" w:eastAsiaTheme="minorEastAsia" w:hAnsiTheme="minorHAnsi" w:cstheme="minorBidi"/>
          <w:b w:val="0"/>
          <w:kern w:val="2"/>
          <w:szCs w:val="22"/>
          <w:lang w:eastAsia="zh-CN"/>
          <w14:ligatures w14:val="standardContextual"/>
        </w:rPr>
      </w:pPr>
      <w:hyperlink w:anchor="_Toc146487472" w:history="1">
        <w:r w:rsidRPr="007C205C">
          <w:rPr>
            <w:rStyle w:val="Hyperlink"/>
          </w:rPr>
          <w:t>References</w:t>
        </w:r>
        <w:r>
          <w:rPr>
            <w:webHidden/>
          </w:rPr>
          <w:tab/>
        </w:r>
        <w:r>
          <w:rPr>
            <w:webHidden/>
          </w:rPr>
          <w:fldChar w:fldCharType="begin"/>
        </w:r>
        <w:r>
          <w:rPr>
            <w:webHidden/>
          </w:rPr>
          <w:instrText xml:space="preserve"> PAGEREF _Toc146487472 \h </w:instrText>
        </w:r>
        <w:r>
          <w:rPr>
            <w:webHidden/>
          </w:rPr>
        </w:r>
        <w:r>
          <w:rPr>
            <w:webHidden/>
          </w:rPr>
          <w:fldChar w:fldCharType="separate"/>
        </w:r>
        <w:r>
          <w:rPr>
            <w:webHidden/>
          </w:rPr>
          <w:t>86</w:t>
        </w:r>
        <w:r>
          <w:rPr>
            <w:webHidden/>
          </w:rPr>
          <w:fldChar w:fldCharType="end"/>
        </w:r>
      </w:hyperlink>
    </w:p>
    <w:p w14:paraId="736CA53E" w14:textId="5235554C" w:rsidR="00D03434" w:rsidRDefault="003F2E4C" w:rsidP="00951044">
      <w:pPr>
        <w:pStyle w:val="HeadingMyL1"/>
        <w:jc w:val="left"/>
        <w:rPr>
          <w:b w:val="0"/>
        </w:rPr>
      </w:pPr>
      <w:r>
        <w:fldChar w:fldCharType="end"/>
      </w:r>
    </w:p>
    <w:p w14:paraId="77BF431D" w14:textId="77777777" w:rsidR="00842CFB" w:rsidRDefault="00842CFB">
      <w:pPr>
        <w:rPr>
          <w:rFonts w:ascii="Calibri" w:hAnsi="Calibri" w:cs="Calibri"/>
          <w:b/>
          <w:sz w:val="32"/>
        </w:rPr>
      </w:pPr>
      <w:bookmarkStart w:id="11" w:name="_Toc146487434"/>
      <w:r>
        <w:br w:type="page"/>
      </w:r>
    </w:p>
    <w:p w14:paraId="03AE152B" w14:textId="7EE6CFCF" w:rsidR="00FC6D91" w:rsidRPr="00FC6D91" w:rsidRDefault="00452E46" w:rsidP="00D03434">
      <w:pPr>
        <w:pStyle w:val="HeadingMyL1"/>
      </w:pPr>
      <w:r w:rsidRPr="0011177B">
        <w:lastRenderedPageBreak/>
        <w:t>List of Tables</w:t>
      </w:r>
      <w:bookmarkEnd w:id="11"/>
    </w:p>
    <w:p w14:paraId="1EAFF8BF" w14:textId="5E5EDBBF" w:rsidR="007C15B7" w:rsidRDefault="00866BAC">
      <w:pPr>
        <w:pStyle w:val="TableofFigures"/>
        <w:rPr>
          <w:rFonts w:asciiTheme="minorHAnsi" w:eastAsiaTheme="minorEastAsia" w:hAnsiTheme="minorHAnsi" w:cstheme="minorBidi"/>
          <w:kern w:val="2"/>
          <w:szCs w:val="22"/>
          <w:lang w:eastAsia="zh-CN"/>
          <w14:ligatures w14:val="standardContextual"/>
        </w:rPr>
      </w:pPr>
      <w:r>
        <w:fldChar w:fldCharType="begin"/>
      </w:r>
      <w:r>
        <w:instrText xml:space="preserve"> TOC \c "Table" </w:instrText>
      </w:r>
      <w:r>
        <w:fldChar w:fldCharType="separate"/>
      </w:r>
      <w:r w:rsidR="007C15B7">
        <w:t>Table 1.1 Backhaul (long range) communication protocols compared.</w:t>
      </w:r>
      <w:r w:rsidR="007C15B7">
        <w:tab/>
      </w:r>
      <w:r w:rsidR="007C15B7">
        <w:fldChar w:fldCharType="begin"/>
      </w:r>
      <w:r w:rsidR="007C15B7">
        <w:instrText xml:space="preserve"> PAGEREF _Toc143358127 \h </w:instrText>
      </w:r>
      <w:r w:rsidR="007C15B7">
        <w:fldChar w:fldCharType="separate"/>
      </w:r>
      <w:r w:rsidR="007C15B7">
        <w:t>7</w:t>
      </w:r>
      <w:r w:rsidR="007C15B7">
        <w:fldChar w:fldCharType="end"/>
      </w:r>
    </w:p>
    <w:p w14:paraId="5FE67BF2" w14:textId="6EC94FA5" w:rsidR="007C15B7" w:rsidRDefault="007C15B7">
      <w:pPr>
        <w:pStyle w:val="TableofFigures"/>
        <w:rPr>
          <w:rFonts w:asciiTheme="minorHAnsi" w:eastAsiaTheme="minorEastAsia" w:hAnsiTheme="minorHAnsi" w:cstheme="minorBidi"/>
          <w:kern w:val="2"/>
          <w:szCs w:val="22"/>
          <w:lang w:eastAsia="zh-CN"/>
          <w14:ligatures w14:val="standardContextual"/>
        </w:rPr>
      </w:pPr>
      <w:r>
        <w:t>Table 1.2  Short range communication protocols compared</w:t>
      </w:r>
      <w:r>
        <w:tab/>
      </w:r>
      <w:r>
        <w:fldChar w:fldCharType="begin"/>
      </w:r>
      <w:r>
        <w:instrText xml:space="preserve"> PAGEREF _Toc143358128 \h </w:instrText>
      </w:r>
      <w:r>
        <w:fldChar w:fldCharType="separate"/>
      </w:r>
      <w:r>
        <w:t>7</w:t>
      </w:r>
      <w:r>
        <w:fldChar w:fldCharType="end"/>
      </w:r>
    </w:p>
    <w:p w14:paraId="282DD479" w14:textId="49957AB7" w:rsidR="007C15B7" w:rsidRDefault="007C15B7">
      <w:pPr>
        <w:pStyle w:val="TableofFigures"/>
        <w:rPr>
          <w:rFonts w:asciiTheme="minorHAnsi" w:eastAsiaTheme="minorEastAsia" w:hAnsiTheme="minorHAnsi" w:cstheme="minorBidi"/>
          <w:kern w:val="2"/>
          <w:szCs w:val="22"/>
          <w:lang w:eastAsia="zh-CN"/>
          <w14:ligatures w14:val="standardContextual"/>
        </w:rPr>
      </w:pPr>
      <w:r>
        <w:t>Table 1.3  Communication protool options available on a range of microcomputers</w:t>
      </w:r>
      <w:r>
        <w:tab/>
      </w:r>
      <w:r>
        <w:fldChar w:fldCharType="begin"/>
      </w:r>
      <w:r>
        <w:instrText xml:space="preserve"> PAGEREF _Toc143358129 \h </w:instrText>
      </w:r>
      <w:r>
        <w:fldChar w:fldCharType="separate"/>
      </w:r>
      <w:r>
        <w:t>8</w:t>
      </w:r>
      <w:r>
        <w:fldChar w:fldCharType="end"/>
      </w:r>
    </w:p>
    <w:p w14:paraId="013CEC78" w14:textId="3B05E979" w:rsidR="007C15B7" w:rsidRDefault="007C15B7">
      <w:pPr>
        <w:pStyle w:val="TableofFigures"/>
        <w:rPr>
          <w:rFonts w:asciiTheme="minorHAnsi" w:eastAsiaTheme="minorEastAsia" w:hAnsiTheme="minorHAnsi" w:cstheme="minorBidi"/>
          <w:kern w:val="2"/>
          <w:szCs w:val="22"/>
          <w:lang w:eastAsia="zh-CN"/>
          <w14:ligatures w14:val="standardContextual"/>
        </w:rPr>
      </w:pPr>
      <w:r>
        <w:t>Table 1.4  Single obstacle-avoiding Sensor Summary</w:t>
      </w:r>
      <w:r>
        <w:tab/>
      </w:r>
      <w:r>
        <w:fldChar w:fldCharType="begin"/>
      </w:r>
      <w:r>
        <w:instrText xml:space="preserve"> PAGEREF _Toc143358130 \h </w:instrText>
      </w:r>
      <w:r>
        <w:fldChar w:fldCharType="separate"/>
      </w:r>
      <w:r>
        <w:t>21</w:t>
      </w:r>
      <w:r>
        <w:fldChar w:fldCharType="end"/>
      </w:r>
    </w:p>
    <w:p w14:paraId="19486826" w14:textId="73D03727" w:rsidR="007C15B7" w:rsidRDefault="007C15B7">
      <w:pPr>
        <w:pStyle w:val="TableofFigures"/>
        <w:rPr>
          <w:rFonts w:asciiTheme="minorHAnsi" w:eastAsiaTheme="minorEastAsia" w:hAnsiTheme="minorHAnsi" w:cstheme="minorBidi"/>
          <w:kern w:val="2"/>
          <w:szCs w:val="22"/>
          <w:lang w:eastAsia="zh-CN"/>
          <w14:ligatures w14:val="standardContextual"/>
        </w:rPr>
      </w:pPr>
      <w:r>
        <w:t>Table 3.1  Budget</w:t>
      </w:r>
      <w:r>
        <w:tab/>
      </w:r>
      <w:r>
        <w:fldChar w:fldCharType="begin"/>
      </w:r>
      <w:r>
        <w:instrText xml:space="preserve"> PAGEREF _Toc143358131 \h </w:instrText>
      </w:r>
      <w:r>
        <w:fldChar w:fldCharType="separate"/>
      </w:r>
      <w:r>
        <w:t>40</w:t>
      </w:r>
      <w:r>
        <w:fldChar w:fldCharType="end"/>
      </w:r>
    </w:p>
    <w:p w14:paraId="09D04842" w14:textId="6EC25E7A" w:rsidR="007C15B7" w:rsidRDefault="007C15B7">
      <w:pPr>
        <w:pStyle w:val="TableofFigures"/>
        <w:rPr>
          <w:rFonts w:asciiTheme="minorHAnsi" w:eastAsiaTheme="minorEastAsia" w:hAnsiTheme="minorHAnsi" w:cstheme="minorBidi"/>
          <w:kern w:val="2"/>
          <w:szCs w:val="22"/>
          <w:lang w:eastAsia="zh-CN"/>
          <w14:ligatures w14:val="standardContextual"/>
        </w:rPr>
      </w:pPr>
      <w:r>
        <w:t>Table 4.1  Gyroscope roll values of a stationary object as determined by integration</w:t>
      </w:r>
      <w:r>
        <w:tab/>
      </w:r>
      <w:r>
        <w:fldChar w:fldCharType="begin"/>
      </w:r>
      <w:r>
        <w:instrText xml:space="preserve"> PAGEREF _Toc143358132 \h </w:instrText>
      </w:r>
      <w:r>
        <w:fldChar w:fldCharType="separate"/>
      </w:r>
      <w:r>
        <w:t>46</w:t>
      </w:r>
      <w:r>
        <w:fldChar w:fldCharType="end"/>
      </w:r>
    </w:p>
    <w:p w14:paraId="1670D1C6" w14:textId="6B7375C3" w:rsidR="007C15B7" w:rsidRDefault="007C15B7">
      <w:pPr>
        <w:pStyle w:val="TableofFigures"/>
        <w:rPr>
          <w:rFonts w:asciiTheme="minorHAnsi" w:eastAsiaTheme="minorEastAsia" w:hAnsiTheme="minorHAnsi" w:cstheme="minorBidi"/>
          <w:kern w:val="2"/>
          <w:szCs w:val="22"/>
          <w:lang w:eastAsia="zh-CN"/>
          <w14:ligatures w14:val="standardContextual"/>
        </w:rPr>
      </w:pPr>
      <w:r>
        <w:t>Table 4.2 Gyroscope pitch values of a stationary object as determined by integration</w:t>
      </w:r>
      <w:r>
        <w:tab/>
      </w:r>
      <w:r>
        <w:fldChar w:fldCharType="begin"/>
      </w:r>
      <w:r>
        <w:instrText xml:space="preserve"> PAGEREF _Toc143358133 \h </w:instrText>
      </w:r>
      <w:r>
        <w:fldChar w:fldCharType="separate"/>
      </w:r>
      <w:r>
        <w:t>47</w:t>
      </w:r>
      <w:r>
        <w:fldChar w:fldCharType="end"/>
      </w:r>
    </w:p>
    <w:p w14:paraId="012C6732" w14:textId="52832C67" w:rsidR="007C15B7" w:rsidRDefault="007C15B7">
      <w:pPr>
        <w:pStyle w:val="TableofFigures"/>
        <w:rPr>
          <w:rFonts w:asciiTheme="minorHAnsi" w:eastAsiaTheme="minorEastAsia" w:hAnsiTheme="minorHAnsi" w:cstheme="minorBidi"/>
          <w:kern w:val="2"/>
          <w:szCs w:val="22"/>
          <w:lang w:eastAsia="zh-CN"/>
          <w14:ligatures w14:val="standardContextual"/>
        </w:rPr>
      </w:pPr>
      <w:r>
        <w:t>Table 4.3  Roll angle results from the accelerometer</w:t>
      </w:r>
      <w:r>
        <w:tab/>
      </w:r>
      <w:r>
        <w:fldChar w:fldCharType="begin"/>
      </w:r>
      <w:r>
        <w:instrText xml:space="preserve"> PAGEREF _Toc143358134 \h </w:instrText>
      </w:r>
      <w:r>
        <w:fldChar w:fldCharType="separate"/>
      </w:r>
      <w:r>
        <w:t>48</w:t>
      </w:r>
      <w:r>
        <w:fldChar w:fldCharType="end"/>
      </w:r>
    </w:p>
    <w:p w14:paraId="35594CB7" w14:textId="1F7FA539" w:rsidR="00452E46" w:rsidRPr="00202319" w:rsidRDefault="00866BAC" w:rsidP="00202319">
      <w:r>
        <w:rPr>
          <w:rFonts w:ascii="Calibri" w:hAnsi="Calibri" w:cs="Calibri"/>
          <w:noProof/>
        </w:rPr>
        <w:fldChar w:fldCharType="end"/>
      </w:r>
    </w:p>
    <w:p w14:paraId="5C32FC20" w14:textId="3244BBDC" w:rsidR="00352936" w:rsidRDefault="00352936" w:rsidP="00352936">
      <w:pPr>
        <w:pStyle w:val="HeadingMyL1"/>
      </w:pPr>
      <w:r w:rsidRPr="0011177B">
        <w:t xml:space="preserve">List of </w:t>
      </w:r>
      <w:r>
        <w:t>Code</w:t>
      </w:r>
    </w:p>
    <w:p w14:paraId="2AFF50B6" w14:textId="77777777" w:rsidR="00352936" w:rsidRDefault="00352936" w:rsidP="00352936">
      <w:pPr>
        <w:pStyle w:val="TableofFigures"/>
        <w:rPr>
          <w:rFonts w:asciiTheme="minorHAnsi" w:eastAsiaTheme="minorEastAsia" w:hAnsiTheme="minorHAnsi" w:cstheme="minorBidi"/>
          <w:kern w:val="2"/>
          <w:szCs w:val="22"/>
          <w:lang w:eastAsia="zh-CN"/>
          <w14:ligatures w14:val="standardContextual"/>
        </w:rPr>
      </w:pPr>
      <w:r>
        <w:fldChar w:fldCharType="begin"/>
      </w:r>
      <w:r>
        <w:instrText xml:space="preserve"> TOC \c "Code" </w:instrText>
      </w:r>
      <w:r>
        <w:fldChar w:fldCharType="separate"/>
      </w:r>
      <w:r>
        <w:t>Code 3.1 Python code to capture IMU data</w:t>
      </w:r>
      <w:r>
        <w:tab/>
      </w:r>
      <w:r>
        <w:fldChar w:fldCharType="begin"/>
      </w:r>
      <w:r>
        <w:instrText xml:space="preserve"> PAGEREF _Toc143358151 \h </w:instrText>
      </w:r>
      <w:r>
        <w:fldChar w:fldCharType="separate"/>
      </w:r>
      <w:r>
        <w:t>41</w:t>
      </w:r>
      <w:r>
        <w:fldChar w:fldCharType="end"/>
      </w:r>
    </w:p>
    <w:p w14:paraId="1FC81DFA" w14:textId="77777777" w:rsidR="00352936" w:rsidRDefault="00352936" w:rsidP="00352936">
      <w:pPr>
        <w:pStyle w:val="TableofFigures"/>
        <w:rPr>
          <w:rFonts w:asciiTheme="minorHAnsi" w:eastAsiaTheme="minorEastAsia" w:hAnsiTheme="minorHAnsi" w:cstheme="minorBidi"/>
          <w:kern w:val="2"/>
          <w:szCs w:val="22"/>
          <w:lang w:eastAsia="zh-CN"/>
          <w14:ligatures w14:val="standardContextual"/>
        </w:rPr>
      </w:pPr>
      <w:r>
        <w:t>Code 3.2 Python Code to capture video data</w:t>
      </w:r>
      <w:r>
        <w:tab/>
      </w:r>
      <w:r>
        <w:fldChar w:fldCharType="begin"/>
      </w:r>
      <w:r>
        <w:instrText xml:space="preserve"> PAGEREF _Toc143358152 \h </w:instrText>
      </w:r>
      <w:r>
        <w:fldChar w:fldCharType="separate"/>
      </w:r>
      <w:r>
        <w:t>42</w:t>
      </w:r>
      <w:r>
        <w:fldChar w:fldCharType="end"/>
      </w:r>
    </w:p>
    <w:p w14:paraId="5B32BAB6" w14:textId="77777777" w:rsidR="00352936" w:rsidRDefault="00352936" w:rsidP="00352936">
      <w:pPr>
        <w:pStyle w:val="TableofFigures"/>
        <w:rPr>
          <w:rFonts w:asciiTheme="minorHAnsi" w:eastAsiaTheme="minorEastAsia" w:hAnsiTheme="minorHAnsi" w:cstheme="minorBidi"/>
          <w:kern w:val="2"/>
          <w:szCs w:val="22"/>
          <w:lang w:eastAsia="zh-CN"/>
          <w14:ligatures w14:val="standardContextual"/>
        </w:rPr>
      </w:pPr>
      <w:r>
        <w:t>Code 3.3  Bash Script to run python scripts simultaneously</w:t>
      </w:r>
      <w:r>
        <w:tab/>
      </w:r>
      <w:r>
        <w:fldChar w:fldCharType="begin"/>
      </w:r>
      <w:r>
        <w:instrText xml:space="preserve"> PAGEREF _Toc143358153 \h </w:instrText>
      </w:r>
      <w:r>
        <w:fldChar w:fldCharType="separate"/>
      </w:r>
      <w:r>
        <w:t>42</w:t>
      </w:r>
      <w:r>
        <w:fldChar w:fldCharType="end"/>
      </w:r>
    </w:p>
    <w:p w14:paraId="4431CF7A" w14:textId="77777777" w:rsidR="00352936" w:rsidRDefault="00352936" w:rsidP="00352936">
      <w:pPr>
        <w:pStyle w:val="TableofFigures"/>
        <w:rPr>
          <w:rFonts w:asciiTheme="minorHAnsi" w:eastAsiaTheme="minorEastAsia" w:hAnsiTheme="minorHAnsi" w:cstheme="minorBidi"/>
          <w:kern w:val="2"/>
          <w:szCs w:val="22"/>
          <w:lang w:eastAsia="zh-CN"/>
          <w14:ligatures w14:val="standardContextual"/>
        </w:rPr>
      </w:pPr>
      <w:r>
        <w:t>Code 3.4 Matlab code to filter data</w:t>
      </w:r>
      <w:r>
        <w:tab/>
      </w:r>
      <w:r>
        <w:fldChar w:fldCharType="begin"/>
      </w:r>
      <w:r>
        <w:instrText xml:space="preserve"> PAGEREF _Toc143358154 \h </w:instrText>
      </w:r>
      <w:r>
        <w:fldChar w:fldCharType="separate"/>
      </w:r>
      <w:r>
        <w:t>43</w:t>
      </w:r>
      <w:r>
        <w:fldChar w:fldCharType="end"/>
      </w:r>
    </w:p>
    <w:p w14:paraId="45F162B9" w14:textId="77777777" w:rsidR="00352936" w:rsidRDefault="00352936" w:rsidP="00352936">
      <w:pPr>
        <w:pStyle w:val="BodyText"/>
      </w:pPr>
      <w:r>
        <w:fldChar w:fldCharType="end"/>
      </w:r>
    </w:p>
    <w:p w14:paraId="58652028" w14:textId="77777777" w:rsidR="00352936" w:rsidRDefault="00352936" w:rsidP="00352936">
      <w:pPr>
        <w:pStyle w:val="HeadingMyL1"/>
      </w:pPr>
      <w:r w:rsidRPr="0011177B">
        <w:t xml:space="preserve">List of </w:t>
      </w:r>
      <w:r>
        <w:t>Equations</w:t>
      </w:r>
    </w:p>
    <w:p w14:paraId="3A8F8D47" w14:textId="77777777" w:rsidR="00352936" w:rsidRDefault="00352936" w:rsidP="00352936">
      <w:pPr>
        <w:pStyle w:val="TableofFigures"/>
        <w:rPr>
          <w:rFonts w:asciiTheme="minorHAnsi" w:eastAsiaTheme="minorEastAsia" w:hAnsiTheme="minorHAnsi" w:cstheme="minorBidi"/>
          <w:kern w:val="2"/>
          <w:szCs w:val="22"/>
          <w:lang w:eastAsia="zh-CN"/>
          <w14:ligatures w14:val="standardContextual"/>
        </w:rPr>
      </w:pPr>
      <w:r>
        <w:fldChar w:fldCharType="begin"/>
      </w:r>
      <w:r>
        <w:instrText xml:space="preserve"> TOC \c "Equation" </w:instrText>
      </w:r>
      <w:r>
        <w:fldChar w:fldCharType="separate"/>
      </w:r>
      <w:r>
        <w:t>Equation 1.1  Camera coefficient projection matrix (Odelga et al., 2017)</w:t>
      </w:r>
      <w:r>
        <w:tab/>
      </w:r>
      <w:r>
        <w:fldChar w:fldCharType="begin"/>
      </w:r>
      <w:r>
        <w:instrText xml:space="preserve"> PAGEREF _Toc143358155 \h </w:instrText>
      </w:r>
      <w:r>
        <w:fldChar w:fldCharType="separate"/>
      </w:r>
      <w:r>
        <w:t>25</w:t>
      </w:r>
      <w:r>
        <w:fldChar w:fldCharType="end"/>
      </w:r>
    </w:p>
    <w:p w14:paraId="302BA21A" w14:textId="77777777" w:rsidR="00352936" w:rsidRDefault="00352936" w:rsidP="00352936">
      <w:pPr>
        <w:pStyle w:val="TableofFigures"/>
        <w:rPr>
          <w:rFonts w:asciiTheme="minorHAnsi" w:eastAsiaTheme="minorEastAsia" w:hAnsiTheme="minorHAnsi" w:cstheme="minorBidi"/>
          <w:kern w:val="2"/>
          <w:szCs w:val="22"/>
          <w:lang w:eastAsia="zh-CN"/>
          <w14:ligatures w14:val="standardContextual"/>
        </w:rPr>
      </w:pPr>
      <w:r>
        <w:t>Equation 1.2  Equations to correct for lens distortion (Hartley &amp; Zisserman, 2004)</w:t>
      </w:r>
      <w:r>
        <w:tab/>
      </w:r>
      <w:r>
        <w:fldChar w:fldCharType="begin"/>
      </w:r>
      <w:r>
        <w:instrText xml:space="preserve"> PAGEREF _Toc143358156 \h </w:instrText>
      </w:r>
      <w:r>
        <w:fldChar w:fldCharType="separate"/>
      </w:r>
      <w:r>
        <w:t>26</w:t>
      </w:r>
      <w:r>
        <w:fldChar w:fldCharType="end"/>
      </w:r>
    </w:p>
    <w:p w14:paraId="14F699F6" w14:textId="77777777" w:rsidR="00352936" w:rsidRDefault="00352936" w:rsidP="00352936">
      <w:pPr>
        <w:pStyle w:val="TableofFigures"/>
        <w:rPr>
          <w:rFonts w:asciiTheme="minorHAnsi" w:eastAsiaTheme="minorEastAsia" w:hAnsiTheme="minorHAnsi" w:cstheme="minorBidi"/>
          <w:kern w:val="2"/>
          <w:szCs w:val="22"/>
          <w:lang w:eastAsia="zh-CN"/>
          <w14:ligatures w14:val="standardContextual"/>
        </w:rPr>
      </w:pPr>
      <w:r>
        <w:t>Equation 1.3  Deriving the distortion function. (Hartley &amp; Zisserman, 2004)</w:t>
      </w:r>
      <w:r>
        <w:tab/>
      </w:r>
      <w:r>
        <w:fldChar w:fldCharType="begin"/>
      </w:r>
      <w:r>
        <w:instrText xml:space="preserve"> PAGEREF _Toc143358157 \h </w:instrText>
      </w:r>
      <w:r>
        <w:fldChar w:fldCharType="separate"/>
      </w:r>
      <w:r>
        <w:t>26</w:t>
      </w:r>
      <w:r>
        <w:fldChar w:fldCharType="end"/>
      </w:r>
    </w:p>
    <w:p w14:paraId="537D3607" w14:textId="77777777" w:rsidR="00352936" w:rsidRDefault="00352936" w:rsidP="00352936">
      <w:pPr>
        <w:pStyle w:val="TableofFigures"/>
        <w:rPr>
          <w:rFonts w:asciiTheme="minorHAnsi" w:eastAsiaTheme="minorEastAsia" w:hAnsiTheme="minorHAnsi" w:cstheme="minorBidi"/>
          <w:kern w:val="2"/>
          <w:szCs w:val="22"/>
          <w:lang w:eastAsia="zh-CN"/>
          <w14:ligatures w14:val="standardContextual"/>
        </w:rPr>
      </w:pPr>
      <w:r>
        <w:t>Equation 4.1 Converting acceleration values to roll and pitch angles</w:t>
      </w:r>
      <w:r>
        <w:tab/>
      </w:r>
      <w:r>
        <w:fldChar w:fldCharType="begin"/>
      </w:r>
      <w:r>
        <w:instrText xml:space="preserve"> PAGEREF _Toc143358158 \h </w:instrText>
      </w:r>
      <w:r>
        <w:fldChar w:fldCharType="separate"/>
      </w:r>
      <w:r>
        <w:t>47</w:t>
      </w:r>
      <w:r>
        <w:fldChar w:fldCharType="end"/>
      </w:r>
    </w:p>
    <w:p w14:paraId="6C425881" w14:textId="058E8536" w:rsidR="00352936" w:rsidRDefault="00352936" w:rsidP="00352936">
      <w:pPr>
        <w:pStyle w:val="HeadingMyL1"/>
      </w:pPr>
      <w:r>
        <w:rPr>
          <w:b w:val="0"/>
          <w:bCs/>
          <w:noProof/>
          <w:lang w:val="en-US"/>
        </w:rPr>
        <w:fldChar w:fldCharType="end"/>
      </w:r>
      <w:r w:rsidR="00D03434">
        <w:br/>
      </w:r>
      <w:bookmarkStart w:id="12" w:name="_Toc146487435"/>
    </w:p>
    <w:p w14:paraId="63D7A9CD" w14:textId="77777777" w:rsidR="00352936" w:rsidRDefault="00352936">
      <w:pPr>
        <w:rPr>
          <w:rFonts w:ascii="Calibri" w:hAnsi="Calibri" w:cs="Calibri"/>
          <w:b/>
          <w:sz w:val="32"/>
        </w:rPr>
      </w:pPr>
      <w:r>
        <w:br w:type="page"/>
      </w:r>
    </w:p>
    <w:p w14:paraId="65E3024C" w14:textId="484A4220" w:rsidR="00452E46" w:rsidRPr="0011177B" w:rsidRDefault="00452E46" w:rsidP="00667C2A">
      <w:pPr>
        <w:pStyle w:val="HeadingMyL1"/>
      </w:pPr>
      <w:r w:rsidRPr="0011177B">
        <w:lastRenderedPageBreak/>
        <w:t>List of Figures</w:t>
      </w:r>
      <w:bookmarkEnd w:id="12"/>
    </w:p>
    <w:p w14:paraId="7AFA1C43" w14:textId="563A4737" w:rsidR="007C15B7" w:rsidRDefault="00D03434">
      <w:pPr>
        <w:pStyle w:val="TableofFigures"/>
        <w:rPr>
          <w:rFonts w:asciiTheme="minorHAnsi" w:eastAsiaTheme="minorEastAsia" w:hAnsiTheme="minorHAnsi" w:cstheme="minorBidi"/>
          <w:kern w:val="2"/>
          <w:szCs w:val="22"/>
          <w:lang w:eastAsia="zh-CN"/>
          <w14:ligatures w14:val="standardContextual"/>
        </w:rPr>
      </w:pPr>
      <w:r>
        <w:fldChar w:fldCharType="begin"/>
      </w:r>
      <w:r>
        <w:instrText xml:space="preserve"> TOC \c "Figure" </w:instrText>
      </w:r>
      <w:r>
        <w:fldChar w:fldCharType="separate"/>
      </w:r>
      <w:r w:rsidR="007C15B7">
        <w:t xml:space="preserve">Figure 1.1  Differentiating </w:t>
      </w:r>
      <w:r w:rsidR="007C15B7" w:rsidRPr="00B554B1">
        <w:rPr>
          <w:lang w:val="en-US"/>
        </w:rPr>
        <w:t>Cat-M1 and NB-IoT technologies.</w:t>
      </w:r>
      <w:r w:rsidR="007C15B7">
        <w:t xml:space="preserve"> Image from (</w:t>
      </w:r>
      <w:r w:rsidR="007C15B7" w:rsidRPr="00B554B1">
        <w:rPr>
          <w:i/>
        </w:rPr>
        <w:t>Standards for the IoT</w:t>
      </w:r>
      <w:r w:rsidR="007C15B7">
        <w:t>, 2016)</w:t>
      </w:r>
      <w:r w:rsidR="007C15B7">
        <w:tab/>
      </w:r>
      <w:r w:rsidR="007C15B7">
        <w:fldChar w:fldCharType="begin"/>
      </w:r>
      <w:r w:rsidR="007C15B7">
        <w:instrText xml:space="preserve"> PAGEREF _Toc143358135 \h </w:instrText>
      </w:r>
      <w:r w:rsidR="007C15B7">
        <w:fldChar w:fldCharType="separate"/>
      </w:r>
      <w:r w:rsidR="007C15B7">
        <w:t>3</w:t>
      </w:r>
      <w:r w:rsidR="007C15B7">
        <w:fldChar w:fldCharType="end"/>
      </w:r>
    </w:p>
    <w:p w14:paraId="681B42FA" w14:textId="28AD6979" w:rsidR="007C15B7" w:rsidRDefault="007C15B7">
      <w:pPr>
        <w:pStyle w:val="TableofFigures"/>
        <w:rPr>
          <w:rFonts w:asciiTheme="minorHAnsi" w:eastAsiaTheme="minorEastAsia" w:hAnsiTheme="minorHAnsi" w:cstheme="minorBidi"/>
          <w:kern w:val="2"/>
          <w:szCs w:val="22"/>
          <w:lang w:eastAsia="zh-CN"/>
          <w14:ligatures w14:val="standardContextual"/>
        </w:rPr>
      </w:pPr>
      <w:r>
        <w:t>Figure 1.2  Cell Decomposition examples. Image from (Chiaberge, 2020)</w:t>
      </w:r>
      <w:r>
        <w:tab/>
      </w:r>
      <w:r>
        <w:fldChar w:fldCharType="begin"/>
      </w:r>
      <w:r>
        <w:instrText xml:space="preserve"> PAGEREF _Toc143358136 \h </w:instrText>
      </w:r>
      <w:r>
        <w:fldChar w:fldCharType="separate"/>
      </w:r>
      <w:r>
        <w:t>12</w:t>
      </w:r>
      <w:r>
        <w:fldChar w:fldCharType="end"/>
      </w:r>
    </w:p>
    <w:p w14:paraId="78E56EC6" w14:textId="526A51D2" w:rsidR="007C15B7" w:rsidRDefault="007C15B7">
      <w:pPr>
        <w:pStyle w:val="TableofFigures"/>
        <w:rPr>
          <w:rFonts w:asciiTheme="minorHAnsi" w:eastAsiaTheme="minorEastAsia" w:hAnsiTheme="minorHAnsi" w:cstheme="minorBidi"/>
          <w:kern w:val="2"/>
          <w:szCs w:val="22"/>
          <w:lang w:eastAsia="zh-CN"/>
          <w14:ligatures w14:val="standardContextual"/>
        </w:rPr>
      </w:pPr>
      <w:r>
        <w:t>Figure 1.3  Examples of Roadmap methods. Image from (Chiaberge, 2020)</w:t>
      </w:r>
      <w:r>
        <w:tab/>
      </w:r>
      <w:r>
        <w:fldChar w:fldCharType="begin"/>
      </w:r>
      <w:r>
        <w:instrText xml:space="preserve"> PAGEREF _Toc143358137 \h </w:instrText>
      </w:r>
      <w:r>
        <w:fldChar w:fldCharType="separate"/>
      </w:r>
      <w:r>
        <w:t>13</w:t>
      </w:r>
      <w:r>
        <w:fldChar w:fldCharType="end"/>
      </w:r>
    </w:p>
    <w:p w14:paraId="14D788BC" w14:textId="59F679A4" w:rsidR="007C15B7" w:rsidRDefault="007C15B7">
      <w:pPr>
        <w:pStyle w:val="TableofFigures"/>
        <w:rPr>
          <w:rFonts w:asciiTheme="minorHAnsi" w:eastAsiaTheme="minorEastAsia" w:hAnsiTheme="minorHAnsi" w:cstheme="minorBidi"/>
          <w:kern w:val="2"/>
          <w:szCs w:val="22"/>
          <w:lang w:eastAsia="zh-CN"/>
          <w14:ligatures w14:val="standardContextual"/>
        </w:rPr>
      </w:pPr>
      <w:r>
        <w:t>Figure 1.4  Potential Field algorithm example. Image from (Raheem &amp; M.Badr, 2017)</w:t>
      </w:r>
      <w:r>
        <w:tab/>
      </w:r>
      <w:r>
        <w:fldChar w:fldCharType="begin"/>
      </w:r>
      <w:r>
        <w:instrText xml:space="preserve"> PAGEREF _Toc143358138 \h </w:instrText>
      </w:r>
      <w:r>
        <w:fldChar w:fldCharType="separate"/>
      </w:r>
      <w:r>
        <w:t>14</w:t>
      </w:r>
      <w:r>
        <w:fldChar w:fldCharType="end"/>
      </w:r>
    </w:p>
    <w:p w14:paraId="2BA54FDE" w14:textId="5FF8F722" w:rsidR="007C15B7" w:rsidRDefault="007C15B7">
      <w:pPr>
        <w:pStyle w:val="TableofFigures"/>
        <w:rPr>
          <w:rFonts w:asciiTheme="minorHAnsi" w:eastAsiaTheme="minorEastAsia" w:hAnsiTheme="minorHAnsi" w:cstheme="minorBidi"/>
          <w:kern w:val="2"/>
          <w:szCs w:val="22"/>
          <w:lang w:eastAsia="zh-CN"/>
          <w14:ligatures w14:val="standardContextual"/>
        </w:rPr>
      </w:pPr>
      <w:r>
        <w:t>Figure 1.5  Sensor Types</w:t>
      </w:r>
      <w:r>
        <w:tab/>
      </w:r>
      <w:r>
        <w:fldChar w:fldCharType="begin"/>
      </w:r>
      <w:r>
        <w:instrText xml:space="preserve"> PAGEREF _Toc143358139 \h </w:instrText>
      </w:r>
      <w:r>
        <w:fldChar w:fldCharType="separate"/>
      </w:r>
      <w:r>
        <w:t>18</w:t>
      </w:r>
      <w:r>
        <w:fldChar w:fldCharType="end"/>
      </w:r>
    </w:p>
    <w:p w14:paraId="7FF5BAA1" w14:textId="5A4C1AA1" w:rsidR="007C15B7" w:rsidRDefault="007C15B7">
      <w:pPr>
        <w:pStyle w:val="TableofFigures"/>
        <w:rPr>
          <w:rFonts w:asciiTheme="minorHAnsi" w:eastAsiaTheme="minorEastAsia" w:hAnsiTheme="minorHAnsi" w:cstheme="minorBidi"/>
          <w:kern w:val="2"/>
          <w:szCs w:val="22"/>
          <w:lang w:eastAsia="zh-CN"/>
          <w14:ligatures w14:val="standardContextual"/>
        </w:rPr>
      </w:pPr>
      <w:r>
        <w:t>Figure 1.6 Digital camera system.Image from (Fossum, 1998)</w:t>
      </w:r>
      <w:r>
        <w:tab/>
      </w:r>
      <w:r>
        <w:fldChar w:fldCharType="begin"/>
      </w:r>
      <w:r>
        <w:instrText xml:space="preserve"> PAGEREF _Toc143358140 \h </w:instrText>
      </w:r>
      <w:r>
        <w:fldChar w:fldCharType="separate"/>
      </w:r>
      <w:r>
        <w:t>25</w:t>
      </w:r>
      <w:r>
        <w:fldChar w:fldCharType="end"/>
      </w:r>
    </w:p>
    <w:p w14:paraId="1105C188" w14:textId="3E2C2BA0" w:rsidR="007C15B7" w:rsidRDefault="007C15B7">
      <w:pPr>
        <w:pStyle w:val="TableofFigures"/>
        <w:rPr>
          <w:rFonts w:asciiTheme="minorHAnsi" w:eastAsiaTheme="minorEastAsia" w:hAnsiTheme="minorHAnsi" w:cstheme="minorBidi"/>
          <w:kern w:val="2"/>
          <w:szCs w:val="22"/>
          <w:lang w:eastAsia="zh-CN"/>
          <w14:ligatures w14:val="standardContextual"/>
        </w:rPr>
      </w:pPr>
      <w:r>
        <w:t>Figure 1.7  Fisheye Lens capture example. Image from (BHPhotoVideo.com, n.d.)</w:t>
      </w:r>
      <w:r>
        <w:tab/>
      </w:r>
      <w:r>
        <w:fldChar w:fldCharType="begin"/>
      </w:r>
      <w:r>
        <w:instrText xml:space="preserve"> PAGEREF _Toc143358141 \h </w:instrText>
      </w:r>
      <w:r>
        <w:fldChar w:fldCharType="separate"/>
      </w:r>
      <w:r>
        <w:t>28</w:t>
      </w:r>
      <w:r>
        <w:fldChar w:fldCharType="end"/>
      </w:r>
    </w:p>
    <w:p w14:paraId="24DE2871" w14:textId="6478CEBD" w:rsidR="007C15B7" w:rsidRDefault="007C15B7">
      <w:pPr>
        <w:pStyle w:val="TableofFigures"/>
        <w:rPr>
          <w:rFonts w:asciiTheme="minorHAnsi" w:eastAsiaTheme="minorEastAsia" w:hAnsiTheme="minorHAnsi" w:cstheme="minorBidi"/>
          <w:kern w:val="2"/>
          <w:szCs w:val="22"/>
          <w:lang w:eastAsia="zh-CN"/>
          <w14:ligatures w14:val="standardContextual"/>
        </w:rPr>
      </w:pPr>
      <w:r>
        <w:t>Figure 2.1   Diagram of roll, pitch and yaw angles. Image from (Www.researchgate.net, n.d.)</w:t>
      </w:r>
      <w:r>
        <w:tab/>
      </w:r>
      <w:r>
        <w:fldChar w:fldCharType="begin"/>
      </w:r>
      <w:r>
        <w:instrText xml:space="preserve"> PAGEREF _Toc143358142 \h </w:instrText>
      </w:r>
      <w:r>
        <w:fldChar w:fldCharType="separate"/>
      </w:r>
      <w:r>
        <w:t>32</w:t>
      </w:r>
      <w:r>
        <w:fldChar w:fldCharType="end"/>
      </w:r>
    </w:p>
    <w:p w14:paraId="79C24D11" w14:textId="45940EEB" w:rsidR="007C15B7" w:rsidRDefault="007C15B7">
      <w:pPr>
        <w:pStyle w:val="TableofFigures"/>
        <w:rPr>
          <w:rFonts w:asciiTheme="minorHAnsi" w:eastAsiaTheme="minorEastAsia" w:hAnsiTheme="minorHAnsi" w:cstheme="minorBidi"/>
          <w:kern w:val="2"/>
          <w:szCs w:val="22"/>
          <w:lang w:eastAsia="zh-CN"/>
          <w14:ligatures w14:val="standardContextual"/>
        </w:rPr>
      </w:pPr>
      <w:r>
        <w:t>Figure 2.2 Neuron construction (the unit part of the diagram). Image from (Samarasinghe, 2006)</w:t>
      </w:r>
      <w:r>
        <w:tab/>
      </w:r>
      <w:r>
        <w:fldChar w:fldCharType="begin"/>
      </w:r>
      <w:r>
        <w:instrText xml:space="preserve"> PAGEREF _Toc143358143 \h </w:instrText>
      </w:r>
      <w:r>
        <w:fldChar w:fldCharType="separate"/>
      </w:r>
      <w:r>
        <w:t>35</w:t>
      </w:r>
      <w:r>
        <w:fldChar w:fldCharType="end"/>
      </w:r>
    </w:p>
    <w:p w14:paraId="2E137319" w14:textId="1F20F8E4" w:rsidR="007C15B7" w:rsidRDefault="007C15B7">
      <w:pPr>
        <w:pStyle w:val="TableofFigures"/>
        <w:rPr>
          <w:rFonts w:asciiTheme="minorHAnsi" w:eastAsiaTheme="minorEastAsia" w:hAnsiTheme="minorHAnsi" w:cstheme="minorBidi"/>
          <w:kern w:val="2"/>
          <w:szCs w:val="22"/>
          <w:lang w:eastAsia="zh-CN"/>
          <w14:ligatures w14:val="standardContextual"/>
        </w:rPr>
      </w:pPr>
      <w:r>
        <w:t>Figure 2.3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3358144 \h </w:instrText>
      </w:r>
      <w:r>
        <w:fldChar w:fldCharType="separate"/>
      </w:r>
      <w:r>
        <w:t>36</w:t>
      </w:r>
      <w:r>
        <w:fldChar w:fldCharType="end"/>
      </w:r>
    </w:p>
    <w:p w14:paraId="3B334B8B" w14:textId="1445B43C" w:rsidR="007C15B7" w:rsidRDefault="007C15B7">
      <w:pPr>
        <w:pStyle w:val="TableofFigures"/>
        <w:rPr>
          <w:rFonts w:asciiTheme="minorHAnsi" w:eastAsiaTheme="minorEastAsia" w:hAnsiTheme="minorHAnsi" w:cstheme="minorBidi"/>
          <w:kern w:val="2"/>
          <w:szCs w:val="22"/>
          <w:lang w:eastAsia="zh-CN"/>
          <w14:ligatures w14:val="standardContextual"/>
        </w:rPr>
      </w:pPr>
      <w:r>
        <w:t>Figure 2.4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3358145 \h </w:instrText>
      </w:r>
      <w:r>
        <w:fldChar w:fldCharType="separate"/>
      </w:r>
      <w:r>
        <w:t>37</w:t>
      </w:r>
      <w:r>
        <w:fldChar w:fldCharType="end"/>
      </w:r>
    </w:p>
    <w:p w14:paraId="39E5D595" w14:textId="70A9B247" w:rsidR="007C15B7" w:rsidRDefault="007C15B7">
      <w:pPr>
        <w:pStyle w:val="TableofFigures"/>
        <w:rPr>
          <w:rFonts w:asciiTheme="minorHAnsi" w:eastAsiaTheme="minorEastAsia" w:hAnsiTheme="minorHAnsi" w:cstheme="minorBidi"/>
          <w:kern w:val="2"/>
          <w:szCs w:val="22"/>
          <w:lang w:eastAsia="zh-CN"/>
          <w14:ligatures w14:val="standardContextual"/>
        </w:rPr>
      </w:pPr>
      <w:r>
        <w:t>Figure 4.1  Single IMU data of accleration values from a stationary object</w:t>
      </w:r>
      <w:r>
        <w:tab/>
      </w:r>
      <w:r>
        <w:fldChar w:fldCharType="begin"/>
      </w:r>
      <w:r>
        <w:instrText xml:space="preserve"> PAGEREF _Toc143358146 \h </w:instrText>
      </w:r>
      <w:r>
        <w:fldChar w:fldCharType="separate"/>
      </w:r>
      <w:r>
        <w:t>45</w:t>
      </w:r>
      <w:r>
        <w:fldChar w:fldCharType="end"/>
      </w:r>
    </w:p>
    <w:p w14:paraId="413F96E9" w14:textId="6E5C3138" w:rsidR="007C15B7" w:rsidRDefault="007C15B7">
      <w:pPr>
        <w:pStyle w:val="TableofFigures"/>
        <w:rPr>
          <w:rFonts w:asciiTheme="minorHAnsi" w:eastAsiaTheme="minorEastAsia" w:hAnsiTheme="minorHAnsi" w:cstheme="minorBidi"/>
          <w:kern w:val="2"/>
          <w:szCs w:val="22"/>
          <w:lang w:eastAsia="zh-CN"/>
          <w14:ligatures w14:val="standardContextual"/>
        </w:rPr>
      </w:pPr>
      <w:r>
        <w:t>Figure 4.2  Gyroscope roll from a stationary object showing integration drift error effect</w:t>
      </w:r>
      <w:r>
        <w:tab/>
      </w:r>
      <w:r>
        <w:fldChar w:fldCharType="begin"/>
      </w:r>
      <w:r>
        <w:instrText xml:space="preserve"> PAGEREF _Toc143358147 \h </w:instrText>
      </w:r>
      <w:r>
        <w:fldChar w:fldCharType="separate"/>
      </w:r>
      <w:r>
        <w:t>46</w:t>
      </w:r>
      <w:r>
        <w:fldChar w:fldCharType="end"/>
      </w:r>
    </w:p>
    <w:p w14:paraId="3F8D440F" w14:textId="2549AB18" w:rsidR="007C15B7" w:rsidRDefault="007C15B7">
      <w:pPr>
        <w:pStyle w:val="TableofFigures"/>
        <w:rPr>
          <w:rFonts w:asciiTheme="minorHAnsi" w:eastAsiaTheme="minorEastAsia" w:hAnsiTheme="minorHAnsi" w:cstheme="minorBidi"/>
          <w:kern w:val="2"/>
          <w:szCs w:val="22"/>
          <w:lang w:eastAsia="zh-CN"/>
          <w14:ligatures w14:val="standardContextual"/>
        </w:rPr>
      </w:pPr>
      <w:r>
        <w:t>Figure 4.3  Gyroscope pitch of a stationary object showing integration drift error effect</w:t>
      </w:r>
      <w:r>
        <w:tab/>
      </w:r>
      <w:r>
        <w:fldChar w:fldCharType="begin"/>
      </w:r>
      <w:r>
        <w:instrText xml:space="preserve"> PAGEREF _Toc143358148 \h </w:instrText>
      </w:r>
      <w:r>
        <w:fldChar w:fldCharType="separate"/>
      </w:r>
      <w:r>
        <w:t>47</w:t>
      </w:r>
      <w:r>
        <w:fldChar w:fldCharType="end"/>
      </w:r>
    </w:p>
    <w:p w14:paraId="2978BE01" w14:textId="122DCD4D" w:rsidR="007C15B7" w:rsidRDefault="007C15B7">
      <w:pPr>
        <w:pStyle w:val="TableofFigures"/>
        <w:rPr>
          <w:rFonts w:asciiTheme="minorHAnsi" w:eastAsiaTheme="minorEastAsia" w:hAnsiTheme="minorHAnsi" w:cstheme="minorBidi"/>
          <w:kern w:val="2"/>
          <w:szCs w:val="22"/>
          <w:lang w:eastAsia="zh-CN"/>
          <w14:ligatures w14:val="standardContextual"/>
        </w:rPr>
      </w:pPr>
      <w:r>
        <w:t>Figure 4.4 Gyroscope roll angle data of stationary object after complementary filter</w:t>
      </w:r>
      <w:r>
        <w:tab/>
      </w:r>
      <w:r>
        <w:fldChar w:fldCharType="begin"/>
      </w:r>
      <w:r>
        <w:instrText xml:space="preserve"> PAGEREF _Toc143358149 \h </w:instrText>
      </w:r>
      <w:r>
        <w:fldChar w:fldCharType="separate"/>
      </w:r>
      <w:r>
        <w:t>49</w:t>
      </w:r>
      <w:r>
        <w:fldChar w:fldCharType="end"/>
      </w:r>
    </w:p>
    <w:p w14:paraId="181DFBF1" w14:textId="5C99E3E6" w:rsidR="007C15B7" w:rsidRDefault="007C15B7">
      <w:pPr>
        <w:pStyle w:val="TableofFigures"/>
        <w:rPr>
          <w:rFonts w:asciiTheme="minorHAnsi" w:eastAsiaTheme="minorEastAsia" w:hAnsiTheme="minorHAnsi" w:cstheme="minorBidi"/>
          <w:kern w:val="2"/>
          <w:szCs w:val="22"/>
          <w:lang w:eastAsia="zh-CN"/>
          <w14:ligatures w14:val="standardContextual"/>
        </w:rPr>
      </w:pPr>
      <w:r>
        <w:t>Figure 4.5 Gyroscope pitch angle data of stationary object after complementary filter</w:t>
      </w:r>
      <w:r>
        <w:tab/>
      </w:r>
      <w:r>
        <w:fldChar w:fldCharType="begin"/>
      </w:r>
      <w:r>
        <w:instrText xml:space="preserve"> PAGEREF _Toc143358150 \h </w:instrText>
      </w:r>
      <w:r>
        <w:fldChar w:fldCharType="separate"/>
      </w:r>
      <w:r>
        <w:t>49</w:t>
      </w:r>
      <w:r>
        <w:fldChar w:fldCharType="end"/>
      </w:r>
    </w:p>
    <w:p w14:paraId="24729754" w14:textId="5156FC48" w:rsidR="00951044" w:rsidRDefault="00D03434" w:rsidP="00252943">
      <w:r>
        <w:fldChar w:fldCharType="end"/>
      </w:r>
      <w:r>
        <w:br/>
      </w:r>
      <w:r>
        <w:br/>
      </w:r>
      <w:r>
        <w:br/>
      </w:r>
    </w:p>
    <w:p w14:paraId="185ACB87" w14:textId="77777777" w:rsidR="00951044" w:rsidRDefault="00951044">
      <w:r>
        <w:br w:type="page"/>
      </w:r>
    </w:p>
    <w:p w14:paraId="7AF56657" w14:textId="7CF933EE" w:rsidR="009E25F6" w:rsidRPr="00682B1D" w:rsidRDefault="00842CFB" w:rsidP="00C0493D">
      <w:pPr>
        <w:pStyle w:val="Heading1"/>
      </w:pPr>
      <w:bookmarkStart w:id="13" w:name="_Toc146487438"/>
      <w:r>
        <w:lastRenderedPageBreak/>
        <w:t xml:space="preserve"> </w:t>
      </w:r>
      <w:r w:rsidR="00586617" w:rsidRPr="00682B1D">
        <w:t>Introduction</w:t>
      </w:r>
      <w:bookmarkEnd w:id="13"/>
    </w:p>
    <w:p w14:paraId="47B6B725" w14:textId="63390EA1" w:rsidR="009E25F6" w:rsidRDefault="003B7727" w:rsidP="00C0493D">
      <w:pPr>
        <w:pStyle w:val="Heading2"/>
      </w:pPr>
      <w:bookmarkStart w:id="14" w:name="_Toc146487439"/>
      <w:r>
        <w:t>Motivation</w:t>
      </w:r>
      <w:bookmarkEnd w:id="14"/>
    </w:p>
    <w:p w14:paraId="17DEBCE0" w14:textId="00431C45" w:rsidR="00B719FB" w:rsidRPr="00B719FB" w:rsidRDefault="00B719FB" w:rsidP="00382D74">
      <w:pPr>
        <w:pStyle w:val="BodyText"/>
      </w:pPr>
      <w:r>
        <w:t>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vehicle (UAV or Rover) is suitable, various obstacle detection methods are discussed (including choices of sensors) and an overview of camera-based avoidance techniques is presented.</w:t>
      </w:r>
      <w:r>
        <w:br/>
        <w:t>The issue of image stabilisation when using camera-based systems and common techniques for mitigating this is discussed.</w:t>
      </w:r>
    </w:p>
    <w:p w14:paraId="5A2E2C4E" w14:textId="184DE0C2" w:rsidR="00952362" w:rsidRDefault="00952362" w:rsidP="00952362">
      <w:pPr>
        <w:pStyle w:val="Heading3"/>
      </w:pPr>
      <w:bookmarkStart w:id="15" w:name="_Toc146487440"/>
      <w:r>
        <w:t>NZ Farm information</w:t>
      </w:r>
      <w:r w:rsidR="00BD64C9">
        <w:t xml:space="preserve"> and desired data</w:t>
      </w:r>
      <w:bookmarkEnd w:id="15"/>
    </w:p>
    <w:p w14:paraId="368422D9" w14:textId="1347ADEB" w:rsidR="00615619" w:rsidRDefault="00F861F9" w:rsidP="004B3066">
      <w:pPr>
        <w:pStyle w:val="BodyText"/>
      </w:pPr>
      <w:r>
        <w:t>T</w:t>
      </w:r>
      <w:r w:rsidR="00681012">
        <w:t>o maintain animal welfare and to obtain the best possible pr</w:t>
      </w:r>
      <w:r w:rsidR="00615619">
        <w:t>ofit</w:t>
      </w:r>
      <w:r>
        <w:t>, beef cattle farmers in rural New Zealand need to acquire accurate and timely data on the state of their livestock</w:t>
      </w:r>
      <w:r w:rsidR="0033683C">
        <w:t xml:space="preserve">. </w:t>
      </w:r>
      <w:commentRangeStart w:id="16"/>
      <w:commentRangeStart w:id="17"/>
      <w:r w:rsidR="006E5D54">
        <w:fldChar w:fldCharType="begin" w:fldLock="1"/>
      </w:r>
      <w:r w:rsidR="00D40BA6">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Dave Swain, Daniel Gregg","given":"Greg","non-dropping-particle":"","parse-names":false,"suffix":""},{"dropping-particle":"","family":"Bishop-Hurley","given":"Mark Trotter and","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Dave Swain, Daniel Gregg et al., 2013)","plainTextFormattedCitation":"(Dave Swain, Daniel Gregg et al., 2013)","previouslyFormattedCitation":"(Dave Swain, Daniel Gregg et al., 2013)"},"properties":{"noteIndex":0},"schema":"https://github.com/citation-style-language/schema/raw/master/csl-citation.json"}</w:instrText>
      </w:r>
      <w:r w:rsidR="006E5D54">
        <w:fldChar w:fldCharType="separate"/>
      </w:r>
      <w:r w:rsidR="00D40BA6" w:rsidRPr="00D40BA6">
        <w:rPr>
          <w:noProof/>
        </w:rPr>
        <w:t>(Dave Swain, Daniel Gregg et al., 2013)</w:t>
      </w:r>
      <w:r w:rsidR="006E5D54">
        <w:fldChar w:fldCharType="end"/>
      </w:r>
      <w:commentRangeEnd w:id="16"/>
      <w:r w:rsidR="00811DC8">
        <w:rPr>
          <w:rStyle w:val="CommentReference"/>
          <w:rFonts w:asciiTheme="minorHAnsi" w:hAnsiTheme="minorHAnsi"/>
        </w:rPr>
        <w:commentReference w:id="16"/>
      </w:r>
      <w:commentRangeEnd w:id="17"/>
      <w:r w:rsidR="0035760E">
        <w:rPr>
          <w:rStyle w:val="CommentReference"/>
          <w:rFonts w:asciiTheme="minorHAnsi" w:hAnsiTheme="minorHAnsi"/>
        </w:rPr>
        <w:commentReference w:id="17"/>
      </w:r>
      <w:r w:rsidR="006E5D54">
        <w:t xml:space="preserve"> </w:t>
      </w:r>
      <w:r w:rsidR="00811DC8">
        <w:t xml:space="preserve">In New Zealand, </w:t>
      </w:r>
      <w:r w:rsidR="0033683C">
        <w:t xml:space="preserve">80% of beef production is exported and international importers wish to purchase pasture-fed healthy beef. </w:t>
      </w:r>
      <w:r w:rsidR="00D45040">
        <w:fldChar w:fldCharType="begin" w:fldLock="1"/>
      </w:r>
      <w:r w:rsidR="00D40BA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fldChar w:fldCharType="separate"/>
      </w:r>
      <w:r w:rsidR="00D40BA6" w:rsidRPr="00D40BA6">
        <w:rPr>
          <w:noProof/>
        </w:rPr>
        <w:t>(Beef and Lamb NZ, 2017)</w:t>
      </w:r>
      <w:r w:rsidR="00D45040">
        <w:fldChar w:fldCharType="end"/>
      </w:r>
      <w:r w:rsidR="00D45040">
        <w:br/>
        <w:t xml:space="preserve">The total area of New Zealand </w:t>
      </w:r>
      <w:r w:rsidR="0033683C">
        <w:t>comprises</w:t>
      </w:r>
      <w:r w:rsidR="00D45040">
        <w:t xml:space="preserve"> 26.8 million hectares with approximately three quarters of th</w:t>
      </w:r>
      <w:r w:rsidR="0033683C">
        <w:t xml:space="preserve">is </w:t>
      </w:r>
      <w:r w:rsidR="00D45040">
        <w:t>area above 200 metres in altitude. In 20</w:t>
      </w:r>
      <w:r w:rsidR="000E2EBF">
        <w:t>17</w:t>
      </w:r>
      <w:r w:rsidR="00D45040">
        <w:t xml:space="preserve">, </w:t>
      </w:r>
      <w:r w:rsidR="000E2EBF">
        <w:t>8.765</w:t>
      </w:r>
      <w:r w:rsidR="00D45040">
        <w:t xml:space="preserve"> million hectares </w:t>
      </w:r>
      <w:r w:rsidR="000E2EBF">
        <w:t>were</w:t>
      </w:r>
      <w:r w:rsidR="00D45040">
        <w:t xml:space="preserve"> used for </w:t>
      </w:r>
      <w:r w:rsidR="000E2EBF">
        <w:t xml:space="preserve">beef and sheep </w:t>
      </w:r>
      <w:r w:rsidR="00D45040">
        <w:t xml:space="preserve">farming spread across </w:t>
      </w:r>
      <w:r w:rsidR="000E2EBF">
        <w:t>23,403</w:t>
      </w:r>
      <w:r w:rsidR="00D45040">
        <w:t xml:space="preserve"> holdings, averaging </w:t>
      </w:r>
      <w:r w:rsidR="000E2EBF">
        <w:t>374.5</w:t>
      </w:r>
      <w:r w:rsidR="00D45040">
        <w:t xml:space="preserve"> hectares per farm. 92% of the</w:t>
      </w:r>
      <w:r w:rsidR="000E2EBF">
        <w:t>se</w:t>
      </w:r>
      <w:r w:rsidR="00D45040">
        <w:t xml:space="preserve"> commercial sheep and beef farms </w:t>
      </w:r>
      <w:r w:rsidR="000E2EBF">
        <w:t>were</w:t>
      </w:r>
      <w:r w:rsidR="00D45040">
        <w:t xml:space="preserve"> owner-operated</w:t>
      </w:r>
      <w:r w:rsidR="00615619">
        <w:t xml:space="preserve"> and most farmers farm both sheep and beef cattle</w:t>
      </w:r>
      <w:r w:rsidR="0033683C">
        <w:t xml:space="preserve"> as these are complementary for pasture management</w:t>
      </w:r>
      <w:r w:rsidR="00615619">
        <w:t xml:space="preserve">. </w:t>
      </w:r>
      <w:r w:rsidR="000E2EBF">
        <w:t xml:space="preserve">In 2020, these farms hosted 26 million sheep and 3.9 million beef cattle, averaging </w:t>
      </w:r>
      <w:r w:rsidR="00615619">
        <w:t>1,110 sheep and 166 beef cattle per farm.</w:t>
      </w:r>
      <w:r w:rsidR="008A12AF">
        <w:t xml:space="preserve"> The average figures are somewhat skewed as approximately </w:t>
      </w:r>
      <w:r w:rsidR="00312595">
        <w:t>4</w:t>
      </w:r>
      <w:r w:rsidR="008A12AF">
        <w:t xml:space="preserve">5% of the total stock </w:t>
      </w:r>
      <w:r w:rsidR="00312595">
        <w:t xml:space="preserve">are </w:t>
      </w:r>
      <w:r w:rsidR="008A12AF">
        <w:t>on farms holding more than 500 cattle.</w:t>
      </w:r>
      <w:r w:rsidR="00615619">
        <w:t xml:space="preserve"> </w:t>
      </w:r>
      <w:r w:rsidR="00615619">
        <w:fldChar w:fldCharType="begin" w:fldLock="1"/>
      </w:r>
      <w:r w:rsidR="00D40BA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fldChar w:fldCharType="separate"/>
      </w:r>
      <w:r w:rsidR="00D40BA6" w:rsidRPr="00D40BA6">
        <w:rPr>
          <w:noProof/>
        </w:rPr>
        <w:t>(Beef &amp; Lamb NZ, 2021)</w:t>
      </w:r>
      <w:r w:rsidR="00615619">
        <w:fldChar w:fldCharType="end"/>
      </w:r>
    </w:p>
    <w:p w14:paraId="76B7A5A5" w14:textId="2BD51750" w:rsidR="00710A5E" w:rsidRDefault="008A12AF" w:rsidP="00710A5E">
      <w:pPr>
        <w:pStyle w:val="BodyText"/>
      </w:pPr>
      <w:r>
        <w:t>E</w:t>
      </w:r>
      <w:r w:rsidR="0033683C">
        <w:t>xample</w:t>
      </w:r>
      <w:r>
        <w:t>s</w:t>
      </w:r>
      <w:r w:rsidR="0033683C">
        <w:t xml:space="preserve"> of the </w:t>
      </w:r>
      <w:r w:rsidR="00312595">
        <w:t xml:space="preserve">type of </w:t>
      </w:r>
      <w:r w:rsidR="0033683C">
        <w:t xml:space="preserve">data collected </w:t>
      </w:r>
      <w:r>
        <w:t xml:space="preserve">on a particular animal might include </w:t>
      </w:r>
      <w:r w:rsidR="0033683C">
        <w:t>animal movement (to determine most visited feeding and watering areas</w:t>
      </w:r>
      <w:r w:rsidR="00630224">
        <w:t xml:space="preserve"> and </w:t>
      </w:r>
      <w:r w:rsidR="0033683C">
        <w:t xml:space="preserve">to </w:t>
      </w:r>
      <w:r w:rsidR="007F1BA8">
        <w:t>track cattle movement in case of disease</w:t>
      </w:r>
      <w:r w:rsidR="00630224">
        <w:t>)</w:t>
      </w:r>
      <w:r w:rsidR="0033683C">
        <w:t xml:space="preserve">, </w:t>
      </w:r>
      <w:r>
        <w:t>weight</w:t>
      </w:r>
      <w:r w:rsidR="00764C05">
        <w:t xml:space="preserve">, as </w:t>
      </w:r>
      <w:r>
        <w:t>this is the main measurement used to determine price</w:t>
      </w:r>
      <w:r w:rsidR="00764C05">
        <w:t xml:space="preserve">, </w:t>
      </w:r>
      <w:r w:rsidR="00710A5E">
        <w:t xml:space="preserve">along with </w:t>
      </w:r>
      <w:r>
        <w:t>animal health</w:t>
      </w:r>
      <w:r w:rsidR="003A47B3">
        <w:t xml:space="preserve"> </w:t>
      </w:r>
      <w:r w:rsidR="0035760E">
        <w:t xml:space="preserve">and </w:t>
      </w:r>
      <w:r w:rsidR="003A47B3">
        <w:t>fat percentage</w:t>
      </w:r>
      <w:commentRangeStart w:id="18"/>
      <w:commentRangeEnd w:id="18"/>
      <w:r w:rsidR="00044542">
        <w:rPr>
          <w:rStyle w:val="CommentReference"/>
          <w:rFonts w:asciiTheme="minorHAnsi" w:hAnsiTheme="minorHAnsi"/>
        </w:rPr>
        <w:commentReference w:id="18"/>
      </w:r>
      <w:r>
        <w:t>.</w:t>
      </w:r>
      <w:r w:rsidR="00BD64C9">
        <w:t xml:space="preserve"> </w:t>
      </w:r>
      <w:r w:rsidR="00710A5E">
        <w:t>Monitoring of farm and pasture conditions (weather, pasture quality, water quality,</w:t>
      </w:r>
      <w:r w:rsidR="00416E6A">
        <w:t xml:space="preserve"> feed and water levels, images, </w:t>
      </w:r>
      <w:r w:rsidR="00710A5E">
        <w:t xml:space="preserve">etc) is also desirable as these have an impact on cattle quality. </w:t>
      </w:r>
      <w:r w:rsidR="00BD64C9">
        <w:fldChar w:fldCharType="begin" w:fldLock="1"/>
      </w:r>
      <w:r w:rsidR="00D40BA6">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Dave Swain, Daniel Gregg","given":"Greg","non-dropping-particle":"","parse-names":false,"suffix":""},{"dropping-particle":"","family":"Bishop-Hurley","given":"Mark Trotter and","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Dave Swain, Daniel Gregg et al., 2013)","plainTextFormattedCitation":"(Dave Swain, Daniel Gregg et al., 2013)","previouslyFormattedCitation":"(Dave Swain, Daniel Gregg et al., 2013)"},"properties":{"noteIndex":0},"schema":"https://github.com/citation-style-language/schema/raw/master/csl-citation.json"}</w:instrText>
      </w:r>
      <w:r w:rsidR="00BD64C9">
        <w:fldChar w:fldCharType="separate"/>
      </w:r>
      <w:r w:rsidR="00D40BA6" w:rsidRPr="00D40BA6">
        <w:rPr>
          <w:noProof/>
        </w:rPr>
        <w:t>(Dave Swain, Daniel Gregg et al., 2013)</w:t>
      </w:r>
      <w:r w:rsidR="00BD64C9">
        <w:fldChar w:fldCharType="end"/>
      </w:r>
      <w:r w:rsidR="00BD64C9">
        <w:t xml:space="preserve"> </w:t>
      </w:r>
      <w:r w:rsidR="00D255B1">
        <w:t>D</w:t>
      </w:r>
      <w:r w:rsidR="00215D1B">
        <w:t xml:space="preserve">ue to </w:t>
      </w:r>
      <w:r w:rsidR="00630224">
        <w:t xml:space="preserve">the higher value of cattle versus sheep, </w:t>
      </w:r>
      <w:r w:rsidR="00215D1B">
        <w:t xml:space="preserve">sensors are normally only </w:t>
      </w:r>
      <w:r w:rsidR="00630224">
        <w:t xml:space="preserve">implemented </w:t>
      </w:r>
      <w:r w:rsidR="00BD64C9">
        <w:t xml:space="preserve">on </w:t>
      </w:r>
      <w:r w:rsidR="00215D1B">
        <w:t xml:space="preserve">cattle. </w:t>
      </w:r>
      <w:r w:rsidR="00225639">
        <w:fldChar w:fldCharType="begin" w:fldLock="1"/>
      </w:r>
      <w:r w:rsidR="00D40BA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fldChar w:fldCharType="separate"/>
      </w:r>
      <w:r w:rsidR="00D40BA6" w:rsidRPr="00D40BA6">
        <w:rPr>
          <w:noProof/>
        </w:rPr>
        <w:t>(Beef and Lamb NZ, 2017)</w:t>
      </w:r>
      <w:r w:rsidR="00225639">
        <w:fldChar w:fldCharType="end"/>
      </w:r>
      <w:r w:rsidR="00BD64C9">
        <w:t xml:space="preserve"> Optionally, data on the activity of each animal (often obtained by accelerometers around the animal’s neck) could be used to determine if an </w:t>
      </w:r>
      <w:r w:rsidR="00BD64C9">
        <w:lastRenderedPageBreak/>
        <w:t>animal is in distress compared to resting or sleeping.</w:t>
      </w:r>
      <w:r w:rsidR="003F68CD">
        <w:t xml:space="preserve"> </w:t>
      </w:r>
      <w:r w:rsidR="003F68CD">
        <w:fldChar w:fldCharType="begin" w:fldLock="1"/>
      </w:r>
      <w:r w:rsidR="00D40BA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fldChar w:fldCharType="separate"/>
      </w:r>
      <w:r w:rsidR="00D40BA6" w:rsidRPr="00D40BA6">
        <w:rPr>
          <w:noProof/>
        </w:rPr>
        <w:t>(Derek W. Bailey, Mark G. Trotter, Colt W. Knight, 2018)</w:t>
      </w:r>
      <w:r w:rsidR="003F68CD">
        <w:fldChar w:fldCharType="end"/>
      </w:r>
    </w:p>
    <w:p w14:paraId="683B8F2D" w14:textId="77777777" w:rsidR="00983782" w:rsidRDefault="00983782" w:rsidP="00710A5E">
      <w:pPr>
        <w:pStyle w:val="BodyText"/>
      </w:pPr>
    </w:p>
    <w:p w14:paraId="1576D734" w14:textId="6C870ACA" w:rsidR="00983782" w:rsidRPr="00842CFB" w:rsidRDefault="00CD5CBB" w:rsidP="00710A5E">
      <w:pPr>
        <w:pStyle w:val="BodyText"/>
        <w:rPr>
          <w:color w:val="FF0000"/>
        </w:rPr>
      </w:pPr>
      <w:r w:rsidRPr="00842CFB">
        <w:rPr>
          <w:color w:val="FF0000"/>
        </w:rPr>
        <w:t>&lt;TBC&gt;</w:t>
      </w:r>
      <w:r w:rsidR="00983782" w:rsidRPr="00842CFB">
        <w:rPr>
          <w:color w:val="FF0000"/>
        </w:rPr>
        <w:t>SETUP THE RESEARCH PROBLEM HERE then describe what follows so that the reader understands why the info that is presented is here.</w:t>
      </w:r>
    </w:p>
    <w:p w14:paraId="0FBAB2B1" w14:textId="77777777" w:rsidR="00983782" w:rsidRDefault="00983782" w:rsidP="00710A5E">
      <w:pPr>
        <w:pStyle w:val="BodyText"/>
      </w:pPr>
    </w:p>
    <w:p w14:paraId="01A0BC04" w14:textId="07233D27" w:rsidR="008A12AF" w:rsidRDefault="00952362" w:rsidP="00710A5E">
      <w:pPr>
        <w:pStyle w:val="Heading3"/>
      </w:pPr>
      <w:bookmarkStart w:id="19" w:name="_Toc146487441"/>
      <w:r>
        <w:t xml:space="preserve">Data </w:t>
      </w:r>
      <w:r w:rsidR="002337A6">
        <w:t>G</w:t>
      </w:r>
      <w:r>
        <w:t xml:space="preserve">athering </w:t>
      </w:r>
      <w:r w:rsidR="002337A6">
        <w:t>Methods</w:t>
      </w:r>
      <w:r w:rsidR="008533DA">
        <w:t xml:space="preserve"> - GPS</w:t>
      </w:r>
      <w:bookmarkEnd w:id="19"/>
    </w:p>
    <w:p w14:paraId="3054FED3" w14:textId="20CBB355" w:rsidR="0094417A" w:rsidRDefault="00370B31" w:rsidP="0094417A">
      <w:pPr>
        <w:pStyle w:val="BodyText"/>
      </w:pPr>
      <w:bookmarkStart w:id="20" w:name="_Toc137371629"/>
      <w:r>
        <w:t>To track animal movement, a G</w:t>
      </w:r>
      <w:r w:rsidR="005E6285">
        <w:t>lobal Positioning System or G</w:t>
      </w:r>
      <w:r>
        <w:t xml:space="preserve">PS sensor with data logging can be attached to the animal. </w:t>
      </w:r>
      <w:r w:rsidR="00225639">
        <w:fldChar w:fldCharType="begin" w:fldLock="1"/>
      </w:r>
      <w:r w:rsidR="00D40BA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225639">
        <w:fldChar w:fldCharType="separate"/>
      </w:r>
      <w:r w:rsidR="00D40BA6" w:rsidRPr="00D40BA6">
        <w:rPr>
          <w:noProof/>
        </w:rPr>
        <w:t>(Y Ropert-Coudert, 2005)</w:t>
      </w:r>
      <w:r w:rsidR="00225639">
        <w:fldChar w:fldCharType="end"/>
      </w:r>
      <w:r w:rsidR="00225639">
        <w:t xml:space="preserve"> </w:t>
      </w:r>
      <w:r>
        <w:t xml:space="preserve">To gather weight statistics, the animal must walk over some form of </w:t>
      </w:r>
      <w:r w:rsidR="00225639">
        <w:t xml:space="preserve">weight </w:t>
      </w:r>
      <w:r>
        <w:t xml:space="preserve">scale </w:t>
      </w:r>
      <w:r w:rsidR="006E5D54">
        <w:t xml:space="preserve">or via estimation </w:t>
      </w:r>
      <w:r>
        <w:t xml:space="preserve">(hoisting an animal to weigh it is impractical). </w:t>
      </w:r>
      <w:r w:rsidR="006E5D54">
        <w:fldChar w:fldCharType="begin" w:fldLock="1"/>
      </w:r>
      <w:r w:rsidR="00D40BA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6E5D54">
        <w:fldChar w:fldCharType="separate"/>
      </w:r>
      <w:r w:rsidR="00D40BA6" w:rsidRPr="00D40BA6">
        <w:rPr>
          <w:noProof/>
        </w:rPr>
        <w:t>(Wangchuk et al., 2017)</w:t>
      </w:r>
      <w:r w:rsidR="006E5D54">
        <w:fldChar w:fldCharType="end"/>
      </w:r>
      <w:r w:rsidR="006E5D54">
        <w:t xml:space="preserve"> Gathering weighbridge data where a </w:t>
      </w:r>
      <w:r w:rsidR="00F83ED1">
        <w:t xml:space="preserve">farmer </w:t>
      </w:r>
      <w:r w:rsidR="006E5D54">
        <w:t xml:space="preserve">is not present to ensure the animal stays still (to ensure an accurate measurement) </w:t>
      </w:r>
      <w:r w:rsidR="00BD64C9">
        <w:t>may</w:t>
      </w:r>
      <w:r w:rsidR="006E5D54">
        <w:t xml:space="preserve"> introduce </w:t>
      </w:r>
      <w:proofErr w:type="gramStart"/>
      <w:r w:rsidR="006E5D54">
        <w:t>errors</w:t>
      </w:r>
      <w:proofErr w:type="gramEnd"/>
      <w:r w:rsidR="00F83ED1">
        <w:t xml:space="preserve"> but this project will not explore these further</w:t>
      </w:r>
      <w:r w:rsidR="006E5D54">
        <w:t xml:space="preserve">. </w:t>
      </w:r>
      <w:r>
        <w:br/>
      </w:r>
      <w:r w:rsidR="009675CC">
        <w:t>Once the data is collected it must be transmitted to the farmer. There are three main methods available.</w:t>
      </w:r>
      <w:r w:rsidR="00225639">
        <w:t xml:space="preserve"> </w:t>
      </w:r>
    </w:p>
    <w:p w14:paraId="360DC0B7" w14:textId="2950F7C6" w:rsidR="00F446C9" w:rsidRDefault="008533DA" w:rsidP="007D62BF">
      <w:pPr>
        <w:pStyle w:val="BodyText"/>
      </w:pPr>
      <w:r w:rsidRPr="0094417A">
        <w:t xml:space="preserve">Data Gathering Methods - </w:t>
      </w:r>
      <w:r w:rsidR="00030A9C" w:rsidRPr="0094417A">
        <w:t xml:space="preserve">Radio frequency </w:t>
      </w:r>
      <w:r w:rsidR="009675CC" w:rsidRPr="00F446C9">
        <w:rPr>
          <w:rStyle w:val="BodyTextChar"/>
        </w:rPr>
        <w:t>An RF implementation where satellite</w:t>
      </w:r>
      <w:r w:rsidR="00A76C12" w:rsidRPr="00F446C9">
        <w:rPr>
          <w:rStyle w:val="BodyTextChar"/>
        </w:rPr>
        <w:t xml:space="preserve"> </w:t>
      </w:r>
      <w:r w:rsidR="00A76C12" w:rsidRPr="00F446C9">
        <w:rPr>
          <w:rStyle w:val="BodyTextChar"/>
        </w:rPr>
        <w:fldChar w:fldCharType="begin" w:fldLock="1"/>
      </w:r>
      <w:r w:rsidR="00D40BA6" w:rsidRPr="00F446C9">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F446C9">
        <w:rPr>
          <w:rStyle w:val="BodyTextChar"/>
        </w:rPr>
        <w:fldChar w:fldCharType="separate"/>
      </w:r>
      <w:r w:rsidR="00D40BA6" w:rsidRPr="00F446C9">
        <w:rPr>
          <w:rStyle w:val="BodyTextChar"/>
          <w:noProof/>
        </w:rPr>
        <w:t>(De Sanctis et al., 2016)</w:t>
      </w:r>
      <w:r w:rsidR="00A76C12" w:rsidRPr="00F446C9">
        <w:rPr>
          <w:rStyle w:val="BodyTextChar"/>
        </w:rPr>
        <w:fldChar w:fldCharType="end"/>
      </w:r>
      <w:r w:rsidR="006E5D54" w:rsidRPr="00F446C9">
        <w:rPr>
          <w:rStyle w:val="BodyTextChar"/>
        </w:rPr>
        <w:t xml:space="preserve"> </w:t>
      </w:r>
      <w:r w:rsidR="009675CC" w:rsidRPr="00F446C9">
        <w:rPr>
          <w:rStyle w:val="BodyTextChar"/>
        </w:rPr>
        <w:t>, cellular service</w:t>
      </w:r>
      <w:r w:rsidR="00A76C12" w:rsidRPr="00F446C9">
        <w:rPr>
          <w:rStyle w:val="BodyTextChar"/>
        </w:rPr>
        <w:t xml:space="preserve"> </w:t>
      </w:r>
      <w:r w:rsidR="00156C65" w:rsidRPr="00F446C9">
        <w:rPr>
          <w:rStyle w:val="BodyTextChar"/>
        </w:rPr>
        <w:fldChar w:fldCharType="begin" w:fldLock="1"/>
      </w:r>
      <w:r w:rsidR="00D40BA6" w:rsidRPr="00F446C9">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F446C9">
        <w:rPr>
          <w:rStyle w:val="BodyTextChar"/>
        </w:rPr>
        <w:fldChar w:fldCharType="separate"/>
      </w:r>
      <w:r w:rsidR="00D40BA6" w:rsidRPr="00F446C9">
        <w:rPr>
          <w:rStyle w:val="BodyTextChar"/>
          <w:noProof/>
        </w:rPr>
        <w:t>(Gaddam &amp; Rai, 2018)</w:t>
      </w:r>
      <w:r w:rsidR="00156C65" w:rsidRPr="00F446C9">
        <w:rPr>
          <w:rStyle w:val="BodyTextChar"/>
        </w:rPr>
        <w:fldChar w:fldCharType="end"/>
      </w:r>
      <w:r w:rsidR="00A76C12" w:rsidRPr="00F446C9">
        <w:rPr>
          <w:rStyle w:val="BodyTextChar"/>
        </w:rPr>
        <w:t xml:space="preserve"> </w:t>
      </w:r>
      <w:r w:rsidR="009675CC" w:rsidRPr="00F446C9">
        <w:rPr>
          <w:rStyle w:val="BodyTextChar"/>
        </w:rPr>
        <w:t>, dedicated radio links</w:t>
      </w:r>
      <w:r w:rsidR="00156C65" w:rsidRPr="00F446C9">
        <w:rPr>
          <w:rStyle w:val="BodyTextChar"/>
        </w:rPr>
        <w:t xml:space="preserve"> </w:t>
      </w:r>
      <w:r w:rsidR="00156C65" w:rsidRPr="00F446C9">
        <w:rPr>
          <w:rStyle w:val="BodyTextChar"/>
        </w:rPr>
        <w:fldChar w:fldCharType="begin" w:fldLock="1"/>
      </w:r>
      <w:r w:rsidR="00D40BA6" w:rsidRPr="00F446C9">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F446C9">
        <w:rPr>
          <w:rStyle w:val="BodyTextChar"/>
        </w:rPr>
        <w:fldChar w:fldCharType="separate"/>
      </w:r>
      <w:r w:rsidR="00D40BA6" w:rsidRPr="00F446C9">
        <w:rPr>
          <w:rStyle w:val="BodyTextChar"/>
          <w:noProof/>
        </w:rPr>
        <w:t>(Andreev et al., 2015)</w:t>
      </w:r>
      <w:r w:rsidR="00156C65" w:rsidRPr="00F446C9">
        <w:rPr>
          <w:rStyle w:val="BodyTextChar"/>
        </w:rPr>
        <w:fldChar w:fldCharType="end"/>
      </w:r>
      <w:r w:rsidR="009675CC" w:rsidRPr="00F446C9">
        <w:rPr>
          <w:rStyle w:val="BodyTextChar"/>
        </w:rPr>
        <w:t xml:space="preserve">, </w:t>
      </w:r>
      <w:proofErr w:type="spellStart"/>
      <w:r w:rsidR="009675CC" w:rsidRPr="00F446C9">
        <w:rPr>
          <w:rStyle w:val="BodyTextChar"/>
        </w:rPr>
        <w:t>LongRange</w:t>
      </w:r>
      <w:proofErr w:type="spellEnd"/>
      <w:r w:rsidR="004E53CB" w:rsidRPr="00F446C9">
        <w:rPr>
          <w:rStyle w:val="BodyTextChar"/>
        </w:rPr>
        <w:t xml:space="preserve"> Wireless Area Network</w:t>
      </w:r>
      <w:r w:rsidR="009675CC" w:rsidRPr="00F446C9">
        <w:rPr>
          <w:rStyle w:val="BodyTextChar"/>
        </w:rPr>
        <w:t xml:space="preserve"> (</w:t>
      </w:r>
      <w:proofErr w:type="spellStart"/>
      <w:r w:rsidR="009675CC" w:rsidRPr="00F446C9">
        <w:rPr>
          <w:rStyle w:val="BodyTextChar"/>
        </w:rPr>
        <w:t>L</w:t>
      </w:r>
      <w:r w:rsidR="004E53CB" w:rsidRPr="00F446C9">
        <w:rPr>
          <w:rStyle w:val="BodyTextChar"/>
        </w:rPr>
        <w:t>o</w:t>
      </w:r>
      <w:r w:rsidR="009675CC" w:rsidRPr="00F446C9">
        <w:rPr>
          <w:rStyle w:val="BodyTextChar"/>
        </w:rPr>
        <w:t>R</w:t>
      </w:r>
      <w:r w:rsidR="004E53CB" w:rsidRPr="00F446C9">
        <w:rPr>
          <w:rStyle w:val="BodyTextChar"/>
        </w:rPr>
        <w:t>aWAN</w:t>
      </w:r>
      <w:proofErr w:type="spellEnd"/>
      <w:r w:rsidR="009675CC" w:rsidRPr="00F446C9">
        <w:rPr>
          <w:rStyle w:val="BodyTextChar"/>
        </w:rPr>
        <w:t>)</w:t>
      </w:r>
      <w:r w:rsidR="00156C65" w:rsidRPr="00F446C9">
        <w:rPr>
          <w:rStyle w:val="BodyTextChar"/>
        </w:rPr>
        <w:t xml:space="preserve"> </w:t>
      </w:r>
      <w:r w:rsidR="00156C65" w:rsidRPr="00F446C9">
        <w:rPr>
          <w:rStyle w:val="BodyTextChar"/>
        </w:rPr>
        <w:fldChar w:fldCharType="begin" w:fldLock="1"/>
      </w:r>
      <w:r w:rsidR="00DB53A4" w:rsidRPr="00F446C9">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F446C9">
        <w:rPr>
          <w:rStyle w:val="BodyTextChar"/>
        </w:rPr>
        <w:fldChar w:fldCharType="separate"/>
      </w:r>
      <w:r w:rsidR="00DB53A4" w:rsidRPr="00F446C9">
        <w:rPr>
          <w:rStyle w:val="BodyTextChar"/>
          <w:noProof/>
        </w:rPr>
        <w:t>(Adelantado et al., 2017; P. S. Cheong et al., 2017; Haxhibeqiri et al., 2018b; Lavric &amp; Popa, 2018)</w:t>
      </w:r>
      <w:r w:rsidR="00156C65" w:rsidRPr="00F446C9">
        <w:rPr>
          <w:rStyle w:val="BodyTextChar"/>
        </w:rPr>
        <w:fldChar w:fldCharType="end"/>
      </w:r>
      <w:r w:rsidR="00F446C9">
        <w:rPr>
          <w:rStyle w:val="BodyTextChar"/>
        </w:rPr>
        <w:t>,</w:t>
      </w:r>
      <w:proofErr w:type="spellStart"/>
      <w:r w:rsidR="009675CC">
        <w:t>Wifi</w:t>
      </w:r>
      <w:proofErr w:type="spellEnd"/>
      <w:r w:rsidR="00156C65">
        <w:t xml:space="preserve">-Halo </w:t>
      </w:r>
      <w:r w:rsidR="00156C65">
        <w:fldChar w:fldCharType="begin" w:fldLock="1"/>
      </w:r>
      <w:r w:rsidR="00D40BA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fldChar w:fldCharType="separate"/>
      </w:r>
      <w:r w:rsidR="00D40BA6" w:rsidRPr="00D40BA6">
        <w:rPr>
          <w:noProof/>
        </w:rPr>
        <w:t>(Tian et al., 2021)</w:t>
      </w:r>
      <w:r w:rsidR="00156C65">
        <w:fldChar w:fldCharType="end"/>
      </w:r>
      <w:r w:rsidR="009675CC">
        <w:t>, Bluetooth</w:t>
      </w:r>
      <w:r w:rsidR="00156C65">
        <w:t xml:space="preserve"> </w:t>
      </w:r>
      <w:r w:rsidR="00156C65">
        <w:fldChar w:fldCharType="begin" w:fldLock="1"/>
      </w:r>
      <w:r w:rsidR="00D40BA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fldChar w:fldCharType="separate"/>
      </w:r>
      <w:r w:rsidR="00D40BA6" w:rsidRPr="00D40BA6">
        <w:rPr>
          <w:noProof/>
        </w:rPr>
        <w:t>(Gomez et al., 2012; Team, 2019)</w:t>
      </w:r>
      <w:r w:rsidR="00156C65">
        <w:fldChar w:fldCharType="end"/>
      </w:r>
      <w:r w:rsidR="009675CC">
        <w:t xml:space="preserve">, </w:t>
      </w:r>
      <w:r w:rsidR="00156C65">
        <w:t xml:space="preserve">ZigBee </w:t>
      </w:r>
      <w:r w:rsidR="00156C65">
        <w:fldChar w:fldCharType="begin" w:fldLock="1"/>
      </w:r>
      <w:r w:rsidR="00D40BA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fldChar w:fldCharType="separate"/>
      </w:r>
      <w:r w:rsidR="00D40BA6" w:rsidRPr="00D40BA6">
        <w:rPr>
          <w:noProof/>
        </w:rPr>
        <w:t>(Baronti, P Pillai, P Chook, V.W.C Chessa, S Gotta, A Hu, 2007; Gheorghiu &amp; Iordache, 2018)</w:t>
      </w:r>
      <w:r w:rsidR="00156C65">
        <w:fldChar w:fldCharType="end"/>
      </w:r>
      <w:r w:rsidR="003D60A9">
        <w:t xml:space="preserve"> </w:t>
      </w:r>
      <w:r w:rsidR="009675CC">
        <w:t xml:space="preserve">or similar (listed in order of greatest range) </w:t>
      </w:r>
      <w:r w:rsidR="00A76C12">
        <w:fldChar w:fldCharType="begin" w:fldLock="1"/>
      </w:r>
      <w:r w:rsidR="00D40BA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fldChar w:fldCharType="separate"/>
      </w:r>
      <w:r w:rsidR="00D40BA6" w:rsidRPr="00D40BA6">
        <w:rPr>
          <w:noProof/>
        </w:rPr>
        <w:t>(Al-Sarawi et al., 2017)</w:t>
      </w:r>
      <w:r w:rsidR="00A76C12">
        <w:fldChar w:fldCharType="end"/>
      </w:r>
      <w:r w:rsidR="00156C65">
        <w:t xml:space="preserve"> </w:t>
      </w:r>
      <w:r w:rsidR="009675CC">
        <w:t xml:space="preserve">transmit the signals from the sensors to either a central location (this design is called “hub and spoke”) or in a form of mesh where sensors transmit via other sensors until they are in range of the farmer. </w:t>
      </w:r>
      <w:r w:rsidR="006E5D54">
        <w:fldChar w:fldCharType="begin" w:fldLock="1"/>
      </w:r>
      <w:r w:rsidR="00D40BA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fldChar w:fldCharType="separate"/>
      </w:r>
      <w:r w:rsidR="00D40BA6" w:rsidRPr="00D40BA6">
        <w:rPr>
          <w:noProof/>
        </w:rPr>
        <w:t>(Sethi &amp; Sarangi, 2017)</w:t>
      </w:r>
      <w:r w:rsidR="006E5D54">
        <w:fldChar w:fldCharType="end"/>
      </w:r>
      <w:r w:rsidR="006E5D54">
        <w:t xml:space="preserve"> </w:t>
      </w:r>
      <w:r w:rsidR="009E43ED">
        <w:t>Beef cattle are generally farmed in hill country</w:t>
      </w:r>
      <w:r w:rsidR="00215D1B">
        <w:t xml:space="preserve"> so </w:t>
      </w:r>
      <w:r w:rsidR="009E43ED">
        <w:t xml:space="preserve">a </w:t>
      </w:r>
      <w:r w:rsidR="00215D1B">
        <w:t xml:space="preserve">direct line of sight </w:t>
      </w:r>
      <w:r w:rsidR="009675CC">
        <w:t xml:space="preserve">from a sensor on the animal </w:t>
      </w:r>
      <w:r w:rsidR="00215D1B">
        <w:t xml:space="preserve">to a central radio (or satellite) point is not always possible. </w:t>
      </w:r>
      <w:r w:rsidR="00553D8F">
        <w:fldChar w:fldCharType="begin" w:fldLock="1"/>
      </w:r>
      <w:r w:rsidR="00D40BA6">
        <w:instrText>ADDIN CSL_CITATION {"citationItems":[{"id":"ITEM-1","itemData":{"URL":"https://www.spark.co.nz/shop/mobile/network/","abstract":"Spark NZ Mobile coverage map of NZ","accessed":{"date-parts":[["2020","12","7"]]},"author":[{"dropping-particle":"","family":"Spark NZ","given":"","non-dropping-particle":"","parse-names":false,"suffix":""}],"id":"ITEM-1","issued":{"date-parts":[["2022"]]},"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2; Starlink, 2022)","plainTextFormattedCitation":"(Spark NZ, 2022; Starlink, 2022)","previouslyFormattedCitation":"(Spark NZ, 2022; Starlink, 2022)"},"properties":{"noteIndex":0},"schema":"https://github.com/citation-style-language/schema/raw/master/csl-citation.json"}</w:instrText>
      </w:r>
      <w:r w:rsidR="00553D8F">
        <w:fldChar w:fldCharType="separate"/>
      </w:r>
      <w:r w:rsidR="00D40BA6" w:rsidRPr="00D40BA6">
        <w:rPr>
          <w:noProof/>
        </w:rPr>
        <w:t>(Spark NZ, 2022; Starlink, 2022)</w:t>
      </w:r>
      <w:r w:rsidR="00553D8F">
        <w:fldChar w:fldCharType="end"/>
      </w:r>
      <w:r w:rsidR="00553D8F">
        <w:t xml:space="preserve"> </w:t>
      </w:r>
      <w:r w:rsidR="00C50795">
        <w:t xml:space="preserve">Animals tend to travel in groups so a mesh configuration is not practical and </w:t>
      </w:r>
      <w:r w:rsidR="009675CC">
        <w:t>would be cost-prohibitive over the distances involved.</w:t>
      </w:r>
      <w:r w:rsidR="00BD64C9">
        <w:t xml:space="preserve"> </w:t>
      </w:r>
      <w:r w:rsidR="00BD64C9">
        <w:fldChar w:fldCharType="begin" w:fldLock="1"/>
      </w:r>
      <w:r w:rsidR="00D40BA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fldChar w:fldCharType="separate"/>
      </w:r>
      <w:r w:rsidR="00D40BA6" w:rsidRPr="00D40BA6">
        <w:rPr>
          <w:noProof/>
        </w:rPr>
        <w:t>(Ramseyer et al., 2009)</w:t>
      </w:r>
      <w:r w:rsidR="00BD64C9">
        <w:fldChar w:fldCharType="end"/>
      </w:r>
      <w:r w:rsidR="008628F2">
        <w:t>.</w:t>
      </w:r>
    </w:p>
    <w:p w14:paraId="513841F8" w14:textId="77777777" w:rsidR="00F446C9" w:rsidRPr="00F446C9" w:rsidRDefault="00F446C9" w:rsidP="00F446C9">
      <w:pPr>
        <w:pStyle w:val="BodyText"/>
      </w:pPr>
      <w:r w:rsidRPr="00F446C9">
        <w:t>RF techniques can be split into two types; long range (backhaul) or short range.</w:t>
      </w:r>
    </w:p>
    <w:p w14:paraId="6B502E85" w14:textId="223E4258" w:rsidR="00F446C9" w:rsidRPr="00F446C9" w:rsidRDefault="00F446C9" w:rsidP="00F446C9">
      <w:pPr>
        <w:pStyle w:val="Heading4"/>
      </w:pPr>
      <w:r w:rsidRPr="00F446C9">
        <w:t>Long Range or BackHaul</w:t>
      </w:r>
    </w:p>
    <w:p w14:paraId="798B1857" w14:textId="5A899619" w:rsidR="00283CB1" w:rsidRDefault="008628F2" w:rsidP="00F446C9">
      <w:pPr>
        <w:pStyle w:val="BodyText"/>
      </w:pPr>
      <w:r>
        <w:br/>
        <w:t xml:space="preserve">1a. Satellite systems </w:t>
      </w:r>
      <w:r>
        <w:rPr>
          <w:lang w:eastAsia="en-NZ"/>
        </w:rPr>
        <w:t xml:space="preserve">need clear line of sight to 4 satellites greater than 15 degrees above the </w:t>
      </w:r>
      <w:r>
        <w:rPr>
          <w:lang w:eastAsia="en-NZ"/>
        </w:rPr>
        <w:lastRenderedPageBreak/>
        <w:t xml:space="preserve">horizontal plane for </w:t>
      </w:r>
      <w:proofErr w:type="gramStart"/>
      <w:r>
        <w:rPr>
          <w:lang w:eastAsia="en-NZ"/>
        </w:rPr>
        <w:t>GPS</w:t>
      </w:r>
      <w:proofErr w:type="gramEnd"/>
      <w:r>
        <w:rPr>
          <w:lang w:eastAsia="en-NZ"/>
        </w:rPr>
        <w:t xml:space="preserve"> but </w:t>
      </w:r>
      <w:r w:rsidR="008533DA">
        <w:rPr>
          <w:lang w:eastAsia="en-NZ"/>
        </w:rPr>
        <w:t xml:space="preserve">data </w:t>
      </w:r>
      <w:r>
        <w:rPr>
          <w:lang w:eastAsia="en-NZ"/>
        </w:rPr>
        <w:t>communication can be achieved with one</w:t>
      </w:r>
      <w:r w:rsidR="008533DA">
        <w:rPr>
          <w:lang w:eastAsia="en-NZ"/>
        </w:rPr>
        <w:t xml:space="preserve"> satellite</w:t>
      </w:r>
      <w:r>
        <w:rPr>
          <w:lang w:eastAsia="en-NZ"/>
        </w:rPr>
        <w:t xml:space="preserve">. While GPS is a free service, satellite data is expensive, location-restrained, </w:t>
      </w:r>
      <w:proofErr w:type="gramStart"/>
      <w:r>
        <w:rPr>
          <w:lang w:eastAsia="en-NZ"/>
        </w:rPr>
        <w:t>power-hungry</w:t>
      </w:r>
      <w:proofErr w:type="gramEnd"/>
      <w:r>
        <w:rPr>
          <w:lang w:eastAsia="en-NZ"/>
        </w:rPr>
        <w:t xml:space="preserve"> and generally slow although companies such as Iridium are improving their 1.4kbs links to 512kbs and </w:t>
      </w:r>
      <w:proofErr w:type="spellStart"/>
      <w:r>
        <w:rPr>
          <w:lang w:eastAsia="en-NZ"/>
        </w:rPr>
        <w:t>StarLink</w:t>
      </w:r>
      <w:proofErr w:type="spellEnd"/>
      <w:r>
        <w:rPr>
          <w:lang w:eastAsia="en-NZ"/>
        </w:rPr>
        <w:t xml:space="preserve"> has recently expanded its operations in New Zealand with promises of greater than 50Mb/s upload speeds. </w:t>
      </w:r>
      <w:proofErr w:type="spellStart"/>
      <w:r>
        <w:rPr>
          <w:lang w:eastAsia="en-NZ"/>
        </w:rPr>
        <w:t>Starlink</w:t>
      </w:r>
      <w:proofErr w:type="spellEnd"/>
      <w:r>
        <w:rPr>
          <w:lang w:eastAsia="en-NZ"/>
        </w:rPr>
        <w:t xml:space="preserve"> as of writing costs $370 to install and $160 per month and has extensive coverage.</w:t>
      </w:r>
      <w:r w:rsidR="00F83ED1">
        <w:rPr>
          <w:lang w:eastAsia="en-NZ"/>
        </w:rPr>
        <w:t xml:space="preserve"> </w:t>
      </w:r>
      <w:r w:rsidR="00F83ED1">
        <w:rPr>
          <w:lang w:eastAsia="en-NZ"/>
        </w:rPr>
        <w:fldChar w:fldCharType="begin" w:fldLock="1"/>
      </w:r>
      <w:r w:rsidR="00A66325">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Pr>
          <w:lang w:eastAsia="en-NZ"/>
        </w:rPr>
        <w:fldChar w:fldCharType="separate"/>
      </w:r>
      <w:r w:rsidR="00F83ED1" w:rsidRPr="00F83ED1">
        <w:rPr>
          <w:noProof/>
          <w:lang w:eastAsia="en-NZ"/>
        </w:rPr>
        <w:t>(Starlink, 2023)</w:t>
      </w:r>
      <w:r w:rsidR="00F83ED1">
        <w:rPr>
          <w:lang w:eastAsia="en-NZ"/>
        </w:rPr>
        <w:fldChar w:fldCharType="end"/>
      </w:r>
      <w:r>
        <w:rPr>
          <w:lang w:eastAsia="en-NZ"/>
        </w:rPr>
        <w:t xml:space="preserve"> </w:t>
      </w:r>
      <w:r w:rsidR="00283CB1">
        <w:rPr>
          <w:lang w:val="en-US"/>
        </w:rPr>
        <w:t xml:space="preserve">The main advantage of using Satellite communications is that the architecture can be flattened to just IoT sensors and </w:t>
      </w:r>
      <w:r w:rsidR="00F83ED1">
        <w:rPr>
          <w:lang w:val="en-US"/>
        </w:rPr>
        <w:t xml:space="preserve">a </w:t>
      </w:r>
      <w:r w:rsidR="00283CB1">
        <w:rPr>
          <w:lang w:val="en-US"/>
        </w:rPr>
        <w:t xml:space="preserve">back-end infrastructure, which aids simplicity. Disadvantages are that GPS tracking generally requires a collar or ear tag, which can either end up facing away from the satellite and/or be damaged/removed, etc. and that each IoT device would need to consider robust security measures to ensure confidentiality. There have been significant advances in GPS tracking technology, spurred by avian research </w:t>
      </w:r>
      <w:r w:rsidR="00283CB1">
        <w:rPr>
          <w:lang w:val="en-US"/>
        </w:rPr>
        <w:fldChar w:fldCharType="begin" w:fldLock="1"/>
      </w:r>
      <w:r w:rsidR="00283CB1">
        <w:rPr>
          <w:lang w:val="en-US"/>
        </w:rPr>
        <w:instrText>ADDIN CSL_CITATION {"citationItems":[{"id":"ITEM-1","itemData":{"DOI":"10.1007/s10336-012-0908-1","ISSN":"00218375","abstract":"Tracking devices and bio-loggers provide crucial information on the ecology and behaviour of birds in their natural environment. An optimal tracking system should be lightweight, measure three-dimensional locations, enable flexible measurement schemes, transmit data remotely and measure environmental variables and biological parameters of the individual. Giving full consideration to the traits of birds and the constraints of technology, we have developed a GPS tracking system that attempts to achieve most of the aspirations of an optimal tracking system for free ranging birds without the need to recapture them. Here, we describe the design, performance and limitations of the system. We also present measurements on the tracked Lesser Black-backed Gull Larus fuscus to show how such a system can generate new opportunities for research at multiple scales. The GPS tracker weighs 12 g and includes a GPS receiver, micro-processor, 4 MB of memory for data storage, solar panel and battery. It has a tri-axial accelerometer to monitor behaviour. To maximize flexibility, it is equipped with a radio transceiver for bi-directional communication with a ground-based antenna network, which enables data to be downloaded and new measurement schemes to be uploaded remotely. The system facilitates a multi-scale approach to studying bird movement, from fine-scale movements (3-s measurement intervals) to long-distance migratory movements (intervals of 20-30 min) of the same individual. We anticipate that flexible tracking systems that enable researchers to optimize their measurement protocols will contribute to revolutionizing research on animal behaviour and ecology in the next decade. © 2012 The Author(s).","author":[{"dropping-particle":"","family":"Bouten","given":"Willem","non-dropping-particle":"","parse-names":false,"suffix":""},{"dropping-particle":"","family":"Baaij","given":"Edwin W.","non-dropping-particle":"","parse-names":false,"suffix":""},{"dropping-particle":"","family":"Shamoun-Baranes","given":"Judy","non-dropping-particle":"","parse-names":false,"suffix":""},{"dropping-particle":"","family":"Camphuysen","given":"Kees C.J.","non-dropping-particle":"","parse-names":false,"suffix":""}],"container-title":"Journal of Ornithology","id":"ITEM-1","issue":"2","issued":{"date-parts":[["2013","11","28"]]},"page":"571-580","publisher":"Springer","title":"A flexible GPS tracking system for studying bird behaviour at multiple scales","type":"article-journal","volume":"154"},"uris":["http://www.mendeley.com/documents/?uuid=518ec258-46be-3fb4-b570-ab22de4f840b"]}],"mendeley":{"formattedCitation":"(Bouten et al., 2013)","plainTextFormattedCitation":"(Bouten et al., 2013)","previouslyFormattedCitation":"(Bouten et al., 2013)"},"properties":{"noteIndex":0},"schema":"https://github.com/citation-style-language/schema/raw/master/csl-citation.json"}</w:instrText>
      </w:r>
      <w:r w:rsidR="00283CB1">
        <w:rPr>
          <w:lang w:val="en-US"/>
        </w:rPr>
        <w:fldChar w:fldCharType="separate"/>
      </w:r>
      <w:r w:rsidR="00283CB1">
        <w:rPr>
          <w:noProof/>
          <w:lang w:val="en-US"/>
        </w:rPr>
        <w:t>(Bouten et al., 2013)</w:t>
      </w:r>
      <w:r w:rsidR="00283CB1">
        <w:rPr>
          <w:lang w:val="en-US"/>
        </w:rPr>
        <w:fldChar w:fldCharType="end"/>
      </w:r>
      <w:r w:rsidR="00283CB1">
        <w:rPr>
          <w:lang w:val="en-US"/>
        </w:rPr>
        <w:t xml:space="preserve"> that detail how daily GPS location data can be transferred over radio (ZigBee in the study cited) with good efficiencies, however, so using GPS tracking but communicating this data via other more power-efficient communication options, is a very viable solution.</w:t>
      </w:r>
      <w:r w:rsidR="00283CB1">
        <w:rPr>
          <w:lang w:val="en-US"/>
        </w:rPr>
        <w:br/>
      </w:r>
      <w:r w:rsidR="00030A9C">
        <w:rPr>
          <w:lang w:val="en-US"/>
        </w:rPr>
        <w:br/>
      </w:r>
      <w:r w:rsidR="00283CB1">
        <w:rPr>
          <w:lang w:val="en-US"/>
        </w:rPr>
        <w:t xml:space="preserve">1b. Cellular technologies (2G, 3G, 4G). Public cellular technology support in the high country is sparse. 4G is possible </w:t>
      </w:r>
      <w:r w:rsidR="00F83ED1">
        <w:rPr>
          <w:lang w:val="en-US"/>
        </w:rPr>
        <w:t xml:space="preserve">in rural high country </w:t>
      </w:r>
      <w:r w:rsidR="00283CB1">
        <w:rPr>
          <w:lang w:val="en-US"/>
        </w:rPr>
        <w:t xml:space="preserve">but there are pockets of no coverage from commercial providers. </w:t>
      </w:r>
      <w:r w:rsidR="00283CB1">
        <w:rPr>
          <w:lang w:val="en-US"/>
        </w:rPr>
        <w:fldChar w:fldCharType="begin" w:fldLock="1"/>
      </w:r>
      <w:r w:rsidR="00283CB1">
        <w:rPr>
          <w:lang w:val="en-US"/>
        </w:rPr>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abstract":"Web page outlining Vodafone network coverage","author":[{"dropping-particle":"","family":"Vodafone","given":"","non-dropping-particle":"","parse-names":false,"suffix":""}],"id":"ITEM-2","issued":{"date-parts":[["2021"]]},"title":"Vodafone Network coverage","type":"webpage"},"uris":["http://www.mendeley.com/documents/?uuid=b39ef899-2969-4196-98ba-b74f172c1130"]}],"mendeley":{"formattedCitation":"(Spark, 2021; Vodafone, 2021)","plainTextFormattedCitation":"(Spark, 2021; Vodafone, 2021)","previouslyFormattedCitation":"(Spark, 2021; Vodafone, 2021)"},"properties":{"noteIndex":0},"schema":"https://github.com/citation-style-language/schema/raw/master/csl-citation.json"}</w:instrText>
      </w:r>
      <w:r w:rsidR="00283CB1">
        <w:rPr>
          <w:lang w:val="en-US"/>
        </w:rPr>
        <w:fldChar w:fldCharType="separate"/>
      </w:r>
      <w:r w:rsidR="00283CB1">
        <w:rPr>
          <w:noProof/>
          <w:lang w:val="en-US"/>
        </w:rPr>
        <w:t>(Spark, 2021; Vodafone, 2021)</w:t>
      </w:r>
      <w:r w:rsidR="00283CB1">
        <w:rPr>
          <w:lang w:val="en-US"/>
        </w:rPr>
        <w:fldChar w:fldCharType="end"/>
      </w:r>
      <w:r w:rsidR="00283CB1">
        <w:rPr>
          <w:lang w:val="en-US"/>
        </w:rPr>
        <w:t xml:space="preserve">. </w:t>
      </w:r>
      <w:r w:rsidR="00F83ED1">
        <w:rPr>
          <w:lang w:val="en-US"/>
        </w:rPr>
        <w:t xml:space="preserve">Coverage </w:t>
      </w:r>
      <w:r w:rsidR="00283CB1">
        <w:rPr>
          <w:lang w:val="en-US"/>
        </w:rPr>
        <w:t>would need to be evaluated and confirmed on each site.</w:t>
      </w:r>
      <w:r w:rsidR="00283CB1">
        <w:rPr>
          <w:lang w:val="en-US"/>
        </w:rPr>
        <w:br/>
        <w:t>Purchasing a SIM card for each animal would quickly become expensive, even without considering damage, but like GPS data, does collapse the architecture down to IoT devices and the cloud.</w:t>
      </w:r>
      <w:r w:rsidR="00283CB1">
        <w:rPr>
          <w:lang w:val="en-US"/>
        </w:rPr>
        <w:br/>
        <w:t xml:space="preserve">It is possible to utilize </w:t>
      </w:r>
      <w:r w:rsidR="00F83ED1">
        <w:rPr>
          <w:lang w:val="en-US"/>
        </w:rPr>
        <w:t xml:space="preserve">generic SIM </w:t>
      </w:r>
      <w:r w:rsidR="00283CB1">
        <w:rPr>
          <w:lang w:val="en-US"/>
        </w:rPr>
        <w:t>technology to perform connectivity but the customer would be paying for voice capability where that is not required.</w:t>
      </w:r>
      <w:r w:rsidR="00283CB1">
        <w:rPr>
          <w:lang w:val="en-US"/>
        </w:rPr>
        <w:br/>
      </w:r>
      <w:r w:rsidR="00030A9C">
        <w:br/>
      </w:r>
      <w:r w:rsidR="00283CB1">
        <w:t xml:space="preserve">1c. 5G Cellular Technologies (Cat-M1, LTE-M, Narrowband-IoT). 5G chipsets are cheaper than 4G chips but due to limited demand, costs are still somewhat high. This will most likely change as demand increases. </w:t>
      </w:r>
      <w:r w:rsidR="00283CB1">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3G and 4G </w:t>
      </w:r>
      <w:r w:rsidR="00F83ED1">
        <w:t xml:space="preserve">(10-15km) </w:t>
      </w:r>
      <w:r w:rsidR="00283CB1">
        <w:t xml:space="preserve">since it extends the same LTE-based cellular technology underpinning these.  </w:t>
      </w:r>
      <w:r w:rsidR="00283CB1">
        <w:br/>
        <w:t>LTE-M is a competitive system to Cat-M1</w:t>
      </w:r>
      <w:r w:rsidR="00F83ED1">
        <w:t xml:space="preserve"> with similar features.</w:t>
      </w:r>
      <w:r w:rsidR="00283CB1">
        <w:br/>
        <w:t>Narrowband-IoT (</w:t>
      </w:r>
      <w:proofErr w:type="spellStart"/>
      <w:r w:rsidR="00283CB1">
        <w:t>NbIoT</w:t>
      </w:r>
      <w:proofErr w:type="spellEnd"/>
      <w:r w:rsidR="00283CB1">
        <w:t xml:space="preserve">) sacrifices throughput (250kbs maximum upload with a payload size of up to 1600 bytes) for extended range and improved power usage. </w:t>
      </w:r>
      <w:r w:rsidR="00283CB1">
        <w:br/>
      </w:r>
      <w:r w:rsidR="00283CB1">
        <w:lastRenderedPageBreak/>
        <w:t xml:space="preserve">All </w:t>
      </w:r>
      <w:r w:rsidR="008533DA">
        <w:t xml:space="preserve">5G </w:t>
      </w:r>
      <w:r w:rsidR="00283CB1">
        <w:t xml:space="preserve">technologies mentioned here can support more than 55,000 simultaneous clients. </w:t>
      </w:r>
      <w:r w:rsidR="00283CB1">
        <w:br/>
      </w:r>
      <w:r w:rsidR="00283CB1">
        <w:rPr>
          <w:noProof/>
        </w:rPr>
        <w:drawing>
          <wp:inline distT="0" distB="0" distL="0" distR="0" wp14:anchorId="6FDDDEA9" wp14:editId="2DB3EC09">
            <wp:extent cx="5731510" cy="2865755"/>
            <wp:effectExtent l="0" t="0" r="2540" b="0"/>
            <wp:docPr id="1" name="Picture 1" descr="Differentiating Cat-M1, NB-IoT and GSM-IoT.&#10;Sour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fferentiating Cat-M1, NB-IoT and GSM-IoT.&#10;Source: "/>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0BE87EE" w14:textId="2BC72ACC" w:rsidR="00283CB1" w:rsidRDefault="00283CB1" w:rsidP="00842CFB">
      <w:pPr>
        <w:pStyle w:val="Caption"/>
      </w:pPr>
      <w:bookmarkStart w:id="21" w:name="_Toc143358135"/>
      <w:r>
        <w:t xml:space="preserve">Figure </w:t>
      </w:r>
      <w:r w:rsidR="00C7118D">
        <w:fldChar w:fldCharType="begin"/>
      </w:r>
      <w:r w:rsidR="00C7118D">
        <w:instrText xml:space="preserve"> STYLEREF 1 \s </w:instrText>
      </w:r>
      <w:r w:rsidR="00C7118D">
        <w:fldChar w:fldCharType="separate"/>
      </w:r>
      <w:r w:rsidR="00C7118D">
        <w:t>1</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1</w:t>
      </w:r>
      <w:r w:rsidR="00C7118D">
        <w:fldChar w:fldCharType="end"/>
      </w:r>
      <w:r>
        <w:t xml:space="preserve">  Differentiating </w:t>
      </w:r>
      <w:r>
        <w:rPr>
          <w:lang w:val="en-US"/>
        </w:rPr>
        <w:t>Cat-M1 and NB-IoT technologies.</w:t>
      </w:r>
      <w:r>
        <w:t xml:space="preserve"> Image from </w:t>
      </w:r>
      <w:r w:rsidR="0068564C">
        <w:fldChar w:fldCharType="begin" w:fldLock="1"/>
      </w:r>
      <w:r w:rsidR="0003482D">
        <w:instrText>ADDIN CSL_CITATION {"citationItems":[{"id":"ITEM-1","itemData":{"URL":"https://www.3gpp.org/news-events/1805-iot_r14","accessed":{"date-parts":[["2021","1","5"]]},"id":"ITEM-1","issued":{"date-parts":[["2016"]]},"title":"Standards for the IoT","type":"webpage"},"uris":["http://www.mendeley.com/documents/?uuid=157ab496-ecad-301f-9337-27cad56dd4b6"]}],"mendeley":{"formattedCitation":"(&lt;i&gt;Standards for the IoT&lt;/i&gt;, 2016)","plainTextFormattedCitation":"(Standards for the IoT, 2016)","previouslyFormattedCitation":"(&lt;i&gt;Standards for the IoT&lt;/i&gt;, 2016)"},"properties":{"noteIndex":0},"schema":"https://github.com/citation-style-language/schema/raw/master/csl-citation.json"}</w:instrText>
      </w:r>
      <w:r w:rsidR="0068564C">
        <w:fldChar w:fldCharType="separate"/>
      </w:r>
      <w:r w:rsidR="0068564C" w:rsidRPr="0068564C">
        <w:t>(</w:t>
      </w:r>
      <w:r w:rsidR="0068564C" w:rsidRPr="0068564C">
        <w:rPr>
          <w:i/>
        </w:rPr>
        <w:t>Standards for the IoT</w:t>
      </w:r>
      <w:r w:rsidR="0068564C" w:rsidRPr="0068564C">
        <w:t>, 2016)</w:t>
      </w:r>
      <w:bookmarkEnd w:id="21"/>
      <w:r w:rsidR="0068564C">
        <w:fldChar w:fldCharType="end"/>
      </w:r>
    </w:p>
    <w:p w14:paraId="4CFD6041" w14:textId="7ED837BB" w:rsidR="00DB53A4" w:rsidRDefault="0068564C" w:rsidP="00C90D24">
      <w:pPr>
        <w:pStyle w:val="BodyText"/>
        <w:rPr>
          <w:rFonts w:asciiTheme="minorHAnsi" w:hAnsiTheme="minorHAnsi"/>
          <w:szCs w:val="22"/>
          <w:lang w:eastAsia="en-NZ"/>
        </w:rPr>
      </w:pPr>
      <w:r>
        <w:t xml:space="preserve">1d. </w:t>
      </w:r>
      <w:r>
        <w:rPr>
          <w:lang w:eastAsia="en-NZ"/>
        </w:rPr>
        <w:t>WiMAX (</w:t>
      </w:r>
      <w:proofErr w:type="spellStart"/>
      <w:r>
        <w:rPr>
          <w:lang w:eastAsia="en-NZ"/>
        </w:rPr>
        <w:t>WorldwIde</w:t>
      </w:r>
      <w:proofErr w:type="spellEnd"/>
      <w:r>
        <w:rPr>
          <w:lang w:eastAsia="en-NZ"/>
        </w:rPr>
        <w:t xml:space="preserve"> operability over </w:t>
      </w:r>
      <w:proofErr w:type="spellStart"/>
      <w:r>
        <w:rPr>
          <w:lang w:eastAsia="en-NZ"/>
        </w:rPr>
        <w:t>MicrowAve</w:t>
      </w:r>
      <w:proofErr w:type="spellEnd"/>
      <w:r>
        <w:rPr>
          <w:lang w:eastAsia="en-NZ"/>
        </w:rPr>
        <w:t>) is a technology using Microwave links.</w:t>
      </w:r>
      <w:r>
        <w:rPr>
          <w:lang w:eastAsia="en-NZ"/>
        </w:rPr>
        <w:br/>
        <w:t xml:space="preserve">WiMAX does not require line of sight to operate and has further range than conventional </w:t>
      </w:r>
      <w:proofErr w:type="spellStart"/>
      <w:r>
        <w:rPr>
          <w:lang w:eastAsia="en-NZ"/>
        </w:rPr>
        <w:t>Wifi</w:t>
      </w:r>
      <w:proofErr w:type="spellEnd"/>
      <w:r>
        <w:rPr>
          <w:lang w:eastAsia="en-NZ"/>
        </w:rPr>
        <w:t xml:space="preserve"> (30-50km maximum limit for line of sight).  Power usage is very good compared to cellular networks</w:t>
      </w:r>
      <w:r w:rsidR="0003482D">
        <w:rPr>
          <w:lang w:eastAsia="en-NZ"/>
        </w:rPr>
        <w:t xml:space="preserve"> </w:t>
      </w:r>
      <w:r w:rsidR="0003482D">
        <w:rPr>
          <w:lang w:eastAsia="en-NZ"/>
        </w:rPr>
        <w:fldChar w:fldCharType="begin" w:fldLock="1"/>
      </w:r>
      <w:r w:rsidR="0003482D">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Pr>
          <w:lang w:eastAsia="en-NZ"/>
        </w:rPr>
        <w:fldChar w:fldCharType="separate"/>
      </w:r>
      <w:r w:rsidR="0003482D" w:rsidRPr="0003482D">
        <w:rPr>
          <w:noProof/>
          <w:lang w:eastAsia="en-NZ"/>
        </w:rPr>
        <w:t>(Deruyck et al., 2010)</w:t>
      </w:r>
      <w:r w:rsidR="0003482D">
        <w:rPr>
          <w:lang w:eastAsia="en-NZ"/>
        </w:rPr>
        <w:fldChar w:fldCharType="end"/>
      </w:r>
      <w:r>
        <w:rPr>
          <w:lang w:eastAsia="en-NZ"/>
        </w:rPr>
        <w:t xml:space="preserve">. There are two main types of </w:t>
      </w:r>
      <w:proofErr w:type="gramStart"/>
      <w:r>
        <w:rPr>
          <w:lang w:eastAsia="en-NZ"/>
        </w:rPr>
        <w:t>WiMAX</w:t>
      </w:r>
      <w:proofErr w:type="gramEnd"/>
      <w:r>
        <w:rPr>
          <w:lang w:eastAsia="en-NZ"/>
        </w:rPr>
        <w:t>; fixed and mobile and these are very different</w:t>
      </w:r>
      <w:r w:rsidR="00F83ED1">
        <w:rPr>
          <w:lang w:eastAsia="en-NZ"/>
        </w:rPr>
        <w:t xml:space="preserve"> in infrastructure</w:t>
      </w:r>
      <w:r>
        <w:rPr>
          <w:lang w:eastAsia="en-NZ"/>
        </w:rPr>
        <w:t xml:space="preserve">. There are few public WiMAX deployments in NZ and none in rural spaces so the farmer would need to invest in WiMAX infrastructure and deploy stations in the appropriate places to get coverage to and from the remote areas. </w:t>
      </w:r>
      <w:proofErr w:type="spellStart"/>
      <w:r>
        <w:rPr>
          <w:lang w:eastAsia="en-NZ"/>
        </w:rPr>
        <w:t>Wimax</w:t>
      </w:r>
      <w:proofErr w:type="spellEnd"/>
      <w:r>
        <w:rPr>
          <w:lang w:eastAsia="en-NZ"/>
        </w:rPr>
        <w:t xml:space="preserve"> appears to be losing the battle for spectrum to cellular providers and a “recent” (2017) spectrum analysis report indicates there is little intention for WiMAX to be implemented in a large scale in NZ </w:t>
      </w:r>
      <w:r w:rsidR="0003482D">
        <w:rPr>
          <w:lang w:eastAsia="en-NZ"/>
        </w:rPr>
        <w:fldChar w:fldCharType="begin" w:fldLock="1"/>
      </w:r>
      <w:r w:rsidR="00DB53A4">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Pr>
          <w:lang w:eastAsia="en-NZ"/>
        </w:rPr>
        <w:fldChar w:fldCharType="separate"/>
      </w:r>
      <w:r w:rsidR="0003482D" w:rsidRPr="0003482D">
        <w:rPr>
          <w:noProof/>
          <w:lang w:eastAsia="en-NZ"/>
        </w:rPr>
        <w:t>(New Zealand IoT Alliance, 2019)</w:t>
      </w:r>
      <w:r w:rsidR="0003482D">
        <w:rPr>
          <w:lang w:eastAsia="en-NZ"/>
        </w:rPr>
        <w:fldChar w:fldCharType="end"/>
      </w:r>
      <w:r w:rsidR="0003482D">
        <w:rPr>
          <w:lang w:eastAsia="en-NZ"/>
        </w:rPr>
        <w:t xml:space="preserve">. </w:t>
      </w:r>
      <w:r>
        <w:rPr>
          <w:lang w:eastAsia="en-NZ"/>
        </w:rPr>
        <w:t xml:space="preserve">As such, for futureproofing rationales, WiMAX </w:t>
      </w:r>
      <w:r w:rsidR="00F83ED1">
        <w:rPr>
          <w:lang w:eastAsia="en-NZ"/>
        </w:rPr>
        <w:t xml:space="preserve">Is not recommended for use. </w:t>
      </w:r>
      <w:r>
        <w:rPr>
          <w:lang w:eastAsia="en-NZ"/>
        </w:rPr>
        <w:br/>
      </w:r>
      <w:r w:rsidR="00030A9C">
        <w:br/>
      </w:r>
      <w:r w:rsidR="0003482D">
        <w:t xml:space="preserve">1e. </w:t>
      </w:r>
      <w:proofErr w:type="spellStart"/>
      <w:r w:rsidR="0003482D">
        <w:t>SigFox</w:t>
      </w:r>
      <w:proofErr w:type="spellEnd"/>
      <w:r w:rsidR="0003482D">
        <w:t xml:space="preserve">. </w:t>
      </w:r>
      <w:proofErr w:type="spellStart"/>
      <w:r w:rsidR="0003482D">
        <w:rPr>
          <w:lang w:eastAsia="en-NZ"/>
        </w:rPr>
        <w:t>SigFox</w:t>
      </w:r>
      <w:proofErr w:type="spellEnd"/>
      <w:r w:rsidR="0003482D">
        <w:rPr>
          <w:lang w:eastAsia="en-NZ"/>
        </w:rPr>
        <w:t xml:space="preserve"> is a proprietary system where IoT devices connect to base stations which connect to each other via point-point links (max of 50km range) back to the </w:t>
      </w:r>
      <w:proofErr w:type="spellStart"/>
      <w:r w:rsidR="0003482D">
        <w:rPr>
          <w:lang w:eastAsia="en-NZ"/>
        </w:rPr>
        <w:t>SigFox</w:t>
      </w:r>
      <w:proofErr w:type="spellEnd"/>
      <w:r w:rsidR="0003482D">
        <w:rPr>
          <w:lang w:eastAsia="en-NZ"/>
        </w:rPr>
        <w:t xml:space="preserve"> cloud. Each sensor can report up to 12 bytes in a message (26 bytes in a frame), with a maximum of 140 messages per day. Transmission speed is either 100 or 600 bits per second </w:t>
      </w:r>
      <w:r w:rsidR="00DB53A4">
        <w:rPr>
          <w:lang w:eastAsia="en-NZ"/>
        </w:rPr>
        <w:fldChar w:fldCharType="begin" w:fldLock="1"/>
      </w:r>
      <w:r w:rsidR="00477B51">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Pr>
          <w:lang w:eastAsia="en-NZ"/>
        </w:rPr>
        <w:fldChar w:fldCharType="separate"/>
      </w:r>
      <w:r w:rsidR="008533DA" w:rsidRPr="008533DA">
        <w:rPr>
          <w:noProof/>
          <w:lang w:eastAsia="en-NZ"/>
        </w:rPr>
        <w:t>(SigFox, 2023b)</w:t>
      </w:r>
      <w:r w:rsidR="00DB53A4">
        <w:rPr>
          <w:lang w:eastAsia="en-NZ"/>
        </w:rPr>
        <w:fldChar w:fldCharType="end"/>
      </w:r>
      <w:r w:rsidR="00DB53A4">
        <w:rPr>
          <w:lang w:eastAsia="en-NZ"/>
        </w:rPr>
        <w:t>.</w:t>
      </w:r>
      <w:r w:rsidR="0003482D">
        <w:rPr>
          <w:lang w:eastAsia="en-NZ"/>
        </w:rPr>
        <w:br/>
        <w:t xml:space="preserve">Coverage of </w:t>
      </w:r>
      <w:r w:rsidR="00DB53A4">
        <w:rPr>
          <w:lang w:eastAsia="en-NZ"/>
        </w:rPr>
        <w:t xml:space="preserve">some areas in New Zealand </w:t>
      </w:r>
      <w:r w:rsidR="0003482D">
        <w:rPr>
          <w:lang w:eastAsia="en-NZ"/>
        </w:rPr>
        <w:t xml:space="preserve">is suggested at Sigfox’s commercial website </w:t>
      </w:r>
      <w:r w:rsidR="008533DA">
        <w:rPr>
          <w:lang w:eastAsia="en-NZ"/>
        </w:rPr>
        <w:fldChar w:fldCharType="begin" w:fldLock="1"/>
      </w:r>
      <w:r w:rsidR="00477B51">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Pr>
          <w:lang w:eastAsia="en-NZ"/>
        </w:rPr>
        <w:fldChar w:fldCharType="separate"/>
      </w:r>
      <w:r w:rsidR="008533DA" w:rsidRPr="008533DA">
        <w:rPr>
          <w:noProof/>
          <w:lang w:eastAsia="en-NZ"/>
        </w:rPr>
        <w:t>(SigFox, 2023a)</w:t>
      </w:r>
      <w:r w:rsidR="008533DA">
        <w:rPr>
          <w:lang w:eastAsia="en-NZ"/>
        </w:rPr>
        <w:fldChar w:fldCharType="end"/>
      </w:r>
      <w:r w:rsidR="008533DA">
        <w:rPr>
          <w:lang w:eastAsia="en-NZ"/>
        </w:rPr>
        <w:t xml:space="preserve"> </w:t>
      </w:r>
      <w:r w:rsidR="0003482D">
        <w:rPr>
          <w:lang w:eastAsia="en-NZ"/>
        </w:rPr>
        <w:t xml:space="preserve">however both the proprietary nature of </w:t>
      </w:r>
      <w:proofErr w:type="spellStart"/>
      <w:r w:rsidR="0003482D">
        <w:rPr>
          <w:lang w:eastAsia="en-NZ"/>
        </w:rPr>
        <w:t>SigFox</w:t>
      </w:r>
      <w:proofErr w:type="spellEnd"/>
      <w:r w:rsidR="0003482D">
        <w:rPr>
          <w:lang w:eastAsia="en-NZ"/>
        </w:rPr>
        <w:t xml:space="preserve"> and it’s low transmission rates, make it unappealing as a solution, and </w:t>
      </w:r>
      <w:proofErr w:type="spellStart"/>
      <w:r w:rsidR="0003482D">
        <w:rPr>
          <w:lang w:eastAsia="en-NZ"/>
        </w:rPr>
        <w:t>SigFox</w:t>
      </w:r>
      <w:proofErr w:type="spellEnd"/>
      <w:r w:rsidR="0003482D">
        <w:rPr>
          <w:lang w:eastAsia="en-NZ"/>
        </w:rPr>
        <w:t xml:space="preserve"> </w:t>
      </w:r>
      <w:r w:rsidR="008533DA">
        <w:rPr>
          <w:lang w:eastAsia="en-NZ"/>
        </w:rPr>
        <w:t>is not recommended for use</w:t>
      </w:r>
      <w:r w:rsidR="0003482D">
        <w:rPr>
          <w:lang w:eastAsia="en-NZ"/>
        </w:rPr>
        <w:t>.</w:t>
      </w:r>
      <w:r w:rsidR="00DB53A4">
        <w:rPr>
          <w:lang w:eastAsia="en-NZ"/>
        </w:rPr>
        <w:br/>
      </w:r>
      <w:r w:rsidR="00030A9C">
        <w:rPr>
          <w:rFonts w:asciiTheme="minorHAnsi" w:hAnsiTheme="minorHAnsi"/>
          <w:szCs w:val="22"/>
          <w:lang w:eastAsia="en-NZ"/>
        </w:rPr>
        <w:br/>
      </w:r>
      <w:r w:rsidR="00DB53A4">
        <w:rPr>
          <w:rFonts w:asciiTheme="minorHAnsi" w:hAnsiTheme="minorHAnsi"/>
          <w:szCs w:val="22"/>
          <w:lang w:eastAsia="en-NZ"/>
        </w:rPr>
        <w:t xml:space="preserve">1f. </w:t>
      </w:r>
      <w:r w:rsidR="00DB53A4">
        <w:rPr>
          <w:lang w:val="en-US"/>
        </w:rPr>
        <w:t xml:space="preserve">Lora is a competitor to </w:t>
      </w:r>
      <w:proofErr w:type="spellStart"/>
      <w:r w:rsidR="00DB53A4">
        <w:rPr>
          <w:lang w:val="en-US"/>
        </w:rPr>
        <w:t>SigFox</w:t>
      </w:r>
      <w:proofErr w:type="spellEnd"/>
      <w:r w:rsidR="00DB53A4">
        <w:rPr>
          <w:lang w:val="en-US"/>
        </w:rPr>
        <w:t xml:space="preserve">. This is a low power communications protocol designed to send small packets of data at regular intervals with low-power usage. It’s a proprietary protocol owned by </w:t>
      </w:r>
      <w:proofErr w:type="spellStart"/>
      <w:r w:rsidR="00DB53A4">
        <w:rPr>
          <w:lang w:val="en-US"/>
        </w:rPr>
        <w:t>Semtech</w:t>
      </w:r>
      <w:proofErr w:type="spellEnd"/>
      <w:r w:rsidR="00DB53A4">
        <w:rPr>
          <w:lang w:val="en-US"/>
        </w:rPr>
        <w:t xml:space="preserve">. </w:t>
      </w:r>
      <w:r w:rsidR="00DB53A4">
        <w:rPr>
          <w:lang w:val="en-US"/>
        </w:rPr>
        <w:fldChar w:fldCharType="begin" w:fldLock="1"/>
      </w:r>
      <w:r w:rsidR="00DB53A4">
        <w:rPr>
          <w:lang w:val="en-US"/>
        </w:rPr>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Pr>
          <w:lang w:val="en-US"/>
        </w:rPr>
        <w:fldChar w:fldCharType="separate"/>
      </w:r>
      <w:r w:rsidR="00DB53A4" w:rsidRPr="00DB53A4">
        <w:rPr>
          <w:noProof/>
          <w:lang w:val="en-US"/>
        </w:rPr>
        <w:t>(</w:t>
      </w:r>
      <w:r w:rsidR="00DB53A4" w:rsidRPr="00DB53A4">
        <w:rPr>
          <w:i/>
          <w:noProof/>
          <w:lang w:val="en-US"/>
        </w:rPr>
        <w:t>What Is LoRaWAN® | LoRa Alliance®</w:t>
      </w:r>
      <w:r w:rsidR="00DB53A4" w:rsidRPr="00DB53A4">
        <w:rPr>
          <w:noProof/>
          <w:lang w:val="en-US"/>
        </w:rPr>
        <w:t>, n.d.)</w:t>
      </w:r>
      <w:r w:rsidR="00DB53A4">
        <w:rPr>
          <w:lang w:val="en-US"/>
        </w:rPr>
        <w:fldChar w:fldCharType="end"/>
      </w:r>
      <w:proofErr w:type="spellStart"/>
      <w:r w:rsidR="00DB53A4">
        <w:rPr>
          <w:lang w:val="en-US"/>
        </w:rPr>
        <w:t>LoRaWAN</w:t>
      </w:r>
      <w:proofErr w:type="spellEnd"/>
      <w:r w:rsidR="00DB53A4">
        <w:rPr>
          <w:lang w:val="en-US"/>
        </w:rPr>
        <w:t xml:space="preserve"> is an open source point to multipoint </w:t>
      </w:r>
      <w:r w:rsidR="00DB53A4">
        <w:rPr>
          <w:lang w:val="en-US"/>
        </w:rPr>
        <w:lastRenderedPageBreak/>
        <w:t xml:space="preserve">messaging protocol built to </w:t>
      </w:r>
      <w:r w:rsidR="00DB53A4">
        <w:t>utilise</w:t>
      </w:r>
      <w:r w:rsidR="00DB53A4">
        <w:rPr>
          <w:lang w:val="en-US"/>
        </w:rPr>
        <w:t xml:space="preserve"> the Lora communications protocol. </w:t>
      </w:r>
      <w:r w:rsidR="00DB53A4">
        <w:rPr>
          <w:lang w:val="en-US"/>
        </w:rPr>
        <w:fldChar w:fldCharType="begin" w:fldLock="1"/>
      </w:r>
      <w:r w:rsidR="00DB53A4">
        <w:rPr>
          <w:lang w:val="en-US"/>
        </w:rPr>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Pr>
          <w:lang w:val="en-US"/>
        </w:rPr>
        <w:fldChar w:fldCharType="separate"/>
      </w:r>
      <w:r w:rsidR="00DB53A4">
        <w:rPr>
          <w:noProof/>
          <w:lang w:val="en-US"/>
        </w:rPr>
        <w:t>(</w:t>
      </w:r>
      <w:r w:rsidR="00DB53A4">
        <w:rPr>
          <w:i/>
          <w:noProof/>
          <w:lang w:val="en-US"/>
        </w:rPr>
        <w:t>What Is LoRaWAN® | LoRa Alliance®</w:t>
      </w:r>
      <w:r w:rsidR="00DB53A4">
        <w:rPr>
          <w:noProof/>
          <w:lang w:val="en-US"/>
        </w:rPr>
        <w:t>, n.d.)</w:t>
      </w:r>
      <w:r w:rsidR="00DB53A4">
        <w:rPr>
          <w:lang w:val="en-US"/>
        </w:rPr>
        <w:fldChar w:fldCharType="end"/>
      </w:r>
      <w:r w:rsidR="00DB53A4">
        <w:rPr>
          <w:lang w:val="en-US"/>
        </w:rPr>
        <w:t xml:space="preserve"> </w:t>
      </w:r>
      <w:r w:rsidR="00DB53A4">
        <w:rPr>
          <w:lang w:val="en-US"/>
        </w:rPr>
        <w:br/>
      </w:r>
      <w:proofErr w:type="spellStart"/>
      <w:r w:rsidR="00DB53A4">
        <w:rPr>
          <w:lang w:eastAsia="en-NZ"/>
        </w:rPr>
        <w:t>LoraWAN</w:t>
      </w:r>
      <w:proofErr w:type="spellEnd"/>
      <w:r w:rsidR="00DB53A4">
        <w:rPr>
          <w:lang w:eastAsia="en-NZ"/>
        </w:rPr>
        <w:t xml:space="preserve"> has very low power requirements and a practical range of up to 3km in an urban environment </w:t>
      </w:r>
      <w:r w:rsidR="00DB53A4">
        <w:rPr>
          <w:lang w:eastAsia="en-NZ"/>
        </w:rPr>
        <w:fldChar w:fldCharType="begin" w:fldLock="1"/>
      </w:r>
      <w:r w:rsidR="00DB53A4">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Pr>
          <w:lang w:eastAsia="en-NZ"/>
        </w:rPr>
        <w:fldChar w:fldCharType="separate"/>
      </w:r>
      <w:r w:rsidR="00DB53A4">
        <w:rPr>
          <w:noProof/>
          <w:lang w:eastAsia="en-NZ"/>
        </w:rPr>
        <w:t>(Augustin et al., 2016)</w:t>
      </w:r>
      <w:r w:rsidR="00DB53A4">
        <w:rPr>
          <w:lang w:eastAsia="en-NZ"/>
        </w:rPr>
        <w:fldChar w:fldCharType="end"/>
      </w:r>
      <w:r w:rsidR="00DB53A4">
        <w:rPr>
          <w:lang w:eastAsia="en-NZ"/>
        </w:rPr>
        <w:t xml:space="preserve"> and up to 15km in an rural environment </w:t>
      </w:r>
      <w:r w:rsidR="00DB53A4">
        <w:rPr>
          <w:lang w:eastAsia="en-NZ"/>
        </w:rPr>
        <w:fldChar w:fldCharType="begin" w:fldLock="1"/>
      </w:r>
      <w:r w:rsidR="00DB53A4">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Pr>
          <w:lang w:eastAsia="en-NZ"/>
        </w:rPr>
        <w:fldChar w:fldCharType="separate"/>
      </w:r>
      <w:r w:rsidR="00DB53A4" w:rsidRPr="00DB53A4">
        <w:rPr>
          <w:noProof/>
          <w:lang w:eastAsia="en-NZ"/>
        </w:rPr>
        <w:t>(Haxhibeqiri et al., 2018a)</w:t>
      </w:r>
      <w:r w:rsidR="00DB53A4">
        <w:rPr>
          <w:lang w:eastAsia="en-NZ"/>
        </w:rPr>
        <w:fldChar w:fldCharType="end"/>
      </w:r>
      <w:r w:rsidR="00DB53A4">
        <w:rPr>
          <w:lang w:eastAsia="en-NZ"/>
        </w:rPr>
        <w:t xml:space="preserve"> but has a duty cycle limit (1% duty equals 36 seconds of communications time per hour for each device). It prefers line-of-sight communication to perform well. </w:t>
      </w:r>
      <w:r w:rsidR="00DB53A4">
        <w:rPr>
          <w:lang w:eastAsia="en-NZ"/>
        </w:rPr>
        <w:fldChar w:fldCharType="begin" w:fldLock="1"/>
      </w:r>
      <w:r w:rsidR="00DB53A4">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Pr>
          <w:lang w:eastAsia="en-NZ"/>
        </w:rPr>
        <w:fldChar w:fldCharType="separate"/>
      </w:r>
      <w:r w:rsidR="00DB53A4" w:rsidRPr="00DB53A4">
        <w:rPr>
          <w:noProof/>
          <w:lang w:eastAsia="en-NZ"/>
        </w:rPr>
        <w:t>(Haxhibeqiri et al., 2018a)</w:t>
      </w:r>
      <w:r w:rsidR="00DB53A4">
        <w:rPr>
          <w:lang w:eastAsia="en-NZ"/>
        </w:rPr>
        <w:fldChar w:fldCharType="end"/>
      </w:r>
      <w:r w:rsidR="00DB53A4">
        <w:rPr>
          <w:lang w:eastAsia="en-NZ"/>
        </w:rPr>
        <w:t xml:space="preserve">. Transmission speed varies from 300bps to 37.5kbps with a maximum payload of 246 bytes. </w:t>
      </w:r>
      <w:r w:rsidR="00DB53A4">
        <w:rPr>
          <w:lang w:eastAsia="en-NZ"/>
        </w:rPr>
        <w:br/>
        <w:t xml:space="preserve">The theoretical maximum nodes in a Lora system are 10,000 but </w:t>
      </w:r>
      <w:proofErr w:type="spellStart"/>
      <w:r w:rsidR="00DB53A4">
        <w:rPr>
          <w:lang w:eastAsia="en-NZ"/>
        </w:rPr>
        <w:t>LoraWAN</w:t>
      </w:r>
      <w:proofErr w:type="spellEnd"/>
      <w:r w:rsidR="00DB53A4">
        <w:rPr>
          <w:lang w:eastAsia="en-NZ"/>
        </w:rPr>
        <w:t xml:space="preserve"> has scaling issues of a maximum of 8,000 devices (1000 nodes per channel with 8 channels) at a collision rate of 95%  </w:t>
      </w:r>
      <w:r w:rsidR="00DB53A4">
        <w:rPr>
          <w:lang w:eastAsia="en-NZ"/>
        </w:rPr>
        <w:fldChar w:fldCharType="begin" w:fldLock="1"/>
      </w:r>
      <w:r w:rsidR="00DB53A4">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Pr>
          <w:lang w:eastAsia="en-NZ"/>
        </w:rPr>
        <w:fldChar w:fldCharType="separate"/>
      </w:r>
      <w:r w:rsidR="00DB53A4" w:rsidRPr="00DB53A4">
        <w:rPr>
          <w:noProof/>
          <w:lang w:eastAsia="en-NZ"/>
        </w:rPr>
        <w:t>(Lavric &amp; Popa, 2018)</w:t>
      </w:r>
      <w:r w:rsidR="00DB53A4">
        <w:rPr>
          <w:lang w:eastAsia="en-NZ"/>
        </w:rPr>
        <w:fldChar w:fldCharType="end"/>
      </w:r>
      <w:r w:rsidR="00DB53A4">
        <w:rPr>
          <w:lang w:eastAsia="en-NZ"/>
        </w:rPr>
        <w:t xml:space="preserve">. More stations are required </w:t>
      </w:r>
      <w:proofErr w:type="gramStart"/>
      <w:r w:rsidR="00DB53A4">
        <w:rPr>
          <w:lang w:eastAsia="en-NZ"/>
        </w:rPr>
        <w:t>in order to</w:t>
      </w:r>
      <w:proofErr w:type="gramEnd"/>
      <w:r w:rsidR="00DB53A4">
        <w:rPr>
          <w:lang w:eastAsia="en-NZ"/>
        </w:rPr>
        <w:t xml:space="preserve"> alleviate this, which is possible as </w:t>
      </w:r>
      <w:proofErr w:type="spellStart"/>
      <w:r w:rsidR="00DB53A4">
        <w:rPr>
          <w:lang w:eastAsia="en-NZ"/>
        </w:rPr>
        <w:t>LoraWAN</w:t>
      </w:r>
      <w:proofErr w:type="spellEnd"/>
      <w:r w:rsidR="00DB53A4">
        <w:rPr>
          <w:lang w:eastAsia="en-NZ"/>
        </w:rPr>
        <w:t xml:space="preserve"> operates in a star of stars fashion where every station receives the transmissions of all devices around it. </w:t>
      </w:r>
    </w:p>
    <w:p w14:paraId="2F626E2A" w14:textId="5DBECC66" w:rsidR="00DB53A4" w:rsidRDefault="00DB53A4" w:rsidP="00C90D24">
      <w:pPr>
        <w:pStyle w:val="BodyText"/>
        <w:rPr>
          <w:lang w:eastAsia="en-NZ"/>
        </w:rPr>
      </w:pPr>
      <w:r>
        <w:rPr>
          <w:lang w:eastAsia="en-NZ"/>
        </w:rPr>
        <w:t xml:space="preserve">In NZ, there are two widespread public </w:t>
      </w:r>
      <w:proofErr w:type="spellStart"/>
      <w:r>
        <w:rPr>
          <w:lang w:eastAsia="en-NZ"/>
        </w:rPr>
        <w:t>LoraWan</w:t>
      </w:r>
      <w:proofErr w:type="spellEnd"/>
      <w:r>
        <w:rPr>
          <w:lang w:eastAsia="en-NZ"/>
        </w:rPr>
        <w:t xml:space="preserve"> deployments but in</w:t>
      </w:r>
      <w:r w:rsidR="00F83ED1">
        <w:rPr>
          <w:lang w:eastAsia="en-NZ"/>
        </w:rPr>
        <w:t xml:space="preserve"> many sites</w:t>
      </w:r>
      <w:r>
        <w:rPr>
          <w:lang w:eastAsia="en-NZ"/>
        </w:rPr>
        <w:t xml:space="preserve">, the farmer would need to invest in </w:t>
      </w:r>
      <w:proofErr w:type="spellStart"/>
      <w:r>
        <w:rPr>
          <w:lang w:eastAsia="en-NZ"/>
        </w:rPr>
        <w:t>LoraWan</w:t>
      </w:r>
      <w:proofErr w:type="spellEnd"/>
      <w:r>
        <w:rPr>
          <w:lang w:eastAsia="en-NZ"/>
        </w:rPr>
        <w:t xml:space="preserve"> infrastructure and deploy stations in the appropriate places to get coverage to and from the </w:t>
      </w:r>
      <w:r w:rsidR="00F83ED1">
        <w:rPr>
          <w:lang w:eastAsia="en-NZ"/>
        </w:rPr>
        <w:t xml:space="preserve">back-end </w:t>
      </w:r>
      <w:r>
        <w:rPr>
          <w:lang w:eastAsia="en-NZ"/>
        </w:rPr>
        <w:t xml:space="preserve">stations. </w:t>
      </w:r>
      <w:r>
        <w:rPr>
          <w:lang w:eastAsia="en-NZ"/>
        </w:rPr>
        <w:br/>
        <w:t xml:space="preserve">There are no fees at present for operating </w:t>
      </w:r>
      <w:proofErr w:type="spellStart"/>
      <w:r>
        <w:rPr>
          <w:lang w:eastAsia="en-NZ"/>
        </w:rPr>
        <w:t>LoraWan</w:t>
      </w:r>
      <w:proofErr w:type="spellEnd"/>
      <w:r>
        <w:rPr>
          <w:lang w:eastAsia="en-NZ"/>
        </w:rPr>
        <w:t xml:space="preserve"> systems but a license is required. </w:t>
      </w:r>
      <w:r>
        <w:rPr>
          <w:lang w:eastAsia="en-NZ"/>
        </w:rPr>
        <w:fldChar w:fldCharType="begin" w:fldLock="1"/>
      </w:r>
      <w:r>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Pr>
          <w:lang w:eastAsia="en-NZ"/>
        </w:rPr>
        <w:fldChar w:fldCharType="separate"/>
      </w:r>
      <w:r w:rsidRPr="00DB53A4">
        <w:rPr>
          <w:noProof/>
          <w:lang w:eastAsia="en-NZ"/>
        </w:rPr>
        <w:t>(</w:t>
      </w:r>
      <w:r w:rsidRPr="00DB53A4">
        <w:rPr>
          <w:i/>
          <w:noProof/>
          <w:lang w:eastAsia="en-NZ"/>
        </w:rPr>
        <w:t>Short Range Devices GURL | Radio Spectrum Management New Zealand</w:t>
      </w:r>
      <w:r w:rsidRPr="00DB53A4">
        <w:rPr>
          <w:noProof/>
          <w:lang w:eastAsia="en-NZ"/>
        </w:rPr>
        <w:t>, n.d.)</w:t>
      </w:r>
      <w:r>
        <w:rPr>
          <w:lang w:eastAsia="en-NZ"/>
        </w:rPr>
        <w:fldChar w:fldCharType="end"/>
      </w:r>
      <w:r>
        <w:rPr>
          <w:lang w:eastAsia="en-NZ"/>
        </w:rPr>
        <w:br/>
        <w:t xml:space="preserve">Each </w:t>
      </w:r>
      <w:proofErr w:type="spellStart"/>
      <w:r>
        <w:rPr>
          <w:lang w:eastAsia="en-NZ"/>
        </w:rPr>
        <w:t>LoraWan</w:t>
      </w:r>
      <w:proofErr w:type="spellEnd"/>
      <w:r>
        <w:rPr>
          <w:lang w:eastAsia="en-NZ"/>
        </w:rPr>
        <w:t xml:space="preserve"> edge station requires a TCP/IP-based backhaul protocol to deliver content to the cloud. This could be possible within an area covered by one of the 5G protocols.</w:t>
      </w:r>
    </w:p>
    <w:p w14:paraId="6BD86E4F" w14:textId="77777777" w:rsidR="00842CFB" w:rsidRDefault="00DB53A4" w:rsidP="00842CFB">
      <w:pPr>
        <w:pStyle w:val="BodyText"/>
        <w:rPr>
          <w:lang w:eastAsia="en-NZ"/>
        </w:rPr>
      </w:pPr>
      <w:r>
        <w:rPr>
          <w:rFonts w:asciiTheme="minorHAnsi" w:hAnsiTheme="minorHAnsi"/>
          <w:szCs w:val="22"/>
          <w:lang w:eastAsia="en-NZ"/>
        </w:rPr>
        <w:t xml:space="preserve">1g. </w:t>
      </w:r>
      <w:r>
        <w:rPr>
          <w:lang w:eastAsia="en-NZ"/>
        </w:rPr>
        <w:t xml:space="preserve">Dedicated radio links utilising microwave transmissions are a possible </w:t>
      </w:r>
      <w:proofErr w:type="gramStart"/>
      <w:r>
        <w:rPr>
          <w:lang w:eastAsia="en-NZ"/>
        </w:rPr>
        <w:t>solution</w:t>
      </w:r>
      <w:proofErr w:type="gramEnd"/>
      <w:r>
        <w:rPr>
          <w:lang w:eastAsia="en-NZ"/>
        </w:rPr>
        <w:t xml:space="preserve"> but the frequencies used are not generally available for the general public and would require specific designs for each station. Annual licensing costs also apply </w:t>
      </w:r>
      <w:r>
        <w:rPr>
          <w:lang w:eastAsia="en-NZ"/>
        </w:rPr>
        <w:fldChar w:fldCharType="begin" w:fldLock="1"/>
      </w:r>
      <w:r>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Pr>
          <w:lang w:eastAsia="en-NZ"/>
        </w:rPr>
        <w:fldChar w:fldCharType="separate"/>
      </w:r>
      <w:r w:rsidRPr="00DB53A4">
        <w:rPr>
          <w:noProof/>
          <w:lang w:eastAsia="en-NZ"/>
        </w:rPr>
        <w:t>(</w:t>
      </w:r>
      <w:r w:rsidRPr="00DB53A4">
        <w:rPr>
          <w:i/>
          <w:noProof/>
          <w:lang w:eastAsia="en-NZ"/>
        </w:rPr>
        <w:t>Fixed Link Licence | Radio Spectrum Management New Zealand</w:t>
      </w:r>
      <w:r w:rsidRPr="00DB53A4">
        <w:rPr>
          <w:noProof/>
          <w:lang w:eastAsia="en-NZ"/>
        </w:rPr>
        <w:t>, n.d.)</w:t>
      </w:r>
      <w:r>
        <w:rPr>
          <w:lang w:eastAsia="en-NZ"/>
        </w:rPr>
        <w:fldChar w:fldCharType="end"/>
      </w:r>
      <w:r w:rsidR="006247D2">
        <w:rPr>
          <w:lang w:eastAsia="en-NZ"/>
        </w:rPr>
        <w:t xml:space="preserve"> </w:t>
      </w:r>
      <w:r>
        <w:rPr>
          <w:lang w:eastAsia="en-NZ"/>
        </w:rPr>
        <w:t>Depending on the distances it might be more cost-effective to implement direct links but this technology implementation would be site-specific and costly, and will not be evaluated in this review.</w:t>
      </w:r>
    </w:p>
    <w:p w14:paraId="19D74DD5" w14:textId="77777777" w:rsidR="00842CFB" w:rsidRDefault="00842CFB">
      <w:pPr>
        <w:rPr>
          <w:rFonts w:ascii="Calibri" w:hAnsi="Calibri"/>
        </w:rPr>
      </w:pPr>
      <w:r>
        <w:br w:type="page"/>
      </w:r>
    </w:p>
    <w:p w14:paraId="696CF11C" w14:textId="4B7D1D3B" w:rsidR="00F446C9" w:rsidRPr="00030A9C" w:rsidRDefault="00F446C9" w:rsidP="00842CFB">
      <w:pPr>
        <w:pStyle w:val="BodyText"/>
      </w:pPr>
      <w:r>
        <w:lastRenderedPageBreak/>
        <w:t xml:space="preserve">Table </w:t>
      </w:r>
      <w:r w:rsidR="00724C2F">
        <w:fldChar w:fldCharType="begin"/>
      </w:r>
      <w:r w:rsidR="00724C2F">
        <w:instrText xml:space="preserve"> STYLEREF 1 \s </w:instrText>
      </w:r>
      <w:r w:rsidR="00724C2F">
        <w:fldChar w:fldCharType="separate"/>
      </w:r>
      <w:r w:rsidR="00724C2F">
        <w:rPr>
          <w:noProof/>
        </w:rPr>
        <w:t>1</w:t>
      </w:r>
      <w:r w:rsidR="00724C2F">
        <w:fldChar w:fldCharType="end"/>
      </w:r>
      <w:r w:rsidR="00724C2F">
        <w:t>.</w:t>
      </w:r>
      <w:r w:rsidR="00724C2F">
        <w:fldChar w:fldCharType="begin"/>
      </w:r>
      <w:r w:rsidR="00724C2F">
        <w:instrText xml:space="preserve"> SEQ Table \* ARABIC \s 1 </w:instrText>
      </w:r>
      <w:r w:rsidR="00724C2F">
        <w:fldChar w:fldCharType="separate"/>
      </w:r>
      <w:r w:rsidR="00724C2F">
        <w:rPr>
          <w:noProof/>
        </w:rPr>
        <w:t>1</w:t>
      </w:r>
      <w:r w:rsidR="00724C2F">
        <w:fldChar w:fldCharType="end"/>
      </w:r>
      <w:r>
        <w:t xml:space="preserve"> B</w:t>
      </w:r>
      <w:r w:rsidRPr="00D037B4">
        <w:t xml:space="preserve">ackhaul </w:t>
      </w:r>
      <w:r>
        <w:t xml:space="preserve">(long range) </w:t>
      </w:r>
      <w:r w:rsidRPr="00D037B4">
        <w:t>communication protocols</w:t>
      </w:r>
      <w:r>
        <w:t xml:space="preserve"> compared.</w:t>
      </w:r>
    </w:p>
    <w:tbl>
      <w:tblPr>
        <w:tblStyle w:val="TableGrid"/>
        <w:tblW w:w="9923" w:type="dxa"/>
        <w:tblInd w:w="-289" w:type="dxa"/>
        <w:tblLook w:val="04A0" w:firstRow="1" w:lastRow="0" w:firstColumn="1" w:lastColumn="0" w:noHBand="0" w:noVBand="1"/>
      </w:tblPr>
      <w:tblGrid>
        <w:gridCol w:w="1560"/>
        <w:gridCol w:w="2543"/>
        <w:gridCol w:w="1907"/>
        <w:gridCol w:w="1907"/>
        <w:gridCol w:w="2006"/>
      </w:tblGrid>
      <w:tr w:rsidR="00F446C9" w14:paraId="005075EE" w14:textId="77777777" w:rsidTr="00C347A7">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Default="00F446C9" w:rsidP="00C347A7">
            <w:pPr>
              <w:jc w:val="center"/>
              <w:rPr>
                <w:szCs w:val="22"/>
                <w:lang w:eastAsia="en-US"/>
              </w:rPr>
            </w:pPr>
            <w:r>
              <w:t>Protocol</w:t>
            </w:r>
          </w:p>
        </w:tc>
        <w:tc>
          <w:tcPr>
            <w:tcW w:w="2543" w:type="dxa"/>
            <w:tcBorders>
              <w:top w:val="single" w:sz="4" w:space="0" w:color="auto"/>
              <w:left w:val="single" w:sz="4" w:space="0" w:color="auto"/>
              <w:bottom w:val="single" w:sz="4" w:space="0" w:color="auto"/>
              <w:right w:val="single" w:sz="4" w:space="0" w:color="auto"/>
            </w:tcBorders>
            <w:hideMark/>
          </w:tcPr>
          <w:p w14:paraId="7E59D8C8" w14:textId="77777777" w:rsidR="00F446C9" w:rsidRDefault="00F446C9" w:rsidP="00C347A7">
            <w:pPr>
              <w:jc w:val="center"/>
            </w:pPr>
            <w:r>
              <w:t>4G</w:t>
            </w:r>
          </w:p>
        </w:tc>
        <w:tc>
          <w:tcPr>
            <w:tcW w:w="1907" w:type="dxa"/>
            <w:tcBorders>
              <w:top w:val="single" w:sz="4" w:space="0" w:color="auto"/>
              <w:left w:val="single" w:sz="4" w:space="0" w:color="auto"/>
              <w:bottom w:val="single" w:sz="4" w:space="0" w:color="auto"/>
              <w:right w:val="single" w:sz="4" w:space="0" w:color="auto"/>
            </w:tcBorders>
            <w:hideMark/>
          </w:tcPr>
          <w:p w14:paraId="57DE6159" w14:textId="77777777" w:rsidR="00F446C9" w:rsidRDefault="00F446C9" w:rsidP="00C347A7">
            <w:pPr>
              <w:jc w:val="center"/>
            </w:pPr>
            <w:r>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77777777" w:rsidR="00F446C9" w:rsidRDefault="00F446C9" w:rsidP="00C347A7">
            <w:pPr>
              <w:jc w:val="center"/>
            </w:pPr>
            <w:proofErr w:type="spellStart"/>
            <w:r>
              <w:t>Nb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Default="00F446C9" w:rsidP="00C347A7">
            <w:pPr>
              <w:jc w:val="center"/>
            </w:pPr>
            <w:proofErr w:type="spellStart"/>
            <w:r>
              <w:t>LoraWan</w:t>
            </w:r>
            <w:proofErr w:type="spellEnd"/>
          </w:p>
        </w:tc>
      </w:tr>
      <w:tr w:rsidR="00F446C9" w14:paraId="1DB3E09F" w14:textId="77777777" w:rsidTr="00C347A7">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Default="00F446C9" w:rsidP="00C347A7">
            <w:pPr>
              <w:jc w:val="center"/>
            </w:pPr>
            <w:r>
              <w:t>Standard</w:t>
            </w:r>
          </w:p>
        </w:tc>
        <w:tc>
          <w:tcPr>
            <w:tcW w:w="2543" w:type="dxa"/>
            <w:tcBorders>
              <w:top w:val="single" w:sz="4" w:space="0" w:color="auto"/>
              <w:left w:val="single" w:sz="4" w:space="0" w:color="auto"/>
              <w:bottom w:val="single" w:sz="4" w:space="0" w:color="auto"/>
              <w:right w:val="single" w:sz="4" w:space="0" w:color="auto"/>
            </w:tcBorders>
          </w:tcPr>
          <w:p w14:paraId="1803E70C" w14:textId="77777777" w:rsidR="00F446C9" w:rsidRDefault="00F446C9" w:rsidP="00C347A7">
            <w:pPr>
              <w:jc w:val="center"/>
            </w:pPr>
          </w:p>
        </w:tc>
        <w:tc>
          <w:tcPr>
            <w:tcW w:w="1907" w:type="dxa"/>
            <w:tcBorders>
              <w:top w:val="single" w:sz="4" w:space="0" w:color="auto"/>
              <w:left w:val="single" w:sz="4" w:space="0" w:color="auto"/>
              <w:bottom w:val="single" w:sz="4" w:space="0" w:color="auto"/>
              <w:right w:val="single" w:sz="4" w:space="0" w:color="auto"/>
            </w:tcBorders>
            <w:hideMark/>
          </w:tcPr>
          <w:p w14:paraId="68C37C24" w14:textId="77777777" w:rsidR="00F446C9" w:rsidRDefault="00F446C9" w:rsidP="00C347A7">
            <w:pPr>
              <w:jc w:val="center"/>
            </w:pPr>
            <w:r>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Default="00F446C9" w:rsidP="00C347A7">
            <w:pPr>
              <w:jc w:val="center"/>
            </w:pPr>
            <w:r>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Default="00F446C9" w:rsidP="00C347A7">
            <w:pPr>
              <w:jc w:val="center"/>
            </w:pPr>
            <w:r>
              <w:t>IEEE 802.15.4g</w:t>
            </w:r>
          </w:p>
        </w:tc>
      </w:tr>
      <w:tr w:rsidR="00F446C9" w14:paraId="160010FE" w14:textId="77777777" w:rsidTr="00C347A7">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Default="00F446C9" w:rsidP="00C347A7">
            <w:pPr>
              <w:jc w:val="center"/>
            </w:pPr>
            <w:r>
              <w:t>Frequency</w:t>
            </w:r>
          </w:p>
        </w:tc>
        <w:tc>
          <w:tcPr>
            <w:tcW w:w="2543" w:type="dxa"/>
            <w:tcBorders>
              <w:top w:val="single" w:sz="4" w:space="0" w:color="auto"/>
              <w:left w:val="single" w:sz="4" w:space="0" w:color="auto"/>
              <w:bottom w:val="single" w:sz="4" w:space="0" w:color="auto"/>
              <w:right w:val="single" w:sz="4" w:space="0" w:color="auto"/>
            </w:tcBorders>
            <w:hideMark/>
          </w:tcPr>
          <w:p w14:paraId="24756483" w14:textId="77777777" w:rsidR="00F446C9" w:rsidRDefault="00F446C9" w:rsidP="00C347A7">
            <w:pPr>
              <w:jc w:val="center"/>
            </w:pPr>
            <w:r>
              <w:t>Licensed</w:t>
            </w:r>
          </w:p>
        </w:tc>
        <w:tc>
          <w:tcPr>
            <w:tcW w:w="1907" w:type="dxa"/>
            <w:tcBorders>
              <w:top w:val="single" w:sz="4" w:space="0" w:color="auto"/>
              <w:left w:val="single" w:sz="4" w:space="0" w:color="auto"/>
              <w:bottom w:val="single" w:sz="4" w:space="0" w:color="auto"/>
              <w:right w:val="single" w:sz="4" w:space="0" w:color="auto"/>
            </w:tcBorders>
            <w:hideMark/>
          </w:tcPr>
          <w:p w14:paraId="469DBAD3" w14:textId="77777777" w:rsidR="00F446C9" w:rsidRDefault="00F446C9" w:rsidP="00C347A7">
            <w:pPr>
              <w:jc w:val="center"/>
            </w:pPr>
            <w:r>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Default="00F446C9" w:rsidP="00C347A7">
            <w:pPr>
              <w:jc w:val="center"/>
            </w:pPr>
            <w:r>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Default="00F446C9" w:rsidP="00C347A7">
            <w:pPr>
              <w:jc w:val="center"/>
            </w:pPr>
            <w:r>
              <w:t>915 MHz</w:t>
            </w:r>
          </w:p>
        </w:tc>
      </w:tr>
      <w:tr w:rsidR="00F446C9" w14:paraId="51762685" w14:textId="77777777" w:rsidTr="00C347A7">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Default="00F446C9" w:rsidP="00C347A7">
            <w:pPr>
              <w:jc w:val="center"/>
            </w:pPr>
            <w:r>
              <w:t>Range</w:t>
            </w:r>
          </w:p>
        </w:tc>
        <w:tc>
          <w:tcPr>
            <w:tcW w:w="2543" w:type="dxa"/>
            <w:tcBorders>
              <w:top w:val="single" w:sz="4" w:space="0" w:color="auto"/>
              <w:left w:val="single" w:sz="4" w:space="0" w:color="auto"/>
              <w:bottom w:val="single" w:sz="4" w:space="0" w:color="auto"/>
              <w:right w:val="single" w:sz="4" w:space="0" w:color="auto"/>
            </w:tcBorders>
            <w:hideMark/>
          </w:tcPr>
          <w:p w14:paraId="46B3E692" w14:textId="77777777" w:rsidR="00F446C9" w:rsidRDefault="00F446C9" w:rsidP="00C347A7">
            <w:pPr>
              <w:jc w:val="center"/>
            </w:pPr>
            <w:r>
              <w:t>10 km</w:t>
            </w:r>
          </w:p>
        </w:tc>
        <w:tc>
          <w:tcPr>
            <w:tcW w:w="1907" w:type="dxa"/>
            <w:tcBorders>
              <w:top w:val="single" w:sz="4" w:space="0" w:color="auto"/>
              <w:left w:val="single" w:sz="4" w:space="0" w:color="auto"/>
              <w:bottom w:val="single" w:sz="4" w:space="0" w:color="auto"/>
              <w:right w:val="single" w:sz="4" w:space="0" w:color="auto"/>
            </w:tcBorders>
            <w:hideMark/>
          </w:tcPr>
          <w:p w14:paraId="7EA13F82" w14:textId="77777777" w:rsidR="00F446C9" w:rsidRDefault="00F446C9" w:rsidP="00C347A7">
            <w:pPr>
              <w:jc w:val="center"/>
            </w:pPr>
            <w:r>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Default="00F446C9" w:rsidP="00C347A7">
            <w:pPr>
              <w:jc w:val="center"/>
            </w:pPr>
            <w:r>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Default="00F446C9" w:rsidP="00C347A7">
            <w:pPr>
              <w:jc w:val="center"/>
            </w:pPr>
            <w:r>
              <w:t>5 km</w:t>
            </w:r>
          </w:p>
        </w:tc>
      </w:tr>
      <w:tr w:rsidR="00F446C9" w14:paraId="724C5808" w14:textId="77777777" w:rsidTr="00C347A7">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Default="00F446C9" w:rsidP="00C347A7">
            <w:pPr>
              <w:jc w:val="center"/>
            </w:pPr>
            <w:r>
              <w:t>Transfer Rate</w:t>
            </w:r>
          </w:p>
        </w:tc>
        <w:tc>
          <w:tcPr>
            <w:tcW w:w="2543" w:type="dxa"/>
            <w:tcBorders>
              <w:top w:val="single" w:sz="4" w:space="0" w:color="auto"/>
              <w:left w:val="single" w:sz="4" w:space="0" w:color="auto"/>
              <w:bottom w:val="single" w:sz="4" w:space="0" w:color="auto"/>
              <w:right w:val="single" w:sz="4" w:space="0" w:color="auto"/>
            </w:tcBorders>
            <w:hideMark/>
          </w:tcPr>
          <w:p w14:paraId="5D7D4E34" w14:textId="77777777" w:rsidR="00F446C9" w:rsidRDefault="00F446C9" w:rsidP="00C347A7">
            <w:pPr>
              <w:jc w:val="center"/>
            </w:pPr>
            <w:r>
              <w:t>2 Mbps</w:t>
            </w:r>
          </w:p>
        </w:tc>
        <w:tc>
          <w:tcPr>
            <w:tcW w:w="1907" w:type="dxa"/>
            <w:tcBorders>
              <w:top w:val="single" w:sz="4" w:space="0" w:color="auto"/>
              <w:left w:val="single" w:sz="4" w:space="0" w:color="auto"/>
              <w:bottom w:val="single" w:sz="4" w:space="0" w:color="auto"/>
              <w:right w:val="single" w:sz="4" w:space="0" w:color="auto"/>
            </w:tcBorders>
            <w:hideMark/>
          </w:tcPr>
          <w:p w14:paraId="2B2DFA48" w14:textId="77777777" w:rsidR="00F446C9" w:rsidRDefault="00F446C9" w:rsidP="00C347A7">
            <w:pPr>
              <w:jc w:val="center"/>
            </w:pPr>
            <w:r>
              <w:t xml:space="preserve">300-400 </w:t>
            </w:r>
            <w:proofErr w:type="spellStart"/>
            <w:r>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Default="00F446C9" w:rsidP="00C347A7">
            <w:pPr>
              <w:jc w:val="center"/>
            </w:pPr>
            <w:r>
              <w:t xml:space="preserve">20-127 </w:t>
            </w:r>
            <w:proofErr w:type="spellStart"/>
            <w:r>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Default="00F446C9" w:rsidP="00C347A7">
            <w:pPr>
              <w:jc w:val="center"/>
            </w:pPr>
            <w:r>
              <w:t xml:space="preserve">50 </w:t>
            </w:r>
            <w:proofErr w:type="spellStart"/>
            <w:r>
              <w:t>kbs</w:t>
            </w:r>
            <w:proofErr w:type="spellEnd"/>
          </w:p>
        </w:tc>
      </w:tr>
      <w:tr w:rsidR="00F446C9" w14:paraId="388026B4" w14:textId="77777777" w:rsidTr="00C347A7">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Default="00F446C9" w:rsidP="00C347A7">
            <w:pPr>
              <w:jc w:val="center"/>
            </w:pPr>
            <w:r>
              <w:t>Power usage</w:t>
            </w:r>
          </w:p>
        </w:tc>
        <w:tc>
          <w:tcPr>
            <w:tcW w:w="2543" w:type="dxa"/>
            <w:tcBorders>
              <w:top w:val="single" w:sz="4" w:space="0" w:color="auto"/>
              <w:left w:val="single" w:sz="4" w:space="0" w:color="auto"/>
              <w:bottom w:val="single" w:sz="4" w:space="0" w:color="auto"/>
              <w:right w:val="single" w:sz="4" w:space="0" w:color="auto"/>
            </w:tcBorders>
            <w:hideMark/>
          </w:tcPr>
          <w:p w14:paraId="4EC2D6C3" w14:textId="77777777" w:rsidR="00F446C9" w:rsidRDefault="00F446C9" w:rsidP="00C347A7">
            <w:pPr>
              <w:jc w:val="center"/>
            </w:pPr>
            <w:r>
              <w:t xml:space="preserve">250 </w:t>
            </w:r>
            <w:proofErr w:type="spellStart"/>
            <w:r>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23B5D387" w14:textId="77777777" w:rsidR="00F446C9" w:rsidRDefault="00F446C9" w:rsidP="00C347A7">
            <w:pPr>
              <w:jc w:val="center"/>
            </w:pPr>
            <w:r>
              <w:t xml:space="preserve">220 </w:t>
            </w:r>
            <w:proofErr w:type="spellStart"/>
            <w:r>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Default="00F446C9" w:rsidP="00C347A7">
            <w:pPr>
              <w:jc w:val="center"/>
            </w:pPr>
            <w:r>
              <w:t xml:space="preserve">200 </w:t>
            </w:r>
            <w:proofErr w:type="spellStart"/>
            <w:r>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Default="00F446C9" w:rsidP="00C347A7">
            <w:pPr>
              <w:jc w:val="center"/>
            </w:pPr>
            <w:r>
              <w:t xml:space="preserve">125 </w:t>
            </w:r>
            <w:proofErr w:type="spellStart"/>
            <w:r>
              <w:t>mW</w:t>
            </w:r>
            <w:proofErr w:type="spellEnd"/>
          </w:p>
        </w:tc>
      </w:tr>
      <w:tr w:rsidR="00F446C9" w14:paraId="1C66E3B4" w14:textId="77777777" w:rsidTr="00C347A7">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Default="00F446C9" w:rsidP="00C347A7">
            <w:pPr>
              <w:jc w:val="center"/>
            </w:pPr>
            <w:r>
              <w:t># clients</w:t>
            </w:r>
          </w:p>
        </w:tc>
        <w:tc>
          <w:tcPr>
            <w:tcW w:w="2543" w:type="dxa"/>
            <w:tcBorders>
              <w:top w:val="single" w:sz="4" w:space="0" w:color="auto"/>
              <w:left w:val="single" w:sz="4" w:space="0" w:color="auto"/>
              <w:bottom w:val="single" w:sz="4" w:space="0" w:color="auto"/>
              <w:right w:val="single" w:sz="4" w:space="0" w:color="auto"/>
            </w:tcBorders>
            <w:hideMark/>
          </w:tcPr>
          <w:p w14:paraId="355FDC89" w14:textId="77777777" w:rsidR="00F446C9" w:rsidRDefault="00F446C9" w:rsidP="00C347A7">
            <w:pPr>
              <w:jc w:val="center"/>
            </w:pPr>
            <w:r>
              <w:t>55,000</w:t>
            </w:r>
          </w:p>
        </w:tc>
        <w:tc>
          <w:tcPr>
            <w:tcW w:w="1907" w:type="dxa"/>
            <w:tcBorders>
              <w:top w:val="single" w:sz="4" w:space="0" w:color="auto"/>
              <w:left w:val="single" w:sz="4" w:space="0" w:color="auto"/>
              <w:bottom w:val="single" w:sz="4" w:space="0" w:color="auto"/>
              <w:right w:val="single" w:sz="4" w:space="0" w:color="auto"/>
            </w:tcBorders>
            <w:hideMark/>
          </w:tcPr>
          <w:p w14:paraId="399C4F1C" w14:textId="77777777" w:rsidR="00F446C9" w:rsidRDefault="00F446C9" w:rsidP="00C347A7">
            <w:pPr>
              <w:jc w:val="center"/>
            </w:pPr>
            <w:r>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Default="00F446C9" w:rsidP="00C347A7">
            <w:pPr>
              <w:jc w:val="center"/>
            </w:pPr>
            <w:r>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Default="00F446C9" w:rsidP="00C347A7">
            <w:pPr>
              <w:jc w:val="center"/>
            </w:pPr>
            <w:r>
              <w:t>10,000</w:t>
            </w:r>
          </w:p>
        </w:tc>
      </w:tr>
      <w:tr w:rsidR="00F446C9" w14:paraId="3370B3EB" w14:textId="77777777" w:rsidTr="00C347A7">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Default="00F446C9" w:rsidP="00C347A7">
            <w:pPr>
              <w:jc w:val="center"/>
            </w:pPr>
            <w:r>
              <w:t>Availability</w:t>
            </w:r>
          </w:p>
        </w:tc>
        <w:tc>
          <w:tcPr>
            <w:tcW w:w="2543" w:type="dxa"/>
            <w:tcBorders>
              <w:top w:val="single" w:sz="4" w:space="0" w:color="auto"/>
              <w:left w:val="single" w:sz="4" w:space="0" w:color="auto"/>
              <w:bottom w:val="single" w:sz="4" w:space="0" w:color="auto"/>
              <w:right w:val="single" w:sz="4" w:space="0" w:color="auto"/>
            </w:tcBorders>
            <w:hideMark/>
          </w:tcPr>
          <w:p w14:paraId="0013988F" w14:textId="77777777" w:rsidR="00F446C9" w:rsidRDefault="00F446C9" w:rsidP="00C347A7">
            <w:pPr>
              <w:jc w:val="center"/>
            </w:pPr>
            <w:r>
              <w:t>Very high</w:t>
            </w:r>
          </w:p>
        </w:tc>
        <w:tc>
          <w:tcPr>
            <w:tcW w:w="1907" w:type="dxa"/>
            <w:tcBorders>
              <w:top w:val="single" w:sz="4" w:space="0" w:color="auto"/>
              <w:left w:val="single" w:sz="4" w:space="0" w:color="auto"/>
              <w:bottom w:val="single" w:sz="4" w:space="0" w:color="auto"/>
              <w:right w:val="single" w:sz="4" w:space="0" w:color="auto"/>
            </w:tcBorders>
            <w:hideMark/>
          </w:tcPr>
          <w:p w14:paraId="0AD05F93" w14:textId="77777777" w:rsidR="00F446C9" w:rsidRDefault="00F446C9" w:rsidP="00C347A7">
            <w:pPr>
              <w:jc w:val="center"/>
            </w:pPr>
            <w:r>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Default="00F446C9" w:rsidP="00C347A7">
            <w:pPr>
              <w:jc w:val="center"/>
            </w:pPr>
            <w:r>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Default="00F446C9" w:rsidP="00C347A7">
            <w:pPr>
              <w:jc w:val="center"/>
            </w:pPr>
            <w:r>
              <w:t>Limited</w:t>
            </w:r>
          </w:p>
        </w:tc>
      </w:tr>
      <w:tr w:rsidR="00F446C9" w14:paraId="7D166162" w14:textId="77777777" w:rsidTr="00C347A7">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Default="00F446C9" w:rsidP="00C347A7">
            <w:pPr>
              <w:jc w:val="center"/>
            </w:pPr>
            <w:r>
              <w:t>Major Limitations</w:t>
            </w:r>
          </w:p>
        </w:tc>
        <w:tc>
          <w:tcPr>
            <w:tcW w:w="2543" w:type="dxa"/>
            <w:tcBorders>
              <w:top w:val="single" w:sz="4" w:space="0" w:color="auto"/>
              <w:left w:val="single" w:sz="4" w:space="0" w:color="auto"/>
              <w:bottom w:val="single" w:sz="4" w:space="0" w:color="auto"/>
              <w:right w:val="single" w:sz="4" w:space="0" w:color="auto"/>
            </w:tcBorders>
            <w:hideMark/>
          </w:tcPr>
          <w:p w14:paraId="41D18B82" w14:textId="77777777" w:rsidR="00F446C9" w:rsidRDefault="00F446C9" w:rsidP="00C347A7">
            <w:pPr>
              <w:jc w:val="center"/>
            </w:pPr>
            <w:r>
              <w:t>Range</w:t>
            </w:r>
          </w:p>
        </w:tc>
        <w:tc>
          <w:tcPr>
            <w:tcW w:w="1907" w:type="dxa"/>
            <w:tcBorders>
              <w:top w:val="single" w:sz="4" w:space="0" w:color="auto"/>
              <w:left w:val="single" w:sz="4" w:space="0" w:color="auto"/>
              <w:bottom w:val="single" w:sz="4" w:space="0" w:color="auto"/>
              <w:right w:val="single" w:sz="4" w:space="0" w:color="auto"/>
            </w:tcBorders>
            <w:hideMark/>
          </w:tcPr>
          <w:p w14:paraId="1EE1BFEA" w14:textId="77777777" w:rsidR="00F446C9" w:rsidRDefault="00F446C9" w:rsidP="00C347A7">
            <w:pPr>
              <w:jc w:val="center"/>
            </w:pPr>
            <w:r>
              <w:t>Data rate</w:t>
            </w:r>
            <w:r>
              <w:br/>
              <w:t>C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77777777" w:rsidR="00F446C9" w:rsidRDefault="00F446C9" w:rsidP="00C347A7">
            <w:pPr>
              <w:jc w:val="center"/>
            </w:pPr>
            <w:r>
              <w:t>Range</w:t>
            </w:r>
            <w:r>
              <w:br/>
              <w:t>D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77777777" w:rsidR="00F446C9" w:rsidRDefault="00F446C9" w:rsidP="00C347A7">
            <w:pPr>
              <w:jc w:val="center"/>
            </w:pPr>
            <w:r>
              <w:t>Data rate</w:t>
            </w:r>
            <w:r>
              <w:br/>
              <w:t>Capacity</w:t>
            </w:r>
          </w:p>
        </w:tc>
      </w:tr>
      <w:tr w:rsidR="00F446C9" w14:paraId="6BDC173C" w14:textId="77777777" w:rsidTr="00C347A7">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77777777" w:rsidR="00F446C9" w:rsidRDefault="00F446C9" w:rsidP="00C347A7">
            <w:pPr>
              <w:jc w:val="center"/>
            </w:pPr>
            <w:r>
              <w:t>Applications</w:t>
            </w:r>
          </w:p>
        </w:tc>
        <w:tc>
          <w:tcPr>
            <w:tcW w:w="2543" w:type="dxa"/>
            <w:tcBorders>
              <w:top w:val="single" w:sz="4" w:space="0" w:color="auto"/>
              <w:left w:val="single" w:sz="4" w:space="0" w:color="auto"/>
              <w:bottom w:val="single" w:sz="4" w:space="0" w:color="auto"/>
              <w:right w:val="single" w:sz="4" w:space="0" w:color="auto"/>
            </w:tcBorders>
            <w:hideMark/>
          </w:tcPr>
          <w:p w14:paraId="2D4656DC" w14:textId="77777777" w:rsidR="00F446C9" w:rsidRDefault="00F446C9" w:rsidP="00C347A7">
            <w:r>
              <w:t>Video/Voice required</w:t>
            </w:r>
          </w:p>
        </w:tc>
        <w:tc>
          <w:tcPr>
            <w:tcW w:w="1907" w:type="dxa"/>
            <w:tcBorders>
              <w:top w:val="single" w:sz="4" w:space="0" w:color="auto"/>
              <w:left w:val="single" w:sz="4" w:space="0" w:color="auto"/>
              <w:bottom w:val="single" w:sz="4" w:space="0" w:color="auto"/>
              <w:right w:val="single" w:sz="4" w:space="0" w:color="auto"/>
            </w:tcBorders>
            <w:hideMark/>
          </w:tcPr>
          <w:p w14:paraId="7E7EEE1D" w14:textId="77777777" w:rsidR="00F446C9" w:rsidRDefault="00F446C9" w:rsidP="00C347A7">
            <w:pPr>
              <w:jc w:val="center"/>
            </w:pPr>
            <w:r>
              <w:t>Images/Voice 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77777777" w:rsidR="00F446C9" w:rsidRDefault="00F446C9" w:rsidP="00C347A7">
            <w:pPr>
              <w:jc w:val="center"/>
            </w:pPr>
            <w:r>
              <w:t>Images 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77777777" w:rsidR="00F446C9" w:rsidRDefault="00F446C9" w:rsidP="00C347A7">
            <w:pPr>
              <w:jc w:val="center"/>
            </w:pPr>
            <w:r>
              <w:t>Small datasets generated hourly.</w:t>
            </w:r>
          </w:p>
        </w:tc>
      </w:tr>
    </w:tbl>
    <w:p w14:paraId="593970A3" w14:textId="75744F1B" w:rsidR="00DB53A4" w:rsidRDefault="00DB53A4" w:rsidP="00C90D24">
      <w:pPr>
        <w:pStyle w:val="BodyText"/>
        <w:rPr>
          <w:lang w:eastAsia="en-NZ"/>
        </w:rPr>
      </w:pPr>
    </w:p>
    <w:p w14:paraId="05D2C590" w14:textId="61286ABC" w:rsidR="00F446C9" w:rsidRDefault="00F446C9" w:rsidP="00F446C9">
      <w:pPr>
        <w:pStyle w:val="Heading4"/>
        <w:rPr>
          <w:rStyle w:val="Heading3Char"/>
          <w:lang w:eastAsia="en-US"/>
        </w:rPr>
      </w:pPr>
      <w:r>
        <w:rPr>
          <w:lang w:eastAsia="en-NZ"/>
        </w:rPr>
        <w:t>Short Range</w:t>
      </w:r>
    </w:p>
    <w:p w14:paraId="6C4FF3DE" w14:textId="326F0216" w:rsidR="00B601E9" w:rsidRDefault="00DB53A4" w:rsidP="00C90D24">
      <w:pPr>
        <w:pStyle w:val="BodyText"/>
        <w:rPr>
          <w:rFonts w:asciiTheme="minorHAnsi" w:hAnsiTheme="minorHAnsi"/>
          <w:szCs w:val="22"/>
          <w:lang w:eastAsia="en-NZ"/>
        </w:rPr>
      </w:pPr>
      <w:r>
        <w:rPr>
          <w:rFonts w:asciiTheme="minorHAnsi" w:hAnsiTheme="minorHAnsi"/>
          <w:szCs w:val="22"/>
          <w:lang w:eastAsia="en-NZ"/>
        </w:rPr>
        <w:t xml:space="preserve">1h. </w:t>
      </w:r>
      <w:r>
        <w:rPr>
          <w:lang w:eastAsia="en-NZ"/>
        </w:rPr>
        <w:t xml:space="preserve">ZigBee or 802.15.4 </w:t>
      </w:r>
      <w:r>
        <w:rPr>
          <w:lang w:eastAsia="en-NZ"/>
        </w:rPr>
        <w:fldChar w:fldCharType="begin" w:fldLock="1"/>
      </w:r>
      <w:r w:rsidR="00B601E9">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Pr>
          <w:lang w:eastAsia="en-NZ"/>
        </w:rPr>
        <w:fldChar w:fldCharType="separate"/>
      </w:r>
      <w:r w:rsidRPr="00DB53A4">
        <w:rPr>
          <w:noProof/>
          <w:lang w:eastAsia="en-NZ"/>
        </w:rPr>
        <w:t>(Baronti, P Pillai, P Chook, V.W.C Chessa, S Gotta, A Hu, 2007)</w:t>
      </w:r>
      <w:r>
        <w:rPr>
          <w:lang w:eastAsia="en-NZ"/>
        </w:rPr>
        <w:fldChar w:fldCharType="end"/>
      </w:r>
      <w:r>
        <w:rPr>
          <w:lang w:eastAsia="en-NZ"/>
        </w:rPr>
        <w:t xml:space="preserve"> is a standard for small personal LAN communication with a range from 10-100m for the standard variant and a practical range of 3.9km for the long range Zigbee variant (15km is advertised). </w:t>
      </w:r>
      <w:r>
        <w:rPr>
          <w:lang w:eastAsia="en-NZ"/>
        </w:rPr>
        <w:fldChar w:fldCharType="begin" w:fldLock="1"/>
      </w:r>
      <w:r>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Pr>
          <w:lang w:eastAsia="en-NZ"/>
        </w:rPr>
        <w:fldChar w:fldCharType="separate"/>
      </w:r>
      <w:r w:rsidRPr="00DB53A4">
        <w:rPr>
          <w:noProof/>
          <w:lang w:eastAsia="en-NZ"/>
        </w:rPr>
        <w:t>(Jawad et al., 2017)</w:t>
      </w:r>
      <w:r>
        <w:rPr>
          <w:lang w:eastAsia="en-NZ"/>
        </w:rPr>
        <w:fldChar w:fldCharType="end"/>
      </w:r>
      <w:r>
        <w:rPr>
          <w:lang w:eastAsia="en-NZ"/>
        </w:rPr>
        <w:t xml:space="preserve">.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w:t>
      </w:r>
      <w:proofErr w:type="gramStart"/>
      <w:r>
        <w:rPr>
          <w:lang w:eastAsia="en-NZ"/>
        </w:rPr>
        <w:t>a</w:t>
      </w:r>
      <w:proofErr w:type="gramEnd"/>
      <w:r>
        <w:rPr>
          <w:lang w:eastAsia="en-NZ"/>
        </w:rPr>
        <w:t xml:space="preserve"> RFD (Reduced Functionality device) and a single coordinator. Routing traffic is in-band with the data.</w:t>
      </w:r>
      <w:r>
        <w:rPr>
          <w:lang w:eastAsia="en-NZ"/>
        </w:rPr>
        <w:br/>
      </w:r>
      <w:r w:rsidR="00030A9C">
        <w:rPr>
          <w:lang w:eastAsia="en-NZ"/>
        </w:rPr>
        <w:t xml:space="preserve">Zigbee </w:t>
      </w:r>
      <w:r>
        <w:rPr>
          <w:lang w:eastAsia="en-NZ"/>
        </w:rPr>
        <w:t xml:space="preserve">is a potential solution provided that the distance between stations does not exceed the </w:t>
      </w:r>
      <w:proofErr w:type="gramStart"/>
      <w:r>
        <w:rPr>
          <w:lang w:eastAsia="en-NZ"/>
        </w:rPr>
        <w:t>line of sight</w:t>
      </w:r>
      <w:proofErr w:type="gramEnd"/>
      <w:r>
        <w:rPr>
          <w:lang w:eastAsia="en-NZ"/>
        </w:rPr>
        <w:t xml:space="preserve"> communications range. The main advantage of ZigBee is that it can use bursts which enables the rapid transmission of data </w:t>
      </w:r>
      <w:r w:rsidR="00B601E9">
        <w:rPr>
          <w:lang w:eastAsia="en-NZ"/>
        </w:rPr>
        <w:t xml:space="preserve">however it is a </w:t>
      </w:r>
      <w:proofErr w:type="gramStart"/>
      <w:r w:rsidR="00B601E9">
        <w:rPr>
          <w:lang w:eastAsia="en-NZ"/>
        </w:rPr>
        <w:t>short range</w:t>
      </w:r>
      <w:proofErr w:type="gramEnd"/>
      <w:r w:rsidR="00B601E9">
        <w:rPr>
          <w:lang w:eastAsia="en-NZ"/>
        </w:rPr>
        <w:t xml:space="preserve"> protocol and an intermediary device would be needed</w:t>
      </w:r>
      <w:r w:rsidR="006247D2">
        <w:rPr>
          <w:lang w:eastAsia="en-NZ"/>
        </w:rPr>
        <w:t xml:space="preserve"> to communicate data back to the farmer</w:t>
      </w:r>
      <w:r w:rsidR="00B601E9">
        <w:rPr>
          <w:lang w:eastAsia="en-NZ"/>
        </w:rPr>
        <w:t>. Some e</w:t>
      </w:r>
      <w:r>
        <w:rPr>
          <w:lang w:eastAsia="en-NZ"/>
        </w:rPr>
        <w:t>xtensions to Zigbee are 6loWPAN</w:t>
      </w:r>
      <w:r w:rsidR="00B601E9">
        <w:rPr>
          <w:lang w:eastAsia="en-NZ"/>
        </w:rPr>
        <w:t xml:space="preserve"> </w:t>
      </w:r>
      <w:r w:rsidR="00B601E9">
        <w:rPr>
          <w:lang w:eastAsia="en-NZ"/>
        </w:rPr>
        <w:fldChar w:fldCharType="begin" w:fldLock="1"/>
      </w:r>
      <w:r w:rsidR="00B601E9">
        <w:rPr>
          <w:lang w:eastAsia="en-NZ"/>
        </w:rPr>
        <w:instrText>ADDIN CSL_CITATION {"citationItems":[{"id":"ITEM-1","itemData":{"URL":"https://datatracker.ietf.org/doc/rfc4944/","accessed":{"date-parts":[["2021","1","12"]]},"author":[{"dropping-particle":"","family":"Ietf","given":"","non-dropping-particle":"","parse-names":false,"suffix":""}],"id":"ITEM-1","issued":{"date-parts":[["2020"]]},"title":"RFC 4944 - Transmission of IPv6 Packets over IEEE 802.15.4 Networks","type":"webpage"},"uris":["http://www.mendeley.com/documents/?uuid=33887f97-5e62-361c-b058-fc60b88272d8"]}],"mendeley":{"formattedCitation":"(Ietf, 2020)","plainTextFormattedCitation":"(Ietf, 2020)","previouslyFormattedCitation":"(Ietf, 2020)"},"properties":{"noteIndex":0},"schema":"https://github.com/citation-style-language/schema/raw/master/csl-citation.json"}</w:instrText>
      </w:r>
      <w:r w:rsidR="00B601E9">
        <w:rPr>
          <w:lang w:eastAsia="en-NZ"/>
        </w:rPr>
        <w:fldChar w:fldCharType="separate"/>
      </w:r>
      <w:r w:rsidR="00B601E9" w:rsidRPr="00B601E9">
        <w:rPr>
          <w:noProof/>
          <w:lang w:eastAsia="en-NZ"/>
        </w:rPr>
        <w:t>(Ietf, 2020)</w:t>
      </w:r>
      <w:r w:rsidR="00B601E9">
        <w:rPr>
          <w:lang w:eastAsia="en-NZ"/>
        </w:rPr>
        <w:fldChar w:fldCharType="end"/>
      </w:r>
      <w:r>
        <w:rPr>
          <w:lang w:eastAsia="en-NZ"/>
        </w:rPr>
        <w:t xml:space="preserve"> which is essentially Ipv6 over Zigbee, and Thread</w:t>
      </w:r>
      <w:r w:rsidR="00B601E9">
        <w:rPr>
          <w:lang w:eastAsia="en-NZ"/>
        </w:rPr>
        <w:t xml:space="preserve"> </w:t>
      </w:r>
      <w:r w:rsidR="00B601E9">
        <w:rPr>
          <w:lang w:eastAsia="en-NZ"/>
        </w:rPr>
        <w:fldChar w:fldCharType="begin" w:fldLock="1"/>
      </w:r>
      <w:r w:rsidR="00C90D24">
        <w:rPr>
          <w:lang w:eastAsia="en-NZ"/>
        </w:rPr>
        <w:instrText>ADDIN CSL_CITATION {"citationItems":[{"id":"ITEM-1","itemData":{"URL":"https://www.threadgroup.org/What-is-Thread/Thread-Benefits","accessed":{"date-parts":[["2021","1","12"]]},"author":[{"dropping-particle":"","family":"Threadgroup","given":"","non-dropping-particle":"","parse-names":false,"suffix":""}],"id":"ITEM-1","issued":{"date-parts":[["0"]]},"title":"Thread Benefits","type":"webpage"},"uris":["http://www.mendeley.com/documents/?uuid=f23a9ae8-e538-32b7-8922-5ac241b3c3d6"]}],"mendeley":{"formattedCitation":"(Threadgroup, n.d.)","plainTextFormattedCitation":"(Threadgroup, n.d.)","previouslyFormattedCitation":"(Threadgroup, n.d.)"},"properties":{"noteIndex":0},"schema":"https://github.com/citation-style-language/schema/raw/master/csl-citation.json"}</w:instrText>
      </w:r>
      <w:r w:rsidR="00B601E9">
        <w:rPr>
          <w:lang w:eastAsia="en-NZ"/>
        </w:rPr>
        <w:fldChar w:fldCharType="separate"/>
      </w:r>
      <w:r w:rsidR="00B601E9" w:rsidRPr="00B601E9">
        <w:rPr>
          <w:noProof/>
          <w:lang w:eastAsia="en-NZ"/>
        </w:rPr>
        <w:t>(Threadgroup, n.d.)</w:t>
      </w:r>
      <w:r w:rsidR="00B601E9">
        <w:rPr>
          <w:lang w:eastAsia="en-NZ"/>
        </w:rPr>
        <w:fldChar w:fldCharType="end"/>
      </w:r>
      <w:r>
        <w:rPr>
          <w:lang w:eastAsia="en-NZ"/>
        </w:rPr>
        <w:t xml:space="preserve"> which is an attempt to create a universally utilised Home automation protocol over 6loWPAN. There are no 6LoWPAN devices or Thread devices available in NZ as of </w:t>
      </w:r>
      <w:proofErr w:type="gramStart"/>
      <w:r>
        <w:rPr>
          <w:lang w:eastAsia="en-NZ"/>
        </w:rPr>
        <w:t>writing</w:t>
      </w:r>
      <w:proofErr w:type="gramEnd"/>
      <w:r>
        <w:rPr>
          <w:lang w:eastAsia="en-NZ"/>
        </w:rPr>
        <w:t xml:space="preserve"> but it is possible to implement the 6loWPAN and Thread protocols over the top of Zigbee devices with firmware updates. </w:t>
      </w:r>
      <w:r w:rsidR="006247D2">
        <w:rPr>
          <w:lang w:eastAsia="en-NZ"/>
        </w:rPr>
        <w:t>Zigbee is a possible solution for communicated between cattle and to a very local transmission site but other devices will be needed to transmit data back to the farmer</w:t>
      </w:r>
      <w:r>
        <w:rPr>
          <w:lang w:eastAsia="en-NZ"/>
        </w:rPr>
        <w:t>.</w:t>
      </w:r>
      <w:r>
        <w:rPr>
          <w:lang w:eastAsia="en-NZ"/>
        </w:rPr>
        <w:br/>
      </w:r>
      <w:r w:rsidR="00030A9C">
        <w:rPr>
          <w:rFonts w:asciiTheme="minorHAnsi" w:hAnsiTheme="minorHAnsi"/>
          <w:szCs w:val="22"/>
          <w:lang w:eastAsia="en-NZ"/>
        </w:rPr>
        <w:br/>
      </w:r>
      <w:r w:rsidR="00B601E9">
        <w:rPr>
          <w:rFonts w:asciiTheme="minorHAnsi" w:hAnsiTheme="minorHAnsi"/>
          <w:szCs w:val="22"/>
          <w:lang w:eastAsia="en-NZ"/>
        </w:rPr>
        <w:t xml:space="preserve">1i. </w:t>
      </w:r>
      <w:r w:rsidR="00B601E9">
        <w:rPr>
          <w:lang w:eastAsia="en-NZ"/>
        </w:rPr>
        <w:t xml:space="preserve">Dash7 </w:t>
      </w:r>
      <w:r w:rsidR="00B601E9">
        <w:rPr>
          <w:lang w:eastAsia="en-NZ"/>
        </w:rPr>
        <w:fldChar w:fldCharType="begin" w:fldLock="1"/>
      </w:r>
      <w:r w:rsidR="00B601E9">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Pr>
          <w:lang w:eastAsia="en-NZ"/>
        </w:rPr>
        <w:fldChar w:fldCharType="separate"/>
      </w:r>
      <w:r w:rsidR="00B601E9">
        <w:rPr>
          <w:noProof/>
          <w:lang w:eastAsia="en-NZ"/>
        </w:rPr>
        <w:t>(</w:t>
      </w:r>
      <w:r w:rsidR="00B601E9">
        <w:rPr>
          <w:i/>
          <w:noProof/>
          <w:lang w:eastAsia="en-NZ"/>
        </w:rPr>
        <w:t>DASH7 Alliance – An Open Specification</w:t>
      </w:r>
      <w:r w:rsidR="00B601E9">
        <w:rPr>
          <w:noProof/>
          <w:lang w:eastAsia="en-NZ"/>
        </w:rPr>
        <w:t>, n.d.)</w:t>
      </w:r>
      <w:r w:rsidR="00B601E9">
        <w:rPr>
          <w:lang w:eastAsia="en-NZ"/>
        </w:rPr>
        <w:fldChar w:fldCharType="end"/>
      </w:r>
      <w:r w:rsidR="00B601E9">
        <w:rPr>
          <w:lang w:eastAsia="en-NZ"/>
        </w:rPr>
        <w:t xml:space="preserve"> arose from military RFID use and primarily utilises the 433MHz band which gives it multi-km range. To improve performance some network </w:t>
      </w:r>
      <w:proofErr w:type="gramStart"/>
      <w:r w:rsidR="00B601E9">
        <w:rPr>
          <w:lang w:eastAsia="en-NZ"/>
        </w:rPr>
        <w:t>cards</w:t>
      </w:r>
      <w:proofErr w:type="gramEnd"/>
      <w:r w:rsidR="00B601E9">
        <w:rPr>
          <w:lang w:eastAsia="en-NZ"/>
        </w:rPr>
        <w:t xml:space="preserve"> support the 868 and 915MHz unlicensed ranges as well. Bandwidth is either 25kHz or 200kHz </w:t>
      </w:r>
      <w:r w:rsidR="00B601E9">
        <w:rPr>
          <w:lang w:eastAsia="en-NZ"/>
        </w:rPr>
        <w:lastRenderedPageBreak/>
        <w:t xml:space="preserve">which gives transfer rates of 9.6kbit/s, 55.55kbit/s or 166.7kbit/s. Max packet size is 256 bytes. </w:t>
      </w:r>
      <w:r w:rsidR="00B601E9">
        <w:rPr>
          <w:lang w:eastAsia="en-NZ"/>
        </w:rPr>
        <w:fldChar w:fldCharType="begin" w:fldLock="1"/>
      </w:r>
      <w:r w:rsidR="00B601E9">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Pr>
          <w:lang w:eastAsia="en-NZ"/>
        </w:rPr>
        <w:fldChar w:fldCharType="separate"/>
      </w:r>
      <w:r w:rsidR="00B601E9">
        <w:rPr>
          <w:noProof/>
          <w:lang w:eastAsia="en-NZ"/>
        </w:rPr>
        <w:t>(Arsalan et al., 2018)</w:t>
      </w:r>
      <w:r w:rsidR="00B601E9">
        <w:rPr>
          <w:lang w:eastAsia="en-NZ"/>
        </w:rPr>
        <w:fldChar w:fldCharType="end"/>
      </w:r>
      <w:r w:rsidR="00B601E9">
        <w:rPr>
          <w:lang w:eastAsia="en-NZ"/>
        </w:rPr>
        <w:t xml:space="preserve">. There are no retail providers of Dash7 devices in </w:t>
      </w:r>
      <w:proofErr w:type="gramStart"/>
      <w:r w:rsidR="00B601E9">
        <w:rPr>
          <w:lang w:eastAsia="en-NZ"/>
        </w:rPr>
        <w:t>NZ</w:t>
      </w:r>
      <w:proofErr w:type="gramEnd"/>
      <w:r w:rsidR="00B601E9">
        <w:rPr>
          <w:lang w:eastAsia="en-NZ"/>
        </w:rPr>
        <w:t xml:space="preserve"> so this technology is not recommended.</w:t>
      </w:r>
    </w:p>
    <w:p w14:paraId="712BD1C7" w14:textId="77777777" w:rsidR="00B601E9" w:rsidRDefault="00B601E9" w:rsidP="00C90D24">
      <w:pPr>
        <w:pStyle w:val="BodyText"/>
        <w:rPr>
          <w:rFonts w:asciiTheme="minorHAnsi" w:hAnsiTheme="minorHAnsi"/>
          <w:szCs w:val="22"/>
          <w:lang w:eastAsia="en-US"/>
        </w:rPr>
      </w:pPr>
      <w:r>
        <w:rPr>
          <w:rFonts w:asciiTheme="minorHAnsi" w:hAnsiTheme="minorHAnsi"/>
          <w:szCs w:val="22"/>
          <w:lang w:eastAsia="en-NZ"/>
        </w:rPr>
        <w:t xml:space="preserve">1j. </w:t>
      </w:r>
      <w:proofErr w:type="spellStart"/>
      <w:r>
        <w:t>Wifi</w:t>
      </w:r>
      <w:proofErr w:type="spellEnd"/>
      <w:r>
        <w:t xml:space="preserve"> </w:t>
      </w:r>
      <w:proofErr w:type="spellStart"/>
      <w:r>
        <w:t>HaLow</w:t>
      </w:r>
      <w:proofErr w:type="spellEnd"/>
      <w:r>
        <w:t xml:space="preserve"> is based on the IEEE 802.11ah standard </w:t>
      </w:r>
      <w:r>
        <w:fldChar w:fldCharType="begin" w:fldLock="1"/>
      </w:r>
      <w:r>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fldChar w:fldCharType="separate"/>
      </w:r>
      <w:r>
        <w:rPr>
          <w:noProof/>
        </w:rPr>
        <w:t>(Shanmuga Sundaram, 2016)</w:t>
      </w:r>
      <w:r>
        <w:fldChar w:fldCharType="end"/>
      </w:r>
      <w:r>
        <w:t xml:space="preserve"> and consumes less power than standard </w:t>
      </w:r>
      <w:proofErr w:type="spellStart"/>
      <w:r>
        <w:t>wifi</w:t>
      </w:r>
      <w:proofErr w:type="spellEnd"/>
      <w:r>
        <w:t xml:space="preserve"> with a longer range; up to 750m using the “unlicensed” frequencies from 915-928MHz. (</w:t>
      </w:r>
      <w:proofErr w:type="gramStart"/>
      <w:r>
        <w:t>same</w:t>
      </w:r>
      <w:proofErr w:type="gramEnd"/>
      <w:r>
        <w:t xml:space="preserve"> as Australia and Japan but Japan only supports 1MHz bandwidth). Being a superset of </w:t>
      </w:r>
      <w:proofErr w:type="spellStart"/>
      <w:r>
        <w:t>Wifi</w:t>
      </w:r>
      <w:proofErr w:type="spellEnd"/>
      <w:r>
        <w:t xml:space="preserve">, </w:t>
      </w:r>
      <w:proofErr w:type="spellStart"/>
      <w:r>
        <w:t>Wifi</w:t>
      </w:r>
      <w:proofErr w:type="spellEnd"/>
      <w:r>
        <w:t xml:space="preserve"> </w:t>
      </w:r>
      <w:proofErr w:type="spellStart"/>
      <w:r>
        <w:t>Halow</w:t>
      </w:r>
      <w:proofErr w:type="spellEnd"/>
      <w:r>
        <w:t xml:space="preserve"> supports IP based communication and is designed to support a lot of simultaneous clients (up to 8191 as 13 bits are used for an ID) in a star-shaped network with data transmission rates from 150kbs to 347Mbs. Up to 6960 stations can be simultaneously connected over 1km while transmitting 100 bytes of data every 60 seconds without packet loss when tuning TIM (12 groups) and RAW (2 slots) parameters. In essence, sending more data in a single packet increases the number of simultaneous stations available with a maximum packet size of 7991 bytes unaggregated or 65535 aggregated bytes. In terms of power efficiency, 802.11ah enables 500 IoT devices to turn on their radios 3% of the time when transmitting every 60 seconds. </w:t>
      </w:r>
      <w:r>
        <w:fldChar w:fldCharType="begin" w:fldLock="1"/>
      </w:r>
      <w:r>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fldChar w:fldCharType="separate"/>
      </w:r>
      <w:r>
        <w:rPr>
          <w:noProof/>
        </w:rPr>
        <w:t>(Šljivo et al., 2018)</w:t>
      </w:r>
      <w:r>
        <w:fldChar w:fldCharType="end"/>
      </w:r>
      <w:r>
        <w:t xml:space="preserve">. </w:t>
      </w:r>
      <w:proofErr w:type="spellStart"/>
      <w:r>
        <w:t>Wifi-HaLow</w:t>
      </w:r>
      <w:proofErr w:type="spellEnd"/>
      <w:r>
        <w:t xml:space="preserve"> is included here despite there being no retail supply of network cards in New Zealand as it has some distinct advantages that may make it worthwhile to source parts from overseas. One of these advantages is the </w:t>
      </w:r>
      <w:proofErr w:type="spellStart"/>
      <w:r>
        <w:t>multihop</w:t>
      </w:r>
      <w:proofErr w:type="spellEnd"/>
      <w:r>
        <w:t xml:space="preserve"> relay support integrated with the technology.</w:t>
      </w:r>
    </w:p>
    <w:p w14:paraId="3BFEC80C" w14:textId="67AFC933" w:rsidR="00C90D24" w:rsidRDefault="00B601E9" w:rsidP="00C90D24">
      <w:pPr>
        <w:pStyle w:val="BodyText"/>
      </w:pPr>
      <w:r>
        <w:rPr>
          <w:lang w:eastAsia="en-NZ"/>
        </w:rPr>
        <w:t xml:space="preserve">1k. </w:t>
      </w:r>
      <w:r>
        <w:t xml:space="preserve">Bluetooth V5 was released as an enhancement for IoT devices. The theoretical range (240m@125kbps) is 2 times that of Bluetooth Low Energy (mentioned below) but requires significantly more rf output power (from 10mW to 100mW). </w:t>
      </w:r>
      <w:r>
        <w:fldChar w:fldCharType="begin" w:fldLock="1"/>
      </w:r>
      <w:r>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fldChar w:fldCharType="separate"/>
      </w:r>
      <w:r>
        <w:rPr>
          <w:noProof/>
        </w:rPr>
        <w:t>(Team, 2019)</w:t>
      </w:r>
      <w:r>
        <w:fldChar w:fldCharType="end"/>
      </w:r>
      <w:r>
        <w:t xml:space="preserve"> The Bluetooth V5 protocol stack supports IP based communication natively which is an advantage. There are four data transfer rates of 2Mbps, 1Mbps, 500kbps and 125kbps, with increased range at each reduction of rate.</w:t>
      </w:r>
      <w:r>
        <w:br/>
      </w:r>
      <w:r>
        <w:rPr>
          <w:lang w:eastAsia="en-NZ"/>
        </w:rPr>
        <w:t>For both power usage and connection speed advantages, Bluetooth is very attractive. Bluetooth 5 also includes mesh networking, making this a significant challenger to ZigBee.</w:t>
      </w:r>
      <w:r w:rsidR="006247D2">
        <w:rPr>
          <w:lang w:eastAsia="en-NZ"/>
        </w:rPr>
        <w:br/>
      </w:r>
      <w:r w:rsidR="00C90D24">
        <w:rPr>
          <w:lang w:eastAsia="en-NZ"/>
        </w:rPr>
        <w:br/>
      </w:r>
      <w:r>
        <w:rPr>
          <w:lang w:eastAsia="en-NZ"/>
        </w:rPr>
        <w:t xml:space="preserve">1l. RFID is short range only (less than 2m) but has extremely low power usage. </w:t>
      </w:r>
      <w:r w:rsidR="00C90D24">
        <w:rPr>
          <w:lang w:eastAsia="en-NZ"/>
        </w:rPr>
        <w:fldChar w:fldCharType="begin" w:fldLock="1"/>
      </w:r>
      <w:r w:rsidR="00C90D24">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Pr>
          <w:lang w:eastAsia="en-NZ"/>
        </w:rPr>
        <w:fldChar w:fldCharType="separate"/>
      </w:r>
      <w:r w:rsidR="00C90D24" w:rsidRPr="00C90D24">
        <w:rPr>
          <w:noProof/>
          <w:lang w:eastAsia="en-NZ"/>
        </w:rPr>
        <w:t>(Duroc, 2022; Jia et al., 2012; Landaluce et al., 2020)</w:t>
      </w:r>
      <w:r w:rsidR="00C90D24">
        <w:rPr>
          <w:lang w:eastAsia="en-NZ"/>
        </w:rPr>
        <w:fldChar w:fldCharType="end"/>
      </w:r>
      <w:r w:rsidR="00C90D24">
        <w:rPr>
          <w:lang w:eastAsia="en-NZ"/>
        </w:rPr>
        <w:t xml:space="preserve"> </w:t>
      </w:r>
      <w:r>
        <w:rPr>
          <w:lang w:eastAsia="en-NZ"/>
        </w:rPr>
        <w:t>RFID tags are required for cattle identification in NZ</w:t>
      </w:r>
      <w:r w:rsidR="00C90D24">
        <w:rPr>
          <w:lang w:eastAsia="en-NZ"/>
        </w:rPr>
        <w:t xml:space="preserve"> </w:t>
      </w:r>
      <w:r w:rsidR="00C90D24">
        <w:rPr>
          <w:lang w:eastAsia="en-NZ"/>
        </w:rPr>
        <w:fldChar w:fldCharType="begin" w:fldLock="1"/>
      </w:r>
      <w:r w:rsidR="00D17BAE">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Pr>
          <w:lang w:eastAsia="en-NZ"/>
        </w:rPr>
        <w:fldChar w:fldCharType="separate"/>
      </w:r>
      <w:r w:rsidR="00C90D24" w:rsidRPr="00C90D24">
        <w:rPr>
          <w:noProof/>
          <w:lang w:eastAsia="en-NZ"/>
        </w:rPr>
        <w:t>(NZ Government, 2018)</w:t>
      </w:r>
      <w:r w:rsidR="00C90D24">
        <w:rPr>
          <w:lang w:eastAsia="en-NZ"/>
        </w:rPr>
        <w:fldChar w:fldCharType="end"/>
      </w:r>
      <w:r>
        <w:rPr>
          <w:lang w:eastAsia="en-NZ"/>
        </w:rPr>
        <w:t xml:space="preserve"> so these tags will be present, regardless of any other technologies chosen</w:t>
      </w:r>
      <w:r w:rsidR="00C90D24">
        <w:rPr>
          <w:lang w:eastAsia="en-NZ"/>
        </w:rPr>
        <w:t xml:space="preserve"> </w:t>
      </w:r>
      <w:r w:rsidR="00C90D24">
        <w:rPr>
          <w:lang w:eastAsia="en-NZ"/>
        </w:rPr>
        <w:fldChar w:fldCharType="begin" w:fldLock="1"/>
      </w:r>
      <w:r w:rsidR="00C90D24">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Pr>
          <w:lang w:eastAsia="en-NZ"/>
        </w:rPr>
        <w:fldChar w:fldCharType="separate"/>
      </w:r>
      <w:r w:rsidR="00C90D24" w:rsidRPr="00C90D24">
        <w:rPr>
          <w:noProof/>
          <w:lang w:eastAsia="en-NZ"/>
        </w:rPr>
        <w:t>(Williams et al., 2019)</w:t>
      </w:r>
      <w:r w:rsidR="00C90D24">
        <w:rPr>
          <w:lang w:eastAsia="en-NZ"/>
        </w:rPr>
        <w:fldChar w:fldCharType="end"/>
      </w:r>
      <w:r w:rsidR="00C90D24">
        <w:rPr>
          <w:lang w:eastAsia="en-NZ"/>
        </w:rPr>
        <w:t>.</w:t>
      </w:r>
    </w:p>
    <w:p w14:paraId="4C1EFCA1" w14:textId="77777777" w:rsidR="00030A9C" w:rsidRDefault="00030A9C">
      <w:pPr>
        <w:rPr>
          <w:rFonts w:ascii="Calibri" w:hAnsi="Calibri"/>
          <w:b/>
          <w:bCs/>
          <w:szCs w:val="20"/>
        </w:rPr>
      </w:pPr>
      <w:r>
        <w:br w:type="page"/>
      </w:r>
    </w:p>
    <w:p w14:paraId="529818E7" w14:textId="4C3C51C8" w:rsidR="00D2502A" w:rsidRDefault="00D2502A" w:rsidP="00842CFB">
      <w:pPr>
        <w:pStyle w:val="Caption"/>
      </w:pPr>
      <w:bookmarkStart w:id="22" w:name="_Toc143358128"/>
      <w:r>
        <w:lastRenderedPageBreak/>
        <w:t xml:space="preserve">Table </w:t>
      </w:r>
      <w:r w:rsidR="00724C2F">
        <w:fldChar w:fldCharType="begin"/>
      </w:r>
      <w:r w:rsidR="00724C2F">
        <w:instrText xml:space="preserve"> STYLEREF 1 \s </w:instrText>
      </w:r>
      <w:r w:rsidR="00724C2F">
        <w:fldChar w:fldCharType="separate"/>
      </w:r>
      <w:r w:rsidR="00724C2F">
        <w:t>1</w:t>
      </w:r>
      <w:r w:rsidR="00724C2F">
        <w:fldChar w:fldCharType="end"/>
      </w:r>
      <w:r w:rsidR="00724C2F">
        <w:t>.</w:t>
      </w:r>
      <w:r w:rsidR="00724C2F">
        <w:fldChar w:fldCharType="begin"/>
      </w:r>
      <w:r w:rsidR="00724C2F">
        <w:instrText xml:space="preserve"> SEQ Table \* ARABIC \s 1 </w:instrText>
      </w:r>
      <w:r w:rsidR="00724C2F">
        <w:fldChar w:fldCharType="separate"/>
      </w:r>
      <w:r w:rsidR="00724C2F">
        <w:t>2</w:t>
      </w:r>
      <w:r w:rsidR="00724C2F">
        <w:fldChar w:fldCharType="end"/>
      </w:r>
      <w:r>
        <w:t xml:space="preserve">  Short range communication protocols compared</w:t>
      </w:r>
      <w:bookmarkEnd w:id="22"/>
    </w:p>
    <w:tbl>
      <w:tblPr>
        <w:tblStyle w:val="TableGrid"/>
        <w:tblW w:w="9210" w:type="dxa"/>
        <w:tblLayout w:type="fixed"/>
        <w:tblLook w:val="04A0" w:firstRow="1" w:lastRow="0" w:firstColumn="1" w:lastColumn="0" w:noHBand="0" w:noVBand="1"/>
      </w:tblPr>
      <w:tblGrid>
        <w:gridCol w:w="1272"/>
        <w:gridCol w:w="702"/>
        <w:gridCol w:w="999"/>
        <w:gridCol w:w="1134"/>
        <w:gridCol w:w="1134"/>
        <w:gridCol w:w="1134"/>
        <w:gridCol w:w="1134"/>
        <w:gridCol w:w="1701"/>
      </w:tblGrid>
      <w:tr w:rsidR="00D2502A" w14:paraId="1B671D7F"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4240B5A4" w14:textId="77777777" w:rsidR="00D2502A" w:rsidRDefault="00D2502A" w:rsidP="00842CFB">
            <w:pPr>
              <w:rPr>
                <w:szCs w:val="22"/>
                <w:lang w:val="en-US" w:eastAsia="en-US"/>
              </w:rPr>
            </w:pPr>
            <w:r>
              <w:rPr>
                <w:lang w:val="en-US"/>
              </w:rPr>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Default="00D2502A" w:rsidP="00842CFB">
            <w:pPr>
              <w:rPr>
                <w:lang w:val="en-US"/>
              </w:rPr>
            </w:pPr>
            <w:r>
              <w:rPr>
                <w:lang w:val="en-US"/>
              </w:rPr>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77777777" w:rsidR="00D2502A" w:rsidRDefault="00D2502A" w:rsidP="00842CFB">
            <w:pPr>
              <w:rPr>
                <w:lang w:val="en-US"/>
              </w:rPr>
            </w:pPr>
            <w:r>
              <w:rPr>
                <w:lang w:val="en-US"/>
              </w:rPr>
              <w:t>ZigBee</w:t>
            </w:r>
            <w:r>
              <w:rPr>
                <w:lang w:val="en-US"/>
              </w:rPr>
              <w:br/>
              <w:t>std</w:t>
            </w:r>
          </w:p>
        </w:tc>
        <w:tc>
          <w:tcPr>
            <w:tcW w:w="1134" w:type="dxa"/>
            <w:tcBorders>
              <w:top w:val="single" w:sz="4" w:space="0" w:color="auto"/>
              <w:left w:val="single" w:sz="4" w:space="0" w:color="auto"/>
              <w:bottom w:val="single" w:sz="4" w:space="0" w:color="auto"/>
              <w:right w:val="single" w:sz="4" w:space="0" w:color="auto"/>
            </w:tcBorders>
            <w:hideMark/>
          </w:tcPr>
          <w:p w14:paraId="50281C1C" w14:textId="77777777" w:rsidR="00D2502A" w:rsidRDefault="00D2502A" w:rsidP="00842CFB">
            <w:pPr>
              <w:rPr>
                <w:lang w:val="en-US"/>
              </w:rPr>
            </w:pPr>
            <w:r>
              <w:rPr>
                <w:lang w:val="en-US"/>
              </w:rPr>
              <w:t>ZigBee</w:t>
            </w:r>
            <w:r>
              <w:rPr>
                <w:lang w:val="en-US"/>
              </w:rPr>
              <w:br/>
              <w:t>LR</w:t>
            </w:r>
          </w:p>
        </w:tc>
        <w:tc>
          <w:tcPr>
            <w:tcW w:w="1134" w:type="dxa"/>
            <w:tcBorders>
              <w:top w:val="single" w:sz="4" w:space="0" w:color="auto"/>
              <w:left w:val="single" w:sz="4" w:space="0" w:color="auto"/>
              <w:bottom w:val="single" w:sz="4" w:space="0" w:color="auto"/>
              <w:right w:val="single" w:sz="4" w:space="0" w:color="auto"/>
            </w:tcBorders>
            <w:hideMark/>
          </w:tcPr>
          <w:p w14:paraId="2DCB353D" w14:textId="77777777" w:rsidR="00D2502A" w:rsidRDefault="00D2502A" w:rsidP="00842CFB">
            <w:pPr>
              <w:rPr>
                <w:lang w:val="en-US"/>
              </w:rPr>
            </w:pPr>
            <w:r>
              <w:rPr>
                <w:lang w:val="en-US"/>
              </w:rPr>
              <w:t>BLE</w:t>
            </w:r>
          </w:p>
        </w:tc>
        <w:tc>
          <w:tcPr>
            <w:tcW w:w="1134" w:type="dxa"/>
            <w:tcBorders>
              <w:top w:val="single" w:sz="4" w:space="0" w:color="auto"/>
              <w:left w:val="single" w:sz="4" w:space="0" w:color="auto"/>
              <w:bottom w:val="single" w:sz="4" w:space="0" w:color="auto"/>
              <w:right w:val="single" w:sz="4" w:space="0" w:color="auto"/>
            </w:tcBorders>
            <w:hideMark/>
          </w:tcPr>
          <w:p w14:paraId="67C6418B" w14:textId="77777777" w:rsidR="00D2502A" w:rsidRDefault="00D2502A" w:rsidP="00842CFB">
            <w:pPr>
              <w:rPr>
                <w:lang w:val="en-US"/>
              </w:rPr>
            </w:pPr>
            <w:r>
              <w:rPr>
                <w:lang w:val="en-US"/>
              </w:rPr>
              <w:t>BT5</w:t>
            </w:r>
          </w:p>
        </w:tc>
        <w:tc>
          <w:tcPr>
            <w:tcW w:w="1134" w:type="dxa"/>
            <w:tcBorders>
              <w:top w:val="single" w:sz="4" w:space="0" w:color="auto"/>
              <w:left w:val="single" w:sz="4" w:space="0" w:color="auto"/>
              <w:bottom w:val="single" w:sz="4" w:space="0" w:color="auto"/>
              <w:right w:val="single" w:sz="4" w:space="0" w:color="auto"/>
            </w:tcBorders>
            <w:hideMark/>
          </w:tcPr>
          <w:p w14:paraId="3BCD7046" w14:textId="77777777" w:rsidR="00D2502A" w:rsidRDefault="00D2502A" w:rsidP="00842CFB">
            <w:pPr>
              <w:rPr>
                <w:lang w:val="en-US"/>
              </w:rPr>
            </w:pPr>
            <w:proofErr w:type="spellStart"/>
            <w:r>
              <w:rPr>
                <w:lang w:val="en-US"/>
              </w:rPr>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Default="00D2502A" w:rsidP="00842CFB">
            <w:pPr>
              <w:rPr>
                <w:lang w:val="en-US"/>
              </w:rPr>
            </w:pPr>
            <w:proofErr w:type="spellStart"/>
            <w:r>
              <w:rPr>
                <w:lang w:val="en-US"/>
              </w:rPr>
              <w:t>Wifi</w:t>
            </w:r>
            <w:proofErr w:type="spellEnd"/>
            <w:r>
              <w:rPr>
                <w:lang w:val="en-US"/>
              </w:rPr>
              <w:t xml:space="preserve"> </w:t>
            </w:r>
            <w:proofErr w:type="spellStart"/>
            <w:r>
              <w:rPr>
                <w:lang w:val="en-US"/>
              </w:rPr>
              <w:t>HaLow</w:t>
            </w:r>
            <w:proofErr w:type="spellEnd"/>
          </w:p>
        </w:tc>
      </w:tr>
      <w:tr w:rsidR="00D2502A" w14:paraId="15FDA8E8"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5DE3583E" w14:textId="77777777" w:rsidR="00D2502A" w:rsidRDefault="00D2502A" w:rsidP="00842CFB">
            <w:pPr>
              <w:rPr>
                <w:lang w:val="en-US"/>
              </w:rPr>
            </w:pPr>
            <w:r>
              <w:rPr>
                <w:lang w:val="en-US"/>
              </w:rPr>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Default="00D2502A" w:rsidP="00842CFB">
            <w:pPr>
              <w:rPr>
                <w:lang w:val="en-US"/>
              </w:rPr>
            </w:pPr>
            <w:r>
              <w:rPr>
                <w:lang w:val="en-US"/>
              </w:rPr>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Default="00D2502A" w:rsidP="00842CFB">
            <w:pPr>
              <w:rPr>
                <w:lang w:val="en-US"/>
              </w:rPr>
            </w:pPr>
            <w:r>
              <w:rPr>
                <w:lang w:val="en-US"/>
              </w:rPr>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Default="00D2502A" w:rsidP="00842CFB">
            <w:pPr>
              <w:rPr>
                <w:lang w:val="en-US"/>
              </w:rPr>
            </w:pPr>
            <w:r>
              <w:rPr>
                <w:lang w:val="en-US"/>
              </w:rPr>
              <w:t>IEEE 802.15.4</w:t>
            </w:r>
          </w:p>
        </w:tc>
        <w:tc>
          <w:tcPr>
            <w:tcW w:w="1134" w:type="dxa"/>
            <w:tcBorders>
              <w:top w:val="single" w:sz="4" w:space="0" w:color="auto"/>
              <w:left w:val="single" w:sz="4" w:space="0" w:color="auto"/>
              <w:bottom w:val="single" w:sz="4" w:space="0" w:color="auto"/>
              <w:right w:val="single" w:sz="4" w:space="0" w:color="auto"/>
            </w:tcBorders>
            <w:hideMark/>
          </w:tcPr>
          <w:p w14:paraId="1A39C880" w14:textId="77777777" w:rsidR="00D2502A" w:rsidRDefault="00D2502A" w:rsidP="00842CFB">
            <w:pPr>
              <w:rPr>
                <w:lang w:val="en-US"/>
              </w:rPr>
            </w:pPr>
            <w:r>
              <w:rPr>
                <w:lang w:val="en-US"/>
              </w:rPr>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Default="00D2502A" w:rsidP="00842CFB">
            <w:pPr>
              <w:rPr>
                <w:lang w:val="en-US"/>
              </w:rPr>
            </w:pPr>
            <w:r>
              <w:rPr>
                <w:lang w:val="en-US"/>
              </w:rPr>
              <w:t>IEEE 802.15.4</w:t>
            </w:r>
          </w:p>
        </w:tc>
        <w:tc>
          <w:tcPr>
            <w:tcW w:w="1134" w:type="dxa"/>
            <w:tcBorders>
              <w:top w:val="single" w:sz="4" w:space="0" w:color="auto"/>
              <w:left w:val="single" w:sz="4" w:space="0" w:color="auto"/>
              <w:bottom w:val="single" w:sz="4" w:space="0" w:color="auto"/>
              <w:right w:val="single" w:sz="4" w:space="0" w:color="auto"/>
            </w:tcBorders>
            <w:hideMark/>
          </w:tcPr>
          <w:p w14:paraId="2924C525" w14:textId="77777777" w:rsidR="00D2502A" w:rsidRDefault="00D2502A" w:rsidP="00842CFB">
            <w:pPr>
              <w:rPr>
                <w:lang w:val="en-US"/>
              </w:rPr>
            </w:pPr>
            <w:r>
              <w:rPr>
                <w:lang w:val="en-US"/>
              </w:rPr>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Default="00D2502A" w:rsidP="00842CFB">
            <w:pPr>
              <w:rPr>
                <w:lang w:val="en-US"/>
              </w:rPr>
            </w:pPr>
            <w:r>
              <w:rPr>
                <w:lang w:val="en-US"/>
              </w:rPr>
              <w:t>IEEE 802.11ah</w:t>
            </w:r>
          </w:p>
        </w:tc>
      </w:tr>
      <w:tr w:rsidR="00D2502A" w14:paraId="17C1E16B"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3F458335" w14:textId="77777777" w:rsidR="00D2502A" w:rsidRDefault="00D2502A" w:rsidP="00842CFB">
            <w:pPr>
              <w:rPr>
                <w:lang w:val="en-US"/>
              </w:rPr>
            </w:pPr>
            <w:r>
              <w:rPr>
                <w:lang w:val="en-US"/>
              </w:rPr>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Default="00D2502A" w:rsidP="00842CFB">
            <w:pPr>
              <w:rPr>
                <w:lang w:val="en-US"/>
              </w:rPr>
            </w:pPr>
            <w:r>
              <w:rPr>
                <w:lang w:val="en-US"/>
              </w:rPr>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Default="00D2502A" w:rsidP="00842CFB">
            <w:pPr>
              <w:rPr>
                <w:lang w:val="en-US"/>
              </w:rPr>
            </w:pPr>
            <w:r>
              <w:rPr>
                <w:lang w:val="en-US"/>
              </w:rPr>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Default="00D2502A" w:rsidP="00842CFB">
            <w:pPr>
              <w:rPr>
                <w:lang w:val="en-US"/>
              </w:rPr>
            </w:pPr>
            <w:r>
              <w:rPr>
                <w:lang w:val="en-US"/>
              </w:rPr>
              <w:t>915</w:t>
            </w:r>
            <w:r>
              <w:rPr>
                <w:lang w:val="en-US"/>
              </w:rPr>
              <w:br/>
              <w:t>MHz</w:t>
            </w:r>
          </w:p>
        </w:tc>
        <w:tc>
          <w:tcPr>
            <w:tcW w:w="1134" w:type="dxa"/>
            <w:tcBorders>
              <w:top w:val="single" w:sz="4" w:space="0" w:color="auto"/>
              <w:left w:val="single" w:sz="4" w:space="0" w:color="auto"/>
              <w:bottom w:val="single" w:sz="4" w:space="0" w:color="auto"/>
              <w:right w:val="single" w:sz="4" w:space="0" w:color="auto"/>
            </w:tcBorders>
            <w:hideMark/>
          </w:tcPr>
          <w:p w14:paraId="6D238B4D" w14:textId="77777777" w:rsidR="00D2502A" w:rsidRDefault="00D2502A" w:rsidP="00842CFB">
            <w:pPr>
              <w:rPr>
                <w:lang w:val="en-US"/>
              </w:rPr>
            </w:pPr>
            <w:r>
              <w:rPr>
                <w:lang w:val="en-US"/>
              </w:rPr>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Default="00D2502A" w:rsidP="00842CFB">
            <w:pPr>
              <w:rPr>
                <w:lang w:val="en-US"/>
              </w:rPr>
            </w:pPr>
            <w:r>
              <w:rPr>
                <w:lang w:val="en-US"/>
              </w:rPr>
              <w:t>2.4 GHz</w:t>
            </w:r>
          </w:p>
        </w:tc>
        <w:tc>
          <w:tcPr>
            <w:tcW w:w="1134" w:type="dxa"/>
            <w:tcBorders>
              <w:top w:val="single" w:sz="4" w:space="0" w:color="auto"/>
              <w:left w:val="single" w:sz="4" w:space="0" w:color="auto"/>
              <w:bottom w:val="single" w:sz="4" w:space="0" w:color="auto"/>
              <w:right w:val="single" w:sz="4" w:space="0" w:color="auto"/>
            </w:tcBorders>
            <w:hideMark/>
          </w:tcPr>
          <w:p w14:paraId="3990E5A6" w14:textId="77777777" w:rsidR="00D2502A" w:rsidRDefault="00D2502A" w:rsidP="00842CFB">
            <w:pPr>
              <w:rPr>
                <w:lang w:val="en-US"/>
              </w:rPr>
            </w:pPr>
            <w:r>
              <w:rPr>
                <w:lang w:val="en-US"/>
              </w:rPr>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Default="00D2502A" w:rsidP="00842CFB">
            <w:pPr>
              <w:rPr>
                <w:lang w:val="en-US"/>
              </w:rPr>
            </w:pPr>
            <w:r>
              <w:rPr>
                <w:lang w:val="en-US"/>
              </w:rPr>
              <w:t>915-930 MHz</w:t>
            </w:r>
          </w:p>
        </w:tc>
      </w:tr>
      <w:tr w:rsidR="00D2502A" w14:paraId="3F2C9AC3"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03F18869" w14:textId="77777777" w:rsidR="00D2502A" w:rsidRDefault="00D2502A" w:rsidP="00842CFB">
            <w:pPr>
              <w:rPr>
                <w:lang w:val="en-US"/>
              </w:rPr>
            </w:pPr>
            <w:r>
              <w:rPr>
                <w:lang w:val="en-US"/>
              </w:rPr>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Default="00D2502A" w:rsidP="00842CFB">
            <w:pPr>
              <w:rPr>
                <w:lang w:val="en-US"/>
              </w:rPr>
            </w:pPr>
            <w:r>
              <w:rPr>
                <w:lang w:val="en-US"/>
              </w:rPr>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Default="00D2502A" w:rsidP="00842CFB">
            <w:pPr>
              <w:rPr>
                <w:lang w:val="en-US"/>
              </w:rPr>
            </w:pPr>
            <w:r>
              <w:rPr>
                <w:lang w:val="en-US"/>
              </w:rPr>
              <w:t>60 m</w:t>
            </w:r>
            <w:r>
              <w:rPr>
                <w:lang w:val="en-US"/>
              </w:rPr>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Default="00D2502A" w:rsidP="00842CFB">
            <w:pPr>
              <w:rPr>
                <w:lang w:val="en-US"/>
              </w:rPr>
            </w:pPr>
            <w:r>
              <w:rPr>
                <w:lang w:val="en-US"/>
              </w:rPr>
              <w:t>14km /</w:t>
            </w:r>
            <w:r>
              <w:rPr>
                <w:lang w:val="en-US"/>
              </w:rPr>
              <w:br/>
              <w:t>6.5km</w:t>
            </w:r>
          </w:p>
        </w:tc>
        <w:tc>
          <w:tcPr>
            <w:tcW w:w="1134" w:type="dxa"/>
            <w:tcBorders>
              <w:top w:val="single" w:sz="4" w:space="0" w:color="auto"/>
              <w:left w:val="single" w:sz="4" w:space="0" w:color="auto"/>
              <w:bottom w:val="single" w:sz="4" w:space="0" w:color="auto"/>
              <w:right w:val="single" w:sz="4" w:space="0" w:color="auto"/>
            </w:tcBorders>
            <w:hideMark/>
          </w:tcPr>
          <w:p w14:paraId="64344886" w14:textId="77777777" w:rsidR="00D2502A" w:rsidRDefault="00D2502A" w:rsidP="00842CFB">
            <w:pPr>
              <w:rPr>
                <w:lang w:val="en-US"/>
              </w:rPr>
            </w:pPr>
            <w:r>
              <w:rPr>
                <w:lang w:val="en-US"/>
              </w:rPr>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Default="00D2502A" w:rsidP="00842CFB">
            <w:pPr>
              <w:rPr>
                <w:lang w:val="en-US"/>
              </w:rPr>
            </w:pPr>
            <w:r>
              <w:rPr>
                <w:lang w:val="en-US"/>
              </w:rPr>
              <w:t>750m</w:t>
            </w:r>
          </w:p>
        </w:tc>
        <w:tc>
          <w:tcPr>
            <w:tcW w:w="1134" w:type="dxa"/>
            <w:tcBorders>
              <w:top w:val="single" w:sz="4" w:space="0" w:color="auto"/>
              <w:left w:val="single" w:sz="4" w:space="0" w:color="auto"/>
              <w:bottom w:val="single" w:sz="4" w:space="0" w:color="auto"/>
              <w:right w:val="single" w:sz="4" w:space="0" w:color="auto"/>
            </w:tcBorders>
            <w:hideMark/>
          </w:tcPr>
          <w:p w14:paraId="5B8810FB" w14:textId="77777777" w:rsidR="00D2502A" w:rsidRDefault="00D2502A" w:rsidP="00842CFB">
            <w:pPr>
              <w:rPr>
                <w:lang w:val="en-US"/>
              </w:rPr>
            </w:pPr>
            <w:r>
              <w:rPr>
                <w:lang w:val="en-US"/>
              </w:rPr>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Default="00D2502A" w:rsidP="00842CFB">
            <w:pPr>
              <w:rPr>
                <w:lang w:val="en-US"/>
              </w:rPr>
            </w:pPr>
            <w:r>
              <w:rPr>
                <w:lang w:val="en-US"/>
              </w:rPr>
              <w:t>1km</w:t>
            </w:r>
          </w:p>
        </w:tc>
      </w:tr>
      <w:tr w:rsidR="00D2502A" w14:paraId="3D7E802A"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2D39F8B1" w14:textId="77777777" w:rsidR="00D2502A" w:rsidRDefault="00D2502A" w:rsidP="00842CFB">
            <w:pPr>
              <w:rPr>
                <w:lang w:val="en-US"/>
              </w:rPr>
            </w:pPr>
            <w:r>
              <w:rPr>
                <w:lang w:val="en-US"/>
              </w:rPr>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Default="00D2502A" w:rsidP="00842CFB">
            <w:pPr>
              <w:rPr>
                <w:lang w:val="en-US"/>
              </w:rPr>
            </w:pPr>
            <w:r>
              <w:rPr>
                <w:lang w:val="en-US"/>
              </w:rPr>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Default="00D2502A" w:rsidP="00842CFB">
            <w:pPr>
              <w:rPr>
                <w:lang w:val="en-US"/>
              </w:rPr>
            </w:pPr>
            <w:r>
              <w:rPr>
                <w:lang w:val="en-US"/>
              </w:rPr>
              <w:t>250</w:t>
            </w:r>
            <w:r>
              <w:rPr>
                <w:lang w:val="en-US"/>
              </w:rPr>
              <w:br/>
            </w:r>
            <w:proofErr w:type="spellStart"/>
            <w:r>
              <w:rPr>
                <w:lang w:val="en-US"/>
              </w:rPr>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Default="00D2502A" w:rsidP="00842CFB">
            <w:pPr>
              <w:rPr>
                <w:lang w:val="en-US"/>
              </w:rPr>
            </w:pPr>
            <w:r>
              <w:rPr>
                <w:lang w:val="en-US"/>
              </w:rPr>
              <w:t>10 / 200</w:t>
            </w:r>
            <w:r>
              <w:rPr>
                <w:lang w:val="en-US"/>
              </w:rPr>
              <w:br/>
            </w:r>
            <w:proofErr w:type="spellStart"/>
            <w:r>
              <w:rPr>
                <w:lang w:val="en-US"/>
              </w:rPr>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CCD87B6" w14:textId="77777777" w:rsidR="00D2502A" w:rsidRDefault="00D2502A" w:rsidP="00842CFB">
            <w:pPr>
              <w:rPr>
                <w:lang w:val="en-US"/>
              </w:rPr>
            </w:pPr>
            <w:r>
              <w:rPr>
                <w:lang w:val="en-US"/>
              </w:rPr>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Default="00D2502A" w:rsidP="00842CFB">
            <w:pPr>
              <w:rPr>
                <w:lang w:val="en-US"/>
              </w:rPr>
            </w:pPr>
            <w:r>
              <w:rPr>
                <w:lang w:val="en-US"/>
              </w:rPr>
              <w:t>125kbps-2 Mbps</w:t>
            </w:r>
          </w:p>
        </w:tc>
        <w:tc>
          <w:tcPr>
            <w:tcW w:w="1134" w:type="dxa"/>
            <w:tcBorders>
              <w:top w:val="single" w:sz="4" w:space="0" w:color="auto"/>
              <w:left w:val="single" w:sz="4" w:space="0" w:color="auto"/>
              <w:bottom w:val="single" w:sz="4" w:space="0" w:color="auto"/>
              <w:right w:val="single" w:sz="4" w:space="0" w:color="auto"/>
            </w:tcBorders>
            <w:hideMark/>
          </w:tcPr>
          <w:p w14:paraId="63BBA478" w14:textId="77777777" w:rsidR="00D2502A" w:rsidRDefault="00D2502A" w:rsidP="00842CFB">
            <w:pPr>
              <w:rPr>
                <w:lang w:val="en-US"/>
              </w:rPr>
            </w:pPr>
            <w:r>
              <w:rPr>
                <w:lang w:val="en-US"/>
              </w:rPr>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Default="00D2502A" w:rsidP="00842CFB">
            <w:pPr>
              <w:rPr>
                <w:lang w:val="en-US"/>
              </w:rPr>
            </w:pPr>
            <w:r>
              <w:rPr>
                <w:lang w:val="en-US"/>
              </w:rPr>
              <w:t xml:space="preserve">150 </w:t>
            </w:r>
            <w:proofErr w:type="spellStart"/>
            <w:r>
              <w:rPr>
                <w:lang w:val="en-US"/>
              </w:rPr>
              <w:t>kbs</w:t>
            </w:r>
            <w:proofErr w:type="spellEnd"/>
            <w:r>
              <w:rPr>
                <w:lang w:val="en-US"/>
              </w:rPr>
              <w:t xml:space="preserve"> (1km range) – 80Mbps</w:t>
            </w:r>
          </w:p>
        </w:tc>
      </w:tr>
      <w:tr w:rsidR="00D2502A" w14:paraId="27BCEA74"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3907B309" w14:textId="77777777" w:rsidR="00D2502A" w:rsidRDefault="00D2502A" w:rsidP="00842CFB">
            <w:pPr>
              <w:rPr>
                <w:lang w:val="en-US"/>
              </w:rPr>
            </w:pPr>
            <w:r>
              <w:rPr>
                <w:lang w:val="en-US"/>
              </w:rPr>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Default="00D2502A" w:rsidP="00842CFB">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Default="00D2502A" w:rsidP="00842CFB">
            <w:pPr>
              <w:rPr>
                <w:lang w:val="en-US"/>
              </w:rPr>
            </w:pPr>
            <w:r>
              <w:rPr>
                <w:lang w:val="en-US"/>
              </w:rPr>
              <w:t>36.9</w:t>
            </w:r>
            <w:r>
              <w:rPr>
                <w:lang w:val="en-US"/>
              </w:rPr>
              <w:br/>
              <w:t xml:space="preserve"> </w:t>
            </w:r>
            <w:proofErr w:type="spellStart"/>
            <w:r>
              <w:rPr>
                <w:lang w:val="en-US"/>
              </w:rPr>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Default="00D2502A" w:rsidP="00842CFB">
            <w:pPr>
              <w:rPr>
                <w:lang w:val="en-US"/>
              </w:rPr>
            </w:pPr>
            <w:r>
              <w:rPr>
                <w:lang w:val="en-US"/>
              </w:rPr>
              <w:t>&lt;250mW</w:t>
            </w:r>
          </w:p>
        </w:tc>
        <w:tc>
          <w:tcPr>
            <w:tcW w:w="1134" w:type="dxa"/>
            <w:tcBorders>
              <w:top w:val="single" w:sz="4" w:space="0" w:color="auto"/>
              <w:left w:val="single" w:sz="4" w:space="0" w:color="auto"/>
              <w:bottom w:val="single" w:sz="4" w:space="0" w:color="auto"/>
              <w:right w:val="single" w:sz="4" w:space="0" w:color="auto"/>
            </w:tcBorders>
            <w:hideMark/>
          </w:tcPr>
          <w:p w14:paraId="1B7E819D" w14:textId="77777777" w:rsidR="00D2502A" w:rsidRDefault="00D2502A" w:rsidP="00842CFB">
            <w:pPr>
              <w:rPr>
                <w:lang w:val="en-US"/>
              </w:rPr>
            </w:pPr>
            <w:r>
              <w:rPr>
                <w:lang w:val="en-US"/>
              </w:rPr>
              <w:t xml:space="preserve">10 </w:t>
            </w:r>
            <w:proofErr w:type="spellStart"/>
            <w:r>
              <w:rPr>
                <w:lang w:val="en-US"/>
              </w:rPr>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Default="00D2502A" w:rsidP="00842CFB">
            <w:pPr>
              <w:rPr>
                <w:lang w:val="en-US"/>
              </w:rPr>
            </w:pPr>
            <w:r>
              <w:rPr>
                <w:lang w:val="en-US"/>
              </w:rPr>
              <w:t xml:space="preserve">10 </w:t>
            </w:r>
            <w:proofErr w:type="spellStart"/>
            <w:r>
              <w:rPr>
                <w:lang w:val="en-US"/>
              </w:rPr>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613649F" w14:textId="77777777" w:rsidR="00D2502A" w:rsidRDefault="00D2502A" w:rsidP="00842CFB">
            <w:pPr>
              <w:rPr>
                <w:lang w:val="en-US"/>
              </w:rPr>
            </w:pPr>
            <w:r>
              <w:rPr>
                <w:lang w:val="en-US"/>
              </w:rPr>
              <w:t xml:space="preserve">125 </w:t>
            </w:r>
            <w:proofErr w:type="spellStart"/>
            <w:r>
              <w:rPr>
                <w:lang w:val="en-US"/>
              </w:rPr>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Default="00D2502A" w:rsidP="00842CFB">
            <w:pPr>
              <w:rPr>
                <w:lang w:val="en-US"/>
              </w:rPr>
            </w:pPr>
            <w:r>
              <w:rPr>
                <w:lang w:val="en-US"/>
              </w:rPr>
              <w:t>11mW</w:t>
            </w:r>
          </w:p>
        </w:tc>
      </w:tr>
      <w:tr w:rsidR="00D2502A" w14:paraId="223336B1"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157B1A78" w14:textId="77777777" w:rsidR="00D2502A" w:rsidRDefault="00D2502A" w:rsidP="00842CFB">
            <w:pPr>
              <w:rPr>
                <w:lang w:val="en-US"/>
              </w:rPr>
            </w:pPr>
            <w:r>
              <w:rPr>
                <w:lang w:val="en-US"/>
              </w:rPr>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Default="00D2502A" w:rsidP="00842CFB">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Default="00D2502A" w:rsidP="00842CFB">
            <w:pPr>
              <w:rPr>
                <w:lang w:val="en-US"/>
              </w:rPr>
            </w:pPr>
            <w:r>
              <w:rPr>
                <w:lang w:val="en-US"/>
              </w:rPr>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Default="00D2502A" w:rsidP="00842CFB">
            <w:pPr>
              <w:rPr>
                <w:lang w:val="en-US"/>
              </w:rPr>
            </w:pPr>
            <w:r>
              <w:rPr>
                <w:lang w:val="en-US"/>
              </w:rPr>
              <w:t>65,000</w:t>
            </w:r>
          </w:p>
        </w:tc>
        <w:tc>
          <w:tcPr>
            <w:tcW w:w="1134" w:type="dxa"/>
            <w:tcBorders>
              <w:top w:val="single" w:sz="4" w:space="0" w:color="auto"/>
              <w:left w:val="single" w:sz="4" w:space="0" w:color="auto"/>
              <w:bottom w:val="single" w:sz="4" w:space="0" w:color="auto"/>
              <w:right w:val="single" w:sz="4" w:space="0" w:color="auto"/>
            </w:tcBorders>
            <w:hideMark/>
          </w:tcPr>
          <w:p w14:paraId="793537D5" w14:textId="77777777" w:rsidR="00D2502A" w:rsidRDefault="00D2502A" w:rsidP="00842CFB">
            <w:pPr>
              <w:rPr>
                <w:lang w:val="en-US"/>
              </w:rPr>
            </w:pPr>
            <w:r>
              <w:rPr>
                <w:lang w:val="en-US"/>
              </w:rPr>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Default="00D2502A" w:rsidP="00842CFB">
            <w:pPr>
              <w:rPr>
                <w:lang w:val="en-US"/>
              </w:rPr>
            </w:pPr>
            <w:r>
              <w:rPr>
                <w:lang w:val="en-US"/>
              </w:rPr>
              <w:t>App-defined</w:t>
            </w:r>
          </w:p>
        </w:tc>
        <w:tc>
          <w:tcPr>
            <w:tcW w:w="1134" w:type="dxa"/>
            <w:tcBorders>
              <w:top w:val="single" w:sz="4" w:space="0" w:color="auto"/>
              <w:left w:val="single" w:sz="4" w:space="0" w:color="auto"/>
              <w:bottom w:val="single" w:sz="4" w:space="0" w:color="auto"/>
              <w:right w:val="single" w:sz="4" w:space="0" w:color="auto"/>
            </w:tcBorders>
            <w:hideMark/>
          </w:tcPr>
          <w:p w14:paraId="2385CAC5" w14:textId="77777777" w:rsidR="00D2502A" w:rsidRDefault="00D2502A" w:rsidP="00842CFB">
            <w:pPr>
              <w:rPr>
                <w:lang w:val="en-US"/>
              </w:rPr>
            </w:pPr>
            <w:r>
              <w:rPr>
                <w:lang w:val="en-US"/>
              </w:rPr>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Default="00D2502A" w:rsidP="00842CFB">
            <w:pPr>
              <w:rPr>
                <w:lang w:val="en-US"/>
              </w:rPr>
            </w:pPr>
            <w:r>
              <w:rPr>
                <w:lang w:val="en-US"/>
              </w:rPr>
              <w:t>8,191 per AP</w:t>
            </w:r>
          </w:p>
        </w:tc>
      </w:tr>
      <w:tr w:rsidR="00D2502A" w14:paraId="47C050A0"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21C5DCF3" w14:textId="77777777" w:rsidR="00D2502A" w:rsidRDefault="00D2502A" w:rsidP="00842CFB">
            <w:pPr>
              <w:rPr>
                <w:lang w:val="en-US"/>
              </w:rPr>
            </w:pPr>
            <w:r>
              <w:rPr>
                <w:lang w:val="en-US"/>
              </w:rPr>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Default="00D2502A" w:rsidP="00842CFB">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03EC6D94" w14:textId="77777777" w:rsidR="00D2502A" w:rsidRDefault="00D2502A" w:rsidP="00842CFB">
            <w:pPr>
              <w:rPr>
                <w:lang w:val="en-US"/>
              </w:rPr>
            </w:pPr>
            <w:r>
              <w:rPr>
                <w:lang w:val="en-US"/>
              </w:rPr>
              <w:t>P2p, tree, Star, m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77777777" w:rsidR="00D2502A" w:rsidRDefault="00D2502A" w:rsidP="00842CFB">
            <w:pPr>
              <w:rPr>
                <w:lang w:val="en-US"/>
              </w:rPr>
            </w:pPr>
            <w:r>
              <w:rPr>
                <w:lang w:val="en-US"/>
              </w:rPr>
              <w:t>P2p, tree, Star, mesh</w:t>
            </w:r>
          </w:p>
        </w:tc>
        <w:tc>
          <w:tcPr>
            <w:tcW w:w="1134" w:type="dxa"/>
            <w:tcBorders>
              <w:top w:val="single" w:sz="4" w:space="0" w:color="auto"/>
              <w:left w:val="single" w:sz="4" w:space="0" w:color="auto"/>
              <w:bottom w:val="single" w:sz="4" w:space="0" w:color="auto"/>
              <w:right w:val="single" w:sz="4" w:space="0" w:color="auto"/>
            </w:tcBorders>
            <w:hideMark/>
          </w:tcPr>
          <w:p w14:paraId="1A6495A0" w14:textId="77777777" w:rsidR="00D2502A" w:rsidRDefault="00D2502A" w:rsidP="00842CFB">
            <w:pPr>
              <w:rPr>
                <w:lang w:val="en-US"/>
              </w:rPr>
            </w:pPr>
            <w:r>
              <w:rPr>
                <w:lang w:val="en-US"/>
              </w:rPr>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Default="00D2502A" w:rsidP="00842CFB">
            <w:pPr>
              <w:rPr>
                <w:lang w:val="en-US"/>
              </w:rPr>
            </w:pPr>
            <w:r>
              <w:rPr>
                <w:lang w:val="en-US"/>
              </w:rPr>
              <w:t>Star</w:t>
            </w:r>
          </w:p>
        </w:tc>
        <w:tc>
          <w:tcPr>
            <w:tcW w:w="1134" w:type="dxa"/>
            <w:tcBorders>
              <w:top w:val="single" w:sz="4" w:space="0" w:color="auto"/>
              <w:left w:val="single" w:sz="4" w:space="0" w:color="auto"/>
              <w:bottom w:val="single" w:sz="4" w:space="0" w:color="auto"/>
              <w:right w:val="single" w:sz="4" w:space="0" w:color="auto"/>
            </w:tcBorders>
            <w:hideMark/>
          </w:tcPr>
          <w:p w14:paraId="12719557" w14:textId="77777777" w:rsidR="00D2502A" w:rsidRDefault="00D2502A" w:rsidP="00842CFB">
            <w:pPr>
              <w:rPr>
                <w:lang w:val="en-US"/>
              </w:rPr>
            </w:pPr>
            <w:r>
              <w:rPr>
                <w:lang w:val="en-US"/>
              </w:rPr>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77777777" w:rsidR="00D2502A" w:rsidRDefault="00D2502A" w:rsidP="00842CFB">
            <w:pPr>
              <w:rPr>
                <w:lang w:val="en-US"/>
              </w:rPr>
            </w:pPr>
            <w:proofErr w:type="spellStart"/>
            <w:proofErr w:type="gramStart"/>
            <w:r>
              <w:rPr>
                <w:lang w:val="en-US"/>
              </w:rPr>
              <w:t>Star,Relays</w:t>
            </w:r>
            <w:proofErr w:type="spellEnd"/>
            <w:proofErr w:type="gramEnd"/>
          </w:p>
        </w:tc>
      </w:tr>
      <w:tr w:rsidR="00D2502A" w14:paraId="135CA5F6"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37E1F5A6" w14:textId="77777777" w:rsidR="00D2502A" w:rsidRDefault="00D2502A" w:rsidP="00842CFB">
            <w:pPr>
              <w:rPr>
                <w:lang w:val="en-US"/>
              </w:rPr>
            </w:pPr>
            <w:r>
              <w:rPr>
                <w:lang w:val="en-US"/>
              </w:rPr>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Default="00D2502A" w:rsidP="00842CFB">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Default="00D2502A" w:rsidP="00842CFB">
            <w:pPr>
              <w:rPr>
                <w:lang w:val="en-US"/>
              </w:rPr>
            </w:pPr>
            <w:r>
              <w:rPr>
                <w:lang w:val="en-US"/>
              </w:rPr>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Default="00D2502A" w:rsidP="00842CFB">
            <w:pPr>
              <w:rPr>
                <w:lang w:val="en-US"/>
              </w:rPr>
            </w:pPr>
            <w:r>
              <w:rPr>
                <w:lang w:val="en-US"/>
              </w:rPr>
              <w:t>No</w:t>
            </w:r>
          </w:p>
        </w:tc>
        <w:tc>
          <w:tcPr>
            <w:tcW w:w="1134" w:type="dxa"/>
            <w:tcBorders>
              <w:top w:val="single" w:sz="4" w:space="0" w:color="auto"/>
              <w:left w:val="single" w:sz="4" w:space="0" w:color="auto"/>
              <w:bottom w:val="single" w:sz="4" w:space="0" w:color="auto"/>
              <w:right w:val="single" w:sz="4" w:space="0" w:color="auto"/>
            </w:tcBorders>
            <w:hideMark/>
          </w:tcPr>
          <w:p w14:paraId="6121374D" w14:textId="77777777" w:rsidR="00D2502A" w:rsidRDefault="00D2502A" w:rsidP="00842CFB">
            <w:pPr>
              <w:rPr>
                <w:lang w:val="en-US"/>
              </w:rPr>
            </w:pPr>
            <w:r>
              <w:rPr>
                <w:lang w:val="en-US"/>
              </w:rPr>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Default="00D2502A" w:rsidP="00842CFB">
            <w:pPr>
              <w:rPr>
                <w:lang w:val="en-US"/>
              </w:rPr>
            </w:pPr>
            <w:r>
              <w:rPr>
                <w:lang w:val="en-US"/>
              </w:rPr>
              <w:t>NIC-Specific</w:t>
            </w:r>
          </w:p>
        </w:tc>
        <w:tc>
          <w:tcPr>
            <w:tcW w:w="1134" w:type="dxa"/>
            <w:tcBorders>
              <w:top w:val="single" w:sz="4" w:space="0" w:color="auto"/>
              <w:left w:val="single" w:sz="4" w:space="0" w:color="auto"/>
              <w:bottom w:val="single" w:sz="4" w:space="0" w:color="auto"/>
              <w:right w:val="single" w:sz="4" w:space="0" w:color="auto"/>
            </w:tcBorders>
            <w:hideMark/>
          </w:tcPr>
          <w:p w14:paraId="67DB7005" w14:textId="77777777" w:rsidR="00D2502A" w:rsidRDefault="00D2502A" w:rsidP="00842CFB">
            <w:pPr>
              <w:rPr>
                <w:lang w:val="en-US"/>
              </w:rPr>
            </w:pPr>
            <w:r>
              <w:rPr>
                <w:lang w:val="en-US"/>
              </w:rPr>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Default="00D2502A" w:rsidP="00842CFB">
            <w:pPr>
              <w:rPr>
                <w:lang w:val="en-US"/>
              </w:rPr>
            </w:pPr>
            <w:r>
              <w:rPr>
                <w:lang w:val="en-US"/>
              </w:rPr>
              <w:t>Yes</w:t>
            </w:r>
          </w:p>
        </w:tc>
      </w:tr>
      <w:tr w:rsidR="00D2502A" w14:paraId="5EFAF027"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64578CA1" w14:textId="77777777" w:rsidR="00D2502A" w:rsidRDefault="00D2502A" w:rsidP="00842CFB">
            <w:pPr>
              <w:rPr>
                <w:lang w:val="en-US"/>
              </w:rPr>
            </w:pPr>
            <w:r>
              <w:rPr>
                <w:lang w:val="en-US"/>
              </w:rPr>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Default="00D2502A" w:rsidP="00842CFB">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Default="00D2502A" w:rsidP="00842CFB">
            <w:pPr>
              <w:rPr>
                <w:lang w:val="en-US"/>
              </w:rPr>
            </w:pPr>
            <w:r>
              <w:rPr>
                <w:lang w:val="en-US"/>
              </w:rPr>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Default="00D2502A" w:rsidP="00842CFB">
            <w:pPr>
              <w:rPr>
                <w:lang w:val="en-US"/>
              </w:rPr>
            </w:pPr>
            <w:r>
              <w:rPr>
                <w:lang w:val="en-US"/>
              </w:rPr>
              <w:t>Power usage</w:t>
            </w:r>
          </w:p>
        </w:tc>
        <w:tc>
          <w:tcPr>
            <w:tcW w:w="1134" w:type="dxa"/>
            <w:tcBorders>
              <w:top w:val="single" w:sz="4" w:space="0" w:color="auto"/>
              <w:left w:val="single" w:sz="4" w:space="0" w:color="auto"/>
              <w:bottom w:val="single" w:sz="4" w:space="0" w:color="auto"/>
              <w:right w:val="single" w:sz="4" w:space="0" w:color="auto"/>
            </w:tcBorders>
            <w:hideMark/>
          </w:tcPr>
          <w:p w14:paraId="627C5D2D" w14:textId="77777777" w:rsidR="00D2502A" w:rsidRDefault="00D2502A" w:rsidP="00842CFB">
            <w:pPr>
              <w:rPr>
                <w:lang w:val="en-US"/>
              </w:rPr>
            </w:pPr>
            <w:r>
              <w:rPr>
                <w:lang w:val="en-US"/>
              </w:rPr>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Default="00D2502A" w:rsidP="00842CFB">
            <w:pPr>
              <w:rPr>
                <w:lang w:val="en-US"/>
              </w:rPr>
            </w:pPr>
            <w:r>
              <w:rPr>
                <w:lang w:val="en-US"/>
              </w:rPr>
              <w:t>No mesh support</w:t>
            </w:r>
          </w:p>
        </w:tc>
        <w:tc>
          <w:tcPr>
            <w:tcW w:w="1134" w:type="dxa"/>
            <w:tcBorders>
              <w:top w:val="single" w:sz="4" w:space="0" w:color="auto"/>
              <w:left w:val="single" w:sz="4" w:space="0" w:color="auto"/>
              <w:bottom w:val="single" w:sz="4" w:space="0" w:color="auto"/>
              <w:right w:val="single" w:sz="4" w:space="0" w:color="auto"/>
            </w:tcBorders>
            <w:hideMark/>
          </w:tcPr>
          <w:p w14:paraId="62C24C94" w14:textId="77777777" w:rsidR="00D2502A" w:rsidRDefault="00D2502A" w:rsidP="00842CFB">
            <w:pPr>
              <w:rPr>
                <w:lang w:val="en-US"/>
              </w:rPr>
            </w:pPr>
            <w:r>
              <w:rPr>
                <w:lang w:val="en-US"/>
              </w:rPr>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Default="00D2502A" w:rsidP="00842CFB">
            <w:pPr>
              <w:rPr>
                <w:lang w:val="en-US"/>
              </w:rPr>
            </w:pPr>
            <w:r>
              <w:rPr>
                <w:lang w:val="en-US"/>
              </w:rPr>
              <w:t>Limited devices</w:t>
            </w:r>
          </w:p>
        </w:tc>
      </w:tr>
    </w:tbl>
    <w:p w14:paraId="1AEA8E60" w14:textId="77777777" w:rsidR="00030A9C" w:rsidRDefault="00D2502A" w:rsidP="00842CFB">
      <w:pPr>
        <w:pStyle w:val="Caption"/>
      </w:pPr>
      <w:r>
        <w:br/>
      </w:r>
    </w:p>
    <w:p w14:paraId="38A4E553" w14:textId="77777777" w:rsidR="00030A9C" w:rsidRDefault="00030A9C">
      <w:pPr>
        <w:rPr>
          <w:rFonts w:ascii="Calibri" w:hAnsi="Calibri"/>
          <w:b/>
          <w:bCs/>
          <w:szCs w:val="20"/>
        </w:rPr>
      </w:pPr>
      <w:r>
        <w:br w:type="page"/>
      </w:r>
    </w:p>
    <w:p w14:paraId="0F0CCF7E" w14:textId="223A9906" w:rsidR="00F446C9" w:rsidRDefault="00D2502A" w:rsidP="00842CFB">
      <w:pPr>
        <w:pStyle w:val="Caption"/>
      </w:pPr>
      <w:bookmarkStart w:id="23" w:name="_Toc143358129"/>
      <w:r>
        <w:lastRenderedPageBreak/>
        <w:t xml:space="preserve">Table </w:t>
      </w:r>
      <w:r w:rsidR="00724C2F">
        <w:fldChar w:fldCharType="begin"/>
      </w:r>
      <w:r w:rsidR="00724C2F">
        <w:instrText xml:space="preserve"> STYLEREF 1 \s </w:instrText>
      </w:r>
      <w:r w:rsidR="00724C2F">
        <w:fldChar w:fldCharType="separate"/>
      </w:r>
      <w:r w:rsidR="00724C2F">
        <w:t>1</w:t>
      </w:r>
      <w:r w:rsidR="00724C2F">
        <w:fldChar w:fldCharType="end"/>
      </w:r>
      <w:r w:rsidR="00724C2F">
        <w:t>.</w:t>
      </w:r>
      <w:r w:rsidR="00724C2F">
        <w:fldChar w:fldCharType="begin"/>
      </w:r>
      <w:r w:rsidR="00724C2F">
        <w:instrText xml:space="preserve"> SEQ Table \* ARABIC \s 1 </w:instrText>
      </w:r>
      <w:r w:rsidR="00724C2F">
        <w:fldChar w:fldCharType="separate"/>
      </w:r>
      <w:r w:rsidR="00724C2F">
        <w:t>3</w:t>
      </w:r>
      <w:r w:rsidR="00724C2F">
        <w:fldChar w:fldCharType="end"/>
      </w:r>
      <w:r>
        <w:t xml:space="preserve">  Communication protool</w:t>
      </w:r>
      <w:r w:rsidR="00424FD0">
        <w:t xml:space="preserve"> options available on a range of microcomputers</w:t>
      </w:r>
      <w:bookmarkEnd w:id="23"/>
    </w:p>
    <w:p w14:paraId="5CD41A87" w14:textId="3C8B92C0" w:rsidR="00D2502A" w:rsidRDefault="00F446C9" w:rsidP="00842CFB">
      <w:pPr>
        <w:pStyle w:val="Caption"/>
      </w:pPr>
      <w:r>
        <w:t>Key: I=Inbuilt, M=Module available in NZ,O=Module available from Overseas and X=Not Suitable</w:t>
      </w: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Default="00D2502A">
            <w:pPr>
              <w:rPr>
                <w:szCs w:val="22"/>
                <w:lang w:val="en-US" w:eastAsia="en-US"/>
              </w:rPr>
            </w:pPr>
            <w:r>
              <w:rPr>
                <w:lang w:val="en-US"/>
              </w:rPr>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Default="00D2502A">
            <w:pPr>
              <w:rPr>
                <w:lang w:val="en-US"/>
              </w:rPr>
            </w:pPr>
            <w:r>
              <w:rPr>
                <w:lang w:val="en-US"/>
              </w:rPr>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Default="00D2502A">
            <w:pPr>
              <w:rPr>
                <w:lang w:val="en-US"/>
              </w:rPr>
            </w:pPr>
            <w:r>
              <w:rPr>
                <w:lang w:val="en-US"/>
              </w:rPr>
              <w:t>Rock</w:t>
            </w:r>
            <w:r>
              <w:rPr>
                <w:lang w:val="en-US"/>
              </w:rPr>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Default="00D2502A">
            <w:pPr>
              <w:rPr>
                <w:lang w:val="en-US"/>
              </w:rPr>
            </w:pPr>
            <w:r>
              <w:rPr>
                <w:lang w:val="en-US"/>
              </w:rPr>
              <w:t>Jetson</w:t>
            </w:r>
            <w:r>
              <w:rPr>
                <w:lang w:val="en-US"/>
              </w:rPr>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Default="00D2502A">
            <w:pPr>
              <w:rPr>
                <w:lang w:val="en-US"/>
              </w:rPr>
            </w:pPr>
            <w:r>
              <w:rPr>
                <w:lang w:val="en-US"/>
              </w:rPr>
              <w:t>Tinker</w:t>
            </w:r>
            <w:r>
              <w:rPr>
                <w:lang w:val="en-US"/>
              </w:rPr>
              <w:br/>
            </w:r>
            <w:proofErr w:type="spellStart"/>
            <w:r>
              <w:rPr>
                <w:lang w:val="en-US"/>
              </w:rPr>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Default="00D2502A">
            <w:pPr>
              <w:rPr>
                <w:lang w:val="en-US"/>
              </w:rPr>
            </w:pPr>
            <w:r>
              <w:rPr>
                <w:lang w:val="en-US"/>
              </w:rPr>
              <w:t>Arduino</w:t>
            </w:r>
            <w:r>
              <w:rPr>
                <w:lang w:val="en-US"/>
              </w:rPr>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Default="00D2502A">
            <w:pPr>
              <w:rPr>
                <w:lang w:val="en-US"/>
              </w:rPr>
            </w:pPr>
            <w:proofErr w:type="spellStart"/>
            <w:r>
              <w:rPr>
                <w:lang w:val="en-US"/>
              </w:rPr>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Default="00D2502A">
            <w:pPr>
              <w:rPr>
                <w:lang w:val="en-US"/>
              </w:rPr>
            </w:pPr>
            <w:r>
              <w:rPr>
                <w:lang w:val="en-US"/>
              </w:rPr>
              <w:t>ESP32</w:t>
            </w:r>
          </w:p>
        </w:tc>
      </w:tr>
      <w:tr w:rsidR="00D2502A"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Default="00D2502A">
            <w:pPr>
              <w:rPr>
                <w:lang w:val="en-US"/>
              </w:rPr>
            </w:pPr>
            <w:r>
              <w:rPr>
                <w:lang w:val="en-US"/>
              </w:rPr>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Default="00D2502A">
            <w:pPr>
              <w:rPr>
                <w:highlight w:val="green"/>
                <w:lang w:val="en-US"/>
              </w:rPr>
            </w:pPr>
            <w:r>
              <w:rPr>
                <w:highlight w:val="green"/>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Default="00D2502A">
            <w:pPr>
              <w:rPr>
                <w:highlight w:val="green"/>
                <w:lang w:val="en-US"/>
              </w:rPr>
            </w:pPr>
            <w:r>
              <w:rPr>
                <w:highlight w:val="green"/>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Default="00D2502A">
            <w:pPr>
              <w:rPr>
                <w:highlight w:val="green"/>
                <w:lang w:val="en-US"/>
              </w:rPr>
            </w:pPr>
            <w:r>
              <w:rPr>
                <w:highlight w:val="green"/>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Default="00D2502A">
            <w:pPr>
              <w:rPr>
                <w:highlight w:val="green"/>
                <w:lang w:val="en-US"/>
              </w:rPr>
            </w:pPr>
            <w:r>
              <w:rPr>
                <w:highlight w:val="green"/>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Default="00D2502A">
            <w:pPr>
              <w:rPr>
                <w:lang w:val="en-US"/>
              </w:rPr>
            </w:pPr>
            <w:r>
              <w:rPr>
                <w:highlight w:val="green"/>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Default="00D2502A">
            <w:pPr>
              <w:rPr>
                <w:lang w:val="en-US"/>
              </w:rPr>
            </w:pPr>
            <w:r>
              <w:rPr>
                <w:lang w:val="en-US"/>
              </w:rPr>
              <w:t>O</w:t>
            </w:r>
          </w:p>
        </w:tc>
      </w:tr>
      <w:tr w:rsidR="00D2502A"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Default="00D2502A">
            <w:pPr>
              <w:rPr>
                <w:lang w:val="en-US"/>
              </w:rPr>
            </w:pPr>
            <w:r>
              <w:rPr>
                <w:lang w:val="en-US"/>
              </w:rPr>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Default="00D2502A">
            <w:pPr>
              <w:rPr>
                <w:lang w:val="en-US"/>
              </w:rPr>
            </w:pPr>
            <w:r>
              <w:rPr>
                <w:lang w:val="en-US"/>
              </w:rPr>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Default="00D2502A">
            <w:pPr>
              <w:rPr>
                <w:lang w:val="en-US"/>
              </w:rPr>
            </w:pPr>
            <w:r>
              <w:rPr>
                <w:lang w:val="en-US"/>
              </w:rPr>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Default="00D2502A">
            <w:pPr>
              <w:rPr>
                <w:lang w:val="en-US"/>
              </w:rPr>
            </w:pPr>
            <w:r>
              <w:rPr>
                <w:lang w:val="en-US"/>
              </w:rPr>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Default="00D2502A">
            <w:pPr>
              <w:rPr>
                <w:lang w:val="en-US"/>
              </w:rPr>
            </w:pPr>
            <w:r>
              <w:rPr>
                <w:lang w:val="en-US"/>
              </w:rPr>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Default="00D2502A">
            <w:pPr>
              <w:rPr>
                <w:lang w:val="en-US"/>
              </w:rPr>
            </w:pPr>
            <w:r>
              <w:rPr>
                <w:lang w:val="en-US"/>
              </w:rPr>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Default="00D2502A">
            <w:pPr>
              <w:rPr>
                <w:lang w:val="en-US"/>
              </w:rPr>
            </w:pPr>
            <w:r>
              <w:rPr>
                <w:lang w:val="en-US"/>
              </w:rPr>
              <w:t>O</w:t>
            </w:r>
          </w:p>
        </w:tc>
      </w:tr>
      <w:tr w:rsidR="00D2502A"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Default="00D2502A">
            <w:pPr>
              <w:rPr>
                <w:lang w:val="en-US"/>
              </w:rPr>
            </w:pPr>
            <w:r>
              <w:rPr>
                <w:lang w:val="en-US"/>
              </w:rPr>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Default="00D2502A">
            <w:pPr>
              <w:rPr>
                <w:highlight w:val="green"/>
                <w:lang w:val="en-US"/>
              </w:rPr>
            </w:pPr>
            <w:r>
              <w:rPr>
                <w:highlight w:val="green"/>
                <w:lang w:val="en-US"/>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Default="00D2502A">
            <w:pPr>
              <w:rPr>
                <w:highlight w:val="green"/>
                <w:lang w:val="en-US"/>
              </w:rPr>
            </w:pPr>
            <w:r>
              <w:rPr>
                <w:highlight w:val="green"/>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Default="00D2502A">
            <w:pPr>
              <w:rPr>
                <w:highlight w:val="green"/>
                <w:lang w:val="en-US"/>
              </w:rPr>
            </w:pPr>
            <w:r>
              <w:rPr>
                <w:highlight w:val="green"/>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Default="00D2502A">
            <w:pPr>
              <w:rPr>
                <w:highlight w:val="green"/>
                <w:lang w:val="en-US"/>
              </w:rPr>
            </w:pPr>
            <w:r>
              <w:rPr>
                <w:highlight w:val="green"/>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Default="00D2502A">
            <w:pPr>
              <w:rPr>
                <w:lang w:val="en-US"/>
              </w:rPr>
            </w:pPr>
            <w:r>
              <w:rPr>
                <w:lang w:val="en-US"/>
              </w:rPr>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Default="00D2502A">
            <w:pPr>
              <w:rPr>
                <w:lang w:val="en-US"/>
              </w:rPr>
            </w:pPr>
            <w:r>
              <w:rPr>
                <w:lang w:val="en-US"/>
              </w:rPr>
              <w:t>O</w:t>
            </w:r>
          </w:p>
        </w:tc>
      </w:tr>
      <w:tr w:rsidR="00D2502A"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Default="00D2502A">
            <w:pPr>
              <w:rPr>
                <w:lang w:val="en-US"/>
              </w:rPr>
            </w:pPr>
            <w:r>
              <w:rPr>
                <w:lang w:val="en-US"/>
              </w:rPr>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Default="00D2502A">
            <w:pPr>
              <w:rPr>
                <w:lang w:val="en-US"/>
              </w:rPr>
            </w:pPr>
            <w:r>
              <w:rPr>
                <w:lang w:val="en-US"/>
              </w:rPr>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Default="00D2502A">
            <w:pPr>
              <w:rPr>
                <w:lang w:val="en-US"/>
              </w:rPr>
            </w:pPr>
            <w:r>
              <w:rPr>
                <w:lang w:val="en-US"/>
              </w:rPr>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Default="00D2502A">
            <w:pPr>
              <w:rPr>
                <w:lang w:val="en-US"/>
              </w:rPr>
            </w:pPr>
            <w:r>
              <w:rPr>
                <w:lang w:val="en-US"/>
              </w:rPr>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Default="00D2502A">
            <w:pPr>
              <w:rPr>
                <w:lang w:val="en-US"/>
              </w:rPr>
            </w:pPr>
            <w:r>
              <w:rPr>
                <w:lang w:val="en-US"/>
              </w:rPr>
              <w:t>I</w:t>
            </w:r>
          </w:p>
        </w:tc>
      </w:tr>
      <w:tr w:rsidR="00D2502A"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Default="00D2502A">
            <w:pPr>
              <w:rPr>
                <w:lang w:val="en-US"/>
              </w:rPr>
            </w:pPr>
            <w:r>
              <w:rPr>
                <w:lang w:val="en-US"/>
              </w:rPr>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Default="00D2502A">
            <w:pPr>
              <w:rPr>
                <w:lang w:val="en-US"/>
              </w:rPr>
            </w:pPr>
            <w:r>
              <w:rPr>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Default="00D2502A">
            <w:pPr>
              <w:rPr>
                <w:lang w:val="en-US"/>
              </w:rPr>
            </w:pPr>
            <w:r>
              <w:rPr>
                <w:lang w:val="en-US"/>
              </w:rPr>
              <w:t>O</w:t>
            </w:r>
          </w:p>
        </w:tc>
      </w:tr>
      <w:tr w:rsidR="00D2502A"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Default="00D2502A">
            <w:pPr>
              <w:rPr>
                <w:lang w:val="en-US"/>
              </w:rPr>
            </w:pPr>
            <w:r>
              <w:rPr>
                <w:lang w:val="en-US"/>
              </w:rPr>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Default="00D2502A">
            <w:pPr>
              <w:rPr>
                <w:lang w:val="en-US"/>
              </w:rPr>
            </w:pPr>
            <w:r>
              <w:rPr>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Default="00D2502A">
            <w:pPr>
              <w:rPr>
                <w:lang w:val="en-US"/>
              </w:rPr>
            </w:pPr>
            <w:r>
              <w:rPr>
                <w:lang w:val="en-US"/>
              </w:rPr>
              <w:t>O</w:t>
            </w:r>
          </w:p>
        </w:tc>
      </w:tr>
      <w:tr w:rsidR="00D2502A"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Default="00D2502A">
            <w:pPr>
              <w:rPr>
                <w:lang w:val="en-US"/>
              </w:rPr>
            </w:pPr>
            <w:r>
              <w:rPr>
                <w:lang w:val="en-US"/>
              </w:rPr>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Default="00D2502A">
            <w:pPr>
              <w:rPr>
                <w:lang w:val="en-US"/>
              </w:rPr>
            </w:pPr>
            <w:r>
              <w:rPr>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Default="00D2502A">
            <w:pPr>
              <w:rPr>
                <w:lang w:val="en-US"/>
              </w:rPr>
            </w:pPr>
            <w:r>
              <w:rPr>
                <w:lang w:val="en-US"/>
              </w:rPr>
              <w:t>O</w:t>
            </w:r>
          </w:p>
        </w:tc>
      </w:tr>
      <w:tr w:rsidR="00D2502A"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Default="00D2502A">
            <w:pPr>
              <w:rPr>
                <w:lang w:val="en-US"/>
              </w:rPr>
            </w:pPr>
            <w:proofErr w:type="spellStart"/>
            <w:r>
              <w:rPr>
                <w:lang w:val="en-US"/>
              </w:rPr>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Default="00D2502A">
            <w:pPr>
              <w:rPr>
                <w:highlight w:val="green"/>
                <w:lang w:val="en-US"/>
              </w:rPr>
            </w:pPr>
            <w:r>
              <w:rPr>
                <w:highlight w:val="green"/>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Default="00D2502A">
            <w:pPr>
              <w:rPr>
                <w:highlight w:val="green"/>
                <w:lang w:val="en-US"/>
              </w:rPr>
            </w:pPr>
            <w:r>
              <w:rPr>
                <w:highlight w:val="green"/>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Default="00D2502A">
            <w:pPr>
              <w:rPr>
                <w:highlight w:val="green"/>
                <w:lang w:val="en-US"/>
              </w:rPr>
            </w:pPr>
            <w:r>
              <w:rPr>
                <w:highlight w:val="green"/>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Default="00D2502A">
            <w:pPr>
              <w:rPr>
                <w:highlight w:val="green"/>
                <w:lang w:val="en-US"/>
              </w:rPr>
            </w:pPr>
            <w:r>
              <w:rPr>
                <w:highlight w:val="green"/>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Default="00D2502A">
            <w:pPr>
              <w:rPr>
                <w:lang w:val="en-US"/>
              </w:rPr>
            </w:pPr>
            <w:r>
              <w:rPr>
                <w:highlight w:val="green"/>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Default="00D2502A">
            <w:pPr>
              <w:rPr>
                <w:lang w:val="en-US"/>
              </w:rPr>
            </w:pPr>
            <w:r>
              <w:rPr>
                <w:lang w:val="en-US"/>
              </w:rPr>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Default="00D2502A">
            <w:pPr>
              <w:rPr>
                <w:lang w:val="en-US"/>
              </w:rPr>
            </w:pPr>
            <w:r>
              <w:rPr>
                <w:lang w:val="en-US"/>
              </w:rPr>
              <w:t>M</w:t>
            </w:r>
          </w:p>
        </w:tc>
      </w:tr>
      <w:tr w:rsidR="00D2502A"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Default="00D2502A">
            <w:pPr>
              <w:rPr>
                <w:lang w:val="en-US"/>
              </w:rPr>
            </w:pPr>
            <w:proofErr w:type="spellStart"/>
            <w:r>
              <w:rPr>
                <w:lang w:val="en-US"/>
              </w:rPr>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Default="00D2502A">
            <w:pPr>
              <w:rPr>
                <w:lang w:val="en-US"/>
              </w:rPr>
            </w:pPr>
            <w:r>
              <w:rPr>
                <w:lang w:val="en-US"/>
              </w:rPr>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Default="00D2502A">
            <w:pPr>
              <w:rPr>
                <w:lang w:val="en-US"/>
              </w:rPr>
            </w:pPr>
            <w:r>
              <w:rPr>
                <w:lang w:val="en-US"/>
              </w:rPr>
              <w:t>O</w:t>
            </w:r>
          </w:p>
        </w:tc>
      </w:tr>
      <w:tr w:rsidR="00D2502A"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Default="00D2502A">
            <w:pPr>
              <w:rPr>
                <w:lang w:val="en-US"/>
              </w:rPr>
            </w:pPr>
            <w:r>
              <w:rPr>
                <w:lang w:val="en-US"/>
              </w:rPr>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Default="00D2502A">
            <w:pPr>
              <w:rPr>
                <w:lang w:val="en-US"/>
              </w:rPr>
            </w:pPr>
            <w:r>
              <w:rPr>
                <w:lang w:val="en-US"/>
              </w:rPr>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Default="00D2502A">
            <w:pPr>
              <w:rPr>
                <w:lang w:val="en-US"/>
              </w:rPr>
            </w:pPr>
            <w:r>
              <w:rPr>
                <w:lang w:val="en-US"/>
              </w:rPr>
              <w:t>O</w:t>
            </w:r>
          </w:p>
        </w:tc>
      </w:tr>
      <w:tr w:rsidR="00D2502A"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Default="00D2502A">
            <w:pPr>
              <w:rPr>
                <w:lang w:val="en-US"/>
              </w:rPr>
            </w:pPr>
            <w:r>
              <w:rPr>
                <w:lang w:val="en-US"/>
              </w:rPr>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Default="00D2502A">
            <w:pPr>
              <w:rPr>
                <w:lang w:val="en-US"/>
              </w:rPr>
            </w:pPr>
            <w:r>
              <w:rPr>
                <w:lang w:val="en-US"/>
              </w:rPr>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Default="00D2502A">
            <w:pPr>
              <w:rPr>
                <w:lang w:val="en-US"/>
              </w:rPr>
            </w:pPr>
            <w:r>
              <w:rPr>
                <w:lang w:val="en-US"/>
              </w:rPr>
              <w:t>O</w:t>
            </w:r>
          </w:p>
        </w:tc>
      </w:tr>
    </w:tbl>
    <w:p w14:paraId="49E13F1A" w14:textId="4AF9009F" w:rsidR="0094417A" w:rsidRDefault="00424FD0" w:rsidP="00283CB1">
      <w:pPr>
        <w:pStyle w:val="BodyText"/>
      </w:pPr>
      <w:r>
        <w:br/>
      </w:r>
      <w:r w:rsidR="00D2502A">
        <w:br/>
      </w:r>
      <w:r w:rsidR="000F1774">
        <w:t xml:space="preserve">If reliable frequent communication is not possible extra storage may need to be provisioned on the </w:t>
      </w:r>
      <w:r w:rsidR="00C90D24">
        <w:t>s</w:t>
      </w:r>
      <w:r w:rsidR="000F1774">
        <w:t>ensor device to act as a data buffer, raising the costs and lowering the battery life of each sensor unit.</w:t>
      </w:r>
    </w:p>
    <w:p w14:paraId="35D1572A" w14:textId="77777777" w:rsidR="0094417A" w:rsidRDefault="00030A9C" w:rsidP="0094417A">
      <w:pPr>
        <w:pStyle w:val="Heading3"/>
        <w:rPr>
          <w:rStyle w:val="Heading3Char"/>
        </w:rPr>
      </w:pPr>
      <w:bookmarkStart w:id="24" w:name="_Toc146487442"/>
      <w:r w:rsidRPr="0094417A">
        <w:rPr>
          <w:rStyle w:val="Heading3Char"/>
        </w:rPr>
        <w:t>Data Mule method</w:t>
      </w:r>
      <w:bookmarkEnd w:id="24"/>
    </w:p>
    <w:p w14:paraId="427A1487" w14:textId="1B412325" w:rsidR="00952362" w:rsidRDefault="006247D2" w:rsidP="00283CB1">
      <w:pPr>
        <w:pStyle w:val="BodyText"/>
      </w:pPr>
      <w:r>
        <w:t>To avoid the monthly costs and possible infrastructure investments in RF backhaul technology, a</w:t>
      </w:r>
      <w:r w:rsidR="009675CC">
        <w:t xml:space="preserve"> </w:t>
      </w:r>
      <w:r w:rsidR="0096733C">
        <w:t xml:space="preserve">travelling </w:t>
      </w:r>
      <w:r w:rsidR="009675CC">
        <w:t>device (</w:t>
      </w:r>
      <w:r w:rsidR="003D60A9">
        <w:t xml:space="preserve">rather than </w:t>
      </w:r>
      <w:r w:rsidR="009675CC">
        <w:t xml:space="preserve">the actual farmer) </w:t>
      </w:r>
      <w:r w:rsidR="0096733C">
        <w:t xml:space="preserve">could </w:t>
      </w:r>
      <w:r w:rsidR="009675CC">
        <w:t>visit the herd</w:t>
      </w:r>
      <w:r w:rsidR="003D60A9">
        <w:t xml:space="preserve">, download the </w:t>
      </w:r>
      <w:proofErr w:type="gramStart"/>
      <w:r w:rsidR="003D60A9">
        <w:t>data</w:t>
      </w:r>
      <w:proofErr w:type="gramEnd"/>
      <w:r w:rsidR="003D60A9">
        <w:t xml:space="preserve"> and upload this data on return</w:t>
      </w:r>
      <w:r w:rsidR="009675CC">
        <w:t xml:space="preserve">. This concept is called a “data mule” as the device is purely a carrier for data in a similar manner as the ethernet over avian carrier protocol. </w:t>
      </w:r>
      <w:r w:rsidR="009675CC">
        <w:fldChar w:fldCharType="begin" w:fldLock="1"/>
      </w:r>
      <w:r w:rsidR="00D40BA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009675CC">
        <w:fldChar w:fldCharType="separate"/>
      </w:r>
      <w:r w:rsidR="00D40BA6" w:rsidRPr="00D40BA6">
        <w:rPr>
          <w:noProof/>
        </w:rPr>
        <w:t>(Waitzman, 1990)</w:t>
      </w:r>
      <w:r w:rsidR="009675CC">
        <w:fldChar w:fldCharType="end"/>
      </w:r>
      <w:r w:rsidR="000277E2">
        <w:t xml:space="preserve"> </w:t>
      </w:r>
      <w:r w:rsidR="0096733C">
        <w:t>At the time of writing, t</w:t>
      </w:r>
      <w:r w:rsidR="000277E2">
        <w:t xml:space="preserve">his approach would </w:t>
      </w:r>
      <w:r w:rsidR="000277E2">
        <w:rPr>
          <w:noProof/>
        </w:rPr>
        <w:t xml:space="preserve">incur significant range limitations and requires efficient pathfinding requirements of the </w:t>
      </w:r>
      <w:r w:rsidR="003D60A9">
        <w:rPr>
          <w:noProof/>
        </w:rPr>
        <w:t>device</w:t>
      </w:r>
      <w:r w:rsidR="000277E2">
        <w:rPr>
          <w:noProof/>
        </w:rPr>
        <w:t xml:space="preserve">, along with the requirement that the </w:t>
      </w:r>
      <w:r w:rsidR="003D60A9">
        <w:rPr>
          <w:noProof/>
        </w:rPr>
        <w:t>device</w:t>
      </w:r>
      <w:r w:rsidR="000277E2">
        <w:rPr>
          <w:noProof/>
        </w:rPr>
        <w:t xml:space="preserve"> distinguish between animals and other obstacles. </w:t>
      </w:r>
      <w:r w:rsidR="003D60A9">
        <w:rPr>
          <w:noProof/>
        </w:rPr>
        <w:t>T</w:t>
      </w:r>
      <w:r w:rsidR="000277E2">
        <w:rPr>
          <w:noProof/>
        </w:rPr>
        <w:t xml:space="preserve">he </w:t>
      </w:r>
      <w:r w:rsidR="003D60A9">
        <w:rPr>
          <w:noProof/>
        </w:rPr>
        <w:t>device</w:t>
      </w:r>
      <w:r w:rsidR="000277E2">
        <w:rPr>
          <w:noProof/>
        </w:rPr>
        <w:t xml:space="preserve"> would need to navigate close enough </w:t>
      </w:r>
      <w:r w:rsidR="00F446C9">
        <w:rPr>
          <w:noProof/>
        </w:rPr>
        <w:t xml:space="preserve">to </w:t>
      </w:r>
      <w:r w:rsidR="000277E2">
        <w:rPr>
          <w:noProof/>
        </w:rPr>
        <w:t>each animal to read the passively powered RFID sensor information without being trampled and/or startling the animal</w:t>
      </w:r>
      <w:r w:rsidR="003D60A9">
        <w:rPr>
          <w:noProof/>
        </w:rPr>
        <w:t xml:space="preserve"> and obtain data from the other sensors on the animal</w:t>
      </w:r>
      <w:r w:rsidR="000277E2">
        <w:rPr>
          <w:noProof/>
        </w:rPr>
        <w:t>.</w:t>
      </w:r>
      <w:r w:rsidR="003D60A9">
        <w:rPr>
          <w:noProof/>
        </w:rPr>
        <w:t xml:space="preserve"> </w:t>
      </w:r>
      <w:r w:rsidR="001A253A">
        <w:t xml:space="preserve">Most research on data mules in a rural context has concentrated the use of Unattended Aerial Vehicles (UAV or “drones”)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001A253A">
        <w:fldChar w:fldCharType="begin" w:fldLock="1"/>
      </w:r>
      <w:r w:rsidR="00D40BA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001A253A">
        <w:fldChar w:fldCharType="separate"/>
      </w:r>
      <w:r w:rsidR="00D40BA6" w:rsidRPr="00D40BA6">
        <w:rPr>
          <w:noProof/>
        </w:rPr>
        <w:t>(Aviation Authority of New Zealand, 2015)</w:t>
      </w:r>
      <w:r w:rsidR="001A253A">
        <w:fldChar w:fldCharType="end"/>
      </w:r>
      <w:r w:rsidR="001A253A">
        <w:t xml:space="preserve">. An unmanned ground vehicle (UGV or “rover”) could be utilised however these face the same issues as a drone, with additional route planning and obstacle avoidance problems. A sole data mule </w:t>
      </w:r>
      <w:r w:rsidR="001A253A">
        <w:rPr>
          <w:noProof/>
        </w:rPr>
        <w:t xml:space="preserve">option </w:t>
      </w:r>
      <w:r w:rsidR="000277E2">
        <w:rPr>
          <w:noProof/>
        </w:rPr>
        <w:t xml:space="preserve">is </w:t>
      </w:r>
      <w:r w:rsidR="003D60A9">
        <w:rPr>
          <w:noProof/>
        </w:rPr>
        <w:t xml:space="preserve">not addressed in </w:t>
      </w:r>
      <w:r w:rsidR="000277E2">
        <w:rPr>
          <w:noProof/>
        </w:rPr>
        <w:t xml:space="preserve">this </w:t>
      </w:r>
      <w:r w:rsidR="003D60A9">
        <w:rPr>
          <w:noProof/>
        </w:rPr>
        <w:t>project</w:t>
      </w:r>
      <w:r w:rsidR="000277E2">
        <w:rPr>
          <w:noProof/>
        </w:rPr>
        <w:t>.</w:t>
      </w:r>
      <w:r w:rsidR="000277E2">
        <w:rPr>
          <w:noProof/>
        </w:rPr>
        <w:br/>
      </w:r>
      <w:r w:rsidR="009675CC">
        <w:lastRenderedPageBreak/>
        <w:br/>
      </w:r>
      <w:r w:rsidR="000277E2">
        <w:t xml:space="preserve">Beef cattle tend to revisit feed and water lots </w:t>
      </w:r>
      <w:r w:rsidR="000277E2">
        <w:fldChar w:fldCharType="begin" w:fldLock="1"/>
      </w:r>
      <w:r w:rsidR="00D40BA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000277E2">
        <w:fldChar w:fldCharType="separate"/>
      </w:r>
      <w:r w:rsidR="00D40BA6" w:rsidRPr="00D40BA6">
        <w:rPr>
          <w:noProof/>
        </w:rPr>
        <w:t>(Johnstone-Wallace &amp; Kennedy, 1944; Martina et al., 2015)</w:t>
      </w:r>
      <w:r w:rsidR="000277E2">
        <w:fldChar w:fldCharType="end"/>
      </w:r>
      <w:r w:rsidR="000277E2">
        <w:t xml:space="preserve"> so a </w:t>
      </w:r>
      <w:r w:rsidR="009675CC">
        <w:t xml:space="preserve">hybrid of options One and Two </w:t>
      </w:r>
      <w:r w:rsidR="000277E2">
        <w:t>c</w:t>
      </w:r>
      <w:r w:rsidR="003D60A9">
        <w:t>ould</w:t>
      </w:r>
      <w:r w:rsidR="000277E2">
        <w:t xml:space="preserve"> be implemented </w:t>
      </w:r>
      <w:r w:rsidR="009675CC">
        <w:t xml:space="preserve">where cattle visit a solar-powered data-aggregation </w:t>
      </w:r>
      <w:r w:rsidR="003D60A9">
        <w:t xml:space="preserve">feed/water </w:t>
      </w:r>
      <w:r w:rsidR="009675CC">
        <w:t xml:space="preserve">site </w:t>
      </w:r>
      <w:r w:rsidR="000277E2">
        <w:t>and transmit their data by one of the low range, low power methods in option 1 (</w:t>
      </w:r>
      <w:proofErr w:type="spellStart"/>
      <w:r w:rsidR="003D60A9">
        <w:t>W</w:t>
      </w:r>
      <w:r w:rsidR="000277E2">
        <w:t>ifi</w:t>
      </w:r>
      <w:proofErr w:type="spellEnd"/>
      <w:r w:rsidR="003D60A9">
        <w:t xml:space="preserve">-Halo, </w:t>
      </w:r>
      <w:r w:rsidR="000277E2">
        <w:t xml:space="preserve">Bluetooth, </w:t>
      </w:r>
      <w:r w:rsidR="003D60A9">
        <w:t xml:space="preserve">Zigbee </w:t>
      </w:r>
      <w:r w:rsidR="000277E2">
        <w:t>for example)</w:t>
      </w:r>
      <w:r w:rsidR="00077CC8">
        <w:t xml:space="preserve"> </w:t>
      </w:r>
      <w:r w:rsidR="00077CC8">
        <w:fldChar w:fldCharType="begin" w:fldLock="1"/>
      </w:r>
      <w:r w:rsidR="00D40BA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077CC8">
        <w:fldChar w:fldCharType="separate"/>
      </w:r>
      <w:r w:rsidR="00D40BA6" w:rsidRPr="00D40BA6">
        <w:rPr>
          <w:noProof/>
        </w:rPr>
        <w:t>(Jawad et al., 2017)</w:t>
      </w:r>
      <w:r w:rsidR="00077CC8">
        <w:fldChar w:fldCharType="end"/>
      </w:r>
      <w:r w:rsidR="000277E2">
        <w:t xml:space="preserve"> and</w:t>
      </w:r>
      <w:r w:rsidR="003D60A9">
        <w:t xml:space="preserve"> then, </w:t>
      </w:r>
      <w:r w:rsidR="000277E2">
        <w:t xml:space="preserve">either a dedicated radio link or a data mule device can be used to </w:t>
      </w:r>
      <w:r w:rsidR="001A253A">
        <w:t xml:space="preserve">deliver </w:t>
      </w:r>
      <w:r w:rsidR="000277E2">
        <w:t>the data from the aggregation point to the farmer at regular intervals.</w:t>
      </w:r>
      <w:r w:rsidR="003D60A9">
        <w:t xml:space="preserve"> </w:t>
      </w:r>
      <w:r w:rsidR="00416E6A">
        <w:t>An advantage of this method is that photographs of animals can be taken when they visit the site to enable a visual inspection of animal health</w:t>
      </w:r>
      <w:r w:rsidR="001A253A">
        <w:t xml:space="preserve"> and scales to measure animal weight could also be implemented</w:t>
      </w:r>
      <w:r w:rsidR="00416E6A">
        <w:t xml:space="preserve">. </w:t>
      </w:r>
      <w:r w:rsidR="003D60A9">
        <w:t>Using a dedicated radio/cellular/satellite link</w:t>
      </w:r>
      <w:r w:rsidR="00416E6A">
        <w:t xml:space="preserve"> to communicate this data back to the farmer </w:t>
      </w:r>
      <w:r w:rsidR="003D60A9">
        <w:t xml:space="preserve">will require licensing to be obtained and requires that the </w:t>
      </w:r>
      <w:r w:rsidR="00416E6A">
        <w:t xml:space="preserve">data-aggregation site be located where radio connectivity to the central location is </w:t>
      </w:r>
      <w:r w:rsidR="001A253A">
        <w:t>feasible</w:t>
      </w:r>
      <w:r w:rsidR="00416E6A">
        <w:t xml:space="preserve">. Each site’s infrastructure will need to be repeated for every feed/water site where observations are required. </w:t>
      </w:r>
      <w:r w:rsidR="003D60A9">
        <w:rPr>
          <w:noProof/>
        </w:rPr>
        <w:t xml:space="preserve">The data will need to be stored </w:t>
      </w:r>
      <w:r w:rsidR="00BD64C9">
        <w:rPr>
          <w:noProof/>
        </w:rPr>
        <w:t xml:space="preserve">for as long as it takes </w:t>
      </w:r>
      <w:r w:rsidR="003D60A9">
        <w:rPr>
          <w:noProof/>
        </w:rPr>
        <w:t>for a communications link to transfer the data or for a data mule to visit the site.</w:t>
      </w:r>
      <w:r w:rsidR="00BD64C9">
        <w:rPr>
          <w:noProof/>
        </w:rPr>
        <w:t xml:space="preserve"> </w:t>
      </w:r>
      <w:r w:rsidR="00416E6A">
        <w:rPr>
          <w:noProof/>
        </w:rPr>
        <w:t xml:space="preserve">It is </w:t>
      </w:r>
      <w:r w:rsidR="00BD64C9">
        <w:rPr>
          <w:noProof/>
        </w:rPr>
        <w:t xml:space="preserve">envisaged that </w:t>
      </w:r>
      <w:r w:rsidR="00416E6A">
        <w:rPr>
          <w:noProof/>
        </w:rPr>
        <w:t xml:space="preserve">a maximum period of </w:t>
      </w:r>
      <w:r w:rsidR="00BD64C9">
        <w:rPr>
          <w:noProof/>
        </w:rPr>
        <w:t>at least once every 24 hour</w:t>
      </w:r>
      <w:r w:rsidR="00416E6A">
        <w:rPr>
          <w:noProof/>
        </w:rPr>
        <w:t>s</w:t>
      </w:r>
      <w:r w:rsidR="00BD64C9">
        <w:rPr>
          <w:noProof/>
        </w:rPr>
        <w:t xml:space="preserve"> </w:t>
      </w:r>
      <w:r w:rsidR="00416E6A">
        <w:rPr>
          <w:noProof/>
        </w:rPr>
        <w:t xml:space="preserve">would </w:t>
      </w:r>
      <w:r w:rsidR="00BD64C9">
        <w:rPr>
          <w:noProof/>
        </w:rPr>
        <w:t>provide timely data.</w:t>
      </w:r>
      <w:bookmarkEnd w:id="20"/>
    </w:p>
    <w:p w14:paraId="78D2A385" w14:textId="0FC6E950" w:rsidR="00952362" w:rsidRDefault="00416E6A" w:rsidP="00952362">
      <w:pPr>
        <w:pStyle w:val="Heading3"/>
      </w:pPr>
      <w:bookmarkStart w:id="25" w:name="_Toc146487443"/>
      <w:r>
        <w:t>Utilising a</w:t>
      </w:r>
      <w:r w:rsidR="0094417A">
        <w:t xml:space="preserve"> </w:t>
      </w:r>
      <w:r>
        <w:t>rover</w:t>
      </w:r>
      <w:r w:rsidR="00030A9C">
        <w:t xml:space="preserve"> as a data mule</w:t>
      </w:r>
      <w:bookmarkEnd w:id="25"/>
    </w:p>
    <w:p w14:paraId="7AB89EE2" w14:textId="7FF3C858" w:rsidR="00030A9C" w:rsidRDefault="00921EE4" w:rsidP="00030A9C">
      <w:pPr>
        <w:pStyle w:val="BodyText"/>
        <w:rPr>
          <w:rFonts w:cs="Arial"/>
          <w:b/>
          <w:bCs/>
          <w:noProof/>
          <w:sz w:val="28"/>
          <w:szCs w:val="26"/>
        </w:rPr>
      </w:pPr>
      <w:r>
        <w:t xml:space="preserve">An unmanned ground vehicle (UGV or “rover” as they are more commonly called) could perform the role of a data mule </w:t>
      </w:r>
      <w:r w:rsidR="00D014BF">
        <w:t xml:space="preserve">and potentially provide other benefits such as supplying feed/water to the sites of interest </w:t>
      </w:r>
      <w:r>
        <w:t>however c</w:t>
      </w:r>
      <w:r>
        <w:rPr>
          <w:noProof/>
        </w:rPr>
        <w:t xml:space="preserve">ommon issues that arise are </w:t>
      </w:r>
      <w:r w:rsidR="00416E6A">
        <w:rPr>
          <w:noProof/>
        </w:rPr>
        <w:t xml:space="preserve">ensuring </w:t>
      </w:r>
      <w:r w:rsidR="007C1FE1">
        <w:rPr>
          <w:noProof/>
        </w:rPr>
        <w:t xml:space="preserve">reliability, </w:t>
      </w:r>
      <w:r>
        <w:rPr>
          <w:noProof/>
        </w:rPr>
        <w:t>effective range/battery life, efficient sensor data capture/storage</w:t>
      </w:r>
      <w:r w:rsidR="004D3C62">
        <w:rPr>
          <w:noProof/>
        </w:rPr>
        <w:t xml:space="preserve">, efficient route planning </w:t>
      </w:r>
      <w:r>
        <w:rPr>
          <w:noProof/>
        </w:rPr>
        <w:t xml:space="preserve">and obstacle avoidance. </w:t>
      </w:r>
      <w:r>
        <w:rPr>
          <w:noProof/>
        </w:rPr>
        <w:fldChar w:fldCharType="begin" w:fldLock="1"/>
      </w:r>
      <w:r w:rsidR="00D40BA6">
        <w:rPr>
          <w:noProof/>
        </w:rPr>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Pr>
          <w:noProof/>
        </w:rPr>
        <w:fldChar w:fldCharType="separate"/>
      </w:r>
      <w:r w:rsidR="00D40BA6" w:rsidRPr="00D40BA6">
        <w:rPr>
          <w:noProof/>
        </w:rPr>
        <w:t>(Borges De Sousa &amp; Andrade Gonçalves, 2010; Chemhengcharoen et al., 2019; Manderson &amp; Hunt, 2013; Petterson, 2020)</w:t>
      </w:r>
      <w:r>
        <w:rPr>
          <w:noProof/>
        </w:rPr>
        <w:fldChar w:fldCharType="end"/>
      </w:r>
      <w:r>
        <w:rPr>
          <w:noProof/>
        </w:rPr>
        <w:t>.</w:t>
      </w:r>
      <w:r>
        <w:br/>
      </w:r>
      <w:r>
        <w:br/>
      </w:r>
      <w:r w:rsidR="00030A9C" w:rsidRPr="00030A9C">
        <w:rPr>
          <w:rStyle w:val="Heading4Char"/>
        </w:rPr>
        <w:t>Reliability and Battery life</w:t>
      </w:r>
      <w:r w:rsidR="00030A9C" w:rsidRPr="00030A9C">
        <w:rPr>
          <w:rStyle w:val="Heading4Char"/>
        </w:rPr>
        <w:br/>
      </w:r>
      <w:r w:rsidR="00030A9C">
        <w:br/>
        <w:t xml:space="preserve">Reliability of rovers has historically been low but investigation and potential solutions have mostly been examined in a lab environment </w:t>
      </w:r>
      <w:r w:rsidR="00030A9C">
        <w:fldChar w:fldCharType="begin" w:fldLock="1"/>
      </w:r>
      <w:r w:rsidR="00030A9C">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030A9C">
        <w:fldChar w:fldCharType="separate"/>
      </w:r>
      <w:r w:rsidR="00030A9C" w:rsidRPr="00D40BA6">
        <w:rPr>
          <w:noProof/>
        </w:rPr>
        <w:t>(Nguyen-Huu &amp; Titus, 2009)</w:t>
      </w:r>
      <w:r w:rsidR="00030A9C">
        <w:fldChar w:fldCharType="end"/>
      </w:r>
      <w:r w:rsidR="00030A9C">
        <w:t>. Key factors from this 2009 report showed that rover solutions must be capable of self-examination and repair and introduced the notion of replaceable parts.</w:t>
      </w:r>
    </w:p>
    <w:p w14:paraId="5429D391" w14:textId="50FDF9F0" w:rsidR="00030A9C" w:rsidRDefault="004B3066" w:rsidP="00B304F7">
      <w:pPr>
        <w:pStyle w:val="BodyText"/>
        <w:rPr>
          <w:noProof/>
        </w:rPr>
      </w:pPr>
      <w:r>
        <w:t xml:space="preserve">Previous rover-based approaches have been based on creating a customised rover from the ground up, most often at a large scale </w:t>
      </w:r>
      <w:r w:rsidR="000277E2">
        <w:t xml:space="preserve">of </w:t>
      </w:r>
      <w:r>
        <w:t>at least 1:5</w:t>
      </w:r>
      <w:r w:rsidR="000277E2">
        <w:t>, ranging up to 1:2</w:t>
      </w:r>
      <w:r>
        <w:t xml:space="preserve"> </w:t>
      </w:r>
      <w:r>
        <w:rPr>
          <w:noProof/>
        </w:rPr>
        <w:fldChar w:fldCharType="begin" w:fldLock="1"/>
      </w:r>
      <w:r w:rsidR="00D40BA6">
        <w:rPr>
          <w:noProof/>
        </w:rPr>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Pr>
          <w:noProof/>
        </w:rPr>
        <w:fldChar w:fldCharType="separate"/>
      </w:r>
      <w:r w:rsidR="00D40BA6" w:rsidRPr="00D40BA6">
        <w:rPr>
          <w:noProof/>
        </w:rPr>
        <w:t>(Borges De Sousa &amp; Andrade Gonçalves, 2010; Chemhengcharoen et al., 2019; Manderson &amp; Hunt, 2013; Petterson, 2020)</w:t>
      </w:r>
      <w:r>
        <w:rPr>
          <w:noProof/>
        </w:rPr>
        <w:fldChar w:fldCharType="end"/>
      </w:r>
      <w:r>
        <w:t>. To the authors knowledge, no research has been undertaken on the use of commercially available, off-the-shelf (COTS) RC models as data mules</w:t>
      </w:r>
      <w:r w:rsidR="004E53CB">
        <w:t xml:space="preserve"> and an</w:t>
      </w:r>
      <w:r w:rsidR="00921EE4">
        <w:t xml:space="preserve"> initial pilot </w:t>
      </w:r>
      <w:r w:rsidR="004D3C62">
        <w:t xml:space="preserve">system </w:t>
      </w:r>
      <w:r w:rsidR="00952362">
        <w:t>implement</w:t>
      </w:r>
      <w:r w:rsidR="004D3C62">
        <w:t>ed</w:t>
      </w:r>
      <w:r w:rsidR="00952362">
        <w:t xml:space="preserve"> </w:t>
      </w:r>
      <w:r w:rsidR="004D3C62">
        <w:t xml:space="preserve">by the author </w:t>
      </w:r>
      <w:r w:rsidR="00921EE4">
        <w:t xml:space="preserve">of a 1/10 </w:t>
      </w:r>
      <w:r w:rsidR="00921EE4">
        <w:lastRenderedPageBreak/>
        <w:t xml:space="preserve">scale </w:t>
      </w:r>
      <w:r w:rsidR="00401B6A">
        <w:t xml:space="preserve">Tamiya “Bruiser” </w:t>
      </w:r>
      <w:r w:rsidR="00921EE4">
        <w:t xml:space="preserve">RC car </w:t>
      </w:r>
      <w:r w:rsidR="00401B6A">
        <w:fldChar w:fldCharType="begin" w:fldLock="1"/>
      </w:r>
      <w:r w:rsidR="00D40BA6">
        <w:instrText>ADDIN CSL_CITATION {"citationItems":[{"id":"ITEM-1","itemData":{"URL":"https://tamiyabase.com/tamiya-models/58519","author":[{"dropping-particle":"","family":"Tamiya","given":"","non-dropping-particle":"","parse-names":false,"suffix":""}],"id":"ITEM-1","issued":{"date-parts":[["2012"]]},"title":"Tamiya Bruiser RC Model","type":"webpage"},"uris":["http://www.mendeley.com/documents/?uuid=7c760398-31b3-430c-b4b7-b2711e826464"]}],"mendeley":{"formattedCitation":"(Tamiya, 2012)","plainTextFormattedCitation":"(Tamiya, 2012)","previouslyFormattedCitation":"(Tamiya, 2012)"},"properties":{"noteIndex":0},"schema":"https://github.com/citation-style-language/schema/raw/master/csl-citation.json"}</w:instrText>
      </w:r>
      <w:r w:rsidR="00401B6A">
        <w:fldChar w:fldCharType="separate"/>
      </w:r>
      <w:r w:rsidR="00D40BA6" w:rsidRPr="00D40BA6">
        <w:rPr>
          <w:noProof/>
        </w:rPr>
        <w:t>(Tamiya, 2012)</w:t>
      </w:r>
      <w:r w:rsidR="00401B6A">
        <w:fldChar w:fldCharType="end"/>
      </w:r>
      <w:r w:rsidR="00401B6A">
        <w:t xml:space="preserve"> </w:t>
      </w:r>
      <w:r w:rsidR="00921EE4">
        <w:t xml:space="preserve">proved that this size </w:t>
      </w:r>
      <w:r w:rsidR="004D3C62">
        <w:t xml:space="preserve">vehicle </w:t>
      </w:r>
      <w:r w:rsidR="00921EE4">
        <w:t xml:space="preserve">is too small to hold the </w:t>
      </w:r>
      <w:r w:rsidR="001A253A">
        <w:t xml:space="preserve">amount of </w:t>
      </w:r>
      <w:r w:rsidR="00921EE4">
        <w:t xml:space="preserve">battery packs </w:t>
      </w:r>
      <w:r w:rsidR="001A253A">
        <w:t xml:space="preserve">required </w:t>
      </w:r>
      <w:r w:rsidR="00921EE4">
        <w:t xml:space="preserve">to </w:t>
      </w:r>
      <w:r w:rsidR="004D3C62">
        <w:t xml:space="preserve">successfully </w:t>
      </w:r>
      <w:r w:rsidR="00921EE4">
        <w:t xml:space="preserve">navigate </w:t>
      </w:r>
      <w:r w:rsidR="00952362">
        <w:t>a farm</w:t>
      </w:r>
      <w:r w:rsidR="000277E2">
        <w:t xml:space="preserve"> at the current time.</w:t>
      </w:r>
      <w:r w:rsidR="001A253A">
        <w:t xml:space="preserve"> A minimum size for a rover was not ascertained</w:t>
      </w:r>
      <w:r w:rsidR="00483195">
        <w:t xml:space="preserve"> in that study</w:t>
      </w:r>
      <w:r w:rsidR="001A253A">
        <w:t xml:space="preserve"> but an estimate can be made that at least a 1:5 scale vehicle will be required</w:t>
      </w:r>
      <w:r w:rsidR="00483195">
        <w:t>, which is handy, as that is the largest size of commercial RC cars produced.</w:t>
      </w:r>
      <w:r w:rsidR="00401B6A">
        <w:t xml:space="preserve"> If a larger model is required, then either a custom design will be required or significant conversion of a small all-terrain vehicle (ATV or “quad-bike”) </w:t>
      </w:r>
      <w:r w:rsidR="00401B6A">
        <w:fldChar w:fldCharType="begin" w:fldLock="1"/>
      </w:r>
      <w:r w:rsidR="00D40BA6">
        <w:instrText>ADDIN CSL_CITATION {"citationItems":[{"id":"ITEM-1","itemData":{"URL":"https://www.hondamotorbikes.co.nz/atv-range/","accessed":{"date-parts":[["2023","8","16"]]},"author":[{"dropping-particle":"","family":"Honda Limited","given":"","non-dropping-particle":"","parse-names":false,"suffix":""}],"id":"ITEM-1","issued":{"date-parts":[["2023"]]},"title":"NZ favourite ATV Range | Honda Motorcycles NZ","type":"webpage"},"uris":["http://www.mendeley.com/documents/?uuid=6233145f-b3cc-36c2-9ddf-02ea23405e99"]}],"mendeley":{"formattedCitation":"(Honda Limited, 2023)","plainTextFormattedCitation":"(Honda Limited, 2023)","previouslyFormattedCitation":"(Honda Limited, 2023)"},"properties":{"noteIndex":0},"schema":"https://github.com/citation-style-language/schema/raw/master/csl-citation.json"}</w:instrText>
      </w:r>
      <w:r w:rsidR="00401B6A">
        <w:fldChar w:fldCharType="separate"/>
      </w:r>
      <w:r w:rsidR="00D40BA6" w:rsidRPr="00D40BA6">
        <w:rPr>
          <w:noProof/>
        </w:rPr>
        <w:t>(Honda Limited, 2023)</w:t>
      </w:r>
      <w:r w:rsidR="00401B6A">
        <w:fldChar w:fldCharType="end"/>
      </w:r>
      <w:r w:rsidR="00401B6A">
        <w:t xml:space="preserve"> or similar.</w:t>
      </w:r>
      <w:r w:rsidR="007C1FE1">
        <w:br/>
      </w:r>
      <w:r w:rsidR="007C1FE1">
        <w:br/>
      </w:r>
      <w:r>
        <w:rPr>
          <w:noProof/>
        </w:rPr>
        <w:t xml:space="preserve">Battery optimisation </w:t>
      </w:r>
      <w:r w:rsidR="00401B6A">
        <w:rPr>
          <w:noProof/>
        </w:rPr>
        <w:t xml:space="preserve">is crucial </w:t>
      </w:r>
      <w:r w:rsidR="004D3C62">
        <w:rPr>
          <w:noProof/>
        </w:rPr>
        <w:t xml:space="preserve">to maximise the range of a vehicle </w:t>
      </w:r>
      <w:r w:rsidR="00401B6A">
        <w:rPr>
          <w:noProof/>
        </w:rPr>
        <w:t xml:space="preserve">and </w:t>
      </w:r>
      <w:r>
        <w:rPr>
          <w:noProof/>
        </w:rPr>
        <w:t>has been well-covered</w:t>
      </w:r>
      <w:r w:rsidR="00952362">
        <w:rPr>
          <w:noProof/>
        </w:rPr>
        <w:t xml:space="preserve"> in prior works</w:t>
      </w:r>
      <w:r>
        <w:rPr>
          <w:noProof/>
        </w:rPr>
        <w:t xml:space="preserve"> </w:t>
      </w:r>
      <w:r>
        <w:rPr>
          <w:noProof/>
        </w:rPr>
        <w:fldChar w:fldCharType="begin" w:fldLock="1"/>
      </w:r>
      <w:r w:rsidR="00D40BA6">
        <w:rPr>
          <w:noProof/>
        </w:rPr>
        <w:instrText>ADDIN CSL_CITATION {"citationItems":[{"id":"ITEM-1","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1","issue":"2","issued":{"date-parts":[["2018"]]},"page":"1","publisher":"i-manager Publications","title":"SOLAR POWERED OBSTACLE AVOIDING LAWN MOWER","type":"article-journal","volume":"12"},"uris":["http://www.mendeley.com/documents/?uuid=55546c61-7f04-3106-b6e6-33c9f144dd68"]},{"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DOI":"10.1109/PEDES.1998.1330701","ISBN":"0780348796","abstract":"In electric vehicles it is important to know the state of charge of the batteries in order to prevent vehicle strandings and to ensure that the full range of the vehicle is exploited. It is also useful to know state of health information about the batteries to predict when the batteries need replacing. This paper describes a battery monitoring system that is able to calculate the state of charge and state of health of multiple batteries in a battery bank. It has been designed specifically to monitor lead-acid batteries in an electric car environment using noninvasive measurement techniques. The monitor incorporates an adaptive monitoring method, which is based on coulometric measurements when the batteries are under load and predicted open circuit voltage measurements under noload conditions.","author":[{"dropping-particle":"","family":"Sinclair","given":"P.","non-dropping-particle":"","parse-names":false,"suffix":""},{"dropping-particle":"","family":"Duke","given":"R.","non-dropping-particle":"","parse-names":false,"suffix":""},{"dropping-particle":"","family":"Round","given":"S.","non-dropping-particle":"","parse-names":false,"suffix":""}],"container-title":"PEDES 1998 - 1998 International Conference on Power Electronic Drives and Energy Systems for Industrial Growth","id":"ITEM-3","issued":{"date-parts":[["1998"]]},"page":"786-791","title":"An adaptive battery monitoring system for an electric vehicle","type":"article-journal","volume":"2"},"uris":["http://www.mendeley.com/documents/?uuid=5ab51774-c4f5-48ba-bd47-e24aad9e7652"]},{"id":"ITEM-4","itemData":{"DOI":"10.1109/TVT.2019.2910452","ISSN":"19399359","abstract":"The range of operations of electric vehicles (EVs) is a critical aspect that may affect the user's attitude toward them. For manned EVs, range anxiety is still perceived as a major issue and recent surveys have shown that one-Third of potential European users are deterred by this problem when considering the move to an EV. A similar consideration applies to aerial EVs for commercial use, where a careful planning of the flying range is essential not only to guarantee the service but also to avoid the loss of the EVs due to charge depletion during the flight. Therefore, route planning for EVs for different purposes (range estimation, route optimization) and/or application scenarios (terrestrial, aerial EVs) is an essential element to foster the acceptance of EVs as a replacement of traditional vehicles. One essential element to enable such accurate planning is an accurate model of the actual power consumption. While very elaborate models for the electrical motors of EVs do exist, the motor power does not perfectly match the power drawn from the battery because of battery non-idealities. In this paper, we propose a general methodology that allows to predict and/or optimize the operation range of EVs, by allowing different accuracy/complexity tradeoffs for the models describing the route, the vehicle, and the battery, and taking into account the decoupling between motor and battery power. We demonstrate our method on two use cases. The first one is a traditional driving range prediction for a terrestrial EV; the second one concerns an unmanned aerial vehicle, for which the methodology will be used to determine the energy-optimal flying speed for a set of parcel delivery tasks.","author":[{"dropping-particle":"","family":"Baek","given":"Donkyu","non-dropping-particle":"","parse-names":false,"suffix":""},{"dropping-particle":"","family":"Chen","given":"Yukai","non-dropping-particle":"","parse-names":false,"suffix":""},{"dropping-particle":"","family":"Bocca","given":"Alberto","non-dropping-particle":"","parse-names":false,"suffix":""},{"dropping-particle":"","family":"Bottaccioli","given":"Lorenzo","non-dropping-particle":"","parse-names":false,"suffix":""},{"dropping-particle":"Di","family":"Cataldo","given":"Santa","non-dropping-particle":"","parse-names":false,"suffix":""},{"dropping-particle":"","family":"Gatteschi","given":"Valentina","non-dropping-particle":"","parse-names":false,"suffix":""},{"dropping-particle":"","family":"Pagliari","given":"Daniele Jahier","non-dropping-particle":"","parse-names":false,"suffix":""},{"dropping-particle":"","family":"Patti","given":"Edoardo","non-dropping-particle":"","parse-names":false,"suffix":""},{"dropping-particle":"","family":"Urgese","given":"Gianvito","non-dropping-particle":"","parse-names":false,"suffix":""},{"dropping-particle":"","family":"Chang","given":"Naehyuck","non-dropping-particle":"","parse-names":false,"suffix":""},{"dropping-particle":"","family":"Macii","given":"Alberto","non-dropping-particle":"","parse-names":false,"suffix":""},{"dropping-particle":"","family":"Macii","given":"Enrico","non-dropping-particle":"","parse-names":false,"suffix":""},{"dropping-particle":"","family":"Montuschi","given":"Paolo","non-dropping-particle":"","parse-names":false,"suffix":""},{"dropping-particle":"","family":"Poncino","given":"Massimo","non-dropping-particle":"","parse-names":false,"suffix":""}],"container-title":"IEEE Transactions on Vehicular Technology","id":"ITEM-4","issue":"6","issued":{"date-parts":[["2019","6","1"]]},"page":"5471-5482","publisher":"Institute of Electrical and Electronics Engineers Inc.","title":"Battery-Aware operation range estimation for terrestrial and aerial electric vehicles","type":"article-journal","volume":"68"},"uris":["http://www.mendeley.com/documents/?uuid=52444c9a-cf95-3659-a018-996f31efda15"]}],"mendeley":{"formattedCitation":"(Baek et al., 2019; KISHORE et al., 2018; Manderson &amp; Hunt, 2013; Sinclair et al., 1998)","plainTextFormattedCitation":"(Baek et al., 2019; KISHORE et al., 2018; Manderson &amp; Hunt, 2013; Sinclair et al., 1998)","previouslyFormattedCitation":"(Baek et al., 2019; KISHORE et al., 2018; Manderson &amp; Hunt, 2013; Sinclair et al., 1998)"},"properties":{"noteIndex":0},"schema":"https://github.com/citation-style-language/schema/raw/master/csl-citation.json"}</w:instrText>
      </w:r>
      <w:r>
        <w:rPr>
          <w:noProof/>
        </w:rPr>
        <w:fldChar w:fldCharType="separate"/>
      </w:r>
      <w:r w:rsidR="00D40BA6" w:rsidRPr="00D40BA6">
        <w:rPr>
          <w:noProof/>
        </w:rPr>
        <w:t>(Baek et al., 2019; KISHORE et al., 2018; Manderson &amp; Hunt, 2013; Sinclair et al., 1998)</w:t>
      </w:r>
      <w:r>
        <w:rPr>
          <w:noProof/>
        </w:rPr>
        <w:fldChar w:fldCharType="end"/>
      </w:r>
      <w:r>
        <w:rPr>
          <w:noProof/>
        </w:rPr>
        <w:t xml:space="preserve">. In particular, Baek’s battery optimisations </w:t>
      </w:r>
      <w:r>
        <w:rPr>
          <w:noProof/>
        </w:rPr>
        <w:fldChar w:fldCharType="begin" w:fldLock="1"/>
      </w:r>
      <w:r w:rsidR="00D40BA6">
        <w:rPr>
          <w:noProof/>
        </w:rPr>
        <w:instrText>ADDIN CSL_CITATION {"citationItems":[{"id":"ITEM-1","itemData":{"DOI":"10.1109/TVT.2019.2910452","ISSN":"19399359","abstract":"The range of operations of electric vehicles (EVs) is a critical aspect that may affect the user's attitude toward them. For manned EVs, range anxiety is still perceived as a major issue and recent surveys have shown that one-Third of potential European users are deterred by this problem when considering the move to an EV. A similar consideration applies to aerial EVs for commercial use, where a careful planning of the flying range is essential not only to guarantee the service but also to avoid the loss of the EVs due to charge depletion during the flight. Therefore, route planning for EVs for different purposes (range estimation, route optimization) and/or application scenarios (terrestrial, aerial EVs) is an essential element to foster the acceptance of EVs as a replacement of traditional vehicles. One essential element to enable such accurate planning is an accurate model of the actual power consumption. While very elaborate models for the electrical motors of EVs do exist, the motor power does not perfectly match the power drawn from the battery because of battery non-idealities. In this paper, we propose a general methodology that allows to predict and/or optimize the operation range of EVs, by allowing different accuracy/complexity tradeoffs for the models describing the route, the vehicle, and the battery, and taking into account the decoupling between motor and battery power. We demonstrate our method on two use cases. The first one is a traditional driving range prediction for a terrestrial EV; the second one concerns an unmanned aerial vehicle, for which the methodology will be used to determine the energy-optimal flying speed for a set of parcel delivery tasks.","author":[{"dropping-particle":"","family":"Baek","given":"Donkyu","non-dropping-particle":"","parse-names":false,"suffix":""},{"dropping-particle":"","family":"Chen","given":"Yukai","non-dropping-particle":"","parse-names":false,"suffix":""},{"dropping-particle":"","family":"Bocca","given":"Alberto","non-dropping-particle":"","parse-names":false,"suffix":""},{"dropping-particle":"","family":"Bottaccioli","given":"Lorenzo","non-dropping-particle":"","parse-names":false,"suffix":""},{"dropping-particle":"Di","family":"Cataldo","given":"Santa","non-dropping-particle":"","parse-names":false,"suffix":""},{"dropping-particle":"","family":"Gatteschi","given":"Valentina","non-dropping-particle":"","parse-names":false,"suffix":""},{"dropping-particle":"","family":"Pagliari","given":"Daniele Jahier","non-dropping-particle":"","parse-names":false,"suffix":""},{"dropping-particle":"","family":"Patti","given":"Edoardo","non-dropping-particle":"","parse-names":false,"suffix":""},{"dropping-particle":"","family":"Urgese","given":"Gianvito","non-dropping-particle":"","parse-names":false,"suffix":""},{"dropping-particle":"","family":"Chang","given":"Naehyuck","non-dropping-particle":"","parse-names":false,"suffix":""},{"dropping-particle":"","family":"Macii","given":"Alberto","non-dropping-particle":"","parse-names":false,"suffix":""},{"dropping-particle":"","family":"Macii","given":"Enrico","non-dropping-particle":"","parse-names":false,"suffix":""},{"dropping-particle":"","family":"Montuschi","given":"Paolo","non-dropping-particle":"","parse-names":false,"suffix":""},{"dropping-particle":"","family":"Poncino","given":"Massimo","non-dropping-particle":"","parse-names":false,"suffix":""}],"container-title":"IEEE Transactions on Vehicular Technology","id":"ITEM-1","issue":"6","issued":{"date-parts":[["2019","6","1"]]},"page":"5471-5482","publisher":"Institute of Electrical and Electronics Engineers Inc.","title":"Battery-Aware operation range estimation for terrestrial and aerial electric vehicles","type":"article-journal","volume":"68"},"uris":["http://www.mendeley.com/documents/?uuid=52444c9a-cf95-3659-a018-996f31efda15"]}],"mendeley":{"formattedCitation":"(Baek et al., 2019)","plainTextFormattedCitation":"(Baek et al., 2019)","previouslyFormattedCitation":"(Baek et al., 2019)"},"properties":{"noteIndex":0},"schema":"https://github.com/citation-style-language/schema/raw/master/csl-citation.json"}</w:instrText>
      </w:r>
      <w:r>
        <w:rPr>
          <w:noProof/>
        </w:rPr>
        <w:fldChar w:fldCharType="separate"/>
      </w:r>
      <w:r w:rsidR="00D40BA6" w:rsidRPr="00D40BA6">
        <w:rPr>
          <w:noProof/>
        </w:rPr>
        <w:t>(Baek et al., 2019)</w:t>
      </w:r>
      <w:r>
        <w:rPr>
          <w:noProof/>
        </w:rPr>
        <w:fldChar w:fldCharType="end"/>
      </w:r>
      <w:r>
        <w:rPr>
          <w:noProof/>
        </w:rPr>
        <w:t xml:space="preserve"> were used as an input for effective route planning</w:t>
      </w:r>
      <w:r w:rsidRPr="00F0797A">
        <w:rPr>
          <w:noProof/>
        </w:rPr>
        <w:t xml:space="preserve"> but </w:t>
      </w:r>
      <w:r>
        <w:rPr>
          <w:noProof/>
        </w:rPr>
        <w:t>his</w:t>
      </w:r>
      <w:r w:rsidRPr="00F0797A">
        <w:rPr>
          <w:noProof/>
        </w:rPr>
        <w:t xml:space="preserve"> approach does not consider obstacle avoidance</w:t>
      </w:r>
      <w:r w:rsidR="000277E2">
        <w:rPr>
          <w:noProof/>
        </w:rPr>
        <w:t>, and the current battery technology does not permit a small vehicle to carry the batteries necessary to power it</w:t>
      </w:r>
      <w:r w:rsidR="004E53CB">
        <w:rPr>
          <w:noProof/>
        </w:rPr>
        <w:t xml:space="preserve">, but, with increases in purchases of EV vehicles, battery technology is improving rapidly </w:t>
      </w:r>
      <w:r w:rsidR="004E53CB">
        <w:rPr>
          <w:noProof/>
        </w:rPr>
        <w:fldChar w:fldCharType="begin" w:fldLock="1"/>
      </w:r>
      <w:r w:rsidR="00D40BA6">
        <w:rPr>
          <w:noProof/>
        </w:rPr>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4E53CB">
        <w:rPr>
          <w:noProof/>
        </w:rPr>
        <w:fldChar w:fldCharType="separate"/>
      </w:r>
      <w:r w:rsidR="00D40BA6" w:rsidRPr="00D40BA6">
        <w:rPr>
          <w:noProof/>
        </w:rPr>
        <w:t>(Hall, 2021; Zogopoulos, 2021)</w:t>
      </w:r>
      <w:r w:rsidR="004E53CB">
        <w:rPr>
          <w:noProof/>
        </w:rPr>
        <w:fldChar w:fldCharType="end"/>
      </w:r>
      <w:r w:rsidR="001A253A">
        <w:rPr>
          <w:noProof/>
        </w:rPr>
        <w:t>. If the vehicle is large enough, petroleum-based fuels could be utilised to bypass this restriction</w:t>
      </w:r>
      <w:r w:rsidR="00077CC8">
        <w:rPr>
          <w:noProof/>
        </w:rPr>
        <w:t xml:space="preserve">, however, automatic recharging of an electric system would be preferable, as the operation could then become fully autonomous. </w:t>
      </w:r>
      <w:r w:rsidR="00D014BF">
        <w:rPr>
          <w:noProof/>
        </w:rPr>
        <w:t xml:space="preserve">Interestingly, Petterson </w:t>
      </w:r>
      <w:r w:rsidR="00D40BA6">
        <w:rPr>
          <w:noProof/>
        </w:rPr>
        <w:t xml:space="preserve">also </w:t>
      </w:r>
      <w:r w:rsidR="00D014BF">
        <w:rPr>
          <w:noProof/>
        </w:rPr>
        <w:t xml:space="preserve">discovered that tyre selection </w:t>
      </w:r>
      <w:r w:rsidR="00CF3CE4">
        <w:rPr>
          <w:noProof/>
        </w:rPr>
        <w:t xml:space="preserve">had a significant impact on range </w:t>
      </w:r>
      <w:r w:rsidR="00CF3CE4">
        <w:rPr>
          <w:noProof/>
        </w:rPr>
        <w:fldChar w:fldCharType="begin" w:fldLock="1"/>
      </w:r>
      <w:r w:rsidR="00D40BA6">
        <w:rPr>
          <w:noProof/>
        </w:rPr>
        <w:instrText>ADDIN CSL_CITATION {"citationItems":[{"id":"ITEM-1","itemData":{"author":[{"dropping-particle":"","family":"Petterson","given":"Timothy Clarrie","non-dropping-particle":"","parse-names":false,"suffix":""}],"id":"ITEM-1","issued":{"date-parts":[["2020"]]},"title":"Development of an electric vehicle for autonomous use on a New Zealand dairy farm","type":"article-journal"},"uris":["http://www.mendeley.com/documents/?uuid=08c50bad-38e3-36d2-a8c1-284ba5d08018"]}],"mendeley":{"formattedCitation":"(Petterson, 2020)","plainTextFormattedCitation":"(Petterson, 2020)","previouslyFormattedCitation":"(Petterson, 2020)"},"properties":{"noteIndex":0},"schema":"https://github.com/citation-style-language/schema/raw/master/csl-citation.json"}</w:instrText>
      </w:r>
      <w:r w:rsidR="00CF3CE4">
        <w:rPr>
          <w:noProof/>
        </w:rPr>
        <w:fldChar w:fldCharType="separate"/>
      </w:r>
      <w:r w:rsidR="00D40BA6" w:rsidRPr="00D40BA6">
        <w:rPr>
          <w:noProof/>
        </w:rPr>
        <w:t>(Petterson, 2020)</w:t>
      </w:r>
      <w:r w:rsidR="00CF3CE4">
        <w:rPr>
          <w:noProof/>
        </w:rPr>
        <w:fldChar w:fldCharType="end"/>
      </w:r>
      <w:r w:rsidR="00D40BA6">
        <w:rPr>
          <w:noProof/>
        </w:rPr>
        <w:t>.</w:t>
      </w:r>
    </w:p>
    <w:p w14:paraId="64B10FDE" w14:textId="276EEC80" w:rsidR="00030A9C" w:rsidRDefault="00030A9C" w:rsidP="00030A9C">
      <w:pPr>
        <w:pStyle w:val="Heading4"/>
      </w:pPr>
      <w:r>
        <w:t>Route Planning</w:t>
      </w:r>
      <w:r>
        <w:br/>
      </w:r>
    </w:p>
    <w:p w14:paraId="005B78B1" w14:textId="77777777" w:rsidR="00030A9C" w:rsidRDefault="004D3C62" w:rsidP="00B304F7">
      <w:pPr>
        <w:pStyle w:val="BodyText"/>
        <w:rPr>
          <w:noProof/>
        </w:rPr>
      </w:pPr>
      <w:r>
        <w:rPr>
          <w:noProof/>
        </w:rPr>
        <w:t xml:space="preserve">Effective route planning is an essential feature of a rover. Efficient localisation and path-finding has been widely studied and </w:t>
      </w:r>
      <w:r w:rsidR="00401B6A">
        <w:rPr>
          <w:noProof/>
        </w:rPr>
        <w:t xml:space="preserve">is generally </w:t>
      </w:r>
      <w:r>
        <w:rPr>
          <w:noProof/>
        </w:rPr>
        <w:t xml:space="preserve">treated as a standard </w:t>
      </w:r>
      <w:r w:rsidR="007C1FE1">
        <w:rPr>
          <w:noProof/>
        </w:rPr>
        <w:t>nonde</w:t>
      </w:r>
      <w:r w:rsidR="00D40BA6">
        <w:rPr>
          <w:noProof/>
        </w:rPr>
        <w:t>te</w:t>
      </w:r>
      <w:r w:rsidR="007C1FE1">
        <w:rPr>
          <w:noProof/>
        </w:rPr>
        <w:t xml:space="preserve">rministic polynomial or </w:t>
      </w:r>
      <w:r>
        <w:rPr>
          <w:noProof/>
        </w:rPr>
        <w:t>NP-problem</w:t>
      </w:r>
      <w:r w:rsidR="007C1FE1">
        <w:rPr>
          <w:noProof/>
        </w:rPr>
        <w:t xml:space="preserve"> </w:t>
      </w:r>
      <w:r w:rsidR="007C1FE1">
        <w:rPr>
          <w:noProof/>
        </w:rPr>
        <w:fldChar w:fldCharType="begin" w:fldLock="1"/>
      </w:r>
      <w:r w:rsidR="00D40BA6">
        <w:rPr>
          <w:noProof/>
        </w:rPr>
        <w:instrText>ADDIN CSL_CITATION {"citationItems":[{"id":"ITEM-1","itemData":{"URL":"https://www.britannica.com/science/NP-complete-problem","accessed":{"date-parts":[["2023","8","16"]]},"author":[{"dropping-particle":"","family":"Encyclopedia Brittanica","given":"","non-dropping-particle":"","parse-names":false,"suffix":""}],"id":"ITEM-1","issued":{"date-parts":[["2023"]]},"title":"NP-complete problem | Definition, Examples, &amp; Facts | Britannica","type":"webpage"},"uris":["http://www.mendeley.com/documents/?uuid=6687a8a6-2da1-348e-8afd-3e86d1c95c97"]}],"mendeley":{"formattedCitation":"(Encyclopedia Brittanica, 2023)","plainTextFormattedCitation":"(Encyclopedia Brittanica, 2023)","previouslyFormattedCitation":"(Encyclopedia Brittanica, 2023)"},"properties":{"noteIndex":0},"schema":"https://github.com/citation-style-language/schema/raw/master/csl-citation.json"}</w:instrText>
      </w:r>
      <w:r w:rsidR="007C1FE1">
        <w:rPr>
          <w:noProof/>
        </w:rPr>
        <w:fldChar w:fldCharType="separate"/>
      </w:r>
      <w:r w:rsidR="00D40BA6" w:rsidRPr="00D40BA6">
        <w:rPr>
          <w:noProof/>
        </w:rPr>
        <w:t>(Encyclopedia Brittanica, 2023)</w:t>
      </w:r>
      <w:r w:rsidR="007C1FE1">
        <w:rPr>
          <w:noProof/>
        </w:rPr>
        <w:fldChar w:fldCharType="end"/>
      </w:r>
      <w:r>
        <w:rPr>
          <w:noProof/>
        </w:rPr>
        <w:t xml:space="preserve">. Other approaches, such as Sugihara and Gupta (YEAR), have explored this further as an NP-Neighbourhood problem, utilising an approximation LCP algorithm that allows for varying radio frequency ranges at each aggregator using semi-online algorithms </w:t>
      </w:r>
      <w:r>
        <w:rPr>
          <w:noProof/>
        </w:rPr>
        <w:fldChar w:fldCharType="begin" w:fldLock="1"/>
      </w:r>
      <w:r w:rsidR="00D40BA6">
        <w:rPr>
          <w:noProof/>
        </w:rPr>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mendeley":{"formattedCitation":"(Sugihara &amp; Gupta, 2011)","plainTextFormattedCitation":"(Sugihara &amp; Gupta, 2011)","previouslyFormattedCitation":"(Sugihara &amp; Gupta, 2011)"},"properties":{"noteIndex":0},"schema":"https://github.com/citation-style-language/schema/raw/master/csl-citation.json"}</w:instrText>
      </w:r>
      <w:r>
        <w:rPr>
          <w:noProof/>
        </w:rPr>
        <w:fldChar w:fldCharType="separate"/>
      </w:r>
      <w:r w:rsidR="00D40BA6" w:rsidRPr="00D40BA6">
        <w:rPr>
          <w:noProof/>
        </w:rPr>
        <w:t>(Sugihara &amp; Gupta, 2011)</w:t>
      </w:r>
      <w:r>
        <w:rPr>
          <w:noProof/>
        </w:rPr>
        <w:fldChar w:fldCharType="end"/>
      </w:r>
      <w:r>
        <w:rPr>
          <w:noProof/>
        </w:rPr>
        <w:t>. Their approach enables a rover to navigate to within wireless range of a</w:t>
      </w:r>
      <w:r w:rsidR="00077CC8">
        <w:rPr>
          <w:noProof/>
        </w:rPr>
        <w:t xml:space="preserve"> site </w:t>
      </w:r>
      <w:r>
        <w:rPr>
          <w:noProof/>
        </w:rPr>
        <w:t xml:space="preserve">instead of directly driving to the </w:t>
      </w:r>
      <w:r w:rsidR="00077CC8">
        <w:rPr>
          <w:noProof/>
        </w:rPr>
        <w:t>site’s actual location</w:t>
      </w:r>
      <w:r>
        <w:rPr>
          <w:noProof/>
        </w:rPr>
        <w:t>.</w:t>
      </w:r>
      <w:r w:rsidR="00145CC7">
        <w:rPr>
          <w:noProof/>
        </w:rPr>
        <w:t xml:space="preserve"> </w:t>
      </w:r>
      <w:r w:rsidR="00617FF9">
        <w:rPr>
          <w:noProof/>
        </w:rPr>
        <w:br/>
        <w:t>Before a vehicle can determine where to go, it’s helpful if it knows where it is. Localisation can be divided into pure localisation where the surrounding territory is known (based on maps) or simultaneous localisation and mapping (SLAM) where the vehicle will need to build a map and localise itself within the map. This project is based around a vehicle travelling to known locations so only the pure localisation methods will be mentioned.</w:t>
      </w:r>
    </w:p>
    <w:p w14:paraId="20C15E41" w14:textId="6B8C4C64" w:rsidR="00617FF9" w:rsidRDefault="00030A9C" w:rsidP="00030A9C">
      <w:pPr>
        <w:pStyle w:val="Heading5"/>
        <w:rPr>
          <w:noProof/>
        </w:rPr>
      </w:pPr>
      <w:r>
        <w:rPr>
          <w:noProof/>
        </w:rPr>
        <w:t>Localisation</w:t>
      </w:r>
    </w:p>
    <w:p w14:paraId="30089F52" w14:textId="06C90C30" w:rsidR="00617FF9" w:rsidRDefault="00617FF9">
      <w:pPr>
        <w:pStyle w:val="BodyText"/>
        <w:numPr>
          <w:ilvl w:val="0"/>
          <w:numId w:val="3"/>
        </w:numPr>
        <w:rPr>
          <w:noProof/>
        </w:rPr>
      </w:pPr>
      <w:r>
        <w:rPr>
          <w:noProof/>
        </w:rPr>
        <w:t>The main global localisation technique is to use a global positioning s</w:t>
      </w:r>
      <w:r w:rsidR="005E6285">
        <w:rPr>
          <w:noProof/>
        </w:rPr>
        <w:t>ystem</w:t>
      </w:r>
      <w:r>
        <w:rPr>
          <w:noProof/>
        </w:rPr>
        <w:t xml:space="preserve"> (GPS) </w:t>
      </w:r>
      <w:r w:rsidR="005E6285">
        <w:rPr>
          <w:noProof/>
        </w:rPr>
        <w:t xml:space="preserve">sensor </w:t>
      </w:r>
      <w:r>
        <w:rPr>
          <w:noProof/>
        </w:rPr>
        <w:t>which performs triangulation from signals received from multiple global navigation satellite system (GNSS) to determine location.</w:t>
      </w:r>
    </w:p>
    <w:p w14:paraId="1DFF85AC" w14:textId="65D74B34" w:rsidR="00BE5FB2" w:rsidRDefault="00BE5FB2" w:rsidP="00BE5FB2">
      <w:pPr>
        <w:pStyle w:val="BodyText"/>
        <w:ind w:left="360"/>
        <w:rPr>
          <w:noProof/>
        </w:rPr>
      </w:pPr>
      <w:r>
        <w:rPr>
          <w:noProof/>
        </w:rPr>
        <w:lastRenderedPageBreak/>
        <w:t xml:space="preserve">Relative localisation implementations </w:t>
      </w:r>
      <w:r w:rsidR="00A742C6">
        <w:rPr>
          <w:noProof/>
        </w:rPr>
        <w:t>determine their position by gathering sensor data relative to the vehicle and/or to a known initial position. The main approachs are:</w:t>
      </w:r>
    </w:p>
    <w:p w14:paraId="745E6CD7" w14:textId="0F6CF7AA" w:rsidR="00617FF9" w:rsidRDefault="00617FF9">
      <w:pPr>
        <w:pStyle w:val="BodyText"/>
        <w:numPr>
          <w:ilvl w:val="0"/>
          <w:numId w:val="3"/>
        </w:numPr>
        <w:rPr>
          <w:noProof/>
        </w:rPr>
      </w:pPr>
      <w:r>
        <w:rPr>
          <w:noProof/>
        </w:rPr>
        <w:t>Dead reckoning is a technique where integrating wheel revolutions, steering angles and speed will provide an estimate of location. Errors accumulate over time, epecially if there is wheel slippage or high inaccuracy in the data used to estimate.</w:t>
      </w:r>
      <w:r w:rsidR="00BE5FB2">
        <w:rPr>
          <w:noProof/>
        </w:rPr>
        <w:t xml:space="preserve"> This method is not recommended for use.</w:t>
      </w:r>
    </w:p>
    <w:p w14:paraId="1FA36856" w14:textId="6265EC34" w:rsidR="00387E47" w:rsidRDefault="00387E47">
      <w:pPr>
        <w:pStyle w:val="BodyText"/>
        <w:numPr>
          <w:ilvl w:val="0"/>
          <w:numId w:val="3"/>
        </w:numPr>
        <w:rPr>
          <w:noProof/>
        </w:rPr>
      </w:pPr>
      <w:r>
        <w:rPr>
          <w:noProof/>
        </w:rPr>
        <w:t>Inertial sensors such as accelerometers and gyroscopes can be used and their values integrated to provide position and heading information. Magnetometers can directly provide headings if there are no sources of metal nearby to intefere with the readings. This approach suffers from accumulated errors as there is drift from the use of integration</w:t>
      </w:r>
      <w:r w:rsidR="00BE5FB2">
        <w:rPr>
          <w:noProof/>
        </w:rPr>
        <w:t xml:space="preserve"> as will be demonstrated in Section 2.</w:t>
      </w:r>
    </w:p>
    <w:p w14:paraId="47494282" w14:textId="7B23709C" w:rsidR="00387E47" w:rsidRDefault="00387E47">
      <w:pPr>
        <w:pStyle w:val="BodyText"/>
        <w:numPr>
          <w:ilvl w:val="0"/>
          <w:numId w:val="3"/>
        </w:numPr>
        <w:rPr>
          <w:noProof/>
        </w:rPr>
      </w:pPr>
      <w:r>
        <w:rPr>
          <w:noProof/>
        </w:rPr>
        <w:t xml:space="preserve">Visual odometry processes camera images and compares the relative transformations between successive images to estimate trajectory. </w:t>
      </w:r>
      <w:r w:rsidR="00BE5FB2">
        <w:rPr>
          <w:noProof/>
        </w:rPr>
        <w:t>The process largely involves transformative matrices and geometry and will be explored in more detail in Section 2.</w:t>
      </w:r>
    </w:p>
    <w:p w14:paraId="68F88B41" w14:textId="77777777" w:rsidR="00A742C6" w:rsidRDefault="00387E47">
      <w:pPr>
        <w:pStyle w:val="BodyText"/>
        <w:numPr>
          <w:ilvl w:val="0"/>
          <w:numId w:val="3"/>
        </w:numPr>
        <w:rPr>
          <w:noProof/>
        </w:rPr>
      </w:pPr>
      <w:r>
        <w:rPr>
          <w:noProof/>
        </w:rPr>
        <w:t>Radio detection and ranging (</w:t>
      </w:r>
      <w:r w:rsidR="00BE5FB2">
        <w:rPr>
          <w:noProof/>
        </w:rPr>
        <w:t>radar</w:t>
      </w:r>
      <w:r>
        <w:rPr>
          <w:noProof/>
        </w:rPr>
        <w:t>) and Light detection and ranging (</w:t>
      </w:r>
      <w:r w:rsidR="00BE5FB2">
        <w:rPr>
          <w:noProof/>
        </w:rPr>
        <w:t>lidar</w:t>
      </w:r>
      <w:r>
        <w:rPr>
          <w:noProof/>
        </w:rPr>
        <w:t xml:space="preserve">) </w:t>
      </w:r>
      <w:r>
        <w:rPr>
          <w:noProof/>
        </w:rPr>
        <w:fldChar w:fldCharType="begin" w:fldLock="1"/>
      </w:r>
      <w:r w:rsidR="009668E3">
        <w:rPr>
          <w:noProof/>
        </w:rPr>
        <w:instrText>ADDIN CSL_CITATION {"citationItems":[{"id":"ITEM-1","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id":"ITEM-2","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2","issue":"7","issued":{"date-parts":[["2020","7","1"]]},"page":"7064-7077","publisher":"Institute of Electrical and Electronics Engineers Inc.","title":"Full Waveform LiDAR for Adverse Weather Conditions","type":"article-journal","volume":"69"},"uris":["http://www.mendeley.com/documents/?uuid=685bdb7a-381c-3f37-a962-5243bcf9ea63"]},{"id":"ITEM-3","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3","issue":"1","issued":{"date-parts":[["2019","1","1"]]},"publisher":"MDPI AG","title":"Predicting the influence of rain on LIDAR in ADAS","type":"article-journal","volume":"8"},"uris":["http://www.mendeley.com/documents/?uuid=2aa8274e-54a8-3939-a385-7b673a6147c6"]}],"mendeley":{"formattedCitation":"(Byeon &amp; Yoon, 2020; Goodin et al., 2019; Wallace et al., 2020)","plainTextFormattedCitation":"(Byeon &amp; Yoon, 2020; Goodin et al., 2019; Wallace et al., 2020)","previouslyFormattedCitation":"(Byeon &amp; Yoon, 2020; Goodin et al., 2019; Wallace et al., 2020)"},"properties":{"noteIndex":0},"schema":"https://github.com/citation-style-language/schema/raw/master/csl-citation.json"}</w:instrText>
      </w:r>
      <w:r>
        <w:rPr>
          <w:noProof/>
        </w:rPr>
        <w:fldChar w:fldCharType="separate"/>
      </w:r>
      <w:r w:rsidRPr="00387E47">
        <w:rPr>
          <w:noProof/>
        </w:rPr>
        <w:t>(Byeon &amp; Yoon, 2020; Goodin et al., 2019; Wallace et al., 2020)</w:t>
      </w:r>
      <w:r>
        <w:rPr>
          <w:noProof/>
        </w:rPr>
        <w:fldChar w:fldCharType="end"/>
      </w:r>
      <w:r>
        <w:rPr>
          <w:noProof/>
        </w:rPr>
        <w:t xml:space="preserve"> </w:t>
      </w:r>
      <w:r w:rsidR="00BE5FB2">
        <w:rPr>
          <w:noProof/>
        </w:rPr>
        <w:t xml:space="preserve">sensors </w:t>
      </w:r>
      <w:r>
        <w:rPr>
          <w:noProof/>
        </w:rPr>
        <w:t xml:space="preserve">are more accurate than cameras but are more expensive and in the case of </w:t>
      </w:r>
      <w:r w:rsidR="00BE5FB2">
        <w:rPr>
          <w:noProof/>
        </w:rPr>
        <w:t>lidar</w:t>
      </w:r>
      <w:r>
        <w:rPr>
          <w:noProof/>
        </w:rPr>
        <w:t>, usually only gather data in a single plane</w:t>
      </w:r>
      <w:r w:rsidR="00BE5FB2">
        <w:rPr>
          <w:noProof/>
        </w:rPr>
        <w:t>, requiring further processing</w:t>
      </w:r>
      <w:r>
        <w:rPr>
          <w:noProof/>
        </w:rPr>
        <w:t>.</w:t>
      </w:r>
      <w:r w:rsidR="00BE5FB2">
        <w:rPr>
          <w:noProof/>
        </w:rPr>
        <w:t xml:space="preserve"> The precision of these sensors is not required for this project and these will not be evaluated.</w:t>
      </w:r>
    </w:p>
    <w:p w14:paraId="14A1DD96" w14:textId="77777777" w:rsidR="00030A9C" w:rsidRDefault="00030A9C" w:rsidP="00030A9C">
      <w:pPr>
        <w:pStyle w:val="Heading5"/>
        <w:rPr>
          <w:noProof/>
        </w:rPr>
      </w:pPr>
      <w:r>
        <w:rPr>
          <w:noProof/>
        </w:rPr>
        <w:t>Map formats</w:t>
      </w:r>
    </w:p>
    <w:p w14:paraId="24BB48B7" w14:textId="20BE85CE" w:rsidR="00785B7B" w:rsidRDefault="00387E47" w:rsidP="00A742C6">
      <w:pPr>
        <w:pStyle w:val="BodyText"/>
        <w:ind w:left="360"/>
        <w:rPr>
          <w:noProof/>
        </w:rPr>
      </w:pPr>
      <w:r>
        <w:rPr>
          <w:noProof/>
        </w:rPr>
        <w:t xml:space="preserve">Once the vehicle knows where it is and knows where it needs to go, it needs to work out how to get from one to the other. </w:t>
      </w:r>
      <w:r w:rsidR="00785B7B">
        <w:rPr>
          <w:noProof/>
        </w:rPr>
        <w:t>Before planning commences</w:t>
      </w:r>
      <w:r w:rsidR="00321225">
        <w:rPr>
          <w:noProof/>
        </w:rPr>
        <w:t>,</w:t>
      </w:r>
      <w:r w:rsidR="00785B7B">
        <w:rPr>
          <w:noProof/>
        </w:rPr>
        <w:t xml:space="preserve"> the format of the map (and obstacles) the vehicle will encounter needs to be determined. The main types are:</w:t>
      </w:r>
    </w:p>
    <w:p w14:paraId="1B216605" w14:textId="6F41469D" w:rsidR="00785B7B" w:rsidRDefault="00785B7B">
      <w:pPr>
        <w:pStyle w:val="BodyText"/>
        <w:numPr>
          <w:ilvl w:val="0"/>
          <w:numId w:val="3"/>
        </w:numPr>
        <w:rPr>
          <w:noProof/>
        </w:rPr>
      </w:pPr>
      <w:r>
        <w:rPr>
          <w:noProof/>
        </w:rPr>
        <w:t>Cell Decomposition methods. The map space is decomposed into a set of discrete, non-overlapping, adjacent cells. These cells can be used to formulate a path of cells between the start and end points.</w:t>
      </w:r>
      <w:r w:rsidR="00A742C6">
        <w:rPr>
          <w:noProof/>
        </w:rPr>
        <w:t xml:space="preserve"> </w:t>
      </w:r>
      <w:r>
        <w:rPr>
          <w:noProof/>
        </w:rPr>
        <w:t xml:space="preserve"> Cells can be full, partially full or empty of obstacles. Depending on the detail required, the full set of cells could require substantial memory. Adaptive cells reduce the cell size where the topology is not likely to contain any obstacles to save memory but if new obstacles appear the map will need to be completely recalculated. Variable sized cells are difficult to apply in a rural environment.</w:t>
      </w:r>
      <w:r w:rsidR="00A742C6">
        <w:rPr>
          <w:noProof/>
        </w:rPr>
        <w:t xml:space="preserve"> </w:t>
      </w:r>
    </w:p>
    <w:p w14:paraId="0C0298B8" w14:textId="77777777" w:rsidR="006E5A34" w:rsidRDefault="00A742C6" w:rsidP="006E5A34">
      <w:pPr>
        <w:pStyle w:val="BodyText"/>
      </w:pPr>
      <w:r>
        <w:rPr>
          <w:noProof/>
        </w:rPr>
        <w:lastRenderedPageBreak/>
        <w:drawing>
          <wp:inline distT="0" distB="0" distL="0" distR="0" wp14:anchorId="33017D5E" wp14:editId="52084D7F">
            <wp:extent cx="4879482" cy="4086048"/>
            <wp:effectExtent l="0" t="0" r="0" b="0"/>
            <wp:docPr id="14463201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320163" name="Picture 1446320163"/>
                    <pic:cNvPicPr/>
                  </pic:nvPicPr>
                  <pic:blipFill>
                    <a:blip r:embed="rId18">
                      <a:extLst>
                        <a:ext uri="{28A0092B-C50C-407E-A947-70E740481C1C}">
                          <a14:useLocalDpi xmlns:a14="http://schemas.microsoft.com/office/drawing/2010/main" val="0"/>
                        </a:ext>
                      </a:extLst>
                    </a:blip>
                    <a:stretch>
                      <a:fillRect/>
                    </a:stretch>
                  </pic:blipFill>
                  <pic:spPr>
                    <a:xfrm>
                      <a:off x="0" y="0"/>
                      <a:ext cx="4885021" cy="4090687"/>
                    </a:xfrm>
                    <a:prstGeom prst="rect">
                      <a:avLst/>
                    </a:prstGeom>
                  </pic:spPr>
                </pic:pic>
              </a:graphicData>
            </a:graphic>
          </wp:inline>
        </w:drawing>
      </w:r>
    </w:p>
    <w:p w14:paraId="28F3EFAB" w14:textId="0355475F" w:rsidR="00A742C6" w:rsidRDefault="00A742C6" w:rsidP="00842CFB">
      <w:pPr>
        <w:pStyle w:val="Caption"/>
      </w:pPr>
      <w:bookmarkStart w:id="26" w:name="_Toc143358136"/>
      <w:r>
        <w:t xml:space="preserve">Figure </w:t>
      </w:r>
      <w:r w:rsidR="00C7118D">
        <w:fldChar w:fldCharType="begin"/>
      </w:r>
      <w:r w:rsidR="00C7118D">
        <w:instrText xml:space="preserve"> STYLEREF 1 \s </w:instrText>
      </w:r>
      <w:r w:rsidR="00C7118D">
        <w:fldChar w:fldCharType="separate"/>
      </w:r>
      <w:r w:rsidR="00C7118D">
        <w:t>1</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2</w:t>
      </w:r>
      <w:r w:rsidR="00C7118D">
        <w:fldChar w:fldCharType="end"/>
      </w:r>
      <w:r>
        <w:t xml:space="preserve">  Cell Decomposition examples. Image from </w:t>
      </w:r>
      <w:r w:rsidR="0096733C">
        <w:fldChar w:fldCharType="begin" w:fldLock="1"/>
      </w:r>
      <w:r w:rsidR="00283CB1">
        <w:instrText>ADDIN CSL_CITATION {"citationItems":[{"id":"ITEM-1","itemData":{"author":[{"dropping-particle":"","family":"Chiaberge","given":"Supervisor Prof Marcello","non-dropping-particle":"","parse-names":false,"suffix":""}],"id":"ITEM-1","issued":{"date-parts":[["2020"]]},"title":"POLITECNICO DI TORINO GPS-based autonomous navigation of unmanned ground vehicles in precision agriculture applications Candidate Simone CERRATO","type":"article-journal"},"uris":["http://www.mendeley.com/documents/?uuid=616ab122-931c-3738-9171-7c9fdb769985"]}],"mendeley":{"formattedCitation":"(Chiaberge, 2020)","plainTextFormattedCitation":"(Chiaberge, 2020)","previouslyFormattedCitation":"(Chiaberge, 2020)"},"properties":{"noteIndex":0},"schema":"https://github.com/citation-style-language/schema/raw/master/csl-citation.json"}</w:instrText>
      </w:r>
      <w:r w:rsidR="0096733C">
        <w:fldChar w:fldCharType="separate"/>
      </w:r>
      <w:r w:rsidR="0096733C" w:rsidRPr="0096733C">
        <w:t>(Chiaberge, 2020)</w:t>
      </w:r>
      <w:bookmarkEnd w:id="26"/>
      <w:r w:rsidR="0096733C">
        <w:fldChar w:fldCharType="end"/>
      </w:r>
    </w:p>
    <w:p w14:paraId="03288023" w14:textId="77777777" w:rsidR="00991EA8" w:rsidRDefault="00785B7B">
      <w:pPr>
        <w:pStyle w:val="BodyText"/>
        <w:numPr>
          <w:ilvl w:val="0"/>
          <w:numId w:val="3"/>
        </w:numPr>
        <w:rPr>
          <w:noProof/>
        </w:rPr>
      </w:pPr>
      <w:r>
        <w:rPr>
          <w:noProof/>
        </w:rPr>
        <w:t>Roadmap methods utilise graph structures where connections between free space regions are built as a set of one-dimensional curves. The nodes used in the curves are usually created using distinctive locations</w:t>
      </w:r>
      <w:r w:rsidR="00B060E0">
        <w:rPr>
          <w:noProof/>
        </w:rPr>
        <w:t xml:space="preserve"> but this requires careful selection and recalculation of the entire map as new sensor data arrives. Main types of roadmap methods are </w:t>
      </w:r>
    </w:p>
    <w:p w14:paraId="375B66EC" w14:textId="7CF1068A" w:rsidR="00B060E0" w:rsidRDefault="00991EA8">
      <w:pPr>
        <w:pStyle w:val="BodyText"/>
        <w:numPr>
          <w:ilvl w:val="1"/>
          <w:numId w:val="3"/>
        </w:numPr>
        <w:rPr>
          <w:noProof/>
        </w:rPr>
      </w:pPr>
      <w:r>
        <w:rPr>
          <w:noProof/>
        </w:rPr>
        <w:t>V</w:t>
      </w:r>
      <w:r w:rsidR="00B060E0">
        <w:rPr>
          <w:noProof/>
        </w:rPr>
        <w:t>isibility graphs where the curves are represented by straight lines, connecting the selected nodes. Careful selection of region size is required to avoid the vehicle hitting an obstacle (these are normally defined using polygons where nature favours round or amorphous shapes) while traversing versus an inefficient path.</w:t>
      </w:r>
      <w:r>
        <w:rPr>
          <w:noProof/>
        </w:rPr>
        <w:t xml:space="preserve"> There are a few types of these:</w:t>
      </w:r>
    </w:p>
    <w:p w14:paraId="0CC93C43" w14:textId="698BF4F7" w:rsidR="00B060E0" w:rsidRDefault="00B060E0">
      <w:pPr>
        <w:pStyle w:val="BodyText"/>
        <w:numPr>
          <w:ilvl w:val="1"/>
          <w:numId w:val="3"/>
        </w:numPr>
        <w:rPr>
          <w:noProof/>
        </w:rPr>
      </w:pPr>
      <w:r>
        <w:rPr>
          <w:noProof/>
        </w:rPr>
        <w:t>Voronoi diagrams consist of a set of paths (edges) which are equidistanct for all points within the obstacle area. They are built as far from possible from obstacles so the generated paths are safe but inefficient. &lt;TBC&gt;</w:t>
      </w:r>
    </w:p>
    <w:p w14:paraId="66A83760" w14:textId="77777777" w:rsidR="00991EA8" w:rsidRDefault="00B060E0">
      <w:pPr>
        <w:pStyle w:val="BodyText"/>
        <w:numPr>
          <w:ilvl w:val="1"/>
          <w:numId w:val="3"/>
        </w:numPr>
        <w:rPr>
          <w:noProof/>
        </w:rPr>
      </w:pPr>
      <w:r>
        <w:rPr>
          <w:noProof/>
        </w:rPr>
        <w:t xml:space="preserve">Probalistic Roadmaps or PRM is a discrete implementation of a continous map, generated by randomly sampling the entire map and connecting the sampled points into a roadmap with straight lines, the theory being that a small number of points and paths are normally sufficient to represent connectivity of free space regions. </w:t>
      </w:r>
      <w:r>
        <w:rPr>
          <w:noProof/>
        </w:rPr>
        <w:lastRenderedPageBreak/>
        <w:t xml:space="preserve">PRM first builds a roadmap and </w:t>
      </w:r>
      <w:r w:rsidR="00991EA8">
        <w:rPr>
          <w:noProof/>
        </w:rPr>
        <w:t xml:space="preserve">iteratively </w:t>
      </w:r>
      <w:r>
        <w:rPr>
          <w:noProof/>
        </w:rPr>
        <w:t xml:space="preserve">removes connections where connecting lines intersect an obstacle location. </w:t>
      </w:r>
      <w:r w:rsidR="00991EA8">
        <w:rPr>
          <w:noProof/>
        </w:rPr>
        <w:t xml:space="preserve">PRM then </w:t>
      </w:r>
      <w:r>
        <w:rPr>
          <w:noProof/>
        </w:rPr>
        <w:t xml:space="preserve">queries </w:t>
      </w:r>
      <w:r w:rsidR="00991EA8">
        <w:rPr>
          <w:noProof/>
        </w:rPr>
        <w:t xml:space="preserve">the built roadmap </w:t>
      </w:r>
      <w:r>
        <w:rPr>
          <w:noProof/>
        </w:rPr>
        <w:t xml:space="preserve">for </w:t>
      </w:r>
      <w:r w:rsidR="00991EA8">
        <w:rPr>
          <w:noProof/>
        </w:rPr>
        <w:t xml:space="preserve">the </w:t>
      </w:r>
      <w:r>
        <w:rPr>
          <w:noProof/>
        </w:rPr>
        <w:t>path</w:t>
      </w:r>
      <w:r w:rsidR="00991EA8">
        <w:rPr>
          <w:noProof/>
        </w:rPr>
        <w:t xml:space="preserve"> of least-cost</w:t>
      </w:r>
      <w:r>
        <w:rPr>
          <w:noProof/>
        </w:rPr>
        <w:t>.</w:t>
      </w:r>
      <w:r w:rsidR="00991EA8">
        <w:rPr>
          <w:noProof/>
        </w:rPr>
        <w:t xml:space="preserve"> The roadmap generation is slow but once generated, the path mapping is very efficient. </w:t>
      </w:r>
    </w:p>
    <w:p w14:paraId="63610A83" w14:textId="77777777" w:rsidR="00991EA8" w:rsidRDefault="00991EA8">
      <w:pPr>
        <w:pStyle w:val="BodyText"/>
        <w:numPr>
          <w:ilvl w:val="1"/>
          <w:numId w:val="3"/>
        </w:numPr>
        <w:rPr>
          <w:noProof/>
        </w:rPr>
      </w:pPr>
      <w:r>
        <w:rPr>
          <w:noProof/>
        </w:rPr>
        <w:t>Rapidly Exploring Random Trees or RRT is a variation of PRM where the points are chosen randomly and expand a tree that represents a path. RRT is useful for dynamically changing or non-holonomic maps.</w:t>
      </w:r>
    </w:p>
    <w:p w14:paraId="400B7B75" w14:textId="77777777" w:rsidR="006E5A34" w:rsidRDefault="00243D0A" w:rsidP="006E5A34">
      <w:pPr>
        <w:pStyle w:val="BodyText"/>
      </w:pPr>
      <w:r>
        <w:rPr>
          <w:noProof/>
        </w:rPr>
        <w:drawing>
          <wp:inline distT="0" distB="0" distL="0" distR="0" wp14:anchorId="2A887542" wp14:editId="01030CFC">
            <wp:extent cx="5760085" cy="3931285"/>
            <wp:effectExtent l="0" t="0" r="0" b="0"/>
            <wp:docPr id="18331198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119856" name="Picture 1833119856"/>
                    <pic:cNvPicPr/>
                  </pic:nvPicPr>
                  <pic:blipFill>
                    <a:blip r:embed="rId19">
                      <a:extLst>
                        <a:ext uri="{28A0092B-C50C-407E-A947-70E740481C1C}">
                          <a14:useLocalDpi xmlns:a14="http://schemas.microsoft.com/office/drawing/2010/main" val="0"/>
                        </a:ext>
                      </a:extLst>
                    </a:blip>
                    <a:stretch>
                      <a:fillRect/>
                    </a:stretch>
                  </pic:blipFill>
                  <pic:spPr>
                    <a:xfrm>
                      <a:off x="0" y="0"/>
                      <a:ext cx="5760085" cy="3931285"/>
                    </a:xfrm>
                    <a:prstGeom prst="rect">
                      <a:avLst/>
                    </a:prstGeom>
                  </pic:spPr>
                </pic:pic>
              </a:graphicData>
            </a:graphic>
          </wp:inline>
        </w:drawing>
      </w:r>
    </w:p>
    <w:p w14:paraId="6B6E18E0" w14:textId="4D18116E" w:rsidR="009668E3" w:rsidRDefault="00991EA8" w:rsidP="00842CFB">
      <w:pPr>
        <w:pStyle w:val="Caption"/>
      </w:pPr>
      <w:bookmarkStart w:id="27" w:name="_Toc143358137"/>
      <w:r>
        <w:t xml:space="preserve">Figure </w:t>
      </w:r>
      <w:r w:rsidR="00C7118D">
        <w:fldChar w:fldCharType="begin"/>
      </w:r>
      <w:r w:rsidR="00C7118D">
        <w:instrText xml:space="preserve"> STYLEREF 1 \s </w:instrText>
      </w:r>
      <w:r w:rsidR="00C7118D">
        <w:fldChar w:fldCharType="separate"/>
      </w:r>
      <w:r w:rsidR="00C7118D">
        <w:t>1</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3</w:t>
      </w:r>
      <w:r w:rsidR="00C7118D">
        <w:fldChar w:fldCharType="end"/>
      </w:r>
      <w:r>
        <w:t xml:space="preserve">  Examples of Roadmap methods. Image from </w:t>
      </w:r>
      <w:r w:rsidR="009668E3">
        <w:fldChar w:fldCharType="begin" w:fldLock="1"/>
      </w:r>
      <w:r w:rsidR="00321225">
        <w:instrText>ADDIN CSL_CITATION {"citationItems":[{"id":"ITEM-1","itemData":{"author":[{"dropping-particle":"","family":"Chiaberge","given":"Supervisor Prof Marcello","non-dropping-particle":"","parse-names":false,"suffix":""}],"id":"ITEM-1","issued":{"date-parts":[["2020"]]},"title":"POLITECNICO DI TORINO GPS-based autonomous navigation of unmanned ground vehicles in precision agriculture applications Candidate Simone CERRATO","type":"article-journal"},"uris":["http://www.mendeley.com/documents/?uuid=616ab122-931c-3738-9171-7c9fdb769985"]}],"mendeley":{"formattedCitation":"(Chiaberge, 2020)","plainTextFormattedCitation":"(Chiaberge, 2020)","previouslyFormattedCitation":"(Chiaberge, 2020)"},"properties":{"noteIndex":0},"schema":"https://github.com/citation-style-language/schema/raw/master/csl-citation.json"}</w:instrText>
      </w:r>
      <w:r w:rsidR="009668E3">
        <w:fldChar w:fldCharType="separate"/>
      </w:r>
      <w:r w:rsidR="009668E3" w:rsidRPr="009668E3">
        <w:t>(Chiaberge, 2020)</w:t>
      </w:r>
      <w:bookmarkEnd w:id="27"/>
      <w:r w:rsidR="009668E3">
        <w:fldChar w:fldCharType="end"/>
      </w:r>
    </w:p>
    <w:p w14:paraId="3395578F" w14:textId="77777777" w:rsidR="00321225" w:rsidRDefault="00991EA8">
      <w:pPr>
        <w:pStyle w:val="BodyText"/>
        <w:numPr>
          <w:ilvl w:val="0"/>
          <w:numId w:val="6"/>
        </w:numPr>
        <w:rPr>
          <w:noProof/>
        </w:rPr>
      </w:pPr>
      <w:r>
        <w:rPr>
          <w:noProof/>
        </w:rPr>
        <w:t>Potential fields impose a mathematical function over the entire map</w:t>
      </w:r>
      <w:r w:rsidR="009668E3">
        <w:rPr>
          <w:noProof/>
        </w:rPr>
        <w:t xml:space="preserve"> which maps free space as an attractive forces and obstacles as a repulsive force. </w:t>
      </w:r>
      <w:r>
        <w:rPr>
          <w:noProof/>
        </w:rPr>
        <w:t xml:space="preserve"> </w:t>
      </w:r>
      <w:r w:rsidR="009668E3">
        <w:rPr>
          <w:noProof/>
        </w:rPr>
        <w:t xml:space="preserve">It was originally designed for real-time obstacle avoidance but is also a useful path-planning tool. The main penalty of the technique is the presence of local minima </w:t>
      </w:r>
      <w:r w:rsidR="00243D0A">
        <w:rPr>
          <w:noProof/>
        </w:rPr>
        <w:t xml:space="preserve">points </w:t>
      </w:r>
      <w:r w:rsidR="009668E3">
        <w:rPr>
          <w:noProof/>
        </w:rPr>
        <w:t xml:space="preserve">different than the goal, causing the vehicle to get stuck. </w:t>
      </w:r>
    </w:p>
    <w:p w14:paraId="72F96052" w14:textId="77777777" w:rsidR="006E5A34" w:rsidRDefault="00321225" w:rsidP="006E5A34">
      <w:pPr>
        <w:pStyle w:val="BodyText"/>
      </w:pPr>
      <w:r w:rsidRPr="006E5A34">
        <w:rPr>
          <w:noProof/>
        </w:rPr>
        <w:lastRenderedPageBreak/>
        <w:drawing>
          <wp:inline distT="0" distB="0" distL="0" distR="0" wp14:anchorId="26BD2826" wp14:editId="670F71F7">
            <wp:extent cx="3973784" cy="2982036"/>
            <wp:effectExtent l="0" t="0" r="8255" b="8890"/>
            <wp:docPr id="19540295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029531" name="Picture 1954029531"/>
                    <pic:cNvPicPr/>
                  </pic:nvPicPr>
                  <pic:blipFill>
                    <a:blip r:embed="rId20">
                      <a:extLst>
                        <a:ext uri="{28A0092B-C50C-407E-A947-70E740481C1C}">
                          <a14:useLocalDpi xmlns:a14="http://schemas.microsoft.com/office/drawing/2010/main" val="0"/>
                        </a:ext>
                      </a:extLst>
                    </a:blip>
                    <a:stretch>
                      <a:fillRect/>
                    </a:stretch>
                  </pic:blipFill>
                  <pic:spPr>
                    <a:xfrm>
                      <a:off x="0" y="0"/>
                      <a:ext cx="3979134" cy="2986051"/>
                    </a:xfrm>
                    <a:prstGeom prst="rect">
                      <a:avLst/>
                    </a:prstGeom>
                  </pic:spPr>
                </pic:pic>
              </a:graphicData>
            </a:graphic>
          </wp:inline>
        </w:drawing>
      </w:r>
    </w:p>
    <w:p w14:paraId="29C942DF" w14:textId="5785CBF7" w:rsidR="009668E3" w:rsidRDefault="00321225" w:rsidP="00842CFB">
      <w:pPr>
        <w:pStyle w:val="Caption"/>
      </w:pPr>
      <w:bookmarkStart w:id="28" w:name="_Toc143358138"/>
      <w:r>
        <w:t xml:space="preserve">Figure </w:t>
      </w:r>
      <w:r w:rsidR="00C7118D">
        <w:fldChar w:fldCharType="begin"/>
      </w:r>
      <w:r w:rsidR="00C7118D">
        <w:instrText xml:space="preserve"> STYLEREF 1 \s </w:instrText>
      </w:r>
      <w:r w:rsidR="00C7118D">
        <w:fldChar w:fldCharType="separate"/>
      </w:r>
      <w:r w:rsidR="00C7118D">
        <w:t>1</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4</w:t>
      </w:r>
      <w:r w:rsidR="00C7118D">
        <w:fldChar w:fldCharType="end"/>
      </w:r>
      <w:r>
        <w:t xml:space="preserve">  Potential Field algorithm example. Image from </w:t>
      </w:r>
      <w:r>
        <w:fldChar w:fldCharType="begin" w:fldLock="1"/>
      </w:r>
      <w:r w:rsidR="0096733C">
        <w:instrText>ADDIN CSL_CITATION {"citationItems":[{"id":"ITEM-1","itemData":{"URL":"https://www.researchgate.net/publication/321597608_Development_of_Modified_Path_Planning_Algorithm_Using_Artificial_Potential_Field_APF_Based_on_PSO_for_Factors_Optimization","accessed":{"date-parts":[["2023","8","16"]]},"author":[{"dropping-particle":"","family":"Raheem","given":"Firas Abdulrazzaq","non-dropping-particle":"","parse-names":false,"suffix":""},{"dropping-particle":"","family":"M.Badr","given":"Mustafa","non-dropping-particle":"","parse-names":false,"suffix":""}],"container-title":"American Scientific Research Journal for Engineering, Technology and Sciences (ASRJETS)","id":"ITEM-1","issued":{"date-parts":[["2017"]]},"title":"Development of Modified Path Planning Algorithm Using Artificial Potential Field (APF) Based on PSO for Factors Optimization","type":"webpage"},"uris":["http://www.mendeley.com/documents/?uuid=ebcab89b-b517-39a3-a245-a1f025d04887"]}],"mendeley":{"formattedCitation":"(Raheem &amp; M.Badr, 2017)","plainTextFormattedCitation":"(Raheem &amp; M.Badr, 2017)","previouslyFormattedCitation":"(Raheem &amp; M.Badr, 2017)"},"properties":{"noteIndex":0},"schema":"https://github.com/citation-style-language/schema/raw/master/csl-citation.json"}</w:instrText>
      </w:r>
      <w:r>
        <w:fldChar w:fldCharType="separate"/>
      </w:r>
      <w:r w:rsidRPr="00321225">
        <w:t>(Raheem &amp; M.Badr, 2017)</w:t>
      </w:r>
      <w:bookmarkEnd w:id="28"/>
      <w:r>
        <w:fldChar w:fldCharType="end"/>
      </w:r>
    </w:p>
    <w:p w14:paraId="22D979A5" w14:textId="77777777" w:rsidR="00030A9C" w:rsidRDefault="00030A9C" w:rsidP="00030A9C">
      <w:pPr>
        <w:pStyle w:val="Heading5"/>
        <w:rPr>
          <w:noProof/>
        </w:rPr>
      </w:pPr>
      <w:r>
        <w:rPr>
          <w:noProof/>
        </w:rPr>
        <w:t>Path Planning</w:t>
      </w:r>
    </w:p>
    <w:p w14:paraId="0D9E9E3B" w14:textId="495216F9" w:rsidR="00E414EE" w:rsidRDefault="00030A9C" w:rsidP="00321225">
      <w:pPr>
        <w:pStyle w:val="BodyText"/>
        <w:rPr>
          <w:noProof/>
        </w:rPr>
      </w:pPr>
      <w:r>
        <w:rPr>
          <w:noProof/>
        </w:rPr>
        <w:t>T</w:t>
      </w:r>
      <w:r w:rsidR="00474BBB">
        <w:rPr>
          <w:noProof/>
        </w:rPr>
        <w:t>here are two main aspects of path planning</w:t>
      </w:r>
      <w:r w:rsidR="00321225">
        <w:rPr>
          <w:noProof/>
        </w:rPr>
        <w:t>.</w:t>
      </w:r>
      <w:r w:rsidR="00321225">
        <w:rPr>
          <w:noProof/>
        </w:rPr>
        <w:br/>
        <w:t>G</w:t>
      </w:r>
      <w:r w:rsidR="00474BBB">
        <w:rPr>
          <w:noProof/>
        </w:rPr>
        <w:t xml:space="preserve">lobal planning </w:t>
      </w:r>
      <w:r w:rsidR="00321225">
        <w:rPr>
          <w:noProof/>
        </w:rPr>
        <w:t xml:space="preserve">occurs </w:t>
      </w:r>
      <w:r w:rsidR="00474BBB">
        <w:rPr>
          <w:noProof/>
        </w:rPr>
        <w:t>where the path is developed from knowledge already known about the environment</w:t>
      </w:r>
      <w:r w:rsidR="00321225">
        <w:rPr>
          <w:noProof/>
        </w:rPr>
        <w:t>. Lo</w:t>
      </w:r>
      <w:r w:rsidR="00474BBB">
        <w:rPr>
          <w:noProof/>
        </w:rPr>
        <w:t xml:space="preserve">cal planning </w:t>
      </w:r>
      <w:r w:rsidR="00321225">
        <w:rPr>
          <w:noProof/>
        </w:rPr>
        <w:t xml:space="preserve">occurs </w:t>
      </w:r>
      <w:r w:rsidR="00474BBB">
        <w:rPr>
          <w:noProof/>
        </w:rPr>
        <w:t>where the rover will need to respond to detected obstacles or topology changes since the global map was developed.</w:t>
      </w:r>
      <w:r w:rsidR="00B304F7">
        <w:rPr>
          <w:noProof/>
        </w:rPr>
        <w:br/>
        <w:t xml:space="preserve">There are </w:t>
      </w:r>
      <w:r w:rsidR="00474BBB">
        <w:rPr>
          <w:noProof/>
        </w:rPr>
        <w:t xml:space="preserve">two </w:t>
      </w:r>
      <w:r w:rsidR="00B304F7">
        <w:rPr>
          <w:noProof/>
        </w:rPr>
        <w:t xml:space="preserve">main algorithm approaches used in </w:t>
      </w:r>
      <w:r w:rsidR="00474BBB">
        <w:rPr>
          <w:noProof/>
        </w:rPr>
        <w:t xml:space="preserve">global </w:t>
      </w:r>
      <w:r w:rsidR="00B304F7">
        <w:rPr>
          <w:noProof/>
        </w:rPr>
        <w:t>path planning; heuristic or artificial intelligence (AI).</w:t>
      </w:r>
      <w:r w:rsidR="00474BBB">
        <w:rPr>
          <w:noProof/>
        </w:rPr>
        <w:t xml:space="preserve"> </w:t>
      </w:r>
      <w:r w:rsidR="00321225">
        <w:rPr>
          <w:noProof/>
        </w:rPr>
        <w:t xml:space="preserve">Below are </w:t>
      </w:r>
      <w:r w:rsidR="00474BBB">
        <w:rPr>
          <w:noProof/>
        </w:rPr>
        <w:t>outline</w:t>
      </w:r>
      <w:r w:rsidR="00321225">
        <w:rPr>
          <w:noProof/>
        </w:rPr>
        <w:t>d</w:t>
      </w:r>
      <w:r w:rsidR="00474BBB">
        <w:rPr>
          <w:noProof/>
        </w:rPr>
        <w:t xml:space="preserve"> </w:t>
      </w:r>
      <w:r w:rsidR="00321225">
        <w:rPr>
          <w:noProof/>
        </w:rPr>
        <w:t>five</w:t>
      </w:r>
      <w:r w:rsidR="00474BBB">
        <w:rPr>
          <w:noProof/>
        </w:rPr>
        <w:t xml:space="preserve"> of the common heuristic variants.</w:t>
      </w:r>
    </w:p>
    <w:p w14:paraId="3EB52E48" w14:textId="1A4A64F8" w:rsidR="00E414EE" w:rsidRDefault="00B304F7">
      <w:pPr>
        <w:pStyle w:val="BodyText"/>
        <w:numPr>
          <w:ilvl w:val="0"/>
          <w:numId w:val="3"/>
        </w:numPr>
        <w:rPr>
          <w:noProof/>
        </w:rPr>
      </w:pPr>
      <w:r>
        <w:rPr>
          <w:noProof/>
        </w:rPr>
        <w:t xml:space="preserve">The Dijkstra algorithm </w:t>
      </w:r>
      <w:r w:rsidR="001727C5">
        <w:rPr>
          <w:noProof/>
        </w:rPr>
        <w:fldChar w:fldCharType="begin" w:fldLock="1"/>
      </w:r>
      <w:r w:rsidR="00C35D74">
        <w:rPr>
          <w:noProof/>
        </w:rPr>
        <w:instrText>ADDIN CSL_CITATION {"citationItems":[{"id":"ITEM-1","itemData":{"DOI":"10.1109/MACE.2011.5987118","ISBN":"9781424494392","abstract":"In this paper, the robot is a maze robot. Dijkstra algorithm is used in the robot path planning. The shortest path is selected in the process of barrier. Simulation results prove the model valid; it can effectively solve the maze robot path planning. © 2011 IEEE.","author":[{"dropping-particle":"","family":"Wang","given":"Huijuan","non-dropping-particle":"","parse-names":false,"suffix":""},{"dropping-particle":"","family":"Yu","given":"Yuan","non-dropping-particle":"","parse-names":false,"suffix":""},{"dropping-particle":"","family":"Yuan","given":"Quanbo","non-dropping-particle":"","parse-names":false,"suffix":""}],"container-title":"2011 2nd International Conference on Mechanic Automation and Control Engineering, MACE 2011 - Proceedings","id":"ITEM-1","issued":{"date-parts":[["2011"]]},"page":"1067-1069","title":"Application of Dijkstra algorithm in robot path-planning","type":"article-journal"},"uris":["http://www.mendeley.com/documents/?uuid=862bad58-065a-3793-849b-31e667339259"]}],"mendeley":{"formattedCitation":"(H. Wang et al., 2011)","plainTextFormattedCitation":"(H. Wang et al., 2011)","previouslyFormattedCitation":"(H. Wang et al., 2011)"},"properties":{"noteIndex":0},"schema":"https://github.com/citation-style-language/schema/raw/master/csl-citation.json"}</w:instrText>
      </w:r>
      <w:r w:rsidR="001727C5">
        <w:rPr>
          <w:noProof/>
        </w:rPr>
        <w:fldChar w:fldCharType="separate"/>
      </w:r>
      <w:r w:rsidR="001727C5" w:rsidRPr="001727C5">
        <w:rPr>
          <w:noProof/>
        </w:rPr>
        <w:t>(H. Wang et al., 2011)</w:t>
      </w:r>
      <w:r w:rsidR="001727C5">
        <w:rPr>
          <w:noProof/>
        </w:rPr>
        <w:fldChar w:fldCharType="end"/>
      </w:r>
      <w:r w:rsidR="00C35D74">
        <w:rPr>
          <w:noProof/>
        </w:rPr>
        <w:t xml:space="preserve"> </w:t>
      </w:r>
      <w:r w:rsidR="00474BBB">
        <w:rPr>
          <w:noProof/>
        </w:rPr>
        <w:t xml:space="preserve">is not acutally heuristic but is the basis for many of the other algorithms. It </w:t>
      </w:r>
      <w:r>
        <w:rPr>
          <w:noProof/>
        </w:rPr>
        <w:t>divides the territory into a segmented graph where the edges of each segment contain weights relating to their cost. The efficiency of this algorithm is low as it traverses almost all graph segments (nodes) to determine the best path.</w:t>
      </w:r>
    </w:p>
    <w:p w14:paraId="6A3DF983" w14:textId="77777777" w:rsidR="00E414EE" w:rsidRDefault="00C35D74">
      <w:pPr>
        <w:pStyle w:val="BodyText"/>
        <w:numPr>
          <w:ilvl w:val="0"/>
          <w:numId w:val="3"/>
        </w:numPr>
        <w:rPr>
          <w:noProof/>
        </w:rPr>
      </w:pPr>
      <w:r>
        <w:rPr>
          <w:noProof/>
        </w:rPr>
        <w:t xml:space="preserve">The A* algorithm </w:t>
      </w:r>
      <w:r>
        <w:rPr>
          <w:noProof/>
        </w:rPr>
        <w:fldChar w:fldCharType="begin" w:fldLock="1"/>
      </w:r>
      <w:r w:rsidR="003766E9">
        <w:rPr>
          <w:noProof/>
        </w:rPr>
        <w:instrText>ADDIN CSL_CITATION {"citationItems":[{"id":"ITEM-1","itemData":{"URL":"https://theory.stanford.edu/~amitp/GameProgramming/AStarComparison.html","accessed":{"date-parts":[["2023","8","16"]]},"author":[{"dropping-particle":"","family":"University","given":"Stanford","non-dropping-particle":"","parse-names":false,"suffix":""}],"id":"ITEM-1","issued":{"date-parts":[["2020"]]},"title":"Introduction to A*","type":"webpage"},"uris":["http://www.mendeley.com/documents/?uuid=c8822fa4-03b9-3e35-9864-9d82e8f2a503"]}],"mendeley":{"formattedCitation":"(University, 2020)","plainTextFormattedCitation":"(University, 2020)","previouslyFormattedCitation":"(University, 2020)"},"properties":{"noteIndex":0},"schema":"https://github.com/citation-style-language/schema/raw/master/csl-citation.json"}</w:instrText>
      </w:r>
      <w:r>
        <w:rPr>
          <w:noProof/>
        </w:rPr>
        <w:fldChar w:fldCharType="separate"/>
      </w:r>
      <w:r w:rsidRPr="00C35D74">
        <w:rPr>
          <w:noProof/>
        </w:rPr>
        <w:t>(University, 2020)</w:t>
      </w:r>
      <w:r>
        <w:rPr>
          <w:noProof/>
        </w:rPr>
        <w:fldChar w:fldCharType="end"/>
      </w:r>
      <w:r>
        <w:rPr>
          <w:noProof/>
        </w:rPr>
        <w:t xml:space="preserve"> is based off the Dijkstra method but uses heuristics to adjust the cost of traversing between nodes – essentially it prioritises routes that lead towards the target which is more efficient, despite the additional costs of processing the heuristic function. There are a few variants of this approach such as life long planning A* (LPA*). </w:t>
      </w:r>
      <w:r w:rsidR="003766E9">
        <w:rPr>
          <w:noProof/>
        </w:rPr>
        <w:fldChar w:fldCharType="begin" w:fldLock="1"/>
      </w:r>
      <w:r w:rsidR="003766E9">
        <w:rPr>
          <w:noProof/>
        </w:rPr>
        <w:instrText>ADDIN CSL_CITATION {"citationItems":[{"id":"ITEM-1","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1","issue":"1-2","issued":{"date-parts":[["2004","5","1"]]},"page":"93-146","publisher":"Elsevier","title":"Lifelong Planning A</w:instrText>
      </w:r>
      <w:r w:rsidR="003766E9" w:rsidRPr="00E414EE">
        <w:rPr>
          <w:rFonts w:ascii="Cambria Math" w:hAnsi="Cambria Math" w:cs="Cambria Math"/>
          <w:noProof/>
        </w:rPr>
        <w:instrText>∗</w:instrText>
      </w:r>
      <w:r w:rsidR="003766E9">
        <w:rPr>
          <w:noProof/>
        </w:rPr>
        <w:instrText>","type":"article-journal","volume":"155"},"uris":["http://www.mendeley.com/documents/?uuid=5a59721b-6913-3206-b007-25a0ec3b079e"]}],"mendeley":{"formattedCitation":"(Koenig et al., 2004)","plainTextFormattedCitation":"(Koenig et al., 2004)","previouslyFormattedCitation":"(Koenig et al., 2004)"},"properties":{"noteIndex":0},"schema":"https://github.com/citation-style-language/schema/raw/master/csl-citation.json"}</w:instrText>
      </w:r>
      <w:r w:rsidR="003766E9">
        <w:rPr>
          <w:noProof/>
        </w:rPr>
        <w:fldChar w:fldCharType="separate"/>
      </w:r>
      <w:r w:rsidR="003766E9" w:rsidRPr="003766E9">
        <w:rPr>
          <w:noProof/>
        </w:rPr>
        <w:t>(Koenig et al., 2004)</w:t>
      </w:r>
      <w:r w:rsidR="003766E9">
        <w:rPr>
          <w:noProof/>
        </w:rPr>
        <w:fldChar w:fldCharType="end"/>
      </w:r>
      <w:r w:rsidR="00E414EE">
        <w:rPr>
          <w:noProof/>
        </w:rPr>
        <w:t xml:space="preserve">. Li et al built a camera-IMU integrated view along with a segmentation structure to determine 3D landmarks and then use this with the A* algorithm </w:t>
      </w:r>
      <w:r w:rsidR="00E414EE">
        <w:rPr>
          <w:noProof/>
        </w:rPr>
        <w:fldChar w:fldCharType="begin" w:fldLock="1"/>
      </w:r>
      <w:r w:rsidR="00E414EE">
        <w:rPr>
          <w:noProof/>
        </w:rPr>
        <w:instrText>ADDIN CSL_CITATION {"citationItems":[{"id":"ITEM-1","itemData":{"URL":"https://theory.stanford.edu/~amitp/GameProgramming/AStarComparison.html","accessed":{"date-parts":[["2023","8","16"]]},"author":[{"dropping-particle":"","family":"University","given":"Stanford","non-dropping-particle":"","parse-names":false,"suffix":""}],"id":"ITEM-1","issued":{"date-parts":[["2020"]]},"title":"Introduction to A*","type":"webpage"},"uris":["http://www.mendeley.com/documents/?uuid=c8822fa4-03b9-3e35-9864-9d82e8f2a503"]}],"mendeley":{"formattedCitation":"(University, 2020)","plainTextFormattedCitation":"(University, 2020)","previouslyFormattedCitation":"(University, 2020)"},"properties":{"noteIndex":0},"schema":"https://github.com/citation-style-language/schema/raw/master/csl-citation.json"}</w:instrText>
      </w:r>
      <w:r w:rsidR="00E414EE">
        <w:rPr>
          <w:noProof/>
        </w:rPr>
        <w:fldChar w:fldCharType="separate"/>
      </w:r>
      <w:r w:rsidR="00E414EE" w:rsidRPr="00D40BA6">
        <w:rPr>
          <w:noProof/>
        </w:rPr>
        <w:t>(University, 2020)</w:t>
      </w:r>
      <w:r w:rsidR="00E414EE">
        <w:rPr>
          <w:noProof/>
        </w:rPr>
        <w:fldChar w:fldCharType="end"/>
      </w:r>
      <w:r w:rsidR="00E414EE">
        <w:rPr>
          <w:noProof/>
        </w:rPr>
        <w:t xml:space="preserve"> to perform path planning in an urban environment. They only evaluated this approach in simulation and advised that a deep learning network and improved pose algorithms should be implemented in scenarios of highly dynamic obstacles. </w:t>
      </w:r>
    </w:p>
    <w:p w14:paraId="7FFB6692" w14:textId="7FBA8D74" w:rsidR="00E414EE" w:rsidRDefault="003766E9">
      <w:pPr>
        <w:pStyle w:val="BodyText"/>
        <w:numPr>
          <w:ilvl w:val="0"/>
          <w:numId w:val="3"/>
        </w:numPr>
        <w:rPr>
          <w:noProof/>
        </w:rPr>
      </w:pPr>
      <w:r>
        <w:rPr>
          <w:noProof/>
        </w:rPr>
        <w:lastRenderedPageBreak/>
        <w:t xml:space="preserve">Another variant of A* is </w:t>
      </w:r>
      <w:r w:rsidR="00C35D74">
        <w:rPr>
          <w:noProof/>
        </w:rPr>
        <w:t xml:space="preserve">D* </w:t>
      </w:r>
      <w:r>
        <w:rPr>
          <w:noProof/>
        </w:rPr>
        <w:t>which stands for Dynamic A*</w:t>
      </w:r>
      <w:r w:rsidR="00C35D74">
        <w:rPr>
          <w:noProof/>
        </w:rPr>
        <w:t xml:space="preserve">. </w:t>
      </w:r>
      <w:r>
        <w:rPr>
          <w:noProof/>
        </w:rPr>
        <w:fldChar w:fldCharType="begin" w:fldLock="1"/>
      </w:r>
      <w:r w:rsidR="00E414EE">
        <w:rPr>
          <w:noProof/>
        </w:rPr>
        <w:instrText>ADDIN CSL_CITATION {"citationItems":[{"id":"ITEM-1","itemData":{"DOI":"10.1002/ROB.20109","ISSN":"1556-4967","abstract":"We present an interpolation-based planning and replanning algorithm for generating low-cost paths through uniform and nonuniform resolution grids. Most grid-based path planners use discrete state transitions that artificially constrain an agent's motion to a small set of possible headings (e.g., 0, π/4, π/2, etc.). As a result, even \"optimal\" grid-based planners produce unnatural, suboptimal paths. Our approach uses linear interpolation during planning to calculate accurate path cost estimates for arbitrary positions within each grid cell and produce paths with a range of continuous headings. Consequently, it is particularly well suited to planning low-cost trajectories for mobile robots. In this paper, we introduce a version of the algorithm for uniform resolution grids and a version for nonuniform resolution grids. Together, these approaches address two of the most significant shortcomings of grid-based path planning: the quality of the paths produced and the memory and computational requirements of planning over grids. We demonstrate our approaches on a number of example planning problems, compare them to related algorithms, and present several implementations on real robotic systems. © 2006 Wiley Periodicals, Inc.","author":[{"dropping-particle":"","family":"Ferguson","given":"Dave","non-dropping-particle":"","parse-names":false,"suffix":""},{"dropping-particle":"","family":"Stentz","given":"Anthony","non-dropping-particle":"","parse-names":false,"suffix":""}],"container-title":"Journal of Field Robotics","id":"ITEM-1","issue":"2","issued":{"date-parts":[["2006","2","1"]]},"page":"79-101","publisher":"John Wiley &amp; Sons, Ltd","title":"Using interpolation to improve path planning: The Field D* algorithm","type":"article-journal","volume":"23"},"uris":["http://www.mendeley.com/documents/?uuid=86ea6d0c-94ed-3512-b827-028bf2698702"]}],"mendeley":{"formattedCitation":"(Ferguson &amp; Stentz, 2006)","plainTextFormattedCitation":"(Ferguson &amp; Stentz, 2006)","previouslyFormattedCitation":"(Ferguson &amp; Stentz, 2006)"},"properties":{"noteIndex":0},"schema":"https://github.com/citation-style-language/schema/raw/master/csl-citation.json"}</w:instrText>
      </w:r>
      <w:r>
        <w:rPr>
          <w:noProof/>
        </w:rPr>
        <w:fldChar w:fldCharType="separate"/>
      </w:r>
      <w:r w:rsidRPr="003766E9">
        <w:rPr>
          <w:noProof/>
        </w:rPr>
        <w:t>(Ferguson &amp; Stentz, 2006)</w:t>
      </w:r>
      <w:r>
        <w:rPr>
          <w:noProof/>
        </w:rPr>
        <w:fldChar w:fldCharType="end"/>
      </w:r>
      <w:r>
        <w:rPr>
          <w:noProof/>
        </w:rPr>
        <w:t xml:space="preserve"> </w:t>
      </w:r>
      <w:r w:rsidR="00C35D74">
        <w:rPr>
          <w:noProof/>
        </w:rPr>
        <w:t xml:space="preserve">The original </w:t>
      </w:r>
      <w:r>
        <w:rPr>
          <w:noProof/>
        </w:rPr>
        <w:t xml:space="preserve">D* </w:t>
      </w:r>
      <w:r w:rsidR="00C35D74">
        <w:rPr>
          <w:noProof/>
        </w:rPr>
        <w:t>is an incremental search algorithm</w:t>
      </w:r>
      <w:r>
        <w:rPr>
          <w:noProof/>
        </w:rPr>
        <w:t xml:space="preserve"> where the costs can change while the algorithm runs, permitting fast map updates if the number of obstacles changes dynamically. </w:t>
      </w:r>
    </w:p>
    <w:p w14:paraId="71DF5947" w14:textId="77777777" w:rsidR="00474BBB" w:rsidRDefault="00E414EE">
      <w:pPr>
        <w:pStyle w:val="BodyText"/>
        <w:numPr>
          <w:ilvl w:val="0"/>
          <w:numId w:val="3"/>
        </w:numPr>
        <w:rPr>
          <w:noProof/>
        </w:rPr>
      </w:pPr>
      <w:r>
        <w:rPr>
          <w:noProof/>
        </w:rPr>
        <w:t>T</w:t>
      </w:r>
      <w:r w:rsidR="00C35D74">
        <w:rPr>
          <w:noProof/>
        </w:rPr>
        <w:t>he focussed D* is a combination of A* and D*</w:t>
      </w:r>
      <w:r w:rsidR="00474BBB">
        <w:rPr>
          <w:noProof/>
        </w:rPr>
        <w:t>.</w:t>
      </w:r>
    </w:p>
    <w:p w14:paraId="776895B1" w14:textId="2070ECDC" w:rsidR="00E414EE" w:rsidRDefault="00C35D74">
      <w:pPr>
        <w:pStyle w:val="BodyText"/>
        <w:numPr>
          <w:ilvl w:val="0"/>
          <w:numId w:val="3"/>
        </w:numPr>
        <w:rPr>
          <w:noProof/>
        </w:rPr>
      </w:pPr>
      <w:r>
        <w:rPr>
          <w:noProof/>
        </w:rPr>
        <w:t xml:space="preserve">D* Lite is a combination of D* and Life Long Planning A* (LPA*). </w:t>
      </w:r>
    </w:p>
    <w:p w14:paraId="5318AA19" w14:textId="0F2F83E8" w:rsidR="00E414EE" w:rsidRDefault="00E414EE" w:rsidP="003315F8">
      <w:pPr>
        <w:pStyle w:val="BodyText"/>
        <w:rPr>
          <w:noProof/>
        </w:rPr>
      </w:pPr>
      <w:r>
        <w:rPr>
          <w:noProof/>
        </w:rPr>
        <w:t xml:space="preserve">Artifical intelligence path-planning algorithms incorporate </w:t>
      </w:r>
      <w:r w:rsidR="00474BBB">
        <w:rPr>
          <w:noProof/>
        </w:rPr>
        <w:t xml:space="preserve">three </w:t>
      </w:r>
      <w:r>
        <w:rPr>
          <w:noProof/>
        </w:rPr>
        <w:t>main approaches:</w:t>
      </w:r>
    </w:p>
    <w:p w14:paraId="09EDC6FE" w14:textId="4A7FCA47" w:rsidR="00E414EE" w:rsidRDefault="00E414EE">
      <w:pPr>
        <w:pStyle w:val="BodyText"/>
        <w:numPr>
          <w:ilvl w:val="0"/>
          <w:numId w:val="4"/>
        </w:numPr>
        <w:rPr>
          <w:noProof/>
        </w:rPr>
      </w:pPr>
      <w:r>
        <w:rPr>
          <w:noProof/>
        </w:rPr>
        <w:t xml:space="preserve">Genetic Algorithm or GA </w:t>
      </w:r>
      <w:r>
        <w:rPr>
          <w:noProof/>
        </w:rPr>
        <w:fldChar w:fldCharType="begin" w:fldLock="1"/>
      </w:r>
      <w:r>
        <w:rPr>
          <w:noProof/>
        </w:rPr>
        <w:instrText>ADDIN CSL_CITATION {"citationItems":[{"id":"ITEM-1","itemData":{"DOI":"10.1016/J.PROCS.2018.01.113","ISSN":"1877-0509","abstract":"In this study, an improved crossover operator is suggested, for solving path planning problems using genetic algorithms (GA) in static environment. GA has been widely applied in path optimization problem which consists in finding a valid and feasible path between two positions while avoiding obstacles and optimizing some criteria such as distance (length of the path), safety (the path must be as far as possible from the obstacles) ...etc. Several researches have provided new approaches used GA to produce an optimal path. Crossover operators existing in the literature can generate infeasible paths, most of these methods dont take into account the variable length chromosomes. The proposed crossover operator avoids premature convergence and offers feasible paths with better fitness value than its parents, thus the algorithm converges more rapidly. A new fitness function which takes into account the distance, the safety and the energy, is also suggested. In order to prove the validity of the proposed method, it is applied to many different environments and compared with three studies in the literature. The simulation results show that using GA with the improved crossover operators and the fitness function helps to find optimal solutions compared to other methods.","author":[{"dropping-particle":"","family":"Lamini","given":"Chaymaa","non-dropping-particle":"","parse-names":false,"suffix":""},{"dropping-particle":"","family":"Benhlima","given":"Said","non-dropping-particle":"","parse-names":false,"suffix":""},{"dropping-particle":"","family":"Elbekri","given":"Ali","non-dropping-particle":"","parse-names":false,"suffix":""}],"container-title":"Procedia Computer Science","id":"ITEM-1","issued":{"date-parts":[["2018","1","1"]]},"page":"180-189","publisher":"Elsevier","title":"Genetic Algorithm Based Approach for Autonomous Mobile Robot Path Planning","type":"article-journal","volume":"127"},"uris":["http://www.mendeley.com/documents/?uuid=cb8f5387-85ba-3fcf-b588-144b59db8958"]}],"mendeley":{"formattedCitation":"(Lamini et al., 2018)","plainTextFormattedCitation":"(Lamini et al., 2018)","previouslyFormattedCitation":"(Lamini et al., 2018)"},"properties":{"noteIndex":0},"schema":"https://github.com/citation-style-language/schema/raw/master/csl-citation.json"}</w:instrText>
      </w:r>
      <w:r>
        <w:rPr>
          <w:noProof/>
        </w:rPr>
        <w:fldChar w:fldCharType="separate"/>
      </w:r>
      <w:r w:rsidRPr="00E414EE">
        <w:rPr>
          <w:noProof/>
        </w:rPr>
        <w:t>(Lamini et al., 2018)</w:t>
      </w:r>
      <w:r>
        <w:rPr>
          <w:noProof/>
        </w:rPr>
        <w:fldChar w:fldCharType="end"/>
      </w:r>
      <w:r>
        <w:rPr>
          <w:noProof/>
        </w:rPr>
        <w:t xml:space="preserve"> is a simple approach where all possible solutions are encoded as “chromosomes” and biological evolution processes such as mutation and selection are applied in order to determine the best outcome. It is efficient but is prone to premature convergence.</w:t>
      </w:r>
    </w:p>
    <w:p w14:paraId="3042E23C" w14:textId="77777777" w:rsidR="00E414EE" w:rsidRDefault="00E414EE">
      <w:pPr>
        <w:pStyle w:val="BodyText"/>
        <w:numPr>
          <w:ilvl w:val="0"/>
          <w:numId w:val="4"/>
        </w:numPr>
        <w:rPr>
          <w:noProof/>
        </w:rPr>
      </w:pPr>
      <w:r>
        <w:rPr>
          <w:noProof/>
        </w:rPr>
        <w:t xml:space="preserve">Ant Colony Optimisation (ACO) uses the concept that ants leave pheromones (weights) where they travel so that following ants will be attracted to travel this path as well. </w:t>
      </w:r>
    </w:p>
    <w:p w14:paraId="0BBDEC0D" w14:textId="57FCF597" w:rsidR="00474BBB" w:rsidRDefault="00E414EE">
      <w:pPr>
        <w:pStyle w:val="BodyText"/>
        <w:numPr>
          <w:ilvl w:val="0"/>
          <w:numId w:val="3"/>
        </w:numPr>
        <w:rPr>
          <w:noProof/>
        </w:rPr>
      </w:pPr>
      <w:r>
        <w:rPr>
          <w:noProof/>
        </w:rPr>
        <w:t xml:space="preserve">Particle swarm optimisation or PCO </w:t>
      </w:r>
      <w:r>
        <w:rPr>
          <w:noProof/>
        </w:rPr>
        <w:fldChar w:fldCharType="begin" w:fldLock="1"/>
      </w:r>
      <w:r w:rsidR="00387E47">
        <w:rPr>
          <w:noProof/>
        </w:rPr>
        <w:instrText>ADDIN CSL_CITATION {"citationItems":[{"id":"ITEM-1","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1","issue":"5","issued":{"date-parts":[["2015","5","18"]]},"publisher":"Public Library of Science","title":"A comprehensive review of swarm optimization algorithms","type":"article-journal","volume":"10"},"uris":["http://www.mendeley.com/documents/?uuid=b2076abe-be46-3d8c-b8bd-739a6f325c89"]}],"mendeley":{"formattedCitation":"(Ab Wahab et al., 2015)","plainTextFormattedCitation":"(Ab Wahab et al., 2015)","previouslyFormattedCitation":"(Ab Wahab et al., 2015)"},"properties":{"noteIndex":0},"schema":"https://github.com/citation-style-language/schema/raw/master/csl-citation.json"}</w:instrText>
      </w:r>
      <w:r>
        <w:rPr>
          <w:noProof/>
        </w:rPr>
        <w:fldChar w:fldCharType="separate"/>
      </w:r>
      <w:r w:rsidRPr="00E414EE">
        <w:rPr>
          <w:noProof/>
        </w:rPr>
        <w:t>(Ab Wahab et al., 2015)</w:t>
      </w:r>
      <w:r>
        <w:rPr>
          <w:noProof/>
        </w:rPr>
        <w:fldChar w:fldCharType="end"/>
      </w:r>
      <w:r>
        <w:rPr>
          <w:noProof/>
        </w:rPr>
        <w:t xml:space="preserve"> utilises group behaviour by iterating through each selection</w:t>
      </w:r>
      <w:r w:rsidR="00474BBB">
        <w:rPr>
          <w:noProof/>
        </w:rPr>
        <w:t xml:space="preserve">, comparing each against global criteria until the optimum is found. Mohanty and Dewang </w:t>
      </w:r>
      <w:r w:rsidR="00474BBB">
        <w:rPr>
          <w:noProof/>
        </w:rPr>
        <w:fldChar w:fldCharType="begin" w:fldLock="1"/>
      </w:r>
      <w:r w:rsidR="00474BBB">
        <w:rPr>
          <w:noProof/>
        </w:rPr>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mendeley":{"formattedCitation":"(Mohanty &amp; Dewang, 2021)","plainTextFormattedCitation":"(Mohanty &amp; Dewang, 2021)","previouslyFormattedCitation":"(Mohanty &amp; Dewang, 2021)"},"properties":{"noteIndex":0},"schema":"https://github.com/citation-style-language/schema/raw/master/csl-citation.json"}</w:instrText>
      </w:r>
      <w:r w:rsidR="00474BBB">
        <w:rPr>
          <w:noProof/>
        </w:rPr>
        <w:fldChar w:fldCharType="separate"/>
      </w:r>
      <w:r w:rsidR="00474BBB" w:rsidRPr="003315F8">
        <w:rPr>
          <w:noProof/>
        </w:rPr>
        <w:t>(Mohanty &amp; Dewang, 2021)</w:t>
      </w:r>
      <w:r w:rsidR="00474BBB">
        <w:rPr>
          <w:noProof/>
        </w:rPr>
        <w:fldChar w:fldCharType="end"/>
      </w:r>
      <w:r w:rsidR="00474BBB">
        <w:rPr>
          <w:noProof/>
        </w:rPr>
        <w:t xml:space="preserve"> used APSO, which combines A* and PSO  as a method for path planning but only evaluated on a flat topology and with a simple obstacle patterns.</w:t>
      </w:r>
    </w:p>
    <w:p w14:paraId="1DCCC4C8" w14:textId="44534C4C" w:rsidR="00474BBB" w:rsidRDefault="00474BBB" w:rsidP="00474BBB">
      <w:pPr>
        <w:pStyle w:val="BodyText"/>
        <w:ind w:left="360"/>
        <w:rPr>
          <w:noProof/>
        </w:rPr>
      </w:pPr>
      <w:r>
        <w:rPr>
          <w:noProof/>
        </w:rPr>
        <w:t xml:space="preserve">Local path planning </w:t>
      </w:r>
      <w:r w:rsidR="00387E47">
        <w:rPr>
          <w:noProof/>
        </w:rPr>
        <w:t xml:space="preserve">is used where the vehicle needs to react to an environment that was not predicted or otherwise different than the global map. The process </w:t>
      </w:r>
      <w:r>
        <w:rPr>
          <w:noProof/>
        </w:rPr>
        <w:t>can be divided into five categories.</w:t>
      </w:r>
    </w:p>
    <w:p w14:paraId="5E0C50F9" w14:textId="06E4268B" w:rsidR="00474BBB" w:rsidRDefault="00474BBB">
      <w:pPr>
        <w:pStyle w:val="BodyText"/>
        <w:numPr>
          <w:ilvl w:val="0"/>
          <w:numId w:val="5"/>
        </w:numPr>
        <w:rPr>
          <w:noProof/>
        </w:rPr>
      </w:pPr>
      <w:r>
        <w:rPr>
          <w:noProof/>
        </w:rPr>
        <w:t xml:space="preserve">Artificial Potential Field </w:t>
      </w:r>
      <w:r w:rsidR="00321225">
        <w:rPr>
          <w:noProof/>
        </w:rPr>
        <w:t>which is a variation of the Potential Field algorithm outlined earlier.</w:t>
      </w:r>
    </w:p>
    <w:p w14:paraId="25299128" w14:textId="560D16F0" w:rsidR="00321225" w:rsidRDefault="00C94263">
      <w:pPr>
        <w:pStyle w:val="BodyText"/>
        <w:numPr>
          <w:ilvl w:val="0"/>
          <w:numId w:val="5"/>
        </w:numPr>
        <w:rPr>
          <w:noProof/>
        </w:rPr>
      </w:pPr>
      <w:r>
        <w:rPr>
          <w:noProof/>
        </w:rPr>
        <w:t xml:space="preserve">The </w:t>
      </w:r>
      <w:r w:rsidR="00321225">
        <w:rPr>
          <w:noProof/>
        </w:rPr>
        <w:t>Behaviour decomposition method</w:t>
      </w:r>
      <w:r>
        <w:rPr>
          <w:noProof/>
        </w:rPr>
        <w:t xml:space="preserve"> breaks down navigation into a set of primitives such as collision avoidance, tracking, planning, etc. which coordinate with each other to achieve the overall navigation task.</w:t>
      </w:r>
    </w:p>
    <w:p w14:paraId="348E164C" w14:textId="77777777" w:rsidR="00C94263" w:rsidRDefault="00C94263">
      <w:pPr>
        <w:pStyle w:val="BodyText"/>
        <w:numPr>
          <w:ilvl w:val="0"/>
          <w:numId w:val="5"/>
        </w:numPr>
        <w:rPr>
          <w:noProof/>
        </w:rPr>
      </w:pPr>
      <w:r>
        <w:rPr>
          <w:noProof/>
        </w:rPr>
        <w:t>In Case based learning the vehicle builds a database and when it finds a new problem, it searches the database for a similar problem, compares and analyses the results to find a solution.</w:t>
      </w:r>
    </w:p>
    <w:p w14:paraId="58D3EF63" w14:textId="77777777" w:rsidR="00C94263" w:rsidRDefault="00C94263">
      <w:pPr>
        <w:pStyle w:val="BodyText"/>
        <w:numPr>
          <w:ilvl w:val="0"/>
          <w:numId w:val="5"/>
        </w:numPr>
        <w:rPr>
          <w:noProof/>
        </w:rPr>
      </w:pPr>
      <w:r>
        <w:rPr>
          <w:noProof/>
        </w:rPr>
        <w:lastRenderedPageBreak/>
        <w:t>With the Rolling Windows algorithm, the system recursively calculates a suitable window based on the environment. Real-time planning is implemented using sub-targets in a similar fashion to behavious decomposition. Each subtarget output is computed byu heuristic methods and are updated each time the rolling window moves, until the planning task completes.</w:t>
      </w:r>
    </w:p>
    <w:p w14:paraId="136182E8" w14:textId="77777777" w:rsidR="00C94263" w:rsidRDefault="00C94263">
      <w:pPr>
        <w:pStyle w:val="BodyText"/>
        <w:numPr>
          <w:ilvl w:val="0"/>
          <w:numId w:val="5"/>
        </w:numPr>
        <w:rPr>
          <w:noProof/>
        </w:rPr>
      </w:pPr>
      <w:r>
        <w:rPr>
          <w:noProof/>
        </w:rPr>
        <w:t>Artificial Intelligence solutions are the same as previously discussed.</w:t>
      </w:r>
    </w:p>
    <w:p w14:paraId="260FC54B" w14:textId="77777777" w:rsidR="00C94263" w:rsidRDefault="00B14AED" w:rsidP="003315F8">
      <w:pPr>
        <w:pStyle w:val="BodyText"/>
        <w:rPr>
          <w:noProof/>
        </w:rPr>
      </w:pPr>
      <w:r>
        <w:rPr>
          <w:noProof/>
        </w:rPr>
        <w:t xml:space="preserve">Masehian’s and Katebi’s approach </w:t>
      </w:r>
      <w:r>
        <w:rPr>
          <w:noProof/>
        </w:rPr>
        <w:fldChar w:fldCharType="begin" w:fldLock="1"/>
      </w:r>
      <w:r w:rsidR="00D40BA6">
        <w:rPr>
          <w:noProof/>
        </w:rPr>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Pr>
          <w:noProof/>
        </w:rPr>
        <w:fldChar w:fldCharType="separate"/>
      </w:r>
      <w:r w:rsidR="00D40BA6" w:rsidRPr="00D40BA6">
        <w:rPr>
          <w:noProof/>
        </w:rPr>
        <w:t>(Masehian &amp; Katebi, 2014)</w:t>
      </w:r>
      <w:r>
        <w:rPr>
          <w:noProof/>
        </w:rPr>
        <w:fldChar w:fldCharType="end"/>
      </w:r>
      <w:r>
        <w:rPr>
          <w:noProof/>
        </w:rPr>
        <w:t xml:space="preserve"> used a </w:t>
      </w:r>
      <w:r w:rsidR="00C840DB">
        <w:rPr>
          <w:noProof/>
        </w:rPr>
        <w:t xml:space="preserve">rangefinder and took two timed measurements to determine obstacle speed so as to avoid the object while still navigating to a moving target. </w:t>
      </w:r>
      <w:r w:rsidR="00B74B4B">
        <w:rPr>
          <w:noProof/>
        </w:rPr>
        <w:t xml:space="preserve">They employed a concept they called directive circle to give a “pie-chart” view of which areas were safe to travel based on the centre of the rover, allowing for width of the rover and the rover’s turning circle. </w:t>
      </w:r>
      <w:r w:rsidR="00D014BF">
        <w:rPr>
          <w:noProof/>
        </w:rPr>
        <w:t>They did not test the model in the field and the algorithm predicts object movement based on history rather than prediction</w:t>
      </w:r>
      <w:r w:rsidR="003315F8">
        <w:rPr>
          <w:noProof/>
        </w:rPr>
        <w:t>.</w:t>
      </w:r>
      <w:r w:rsidR="00D014BF">
        <w:rPr>
          <w:noProof/>
        </w:rPr>
        <w:t xml:space="preserve"> </w:t>
      </w:r>
      <w:r w:rsidR="003315F8">
        <w:rPr>
          <w:noProof/>
        </w:rPr>
        <w:br/>
      </w:r>
      <w:r w:rsidR="003315F8">
        <w:rPr>
          <w:noProof/>
        </w:rPr>
        <w:br/>
      </w:r>
      <w:r w:rsidR="00C94263">
        <w:rPr>
          <w:noProof/>
        </w:rPr>
        <w:t>As can be seen, t</w:t>
      </w:r>
      <w:r w:rsidR="004D3C62">
        <w:rPr>
          <w:noProof/>
        </w:rPr>
        <w:t xml:space="preserve">he selection of obstacle avoidance methods </w:t>
      </w:r>
      <w:r w:rsidR="00C94263">
        <w:rPr>
          <w:noProof/>
        </w:rPr>
        <w:t xml:space="preserve">has </w:t>
      </w:r>
      <w:r w:rsidR="004D3C62">
        <w:rPr>
          <w:noProof/>
        </w:rPr>
        <w:t xml:space="preserve">a considerable impact on the </w:t>
      </w:r>
      <w:r w:rsidR="004E53CB">
        <w:rPr>
          <w:noProof/>
        </w:rPr>
        <w:t xml:space="preserve">viability </w:t>
      </w:r>
      <w:r w:rsidR="004D3C62">
        <w:rPr>
          <w:noProof/>
        </w:rPr>
        <w:t xml:space="preserve">of </w:t>
      </w:r>
      <w:r w:rsidR="004E53CB">
        <w:rPr>
          <w:noProof/>
        </w:rPr>
        <w:t xml:space="preserve">rural </w:t>
      </w:r>
      <w:r w:rsidR="004D3C62">
        <w:rPr>
          <w:noProof/>
        </w:rPr>
        <w:t>route planning.</w:t>
      </w:r>
      <w:r w:rsidR="003315F8">
        <w:rPr>
          <w:noProof/>
        </w:rPr>
        <w:t xml:space="preserve"> </w:t>
      </w:r>
    </w:p>
    <w:p w14:paraId="4280BD53" w14:textId="2737E318" w:rsidR="00952362" w:rsidRDefault="00952362" w:rsidP="00C94263">
      <w:pPr>
        <w:pStyle w:val="Heading3"/>
      </w:pPr>
      <w:bookmarkStart w:id="29" w:name="_Toc146487444"/>
      <w:r>
        <w:t>Obstacle Avoidance</w:t>
      </w:r>
      <w:bookmarkEnd w:id="29"/>
    </w:p>
    <w:p w14:paraId="07399FAB" w14:textId="5CFAAC21" w:rsidR="00121E32" w:rsidRDefault="004B3066" w:rsidP="004B3066">
      <w:pPr>
        <w:pStyle w:val="BodyText"/>
        <w:rPr>
          <w:noProof/>
        </w:rPr>
      </w:pPr>
      <w:r>
        <w:rPr>
          <w:noProof/>
        </w:rPr>
        <w:t xml:space="preserve">As a rover traverses the terrain, it is essential that it avoids objects that could cause damage to itself and/or vegetation. Animal (including human) object avoidance is paramount. Despite considerable research into rover obstacle avoidance </w:t>
      </w:r>
      <w:r>
        <w:rPr>
          <w:noProof/>
        </w:rPr>
        <w:fldChar w:fldCharType="begin" w:fldLock="1"/>
      </w:r>
      <w:r w:rsidR="00D40BA6">
        <w:rPr>
          <w:noProof/>
        </w:rPr>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Pr>
          <w:rFonts w:ascii="Cambria Math" w:hAnsi="Cambria Math" w:cs="Cambria Math"/>
          <w:noProof/>
        </w:rPr>
        <w:instrText>∗</w:instrText>
      </w:r>
      <w:r w:rsidR="00D40BA6">
        <w:rPr>
          <w:noProof/>
        </w:rPr>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Pr>
            <w:noProof/>
          </w:rPr>
          <w:instrText>ا</w:instrText>
        </w:r>
        <w:r w:rsidR="00D40BA6">
          <w:rPr>
            <w:rFonts w:hint="cs"/>
            <w:noProof/>
          </w:rPr>
          <w:instrText>ﻟﺒﺤﺚ</w:instrText>
        </w:r>
        <w:r w:rsidR="00D40BA6">
          <w:rPr>
            <w:rFonts w:hint="cs"/>
            <w:noProof/>
          </w:rPr>
          <w:instrText>‬</w:instrText>
        </w:r>
        <w:r w:rsidR="00D40BA6">
          <w:rPr>
            <w:noProof/>
          </w:rPr>
          <w:instrText xml:space="preserve"> </w:instrText>
        </w:r>
        <w:dir w:val="rtl">
          <w:r w:rsidR="00D40BA6">
            <w:rPr>
              <w:rFonts w:hint="cs"/>
              <w:noProof/>
            </w:rPr>
            <w:instrText>ﺧﻼﺻﺔ</w:instrText>
          </w:r>
          <w:r w:rsidR="00D40BA6">
            <w:rPr>
              <w:rFonts w:hint="cs"/>
              <w:noProof/>
            </w:rPr>
            <w:instrText>‬</w:instrText>
          </w:r>
          <w:r w:rsidR="00D40BA6">
            <w:rPr>
              <w:noProof/>
            </w:rPr>
            <w:instrText xml:space="preserve"> ABSTRACT IN ARABIC </w:instrText>
          </w:r>
          <w:dir w:val="rtl">
            <w:r w:rsidR="00D40BA6">
              <w:rPr>
                <w:rFonts w:hint="cs"/>
                <w:noProof/>
              </w:rPr>
              <w:instrText>ﻳﺒﻮ</w:instrText>
            </w:r>
            <w:r w:rsidR="00D40BA6">
              <w:rPr>
                <w:rFonts w:hint="eastAsia"/>
                <w:noProof/>
              </w:rPr>
              <w:instrText>رت</w:instrText>
            </w:r>
            <w:r w:rsidR="00D40BA6">
              <w:rPr>
                <w:rFonts w:hint="eastAsia"/>
                <w:noProof/>
              </w:rPr>
              <w:instrText>‬</w:instrText>
            </w:r>
            <w:r w:rsidR="00D40BA6">
              <w:rPr>
                <w:noProof/>
              </w:rPr>
              <w:instrText xml:space="preserve"> </w:instrText>
            </w:r>
            <w:dir w:val="rtl">
              <w:r w:rsidR="00D40BA6">
                <w:rPr>
                  <w:noProof/>
                </w:rPr>
                <w:instrText>ا</w:instrText>
              </w:r>
              <w:r w:rsidR="00D40BA6">
                <w:rPr>
                  <w:rFonts w:hint="cs"/>
                  <w:noProof/>
                </w:rPr>
                <w:instrText>ﻟﺮ</w:instrText>
              </w:r>
              <w:r w:rsidR="00D40BA6">
                <w:rPr>
                  <w:rFonts w:hint="cs"/>
                  <w:noProof/>
                </w:rPr>
                <w:instrText>‬</w:instrText>
              </w:r>
              <w:r w:rsidR="00D40BA6">
                <w:rPr>
                  <w:noProof/>
                </w:rPr>
                <w:instrText xml:space="preserve"> </w:instrText>
              </w:r>
              <w:dir w:val="rtl">
                <w:r w:rsidR="00D40BA6">
                  <w:rPr>
                    <w:rFonts w:ascii="Courier New" w:hAnsi="Courier New" w:cs="Courier New"/>
                    <w:noProof/>
                  </w:rPr>
                  <w:instrText>ﳎ</w:instrText>
                </w:r>
                <w:r w:rsidR="00D40BA6">
                  <w:rPr>
                    <w:rFonts w:cs="Calibri"/>
                    <w:noProof/>
                  </w:rPr>
                  <w:instrText>ﺎ</w:instrText>
                </w:r>
                <w:r w:rsidR="00D40BA6">
                  <w:rPr>
                    <w:rFonts w:hint="eastAsia"/>
                    <w:noProof/>
                  </w:rPr>
                  <w:instrText>ل</w:instrText>
                </w:r>
                <w:r w:rsidR="00D40BA6">
                  <w:rPr>
                    <w:rFonts w:hint="eastAsia"/>
                    <w:noProof/>
                  </w:rPr>
                  <w:instrText>‬</w:instrText>
                </w:r>
                <w:r w:rsidR="00D40BA6">
                  <w:rPr>
                    <w:noProof/>
                  </w:rPr>
                  <w:instrText xml:space="preserve"> </w:instrText>
                </w:r>
                <w:dir w:val="rtl">
                  <w:r w:rsidR="00D40BA6">
                    <w:rPr>
                      <w:rFonts w:ascii="Courier New" w:hAnsi="Courier New" w:cs="Courier New"/>
                      <w:noProof/>
                    </w:rPr>
                    <w:instrText>ﰲ</w:instrText>
                  </w:r>
                  <w:r w:rsidR="00D40BA6">
                    <w:rPr>
                      <w:rFonts w:cs="Calibri"/>
                      <w:noProof/>
                    </w:rPr>
                    <w:instrText>‬</w:instrText>
                  </w:r>
                  <w:r w:rsidR="00D40BA6">
                    <w:rPr>
                      <w:noProof/>
                    </w:rPr>
                    <w:instrText xml:space="preserve"> </w:instrText>
                  </w:r>
                  <w:dir w:val="rtl">
                    <w:r w:rsidR="00D40BA6">
                      <w:rPr>
                        <w:noProof/>
                      </w:rPr>
                      <w:instrText>ا</w:instrText>
                    </w:r>
                    <w:r w:rsidR="00D40BA6">
                      <w:rPr>
                        <w:rFonts w:hint="cs"/>
                        <w:noProof/>
                      </w:rPr>
                      <w:instrText>ﻟﺘﻄﻮ</w:instrText>
                    </w:r>
                    <w:r w:rsidR="00D40BA6">
                      <w:rPr>
                        <w:rFonts w:hint="eastAsia"/>
                        <w:noProof/>
                      </w:rPr>
                      <w:instrText>ر</w:instrText>
                    </w:r>
                    <w:r w:rsidR="00D40BA6">
                      <w:rPr>
                        <w:rFonts w:hint="eastAsia"/>
                        <w:noProof/>
                      </w:rPr>
                      <w:instrText>‬</w:instrText>
                    </w:r>
                    <w:r w:rsidR="00D40BA6">
                      <w:rPr>
                        <w:noProof/>
                      </w:rPr>
                      <w:instrText xml:space="preserve">) (robotic </w:instrText>
                    </w:r>
                    <w:dir w:val="rtl">
                      <w:r w:rsidR="00D40BA6">
                        <w:rPr>
                          <w:noProof/>
                        </w:rPr>
                        <w:instrText>ذ</w:instrText>
                      </w:r>
                      <w:r w:rsidR="00D40BA6">
                        <w:rPr>
                          <w:rFonts w:hint="cs"/>
                          <w:noProof/>
                        </w:rPr>
                        <w:instrText>ﻟﻚ</w:instrText>
                      </w:r>
                      <w:r w:rsidR="00D40BA6">
                        <w:rPr>
                          <w:rFonts w:hint="cs"/>
                          <w:noProof/>
                        </w:rPr>
                        <w:instrText>‬</w:instrText>
                      </w:r>
                      <w:r w:rsidR="00D40BA6">
                        <w:rPr>
                          <w:noProof/>
                        </w:rPr>
                        <w:instrText xml:space="preserve"> </w:instrText>
                      </w:r>
                      <w:dir w:val="rtl">
                        <w:r w:rsidR="00D40BA6">
                          <w:rPr>
                            <w:rFonts w:ascii="Courier New" w:hAnsi="Courier New" w:cs="Courier New"/>
                            <w:noProof/>
                          </w:rPr>
                          <w:instrText>ﰲ</w:instrText>
                        </w:r>
                        <w:r w:rsidR="00D40BA6">
                          <w:rPr>
                            <w:rFonts w:cs="Calibri"/>
                            <w:noProof/>
                          </w:rPr>
                          <w:instrText>‬</w:instrText>
                        </w:r>
                        <w:r w:rsidR="00D40BA6">
                          <w:rPr>
                            <w:noProof/>
                          </w:rPr>
                          <w:instrText xml:space="preserve"> </w:instrText>
                        </w:r>
                        <w:dir w:val="rtl">
                          <w:r w:rsidR="00D40BA6">
                            <w:rPr>
                              <w:rFonts w:ascii="Courier New" w:hAnsi="Courier New" w:cs="Courier New"/>
                              <w:noProof/>
                            </w:rPr>
                            <w:instrText>ﲟ</w:instrText>
                          </w:r>
                          <w:r w:rsidR="00D40BA6">
                            <w:rPr>
                              <w:rFonts w:cs="Calibri"/>
                              <w:noProof/>
                            </w:rPr>
                            <w:instrText>ﺎ</w:instrText>
                          </w:r>
                          <w:r w:rsidR="00D40BA6">
                            <w:rPr>
                              <w:rFonts w:cs="Calibri"/>
                              <w:noProof/>
                            </w:rPr>
                            <w:instrText>‬</w:instrText>
                          </w:r>
                          <w:r w:rsidR="00D40BA6">
                            <w:rPr>
                              <w:noProof/>
                            </w:rPr>
                            <w:instrText xml:space="preserve"> autonomous surface vessel (ASV) </w:instrText>
                          </w:r>
                          <w:dir w:val="rtl">
                            <w:r w:rsidR="00D40BA6">
                              <w:rPr>
                                <w:noProof/>
                              </w:rPr>
                              <w:instrText>ا</w:instrText>
                            </w:r>
                            <w:r w:rsidR="00D40BA6">
                              <w:rPr>
                                <w:rFonts w:hint="cs"/>
                                <w:noProof/>
                              </w:rPr>
                              <w:instrText>ﻟ</w:instrText>
                            </w:r>
                            <w:r w:rsidR="00D40BA6">
                              <w:rPr>
                                <w:rFonts w:ascii="Courier New" w:hAnsi="Courier New" w:cs="Courier New"/>
                                <w:noProof/>
                              </w:rPr>
                              <w:instrText>ﱴ</w:instrText>
                            </w:r>
                            <w:r w:rsidR="00D40BA6">
                              <w:rPr>
                                <w:rFonts w:cs="Calibri"/>
                                <w:noProof/>
                              </w:rPr>
                              <w:instrText>‬</w:instrText>
                            </w:r>
                            <w:r w:rsidR="00D40BA6">
                              <w:rPr>
                                <w:noProof/>
                              </w:rPr>
                              <w:instrText xml:space="preserve"> </w:instrText>
                            </w:r>
                            <w:dir w:val="rtl">
                              <w:r w:rsidR="00D40BA6">
                                <w:rPr>
                                  <w:rFonts w:hint="cs"/>
                                  <w:noProof/>
                                </w:rPr>
                                <w:instrText>ﺗﺘﺠﻪ</w:instrText>
                              </w:r>
                              <w:r w:rsidR="00D40BA6">
                                <w:rPr>
                                  <w:rFonts w:hint="cs"/>
                                  <w:noProof/>
                                </w:rPr>
                                <w:instrText>‬</w:instrText>
                              </w:r>
                              <w:r w:rsidR="00D40BA6">
                                <w:rPr>
                                  <w:noProof/>
                                </w:rPr>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Pr>
                                  <w:noProof/>
                                </w:rPr>
                                <w:fldChar w:fldCharType="separate"/>
                              </w:r>
                              <w:r w:rsidR="00D40BA6" w:rsidRPr="00D40BA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Pr>
                                  <w:noProof/>
                                </w:rPr>
                                <w:fldChar w:fldCharType="end"/>
                              </w:r>
                              <w:r>
                                <w:rPr>
                                  <w:noProof/>
                                </w:rPr>
                                <w:t xml:space="preserve">, there has been surprisingly little research undertaken on obstacle avoidance in an agricultural context with it’s unique challenges </w:t>
                              </w:r>
                              <w:r>
                                <w:rPr>
                                  <w:noProof/>
                                </w:rPr>
                                <w:fldChar w:fldCharType="begin" w:fldLock="1"/>
                              </w:r>
                              <w:r w:rsidR="00D40BA6">
                                <w:rPr>
                                  <w:noProof/>
                                </w:rPr>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Pr>
                                  <w:noProof/>
                                </w:rPr>
                                <w:fldChar w:fldCharType="separate"/>
                              </w:r>
                              <w:r w:rsidR="00D40BA6" w:rsidRPr="00D40BA6">
                                <w:rPr>
                                  <w:noProof/>
                                </w:rPr>
                                <w:t>(Blanche et al., n.d.; Chemhengcharoen et al., 2019; Hoffman et al., 1999; Lecun et al., n.d.; Schäfer et al., 2005; Spenko et al., 2006)</w:t>
                              </w:r>
                              <w:r>
                                <w:rPr>
                                  <w:noProof/>
                                </w:rPr>
                                <w:fldChar w:fldCharType="end"/>
                              </w:r>
                              <w:r>
                                <w:rPr>
                                  <w:noProof/>
                                </w:rP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Default="00121E32" w:rsidP="00121E32">
      <w:pPr>
        <w:pStyle w:val="Heading4"/>
      </w:pPr>
      <w:r>
        <w:t>Obstacle Types</w:t>
      </w:r>
    </w:p>
    <w:p w14:paraId="3677BF4D" w14:textId="0C164E37" w:rsidR="004B3066" w:rsidRDefault="00121E32" w:rsidP="004B3066">
      <w:pPr>
        <w:pStyle w:val="BodyText"/>
      </w:pPr>
      <w:r>
        <w:br/>
      </w:r>
      <w:r w:rsidR="004B3066">
        <w:t xml:space="preserve">Obstacles can be defined as either static (fixed location) or dynamic (mobile). </w:t>
      </w:r>
      <w:r w:rsidR="004B3066">
        <w:br/>
        <w:t>Many obstacle-avoidance systems treat all objects as dynamic objects, a safe default, but this approach requires significant processing power and prevents a rover from passing these objects closer than it might otherwise, reducing rover range.</w:t>
      </w:r>
      <w:r w:rsidR="004D3C62">
        <w:t xml:space="preserve"> </w:t>
      </w:r>
      <w:r w:rsidR="004B3066">
        <w:br/>
        <w:t xml:space="preserve">Where systems do distinguish between static and dynamic obstacles, this is often determined when </w:t>
      </w:r>
      <w:r w:rsidR="004B3066">
        <w:lastRenderedPageBreak/>
        <w:t xml:space="preserve">these are scanned (is the object moving right now?) which offers little processing benefit over the purely dynamic approach. Static objects can be </w:t>
      </w:r>
      <w:r w:rsidR="004D3C62">
        <w:t>pre</w:t>
      </w:r>
      <w:r w:rsidR="004B3066">
        <w:t xml:space="preserve">defined </w:t>
      </w:r>
      <w:r w:rsidR="004D3C62">
        <w:t xml:space="preserve">before the rover ventures on its run </w:t>
      </w:r>
      <w:r w:rsidR="004B3066">
        <w:t>when an aerial map is loaded to form an initial route, but a map may not identify all objects.</w:t>
      </w:r>
      <w:r w:rsidR="004E53CB">
        <w:br/>
        <w:t>Classifying obstacles via a static map loaded at initialisation on site and classifying obstacles and updating this map as the robot passes each object would provide the best efficiencies.</w:t>
      </w:r>
      <w:r w:rsidR="004B3066">
        <w:br/>
      </w:r>
      <w:r w:rsidR="004B3066">
        <w:rPr>
          <w:noProof/>
        </w:rPr>
        <w:br/>
      </w:r>
      <w:r w:rsidR="004E53CB">
        <w:rPr>
          <w:noProof/>
        </w:rPr>
        <w:t>To avoid an object we need to know</w:t>
      </w:r>
      <w:r w:rsidR="00C94263">
        <w:rPr>
          <w:noProof/>
        </w:rPr>
        <w:t xml:space="preserve"> what types of obstacle are expected and </w:t>
      </w:r>
      <w:r w:rsidR="004E53CB">
        <w:rPr>
          <w:noProof/>
        </w:rPr>
        <w:t xml:space="preserve">how to identify </w:t>
      </w:r>
      <w:r w:rsidR="00C94263">
        <w:rPr>
          <w:noProof/>
        </w:rPr>
        <w:t>them</w:t>
      </w:r>
      <w:r w:rsidR="004E53CB">
        <w:rPr>
          <w:noProof/>
        </w:rPr>
        <w:t>.</w:t>
      </w:r>
      <w:r w:rsidR="004E53CB">
        <w:rPr>
          <w:noProof/>
        </w:rPr>
        <w:br/>
      </w:r>
      <w:r w:rsidR="004B3066">
        <w:rPr>
          <w:noProof/>
        </w:rPr>
        <w:t>The nature of rural obstacles will depend on the topology of the farm, but in New Zealand, will likely comprise of:</w:t>
      </w:r>
      <w:r w:rsidR="004B3066">
        <w:rPr>
          <w:noProof/>
        </w:rPr>
        <w:br/>
        <w:t xml:space="preserve">1. Various vegation types of various lengths, some of which </w:t>
      </w:r>
      <w:r w:rsidR="004D3C62">
        <w:rPr>
          <w:noProof/>
        </w:rPr>
        <w:t>may</w:t>
      </w:r>
      <w:r w:rsidR="004B3066">
        <w:rPr>
          <w:noProof/>
        </w:rPr>
        <w:t xml:space="preserve"> be considerably taller than the rover, along with trees and shrubs at various stages of growth.</w:t>
      </w:r>
      <w:r w:rsidR="004B3066">
        <w:rPr>
          <w:noProof/>
        </w:rPr>
        <w:br/>
        <w:t>2. Various soil types, ranging from very sandy to extremely clay-heavy, which retain water differently, so the rover must be able to distinguish between dry or boggy conditions and ideally differentiate between deep and low-lying pools of water.</w:t>
      </w:r>
      <w:r w:rsidR="004B3066">
        <w:rPr>
          <w:noProof/>
        </w:rPr>
        <w:br/>
        <w:t>3. Rocks and stones, which are numerous on NZ farms and the rover must decide to either climb or circumnavigate these obstacles.</w:t>
      </w:r>
      <w:r w:rsidR="004B3066">
        <w:rPr>
          <w:noProof/>
        </w:rPr>
        <w:br/>
        <w:t xml:space="preserve">4. Various weather conditions - sun, snow, rain, ice and fog. </w:t>
      </w:r>
      <w:r w:rsidR="004B3066">
        <w:rPr>
          <w:noProof/>
        </w:rPr>
        <w:br/>
        <w:t xml:space="preserve">5. The terrain gradient which needs to be traversible or avoided. </w:t>
      </w:r>
      <w:r w:rsidR="004B3066">
        <w:rPr>
          <w:noProof/>
        </w:rPr>
        <w:br/>
        <w:t>6. Rabbit warren holes and/or other large depressions which need to be avoided.</w:t>
      </w:r>
      <w:r w:rsidR="004B3066">
        <w:rPr>
          <w:noProof/>
        </w:rPr>
        <w:br/>
        <w:t>7. Farm fencing, where the rover must either stay within the defined boundary and/or detect and utilise methods to pass through fences, gates, cattle stops, etc.</w:t>
      </w:r>
      <w:r w:rsidR="004B3066">
        <w:rPr>
          <w:noProof/>
        </w:rPr>
        <w:br/>
        <w:t>8. Humans, animals and any farm equipment, which must be avoided, wherever they are.</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t>‬</w:t>
      </w:r>
      <w:r>
        <w:t>‬</w:t>
      </w:r>
      <w:r>
        <w:t>‬</w:t>
      </w:r>
      <w:r>
        <w:t>‬</w:t>
      </w:r>
      <w:r>
        <w:t>‬</w:t>
      </w:r>
      <w:r>
        <w:t>‬</w:t>
      </w:r>
      <w:r>
        <w:t>‬</w:t>
      </w:r>
      <w:r>
        <w:t>‬</w:t>
      </w:r>
      <w:r>
        <w:t>‬</w:t>
      </w:r>
      <w:r>
        <w:t>‬</w:t>
      </w:r>
      <w:r>
        <w:t>‬</w:t>
      </w:r>
      <w:r>
        <w:t>‬</w:t>
      </w:r>
    </w:p>
    <w:p w14:paraId="0CB8CFC2" w14:textId="4EC3438F" w:rsidR="004B3066" w:rsidRPr="003B7727" w:rsidRDefault="004B3066" w:rsidP="00121E32">
      <w:pPr>
        <w:pStyle w:val="Heading4"/>
      </w:pPr>
      <w:bookmarkStart w:id="30" w:name="_Toc137371634"/>
      <w:r w:rsidRPr="003B7727">
        <w:t>Typical Obstacle-detection sensors</w:t>
      </w:r>
      <w:bookmarkEnd w:id="30"/>
      <w:r w:rsidR="00C94263">
        <w:br/>
      </w:r>
    </w:p>
    <w:p w14:paraId="2F48CE32" w14:textId="71CD7F02" w:rsidR="00121E32" w:rsidRDefault="004B3066" w:rsidP="00121E32">
      <w:pPr>
        <w:pStyle w:val="BodyText"/>
        <w:rPr>
          <w:noProof/>
        </w:rPr>
      </w:pPr>
      <w:r>
        <w:rPr>
          <w:noProof/>
        </w:rPr>
        <w:t>Sensor classification falls broadly under two functional axes: proprioceptive/exteroceptive and passive/active.</w:t>
      </w:r>
      <w:r w:rsidDel="00850B8A">
        <w:rPr>
          <w:noProof/>
        </w:rPr>
        <w:t xml:space="preserve"> </w:t>
      </w:r>
      <w:r>
        <w:rPr>
          <w:noProof/>
        </w:rPr>
        <w:t xml:space="preserve"> </w:t>
      </w:r>
      <w:r>
        <w:rPr>
          <w:noProof/>
        </w:rPr>
        <w:fldChar w:fldCharType="begin" w:fldLock="1"/>
      </w:r>
      <w:r w:rsidR="00D40BA6">
        <w:rPr>
          <w:noProof/>
        </w:rPr>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Pr>
          <w:noProof/>
        </w:rPr>
        <w:fldChar w:fldCharType="separate"/>
      </w:r>
      <w:r w:rsidR="00D40BA6" w:rsidRPr="00D40BA6">
        <w:rPr>
          <w:noProof/>
        </w:rPr>
        <w:t>(Siegwart et al., 2011)</w:t>
      </w:r>
      <w:r>
        <w:rPr>
          <w:noProof/>
        </w:rPr>
        <w:fldChar w:fldCharType="end"/>
      </w:r>
      <w:r>
        <w:rPr>
          <w:noProof/>
        </w:rPr>
        <w:br/>
        <w:t xml:space="preserve">Proprioceptive sensors detect the rover’s state such as position, orientation and speed via velocity sensors </w:t>
      </w:r>
      <w:r>
        <w:rPr>
          <w:noProof/>
        </w:rPr>
        <w:fldChar w:fldCharType="begin" w:fldLock="1"/>
      </w:r>
      <w:r w:rsidR="00BC41C9">
        <w:rPr>
          <w:noProof/>
        </w:rPr>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Pr>
          <w:noProof/>
        </w:rPr>
        <w:fldChar w:fldCharType="separate"/>
      </w:r>
      <w:r w:rsidR="00BC41C9" w:rsidRPr="00BC41C9">
        <w:rPr>
          <w:noProof/>
        </w:rPr>
        <w:t>(W. H. Zhu &amp; Lamarche, 2007)</w:t>
      </w:r>
      <w:r>
        <w:rPr>
          <w:noProof/>
        </w:rPr>
        <w:fldChar w:fldCharType="end"/>
      </w:r>
      <w:r>
        <w:rPr>
          <w:noProof/>
        </w:rPr>
        <w:t xml:space="preserve">, inclinometers/gyroscopes </w:t>
      </w:r>
      <w:r>
        <w:rPr>
          <w:noProof/>
        </w:rPr>
        <w:fldChar w:fldCharType="begin" w:fldLock="1"/>
      </w:r>
      <w:r w:rsidR="00D40BA6">
        <w:rPr>
          <w:noProof/>
        </w:rPr>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Pr>
          <w:noProof/>
        </w:rPr>
        <w:fldChar w:fldCharType="separate"/>
      </w:r>
      <w:r w:rsidR="00D40BA6" w:rsidRPr="00D40BA6">
        <w:rPr>
          <w:noProof/>
        </w:rPr>
        <w:t>(Dai et al., 1996)</w:t>
      </w:r>
      <w:r>
        <w:rPr>
          <w:noProof/>
        </w:rPr>
        <w:fldChar w:fldCharType="end"/>
      </w:r>
      <w:r>
        <w:rPr>
          <w:noProof/>
        </w:rPr>
        <w:t xml:space="preserve"> , position sensors </w:t>
      </w:r>
      <w:r>
        <w:rPr>
          <w:noProof/>
        </w:rPr>
        <w:fldChar w:fldCharType="begin" w:fldLock="1"/>
      </w:r>
      <w:r w:rsidR="00D40BA6">
        <w:rPr>
          <w:noProof/>
        </w:rPr>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Pr>
          <w:noProof/>
        </w:rPr>
        <w:fldChar w:fldCharType="separate"/>
      </w:r>
      <w:r w:rsidR="00D40BA6" w:rsidRPr="00D40BA6">
        <w:rPr>
          <w:noProof/>
        </w:rPr>
        <w:t>(Chao et al., 2013)</w:t>
      </w:r>
      <w:r>
        <w:rPr>
          <w:noProof/>
        </w:rPr>
        <w:fldChar w:fldCharType="end"/>
      </w:r>
      <w:r>
        <w:rPr>
          <w:noProof/>
        </w:rPr>
        <w:t xml:space="preserve">, heading sensors  or accelerometers </w:t>
      </w:r>
      <w:r>
        <w:rPr>
          <w:noProof/>
        </w:rPr>
        <w:fldChar w:fldCharType="begin" w:fldLock="1"/>
      </w:r>
      <w:r w:rsidR="00D40BA6">
        <w:rPr>
          <w:noProof/>
        </w:rPr>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Pr>
          <w:noProof/>
        </w:rPr>
        <w:fldChar w:fldCharType="separate"/>
      </w:r>
      <w:r w:rsidR="00D40BA6" w:rsidRPr="00D40BA6">
        <w:rPr>
          <w:noProof/>
        </w:rPr>
        <w:t>(Beliveau et al., 1999)</w:t>
      </w:r>
      <w:r>
        <w:rPr>
          <w:noProof/>
        </w:rPr>
        <w:fldChar w:fldCharType="end"/>
      </w:r>
      <w:r>
        <w:rPr>
          <w:noProof/>
        </w:rPr>
        <w:t>, etc.</w:t>
      </w:r>
      <w:r>
        <w:rPr>
          <w:noProof/>
        </w:rPr>
        <w:br/>
        <w:t xml:space="preserve">Exteroceptive sensors collect information from the environment around the rover via such sensors as time-of-flight </w:t>
      </w:r>
      <w:r>
        <w:rPr>
          <w:noProof/>
        </w:rPr>
        <w:fldChar w:fldCharType="begin" w:fldLock="1"/>
      </w:r>
      <w:r w:rsidR="00D40BA6">
        <w:rPr>
          <w:noProof/>
        </w:rPr>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Pr>
          <w:noProof/>
        </w:rPr>
        <w:fldChar w:fldCharType="separate"/>
      </w:r>
      <w:r w:rsidR="00D40BA6" w:rsidRPr="00D40BA6">
        <w:rPr>
          <w:noProof/>
        </w:rPr>
        <w:t>(Foix et al., 2011)</w:t>
      </w:r>
      <w:r>
        <w:rPr>
          <w:noProof/>
        </w:rPr>
        <w:fldChar w:fldCharType="end"/>
      </w:r>
      <w:r>
        <w:rPr>
          <w:noProof/>
        </w:rPr>
        <w:t xml:space="preserve">, lidar </w:t>
      </w:r>
      <w:r>
        <w:rPr>
          <w:noProof/>
        </w:rPr>
        <w:fldChar w:fldCharType="begin" w:fldLock="1"/>
      </w:r>
      <w:r w:rsidR="00D40BA6">
        <w:rPr>
          <w:noProof/>
        </w:rPr>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Pr>
          <w:noProof/>
        </w:rPr>
        <w:fldChar w:fldCharType="separate"/>
      </w:r>
      <w:r w:rsidR="00D40BA6" w:rsidRPr="00D40BA6">
        <w:rPr>
          <w:noProof/>
        </w:rPr>
        <w:t>(Yan et al., 2015)</w:t>
      </w:r>
      <w:r>
        <w:rPr>
          <w:noProof/>
        </w:rPr>
        <w:fldChar w:fldCharType="end"/>
      </w:r>
      <w:r>
        <w:rPr>
          <w:noProof/>
        </w:rPr>
        <w:t xml:space="preserve">, laser </w:t>
      </w:r>
      <w:r>
        <w:rPr>
          <w:noProof/>
        </w:rPr>
        <w:fldChar w:fldCharType="begin" w:fldLock="1"/>
      </w:r>
      <w:r w:rsidR="00D40BA6">
        <w:rPr>
          <w:noProof/>
        </w:rPr>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Pr>
          <w:noProof/>
        </w:rPr>
        <w:fldChar w:fldCharType="separate"/>
      </w:r>
      <w:r w:rsidR="00D40BA6" w:rsidRPr="00D40BA6">
        <w:rPr>
          <w:noProof/>
        </w:rPr>
        <w:t>(Suh, 2019)</w:t>
      </w:r>
      <w:r>
        <w:rPr>
          <w:noProof/>
        </w:rPr>
        <w:fldChar w:fldCharType="end"/>
      </w:r>
      <w:r>
        <w:rPr>
          <w:noProof/>
        </w:rPr>
        <w:t xml:space="preserve">, sonar </w:t>
      </w:r>
      <w:r>
        <w:rPr>
          <w:noProof/>
        </w:rPr>
        <w:fldChar w:fldCharType="begin" w:fldLock="1"/>
      </w:r>
      <w:r w:rsidR="00D40BA6">
        <w:rPr>
          <w:noProof/>
        </w:rPr>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Pr>
          <w:noProof/>
        </w:rPr>
        <w:fldChar w:fldCharType="separate"/>
      </w:r>
      <w:r w:rsidR="00D40BA6" w:rsidRPr="00D40BA6">
        <w:rPr>
          <w:noProof/>
        </w:rPr>
        <w:t>(Choit et al., 2005)</w:t>
      </w:r>
      <w:r>
        <w:rPr>
          <w:noProof/>
        </w:rPr>
        <w:fldChar w:fldCharType="end"/>
      </w:r>
      <w:r>
        <w:rPr>
          <w:noProof/>
        </w:rPr>
        <w:t xml:space="preserve">, microwave radar </w:t>
      </w:r>
      <w:r>
        <w:rPr>
          <w:noProof/>
        </w:rPr>
        <w:fldChar w:fldCharType="begin" w:fldLock="1"/>
      </w:r>
      <w:r w:rsidR="00D40BA6">
        <w:rPr>
          <w:noProof/>
        </w:rPr>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Pr>
          <w:noProof/>
        </w:rPr>
        <w:fldChar w:fldCharType="separate"/>
      </w:r>
      <w:r w:rsidR="00D40BA6" w:rsidRPr="00D40BA6">
        <w:rPr>
          <w:noProof/>
        </w:rPr>
        <w:t>(C. Li et al., 2017)</w:t>
      </w:r>
      <w:r>
        <w:rPr>
          <w:noProof/>
        </w:rPr>
        <w:fldChar w:fldCharType="end"/>
      </w:r>
      <w:r>
        <w:rPr>
          <w:noProof/>
        </w:rPr>
        <w:t xml:space="preserve">, and cameras </w:t>
      </w:r>
      <w:r>
        <w:rPr>
          <w:noProof/>
        </w:rPr>
        <w:fldChar w:fldCharType="begin" w:fldLock="1"/>
      </w:r>
      <w:r w:rsidR="00D40BA6">
        <w:rPr>
          <w:noProof/>
        </w:rPr>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Pr>
          <w:noProof/>
        </w:rPr>
        <w:fldChar w:fldCharType="separate"/>
      </w:r>
      <w:r w:rsidR="00D40BA6" w:rsidRPr="00D40BA6">
        <w:rPr>
          <w:noProof/>
        </w:rPr>
        <w:t>(Bernini et al., 2014)</w:t>
      </w:r>
      <w:r>
        <w:rPr>
          <w:noProof/>
        </w:rPr>
        <w:fldChar w:fldCharType="end"/>
      </w:r>
      <w:r>
        <w:rPr>
          <w:noProof/>
        </w:rPr>
        <w:t>.</w:t>
      </w:r>
      <w:r>
        <w:rPr>
          <w:noProof/>
        </w:rPr>
        <w:br/>
        <w:t>The other axis delineates between passive and active sensors.</w:t>
      </w:r>
      <w:r>
        <w:rPr>
          <w:noProof/>
        </w:rPr>
        <w:br/>
        <w:t xml:space="preserve">A passsive sensor such as a CCD camera </w:t>
      </w:r>
      <w:r>
        <w:rPr>
          <w:noProof/>
        </w:rPr>
        <w:fldChar w:fldCharType="begin" w:fldLock="1"/>
      </w:r>
      <w:r w:rsidR="00D40BA6">
        <w:rPr>
          <w:noProof/>
        </w:rPr>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Pr>
          <w:noProof/>
        </w:rPr>
        <w:fldChar w:fldCharType="separate"/>
      </w:r>
      <w:r w:rsidR="00D40BA6" w:rsidRPr="00D40BA6">
        <w:rPr>
          <w:noProof/>
        </w:rPr>
        <w:t>(Fossum &amp; Hondongwa, 2014)</w:t>
      </w:r>
      <w:r>
        <w:rPr>
          <w:noProof/>
        </w:rPr>
        <w:fldChar w:fldCharType="end"/>
      </w:r>
      <w:r>
        <w:rPr>
          <w:noProof/>
        </w:rPr>
        <w:t xml:space="preserve"> or thermal camera </w:t>
      </w:r>
      <w:r>
        <w:rPr>
          <w:noProof/>
        </w:rPr>
        <w:fldChar w:fldCharType="begin" w:fldLock="1"/>
      </w:r>
      <w:r w:rsidR="00D40BA6">
        <w:rPr>
          <w:noProof/>
        </w:rPr>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Pr>
          <w:noProof/>
        </w:rPr>
        <w:fldChar w:fldCharType="separate"/>
      </w:r>
      <w:r w:rsidR="00D40BA6" w:rsidRPr="00D40BA6">
        <w:rPr>
          <w:noProof/>
        </w:rPr>
        <w:t>(Akagawa, 1996)</w:t>
      </w:r>
      <w:r>
        <w:rPr>
          <w:noProof/>
        </w:rPr>
        <w:fldChar w:fldCharType="end"/>
      </w:r>
      <w:r>
        <w:rPr>
          <w:noProof/>
        </w:rPr>
        <w:t xml:space="preserve"> receives environmental information energy whereas an active sensor generates and emits energy and measures the response. Passive sensors use less power but often require more </w:t>
      </w:r>
      <w:r>
        <w:rPr>
          <w:noProof/>
        </w:rPr>
        <w:lastRenderedPageBreak/>
        <w:t>processing time to process resulting datasets.</w:t>
      </w:r>
      <w:r>
        <w:rPr>
          <w:noProof/>
        </w:rPr>
        <w:br/>
        <w:t>Active sensors tend to require less processing time and have further range but require power to emit the signals and can be influenced by other sources of similar energy.</w:t>
      </w:r>
      <w:r>
        <w:rPr>
          <w:noProof/>
        </w:rPr>
        <w:br/>
      </w:r>
      <w:r>
        <w:rPr>
          <w:noProof/>
        </w:rPr>
        <w:br/>
      </w:r>
      <w:r>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747B9816" w:rsidR="004B3066" w:rsidRDefault="00121E32" w:rsidP="00842CFB">
      <w:pPr>
        <w:pStyle w:val="Caption"/>
      </w:pPr>
      <w:bookmarkStart w:id="31" w:name="_Toc143358139"/>
      <w:r>
        <w:t xml:space="preserve">Figure </w:t>
      </w:r>
      <w:r w:rsidR="00C7118D">
        <w:fldChar w:fldCharType="begin"/>
      </w:r>
      <w:r w:rsidR="00C7118D">
        <w:instrText xml:space="preserve"> STYLEREF 1 \s </w:instrText>
      </w:r>
      <w:r w:rsidR="00C7118D">
        <w:fldChar w:fldCharType="separate"/>
      </w:r>
      <w:r w:rsidR="00C7118D">
        <w:t>1</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5</w:t>
      </w:r>
      <w:r w:rsidR="00C7118D">
        <w:fldChar w:fldCharType="end"/>
      </w:r>
      <w:r>
        <w:t xml:space="preserve">  Sensor Types</w:t>
      </w:r>
      <w:bookmarkEnd w:id="31"/>
    </w:p>
    <w:p w14:paraId="1FD486F3" w14:textId="4EB3A6F6" w:rsidR="004B3066" w:rsidRPr="00121E32" w:rsidRDefault="005E6285" w:rsidP="00121E32">
      <w:pPr>
        <w:pStyle w:val="BodyText"/>
      </w:pPr>
      <w:r>
        <w:t>Radio detection and ranging or “</w:t>
      </w:r>
      <w:r w:rsidR="004B3066" w:rsidRPr="00121E32">
        <w:t>Radar</w:t>
      </w:r>
      <w:r>
        <w:t>”</w:t>
      </w:r>
      <w:r w:rsidR="004B3066" w:rsidRPr="00121E32">
        <w:t xml:space="preserve"> is an active system often utilised on full-size vehicles as it has a long range and can cope with dusty conditions. </w:t>
      </w:r>
      <w:r>
        <w:t xml:space="preserve">The system works by emitting radio signals and timing how long it takes for the signal to return after being bounced off an obstacle. </w:t>
      </w:r>
      <w:r w:rsidR="004B3066" w:rsidRPr="00121E32">
        <w:t xml:space="preserve">Rain and snow can cause attenuation, but in a </w:t>
      </w:r>
      <w:r>
        <w:t xml:space="preserve">large </w:t>
      </w:r>
      <w:r w:rsidR="004B3066" w:rsidRPr="00121E32">
        <w:t xml:space="preserve">vehicle, power </w:t>
      </w:r>
      <w:r w:rsidR="006247D2">
        <w:t>may</w:t>
      </w:r>
      <w:r w:rsidR="004B3066" w:rsidRPr="00121E32">
        <w:t xml:space="preserve"> be boosted to compensate for this. The data returned is of high resolution (normally a point</w:t>
      </w:r>
      <w:proofErr w:type="gramStart"/>
      <w:r w:rsidR="004B3066" w:rsidRPr="00121E32">
        <w:t>)</w:t>
      </w:r>
      <w:proofErr w:type="gramEnd"/>
      <w:r w:rsidR="004B3066" w:rsidRPr="00121E32">
        <w:t xml:space="preserve"> but categorisation of an object is not possible without further processing.</w:t>
      </w:r>
    </w:p>
    <w:p w14:paraId="40FA56FE" w14:textId="5D191098" w:rsidR="004B3066" w:rsidRDefault="004B3066" w:rsidP="004B3066">
      <w:pPr>
        <w:pStyle w:val="BodyText"/>
        <w:rPr>
          <w:noProof/>
        </w:rPr>
      </w:pPr>
      <w:r w:rsidRPr="00121E32">
        <w:t xml:space="preserve">Forward looking UWB (ultra-wide-band) radar can penetrate grasses </w:t>
      </w:r>
      <w:r w:rsidRPr="00121E32">
        <w:fldChar w:fldCharType="begin" w:fldLock="1"/>
      </w:r>
      <w:r w:rsidR="00D40BA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121E32">
        <w:fldChar w:fldCharType="separate"/>
      </w:r>
      <w:r w:rsidR="00D40BA6" w:rsidRPr="00D40BA6">
        <w:rPr>
          <w:noProof/>
        </w:rPr>
        <w:t>(Wong et al., 2003)</w:t>
      </w:r>
      <w:r w:rsidRPr="00121E32">
        <w:fldChar w:fldCharType="end"/>
      </w:r>
      <w:r w:rsidRPr="00121E32">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 besides Wong’s work but is a project more suited to an RF engineer to design the required antennae array</w:t>
      </w:r>
      <w:r w:rsidR="007E573A">
        <w:t xml:space="preserve"> and is out of scope for this project</w:t>
      </w:r>
      <w:r w:rsidRPr="00121E32">
        <w:t>.</w:t>
      </w:r>
      <w:r w:rsidR="00121E32">
        <w:br/>
      </w:r>
      <w:r w:rsidR="00121E32">
        <w:br/>
      </w:r>
      <w:r w:rsidR="005E6285">
        <w:rPr>
          <w:noProof/>
        </w:rPr>
        <w:t>Sonic navigation and ranging or “</w:t>
      </w:r>
      <w:r>
        <w:rPr>
          <w:noProof/>
        </w:rPr>
        <w:t>Sonar</w:t>
      </w:r>
      <w:r w:rsidR="005E6285">
        <w:rPr>
          <w:noProof/>
        </w:rPr>
        <w:t>”</w:t>
      </w:r>
      <w:r>
        <w:rPr>
          <w:noProof/>
        </w:rPr>
        <w:t xml:space="preserve"> (typically an active ultrasonic sensor) </w:t>
      </w:r>
      <w:r w:rsidR="005E6285">
        <w:rPr>
          <w:noProof/>
        </w:rPr>
        <w:t xml:space="preserve">works like radar but the systems emits sound rather than radio waves. Sonar </w:t>
      </w:r>
      <w:r>
        <w:rPr>
          <w:noProof/>
        </w:rPr>
        <w:t xml:space="preserve">suffers from environmental constraints such as wind, temperature and humidity which effect the measurement accuracy </w:t>
      </w:r>
      <w:r>
        <w:rPr>
          <w:noProof/>
        </w:rPr>
        <w:fldChar w:fldCharType="begin" w:fldLock="1"/>
      </w:r>
      <w:r w:rsidR="00D40BA6">
        <w:rPr>
          <w:noProof/>
        </w:rPr>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Pr>
          <w:noProof/>
        </w:rPr>
        <w:fldChar w:fldCharType="separate"/>
      </w:r>
      <w:r w:rsidR="00D40BA6" w:rsidRPr="00D40BA6">
        <w:rPr>
          <w:noProof/>
        </w:rPr>
        <w:t>(Mohammed et al., 2020)</w:t>
      </w:r>
      <w:r>
        <w:rPr>
          <w:noProof/>
        </w:rPr>
        <w:fldChar w:fldCharType="end"/>
      </w:r>
      <w:r>
        <w:rPr>
          <w:noProof/>
        </w:rPr>
        <w:t xml:space="preserve">. Ultrasonic sensors are also limited to the speed of sound (the signal attenuates heavily in air) and thus have limitations on their range. The wavelength is approximately 4mm and so can miss </w:t>
      </w:r>
      <w:r>
        <w:rPr>
          <w:noProof/>
        </w:rPr>
        <w:lastRenderedPageBreak/>
        <w:t xml:space="preserve">some narrow surfaces such as a narrow bush branch, etc. As sonar uses reflection, </w:t>
      </w:r>
      <w:r w:rsidR="005E6285">
        <w:rPr>
          <w:noProof/>
        </w:rPr>
        <w:t xml:space="preserve">like radar, </w:t>
      </w:r>
      <w:r>
        <w:rPr>
          <w:noProof/>
        </w:rPr>
        <w:t xml:space="preserve">any surfaces at oblique angles (soft edges) to the rover may not reflect back </w:t>
      </w:r>
      <w:r>
        <w:rPr>
          <w:noProof/>
        </w:rPr>
        <w:fldChar w:fldCharType="begin" w:fldLock="1"/>
      </w:r>
      <w:r w:rsidR="00D40BA6">
        <w:rPr>
          <w:noProof/>
        </w:rPr>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Pr>
          <w:noProof/>
        </w:rPr>
        <w:fldChar w:fldCharType="separate"/>
      </w:r>
      <w:r w:rsidR="00D40BA6" w:rsidRPr="00D40BA6">
        <w:rPr>
          <w:noProof/>
        </w:rPr>
        <w:t>(Mubarak, 2013)</w:t>
      </w:r>
      <w:r>
        <w:rPr>
          <w:noProof/>
        </w:rPr>
        <w:fldChar w:fldCharType="end"/>
      </w:r>
      <w:r>
        <w:rPr>
          <w:noProof/>
        </w:rPr>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and the speed of sound (343m/s) limits the sensing rate. </w:t>
      </w:r>
      <w:r>
        <w:rPr>
          <w:noProof/>
        </w:rPr>
        <w:fldChar w:fldCharType="begin" w:fldLock="1"/>
      </w:r>
      <w:r w:rsidR="00D40BA6">
        <w:rPr>
          <w:noProof/>
        </w:rPr>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Pr>
          <w:noProof/>
        </w:rPr>
        <w:fldChar w:fldCharType="separate"/>
      </w:r>
      <w:r w:rsidR="00D40BA6" w:rsidRPr="00D40BA6">
        <w:rPr>
          <w:noProof/>
        </w:rPr>
        <w:t>(Kleeman &amp; Kuc, 2008)</w:t>
      </w:r>
      <w:r>
        <w:rPr>
          <w:noProof/>
        </w:rPr>
        <w:fldChar w:fldCharType="end"/>
      </w:r>
      <w:r>
        <w:rPr>
          <w:noProof/>
        </w:rPr>
        <w:t>. Sonar’s main advantages are price and that, being sound based, they are immune to visibility issues such as dust, fog and night.</w:t>
      </w:r>
      <w:r>
        <w:rPr>
          <w:noProof/>
        </w:rPr>
        <w:br/>
      </w:r>
      <w:r>
        <w:rPr>
          <w:noProof/>
        </w:rPr>
        <w:br/>
      </w:r>
      <w:r w:rsidR="005E6285">
        <w:rPr>
          <w:noProof/>
        </w:rPr>
        <w:t>Light detection and ranging or “</w:t>
      </w:r>
      <w:r>
        <w:rPr>
          <w:noProof/>
        </w:rPr>
        <w:t>Lidar</w:t>
      </w:r>
      <w:r w:rsidR="005E6285">
        <w:rPr>
          <w:noProof/>
        </w:rPr>
        <w:t>”</w:t>
      </w:r>
      <w:r>
        <w:rPr>
          <w:noProof/>
        </w:rPr>
        <w:t xml:space="preserve"> has been used effectively in many rover deployments and is the method of choice for many household vacuum cleaner robots </w:t>
      </w:r>
      <w:r>
        <w:rPr>
          <w:noProof/>
        </w:rPr>
        <w:fldChar w:fldCharType="begin" w:fldLock="1"/>
      </w:r>
      <w:r w:rsidR="00D40BA6">
        <w:rPr>
          <w:noProof/>
        </w:rPr>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Pr>
          <w:noProof/>
        </w:rPr>
        <w:fldChar w:fldCharType="separate"/>
      </w:r>
      <w:r w:rsidR="00D40BA6" w:rsidRPr="00D40BA6">
        <w:rPr>
          <w:noProof/>
        </w:rPr>
        <w:t>(Mohammed et al., 2020)</w:t>
      </w:r>
      <w:r>
        <w:rPr>
          <w:noProof/>
        </w:rPr>
        <w:fldChar w:fldCharType="end"/>
      </w:r>
      <w:r>
        <w:rPr>
          <w:noProof/>
        </w:rPr>
        <w:t>. Lidar is an active light (</w:t>
      </w:r>
      <w:r w:rsidR="005E6285">
        <w:rPr>
          <w:noProof/>
        </w:rPr>
        <w:t>light amplification by stimulated emission of radiation or “</w:t>
      </w:r>
      <w:r>
        <w:rPr>
          <w:noProof/>
        </w:rPr>
        <w:t>laser</w:t>
      </w:r>
      <w:r w:rsidR="005E6285">
        <w:rPr>
          <w:noProof/>
        </w:rPr>
        <w:t>”</w:t>
      </w:r>
      <w:r>
        <w:rPr>
          <w:noProof/>
        </w:rPr>
        <w:t xml:space="preserve">) reflection system and is less affected by background solar radiation or night but is affected by dust, fog, rain, ice and snow </w:t>
      </w:r>
      <w:r>
        <w:rPr>
          <w:noProof/>
        </w:rPr>
        <w:fldChar w:fldCharType="begin" w:fldLock="1"/>
      </w:r>
      <w:r w:rsidR="00D40BA6">
        <w:rPr>
          <w:noProof/>
        </w:rPr>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Pr>
          <w:noProof/>
        </w:rPr>
        <w:fldChar w:fldCharType="separate"/>
      </w:r>
      <w:r w:rsidR="00D40BA6" w:rsidRPr="00D40BA6">
        <w:rPr>
          <w:noProof/>
        </w:rPr>
        <w:t>(Formsma et al., 2010)</w:t>
      </w:r>
      <w:r>
        <w:rPr>
          <w:noProof/>
        </w:rPr>
        <w:fldChar w:fldCharType="end"/>
      </w:r>
      <w:r>
        <w:rPr>
          <w:noProof/>
        </w:rPr>
        <w:t>.  360degree lidars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Pr>
          <w:noProof/>
        </w:rPr>
        <w:t>point</w:t>
      </w:r>
      <w:r>
        <w:rPr>
          <w:noProof/>
        </w:rPr>
        <w:t xml:space="preserve"> but reduces scanning time, limiting predictive ability. Wind effects on grass may also confuse the sensor. Maximum range is about 80m with an accuracy of +/- 50mm over a range of 20m </w:t>
      </w:r>
      <w:r>
        <w:rPr>
          <w:noProof/>
        </w:rPr>
        <w:fldChar w:fldCharType="begin" w:fldLock="1"/>
      </w:r>
      <w:r w:rsidR="00D40BA6">
        <w:rPr>
          <w:noProof/>
        </w:rPr>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Pr>
          <w:noProof/>
        </w:rPr>
        <w:fldChar w:fldCharType="separate"/>
      </w:r>
      <w:r w:rsidR="00D40BA6" w:rsidRPr="00D40BA6">
        <w:rPr>
          <w:noProof/>
        </w:rPr>
        <w:t>(Crane et al., 2006)</w:t>
      </w:r>
      <w:r>
        <w:rPr>
          <w:noProof/>
        </w:rPr>
        <w:fldChar w:fldCharType="end"/>
      </w:r>
      <w:r>
        <w:rPr>
          <w:noProof/>
        </w:rPr>
        <w:t xml:space="preserve"> but </w:t>
      </w:r>
      <w:r w:rsidR="007E573A">
        <w:rPr>
          <w:noProof/>
        </w:rPr>
        <w:t>consumer</w:t>
      </w:r>
      <w:r>
        <w:rPr>
          <w:noProof/>
        </w:rPr>
        <w:t xml:space="preserve">-level lidar units tend to have a range of 12m. </w:t>
      </w:r>
      <w:r>
        <w:rPr>
          <w:noProof/>
        </w:rPr>
        <w:fldChar w:fldCharType="begin" w:fldLock="1"/>
      </w:r>
      <w:r w:rsidR="00D40BA6">
        <w:rPr>
          <w:noProof/>
        </w:rPr>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Pr>
          <w:noProof/>
        </w:rPr>
        <w:fldChar w:fldCharType="separate"/>
      </w:r>
      <w:r w:rsidR="00D40BA6" w:rsidRPr="00D40BA6">
        <w:rPr>
          <w:noProof/>
        </w:rPr>
        <w:t>(Adafruit, 2022)</w:t>
      </w:r>
      <w:r>
        <w:rPr>
          <w:noProof/>
        </w:rPr>
        <w:fldChar w:fldCharType="end"/>
      </w:r>
      <w:r>
        <w:rPr>
          <w:noProof/>
        </w:rPr>
        <w:br/>
      </w:r>
      <w:r>
        <w:rPr>
          <w:noProof/>
        </w:rPr>
        <w:br/>
        <w:t xml:space="preserve">Far-infra-red passive camera sensors have long range and are immune to most environmental factors such as rain, snow, etc. and </w:t>
      </w:r>
      <w:r w:rsidR="005E6285">
        <w:rPr>
          <w:noProof/>
        </w:rPr>
        <w:t xml:space="preserve">provide </w:t>
      </w:r>
      <w:r>
        <w:rPr>
          <w:noProof/>
        </w:rPr>
        <w:t>improve</w:t>
      </w:r>
      <w:r w:rsidR="005E6285">
        <w:rPr>
          <w:noProof/>
        </w:rPr>
        <w:t>d</w:t>
      </w:r>
      <w:r>
        <w:rPr>
          <w:noProof/>
        </w:rPr>
        <w:t xml:space="preserve"> resolution at night. They suffer from high cost and moderately high computer processing power required to analyse the visual data, along with low resolution (compared to a </w:t>
      </w:r>
      <w:r w:rsidR="005E6285">
        <w:rPr>
          <w:noProof/>
        </w:rPr>
        <w:t xml:space="preserve">conventional </w:t>
      </w:r>
      <w:r>
        <w:rPr>
          <w:noProof/>
        </w:rPr>
        <w:t xml:space="preserve">camera) and </w:t>
      </w:r>
      <w:r w:rsidR="005E6285">
        <w:rPr>
          <w:noProof/>
        </w:rPr>
        <w:t xml:space="preserve">only produce </w:t>
      </w:r>
      <w:r>
        <w:rPr>
          <w:noProof/>
        </w:rPr>
        <w:t xml:space="preserve">grey-scale images. Distinguishing objects in cold environments may be difficult. </w:t>
      </w:r>
      <w:r>
        <w:rPr>
          <w:noProof/>
        </w:rPr>
        <w:fldChar w:fldCharType="begin" w:fldLock="1"/>
      </w:r>
      <w:r w:rsidR="00D40BA6">
        <w:rPr>
          <w:noProof/>
        </w:rPr>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Pr>
          <w:noProof/>
        </w:rPr>
        <w:fldChar w:fldCharType="separate"/>
      </w:r>
      <w:r w:rsidR="00D40BA6" w:rsidRPr="00D40BA6">
        <w:rPr>
          <w:noProof/>
        </w:rPr>
        <w:t>(Mohammed et al., 2020)</w:t>
      </w:r>
      <w:r>
        <w:rPr>
          <w:noProof/>
        </w:rPr>
        <w:fldChar w:fldCharType="end"/>
      </w:r>
      <w:r>
        <w:rPr>
          <w:noProof/>
        </w:rPr>
        <w:t xml:space="preserve">. Matthies and Rankin </w:t>
      </w:r>
      <w:r>
        <w:rPr>
          <w:noProof/>
        </w:rPr>
        <w:fldChar w:fldCharType="begin" w:fldLock="1"/>
      </w:r>
      <w:r w:rsidR="00D40BA6">
        <w:rPr>
          <w:noProof/>
        </w:rPr>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Pr>
          <w:noProof/>
        </w:rPr>
        <w:fldChar w:fldCharType="separate"/>
      </w:r>
      <w:r w:rsidR="00D40BA6" w:rsidRPr="00D40BA6">
        <w:rPr>
          <w:noProof/>
        </w:rPr>
        <w:t>(L. Matthies &amp; Rankin, 2003)</w:t>
      </w:r>
      <w:r>
        <w:rPr>
          <w:noProof/>
        </w:rPr>
        <w:fldChar w:fldCharType="end"/>
      </w:r>
      <w:r>
        <w:rPr>
          <w:noProof/>
        </w:rPr>
        <w:t xml:space="preserve"> found that thermal signatures are effective at determining depressions and other holes in the ground, although their approach worked best at night and would need to take solar radiation into account for daylight use. Other Infra-red systems (tyically active systems) are more effected by environmental conditions, especially solar radiation from the sun. </w:t>
      </w:r>
    </w:p>
    <w:p w14:paraId="0BC4ED4C" w14:textId="6A410755" w:rsidR="004B3066" w:rsidRPr="00C46069" w:rsidRDefault="004B3066" w:rsidP="004B3066">
      <w:pPr>
        <w:pStyle w:val="BodyText"/>
        <w:rPr>
          <w:noProof/>
        </w:rPr>
      </w:pPr>
      <w:r>
        <w:rPr>
          <w:noProof/>
        </w:rPr>
        <w:t xml:space="preserve">Passive camera systems can be used as rangefinders </w:t>
      </w:r>
      <w:r>
        <w:rPr>
          <w:noProof/>
        </w:rPr>
        <w:fldChar w:fldCharType="begin" w:fldLock="1"/>
      </w:r>
      <w:r w:rsidR="00D40BA6">
        <w:rPr>
          <w:noProof/>
        </w:rPr>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Pr>
          <w:noProof/>
        </w:rPr>
        <w:fldChar w:fldCharType="separate"/>
      </w:r>
      <w:r w:rsidR="00D40BA6" w:rsidRPr="00D40BA6">
        <w:rPr>
          <w:noProof/>
        </w:rPr>
        <w:t>(Druzhkov &amp; Kustikova, 2016; Gao et al., 2016; S. Huang et al., 2020; Mohammed et al., 2020; Moravec, n.d.; Rajavarshini et al., 2021; Schäfer et al., 2005)</w:t>
      </w:r>
      <w:r>
        <w:rPr>
          <w:noProof/>
        </w:rPr>
        <w:fldChar w:fldCharType="end"/>
      </w:r>
      <w:r>
        <w:rPr>
          <w:noProof/>
        </w:rPr>
        <w:t>. Backlighting and lens flare are the main issues with using cameras besides their limitation of daylight-only use</w:t>
      </w:r>
      <w:r w:rsidR="005E6285">
        <w:rPr>
          <w:noProof/>
        </w:rPr>
        <w:t>, without additional lighting</w:t>
      </w:r>
      <w:r>
        <w:rPr>
          <w:noProof/>
        </w:rPr>
        <w:t>.</w:t>
      </w:r>
      <w:r>
        <w:rPr>
          <w:noProof/>
        </w:rPr>
        <w:br/>
        <w:t xml:space="preserve">Monocular cameras use the size and shape difference between succesive shots to determine depth and can be confused by areas of sharp contrast, especially shade in a bright sun. </w:t>
      </w:r>
      <w:r>
        <w:rPr>
          <w:noProof/>
        </w:rPr>
        <w:fldChar w:fldCharType="begin" w:fldLock="1"/>
      </w:r>
      <w:r w:rsidR="00D40BA6">
        <w:rPr>
          <w:noProof/>
        </w:rPr>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Pr>
          <w:noProof/>
        </w:rPr>
        <w:fldChar w:fldCharType="separate"/>
      </w:r>
      <w:r w:rsidR="00D40BA6" w:rsidRPr="00D40BA6">
        <w:rPr>
          <w:noProof/>
        </w:rPr>
        <w:t>(Michels, 2005)</w:t>
      </w:r>
      <w:r>
        <w:rPr>
          <w:noProof/>
        </w:rPr>
        <w:fldChar w:fldCharType="end"/>
      </w:r>
      <w:r>
        <w:rPr>
          <w:noProof/>
        </w:rPr>
        <w:t xml:space="preserve">. </w:t>
      </w:r>
      <w:r>
        <w:rPr>
          <w:noProof/>
        </w:rPr>
        <w:br/>
        <w:t xml:space="preserve">Stereo cameras can have better noise immunity and these are easier to derive range information </w:t>
      </w:r>
      <w:r>
        <w:rPr>
          <w:noProof/>
        </w:rPr>
        <w:lastRenderedPageBreak/>
        <w:t>from (via triangulation from the two cameras) but processing two sets of images requires more computing power.</w:t>
      </w:r>
      <w:r>
        <w:rPr>
          <w:noProof/>
        </w:rPr>
        <w:br/>
        <w:t>Sch</w:t>
      </w:r>
      <w:r>
        <w:rPr>
          <w:rFonts w:cs="Calibri"/>
          <w:noProof/>
        </w:rPr>
        <w:t>ä</w:t>
      </w:r>
      <w:r>
        <w:rPr>
          <w:noProof/>
        </w:rPr>
        <w:t xml:space="preserve">fer, etc. implemented a “depth discontinuity” method to determine obstacles above and below ground level using a stereo camera, recognising that traditional ground level references do not apply in a typical outdoor topology. </w:t>
      </w:r>
      <w:r>
        <w:rPr>
          <w:noProof/>
        </w:rPr>
        <w:fldChar w:fldCharType="begin" w:fldLock="1"/>
      </w:r>
      <w:r w:rsidR="00D40BA6">
        <w:rPr>
          <w:noProof/>
        </w:rPr>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Pr>
          <w:noProof/>
        </w:rPr>
        <w:fldChar w:fldCharType="separate"/>
      </w:r>
      <w:r w:rsidR="00D40BA6" w:rsidRPr="00D40BA6">
        <w:rPr>
          <w:noProof/>
        </w:rPr>
        <w:t>(Schäfer et al., 2005)</w:t>
      </w:r>
      <w:r>
        <w:rPr>
          <w:noProof/>
        </w:rPr>
        <w:fldChar w:fldCharType="end"/>
      </w:r>
      <w:r>
        <w:rPr>
          <w:noProof/>
        </w:rPr>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Pr>
          <w:noProof/>
        </w:rPr>
        <w:br/>
      </w:r>
      <w:r w:rsidRPr="007E7EAA">
        <w:rPr>
          <w:rFonts w:cstheme="minorHAnsi"/>
          <w:color w:val="222222"/>
        </w:rPr>
        <w:t xml:space="preserve">Sharma and Shah used image processing to determine if animals were present with an 82.5% accuracy </w:t>
      </w:r>
      <w:r w:rsidRPr="007E7EAA">
        <w:rPr>
          <w:rFonts w:cstheme="minorHAnsi"/>
          <w:color w:val="222222"/>
        </w:rPr>
        <w:fldChar w:fldCharType="begin" w:fldLock="1"/>
      </w:r>
      <w:r w:rsidR="00D40BA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Pr="007E7EAA">
        <w:rPr>
          <w:rFonts w:cstheme="minorHAnsi"/>
          <w:color w:val="222222"/>
        </w:rPr>
        <w:fldChar w:fldCharType="separate"/>
      </w:r>
      <w:r w:rsidR="00D40BA6" w:rsidRPr="00D40BA6">
        <w:rPr>
          <w:rFonts w:cstheme="minorHAnsi"/>
          <w:noProof/>
          <w:color w:val="222222"/>
        </w:rPr>
        <w:t>(S. U. Sharma &amp; Shah, 2017)</w:t>
      </w:r>
      <w:r w:rsidRPr="007E7EAA">
        <w:rPr>
          <w:rFonts w:cstheme="minorHAnsi"/>
          <w:color w:val="222222"/>
        </w:rPr>
        <w:fldChar w:fldCharType="end"/>
      </w:r>
      <w:r w:rsidRPr="007E7EAA">
        <w:rPr>
          <w:rFonts w:cstheme="minorHAnsi"/>
          <w:color w:val="222222"/>
        </w:rPr>
        <w:t xml:space="preserve"> however this required significant processing resources (Corei5) to produce 10 fps images.</w:t>
      </w:r>
    </w:p>
    <w:p w14:paraId="125DCE01" w14:textId="77777777" w:rsidR="00121E32" w:rsidRDefault="00121E32">
      <w:pPr>
        <w:rPr>
          <w:rFonts w:ascii="Calibri" w:hAnsi="Calibri"/>
          <w:noProof/>
          <w:u w:val="single"/>
        </w:rPr>
      </w:pPr>
      <w:r>
        <w:rPr>
          <w:noProof/>
          <w:u w:val="single"/>
        </w:rPr>
        <w:br w:type="page"/>
      </w:r>
    </w:p>
    <w:p w14:paraId="794793DE" w14:textId="42E378FB" w:rsidR="004B3066" w:rsidRDefault="00121E32" w:rsidP="00842CFB">
      <w:pPr>
        <w:pStyle w:val="Caption"/>
      </w:pPr>
      <w:bookmarkStart w:id="32" w:name="_Toc143358130"/>
      <w:r>
        <w:lastRenderedPageBreak/>
        <w:t xml:space="preserve">Table </w:t>
      </w:r>
      <w:r w:rsidR="00724C2F">
        <w:fldChar w:fldCharType="begin"/>
      </w:r>
      <w:r w:rsidR="00724C2F">
        <w:instrText xml:space="preserve"> STYLEREF 1 \s </w:instrText>
      </w:r>
      <w:r w:rsidR="00724C2F">
        <w:fldChar w:fldCharType="separate"/>
      </w:r>
      <w:r w:rsidR="00724C2F">
        <w:t>1</w:t>
      </w:r>
      <w:r w:rsidR="00724C2F">
        <w:fldChar w:fldCharType="end"/>
      </w:r>
      <w:r w:rsidR="00724C2F">
        <w:t>.</w:t>
      </w:r>
      <w:r w:rsidR="00724C2F">
        <w:fldChar w:fldCharType="begin"/>
      </w:r>
      <w:r w:rsidR="00724C2F">
        <w:instrText xml:space="preserve"> SEQ Table \* ARABIC \s 1 </w:instrText>
      </w:r>
      <w:r w:rsidR="00724C2F">
        <w:fldChar w:fldCharType="separate"/>
      </w:r>
      <w:r w:rsidR="00724C2F">
        <w:t>4</w:t>
      </w:r>
      <w:r w:rsidR="00724C2F">
        <w:fldChar w:fldCharType="end"/>
      </w:r>
      <w:r>
        <w:t xml:space="preserve">  </w:t>
      </w:r>
      <w:r w:rsidRPr="00654693">
        <w:t>Single obstacle-avoiding Sensor Summary</w:t>
      </w:r>
      <w:bookmarkEnd w:id="32"/>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4B3066" w14:paraId="042AE27E" w14:textId="77777777" w:rsidTr="00CB49D3">
        <w:tc>
          <w:tcPr>
            <w:tcW w:w="1267" w:type="dxa"/>
          </w:tcPr>
          <w:p w14:paraId="4A00B165" w14:textId="77777777" w:rsidR="004B3066" w:rsidRDefault="004B3066" w:rsidP="004B3066">
            <w:pPr>
              <w:rPr>
                <w:noProof/>
              </w:rPr>
            </w:pPr>
            <w:r>
              <w:rPr>
                <w:noProof/>
              </w:rPr>
              <w:t>Sensor</w:t>
            </w:r>
          </w:p>
        </w:tc>
        <w:tc>
          <w:tcPr>
            <w:tcW w:w="1440" w:type="dxa"/>
          </w:tcPr>
          <w:p w14:paraId="17A25260" w14:textId="77777777" w:rsidR="004B3066" w:rsidRDefault="004B3066" w:rsidP="004B3066">
            <w:pPr>
              <w:rPr>
                <w:noProof/>
              </w:rPr>
            </w:pPr>
            <w:r>
              <w:rPr>
                <w:noProof/>
              </w:rPr>
              <w:t>Radar</w:t>
            </w:r>
          </w:p>
        </w:tc>
        <w:tc>
          <w:tcPr>
            <w:tcW w:w="1297" w:type="dxa"/>
          </w:tcPr>
          <w:p w14:paraId="493EE8D1" w14:textId="77777777" w:rsidR="004B3066" w:rsidRDefault="004B3066" w:rsidP="004B3066">
            <w:pPr>
              <w:rPr>
                <w:noProof/>
              </w:rPr>
            </w:pPr>
            <w:r>
              <w:rPr>
                <w:noProof/>
              </w:rPr>
              <w:t>Ultrasonic</w:t>
            </w:r>
          </w:p>
        </w:tc>
        <w:tc>
          <w:tcPr>
            <w:tcW w:w="925" w:type="dxa"/>
          </w:tcPr>
          <w:p w14:paraId="0D767FC2" w14:textId="77777777" w:rsidR="004B3066" w:rsidRDefault="004B3066" w:rsidP="004B3066">
            <w:pPr>
              <w:rPr>
                <w:noProof/>
              </w:rPr>
            </w:pPr>
            <w:r>
              <w:rPr>
                <w:noProof/>
              </w:rPr>
              <w:t>Lidar</w:t>
            </w:r>
          </w:p>
        </w:tc>
        <w:tc>
          <w:tcPr>
            <w:tcW w:w="1045" w:type="dxa"/>
          </w:tcPr>
          <w:p w14:paraId="160FE330" w14:textId="77777777" w:rsidR="004B3066" w:rsidRDefault="004B3066" w:rsidP="004B3066">
            <w:pPr>
              <w:rPr>
                <w:noProof/>
              </w:rPr>
            </w:pPr>
            <w:r>
              <w:rPr>
                <w:noProof/>
              </w:rPr>
              <w:t>IR</w:t>
            </w:r>
          </w:p>
        </w:tc>
        <w:tc>
          <w:tcPr>
            <w:tcW w:w="1099" w:type="dxa"/>
          </w:tcPr>
          <w:p w14:paraId="7A8B5444" w14:textId="77777777" w:rsidR="004B3066" w:rsidRDefault="004B3066" w:rsidP="004B3066">
            <w:pPr>
              <w:rPr>
                <w:noProof/>
              </w:rPr>
            </w:pPr>
            <w:r>
              <w:rPr>
                <w:noProof/>
              </w:rPr>
              <w:t>FIR</w:t>
            </w:r>
          </w:p>
        </w:tc>
        <w:tc>
          <w:tcPr>
            <w:tcW w:w="994" w:type="dxa"/>
          </w:tcPr>
          <w:p w14:paraId="4E2CBEDF" w14:textId="77777777" w:rsidR="004B3066" w:rsidRDefault="004B3066" w:rsidP="004B3066">
            <w:pPr>
              <w:rPr>
                <w:noProof/>
              </w:rPr>
            </w:pPr>
            <w:r>
              <w:rPr>
                <w:noProof/>
              </w:rPr>
              <w:t>Stereo Camera</w:t>
            </w:r>
          </w:p>
        </w:tc>
        <w:tc>
          <w:tcPr>
            <w:tcW w:w="994" w:type="dxa"/>
          </w:tcPr>
          <w:p w14:paraId="25A348C1" w14:textId="77777777" w:rsidR="004B3066" w:rsidRDefault="004B3066" w:rsidP="004B3066">
            <w:pPr>
              <w:rPr>
                <w:noProof/>
              </w:rPr>
            </w:pPr>
            <w:r>
              <w:rPr>
                <w:noProof/>
              </w:rPr>
              <w:t>Single Camera</w:t>
            </w:r>
          </w:p>
        </w:tc>
      </w:tr>
      <w:tr w:rsidR="004B3066" w14:paraId="4DC88048" w14:textId="77777777" w:rsidTr="00CB49D3">
        <w:tc>
          <w:tcPr>
            <w:tcW w:w="1267" w:type="dxa"/>
          </w:tcPr>
          <w:p w14:paraId="7C3FAF19" w14:textId="77777777" w:rsidR="004B3066" w:rsidRDefault="004B3066" w:rsidP="004B3066">
            <w:pPr>
              <w:rPr>
                <w:noProof/>
              </w:rPr>
            </w:pPr>
            <w:r>
              <w:rPr>
                <w:noProof/>
              </w:rPr>
              <w:t>Type</w:t>
            </w:r>
          </w:p>
        </w:tc>
        <w:tc>
          <w:tcPr>
            <w:tcW w:w="1440" w:type="dxa"/>
          </w:tcPr>
          <w:p w14:paraId="322D3C2F" w14:textId="77777777" w:rsidR="004B3066" w:rsidRDefault="004B3066" w:rsidP="004B3066">
            <w:pPr>
              <w:rPr>
                <w:noProof/>
              </w:rPr>
            </w:pPr>
            <w:r>
              <w:rPr>
                <w:noProof/>
              </w:rPr>
              <w:t>Active</w:t>
            </w:r>
          </w:p>
        </w:tc>
        <w:tc>
          <w:tcPr>
            <w:tcW w:w="1297" w:type="dxa"/>
          </w:tcPr>
          <w:p w14:paraId="0C6A9259" w14:textId="77777777" w:rsidR="004B3066" w:rsidRDefault="004B3066" w:rsidP="004B3066">
            <w:pPr>
              <w:rPr>
                <w:noProof/>
              </w:rPr>
            </w:pPr>
            <w:r>
              <w:rPr>
                <w:noProof/>
              </w:rPr>
              <w:t>Active</w:t>
            </w:r>
          </w:p>
        </w:tc>
        <w:tc>
          <w:tcPr>
            <w:tcW w:w="925" w:type="dxa"/>
          </w:tcPr>
          <w:p w14:paraId="6F7D0771" w14:textId="77777777" w:rsidR="004B3066" w:rsidRDefault="004B3066" w:rsidP="004B3066">
            <w:pPr>
              <w:rPr>
                <w:noProof/>
              </w:rPr>
            </w:pPr>
            <w:r>
              <w:rPr>
                <w:noProof/>
              </w:rPr>
              <w:t>Active</w:t>
            </w:r>
          </w:p>
        </w:tc>
        <w:tc>
          <w:tcPr>
            <w:tcW w:w="1045" w:type="dxa"/>
          </w:tcPr>
          <w:p w14:paraId="2A937336" w14:textId="77777777" w:rsidR="004B3066" w:rsidRDefault="004B3066" w:rsidP="004B3066">
            <w:pPr>
              <w:rPr>
                <w:noProof/>
              </w:rPr>
            </w:pPr>
            <w:r>
              <w:rPr>
                <w:noProof/>
              </w:rPr>
              <w:t>Passive</w:t>
            </w:r>
          </w:p>
        </w:tc>
        <w:tc>
          <w:tcPr>
            <w:tcW w:w="1099" w:type="dxa"/>
          </w:tcPr>
          <w:p w14:paraId="75B7AD84" w14:textId="77777777" w:rsidR="004B3066" w:rsidRDefault="004B3066" w:rsidP="004B3066">
            <w:pPr>
              <w:rPr>
                <w:noProof/>
              </w:rPr>
            </w:pPr>
            <w:r>
              <w:rPr>
                <w:noProof/>
              </w:rPr>
              <w:t>Active</w:t>
            </w:r>
          </w:p>
        </w:tc>
        <w:tc>
          <w:tcPr>
            <w:tcW w:w="994" w:type="dxa"/>
          </w:tcPr>
          <w:p w14:paraId="2288850F" w14:textId="77777777" w:rsidR="004B3066" w:rsidRDefault="004B3066" w:rsidP="004B3066">
            <w:pPr>
              <w:rPr>
                <w:noProof/>
              </w:rPr>
            </w:pPr>
            <w:r>
              <w:rPr>
                <w:noProof/>
              </w:rPr>
              <w:t>Passive</w:t>
            </w:r>
          </w:p>
        </w:tc>
        <w:tc>
          <w:tcPr>
            <w:tcW w:w="994" w:type="dxa"/>
          </w:tcPr>
          <w:p w14:paraId="6A655DB3" w14:textId="77777777" w:rsidR="004B3066" w:rsidRDefault="004B3066" w:rsidP="004B3066">
            <w:pPr>
              <w:rPr>
                <w:noProof/>
              </w:rPr>
            </w:pPr>
            <w:r>
              <w:rPr>
                <w:noProof/>
              </w:rPr>
              <w:t>Passive</w:t>
            </w:r>
          </w:p>
        </w:tc>
      </w:tr>
      <w:tr w:rsidR="004B3066" w14:paraId="0C5DB829" w14:textId="77777777" w:rsidTr="00CB49D3">
        <w:tc>
          <w:tcPr>
            <w:tcW w:w="1267" w:type="dxa"/>
          </w:tcPr>
          <w:p w14:paraId="1FEE2559" w14:textId="77777777" w:rsidR="004B3066" w:rsidRDefault="004B3066" w:rsidP="004B3066">
            <w:pPr>
              <w:rPr>
                <w:noProof/>
              </w:rPr>
            </w:pPr>
            <w:r>
              <w:rPr>
                <w:noProof/>
              </w:rPr>
              <w:t>Cost</w:t>
            </w:r>
          </w:p>
        </w:tc>
        <w:tc>
          <w:tcPr>
            <w:tcW w:w="1440" w:type="dxa"/>
          </w:tcPr>
          <w:p w14:paraId="0E1B7CFC" w14:textId="77777777" w:rsidR="004B3066" w:rsidRDefault="004B3066" w:rsidP="004B3066">
            <w:pPr>
              <w:rPr>
                <w:noProof/>
              </w:rPr>
            </w:pPr>
            <w:r>
              <w:rPr>
                <w:noProof/>
              </w:rPr>
              <w:t>High</w:t>
            </w:r>
          </w:p>
        </w:tc>
        <w:tc>
          <w:tcPr>
            <w:tcW w:w="1297" w:type="dxa"/>
          </w:tcPr>
          <w:p w14:paraId="4F96851F" w14:textId="77777777" w:rsidR="004B3066" w:rsidRDefault="004B3066" w:rsidP="004B3066">
            <w:pPr>
              <w:rPr>
                <w:noProof/>
              </w:rPr>
            </w:pPr>
            <w:r>
              <w:rPr>
                <w:noProof/>
              </w:rPr>
              <w:t>Low</w:t>
            </w:r>
          </w:p>
        </w:tc>
        <w:tc>
          <w:tcPr>
            <w:tcW w:w="925" w:type="dxa"/>
          </w:tcPr>
          <w:p w14:paraId="5C7DCB3B" w14:textId="77777777" w:rsidR="004B3066" w:rsidRDefault="004B3066" w:rsidP="004B3066">
            <w:pPr>
              <w:rPr>
                <w:noProof/>
              </w:rPr>
            </w:pPr>
            <w:r>
              <w:rPr>
                <w:noProof/>
              </w:rPr>
              <w:t>Med</w:t>
            </w:r>
          </w:p>
        </w:tc>
        <w:tc>
          <w:tcPr>
            <w:tcW w:w="1045" w:type="dxa"/>
          </w:tcPr>
          <w:p w14:paraId="60EA6F86" w14:textId="77777777" w:rsidR="004B3066" w:rsidRDefault="004B3066" w:rsidP="004B3066">
            <w:pPr>
              <w:rPr>
                <w:noProof/>
              </w:rPr>
            </w:pPr>
            <w:r>
              <w:rPr>
                <w:noProof/>
              </w:rPr>
              <w:t>Med</w:t>
            </w:r>
          </w:p>
        </w:tc>
        <w:tc>
          <w:tcPr>
            <w:tcW w:w="1099" w:type="dxa"/>
          </w:tcPr>
          <w:p w14:paraId="1CC54066" w14:textId="77777777" w:rsidR="004B3066" w:rsidRDefault="004B3066" w:rsidP="004B3066">
            <w:pPr>
              <w:rPr>
                <w:noProof/>
              </w:rPr>
            </w:pPr>
            <w:r>
              <w:rPr>
                <w:noProof/>
              </w:rPr>
              <w:t>Med</w:t>
            </w:r>
          </w:p>
        </w:tc>
        <w:tc>
          <w:tcPr>
            <w:tcW w:w="994" w:type="dxa"/>
          </w:tcPr>
          <w:p w14:paraId="56443EED" w14:textId="77777777" w:rsidR="004B3066" w:rsidRDefault="004B3066" w:rsidP="004B3066">
            <w:pPr>
              <w:rPr>
                <w:noProof/>
              </w:rPr>
            </w:pPr>
            <w:r>
              <w:rPr>
                <w:noProof/>
              </w:rPr>
              <w:t>High</w:t>
            </w:r>
          </w:p>
        </w:tc>
        <w:tc>
          <w:tcPr>
            <w:tcW w:w="994" w:type="dxa"/>
          </w:tcPr>
          <w:p w14:paraId="132EFAF1" w14:textId="77777777" w:rsidR="004B3066" w:rsidRDefault="004B3066" w:rsidP="004B3066">
            <w:pPr>
              <w:rPr>
                <w:noProof/>
              </w:rPr>
            </w:pPr>
            <w:r>
              <w:rPr>
                <w:noProof/>
              </w:rPr>
              <w:t>Med</w:t>
            </w:r>
          </w:p>
        </w:tc>
      </w:tr>
      <w:tr w:rsidR="004B3066" w14:paraId="2FA11E1B" w14:textId="77777777" w:rsidTr="00CB49D3">
        <w:tc>
          <w:tcPr>
            <w:tcW w:w="1267" w:type="dxa"/>
          </w:tcPr>
          <w:p w14:paraId="026EB0C0" w14:textId="77777777" w:rsidR="004B3066" w:rsidRDefault="004B3066" w:rsidP="004B3066">
            <w:pPr>
              <w:rPr>
                <w:noProof/>
              </w:rPr>
            </w:pPr>
            <w:r>
              <w:rPr>
                <w:noProof/>
              </w:rPr>
              <w:t>Range (m)</w:t>
            </w:r>
          </w:p>
        </w:tc>
        <w:tc>
          <w:tcPr>
            <w:tcW w:w="1440" w:type="dxa"/>
          </w:tcPr>
          <w:p w14:paraId="6B7F5D89" w14:textId="77777777" w:rsidR="004B3066" w:rsidRDefault="004B3066" w:rsidP="004B3066">
            <w:pPr>
              <w:rPr>
                <w:noProof/>
              </w:rPr>
            </w:pPr>
            <w:r>
              <w:rPr>
                <w:noProof/>
              </w:rPr>
              <w:t>&lt;250</w:t>
            </w:r>
          </w:p>
        </w:tc>
        <w:tc>
          <w:tcPr>
            <w:tcW w:w="1297" w:type="dxa"/>
          </w:tcPr>
          <w:p w14:paraId="10343BEC" w14:textId="77777777" w:rsidR="004B3066" w:rsidRDefault="004B3066" w:rsidP="004B3066">
            <w:pPr>
              <w:rPr>
                <w:noProof/>
              </w:rPr>
            </w:pPr>
            <w:r>
              <w:rPr>
                <w:noProof/>
              </w:rPr>
              <w:t>&lt;10</w:t>
            </w:r>
          </w:p>
        </w:tc>
        <w:tc>
          <w:tcPr>
            <w:tcW w:w="925" w:type="dxa"/>
          </w:tcPr>
          <w:p w14:paraId="3EEB8D8C" w14:textId="77777777" w:rsidR="004B3066" w:rsidRDefault="004B3066" w:rsidP="004B3066">
            <w:pPr>
              <w:rPr>
                <w:noProof/>
              </w:rPr>
            </w:pPr>
            <w:r>
              <w:rPr>
                <w:noProof/>
              </w:rPr>
              <w:t>&lt;50</w:t>
            </w:r>
          </w:p>
        </w:tc>
        <w:tc>
          <w:tcPr>
            <w:tcW w:w="1045" w:type="dxa"/>
          </w:tcPr>
          <w:p w14:paraId="6DA21244" w14:textId="77777777" w:rsidR="004B3066" w:rsidRDefault="004B3066" w:rsidP="004B3066">
            <w:pPr>
              <w:rPr>
                <w:noProof/>
              </w:rPr>
            </w:pPr>
            <w:r>
              <w:rPr>
                <w:noProof/>
              </w:rPr>
              <w:t>&lt;12</w:t>
            </w:r>
          </w:p>
        </w:tc>
        <w:tc>
          <w:tcPr>
            <w:tcW w:w="1099" w:type="dxa"/>
          </w:tcPr>
          <w:p w14:paraId="7DA3B5CF" w14:textId="77777777" w:rsidR="004B3066" w:rsidRDefault="004B3066" w:rsidP="004B3066">
            <w:pPr>
              <w:rPr>
                <w:noProof/>
              </w:rPr>
            </w:pPr>
            <w:r>
              <w:rPr>
                <w:noProof/>
              </w:rPr>
              <w:t>&lt;50</w:t>
            </w:r>
          </w:p>
        </w:tc>
        <w:tc>
          <w:tcPr>
            <w:tcW w:w="994" w:type="dxa"/>
          </w:tcPr>
          <w:p w14:paraId="0C82B0D3" w14:textId="77777777" w:rsidR="004B3066" w:rsidRDefault="004B3066" w:rsidP="004B3066">
            <w:pPr>
              <w:rPr>
                <w:noProof/>
              </w:rPr>
            </w:pPr>
            <w:r>
              <w:rPr>
                <w:noProof/>
              </w:rPr>
              <w:t>&lt;10</w:t>
            </w:r>
          </w:p>
        </w:tc>
        <w:tc>
          <w:tcPr>
            <w:tcW w:w="994" w:type="dxa"/>
          </w:tcPr>
          <w:p w14:paraId="0CC6546A" w14:textId="77777777" w:rsidR="004B3066" w:rsidRDefault="004B3066" w:rsidP="004B3066">
            <w:pPr>
              <w:rPr>
                <w:noProof/>
              </w:rPr>
            </w:pPr>
            <w:r>
              <w:rPr>
                <w:noProof/>
              </w:rPr>
              <w:t>&lt;100</w:t>
            </w:r>
          </w:p>
        </w:tc>
      </w:tr>
      <w:tr w:rsidR="004B3066" w14:paraId="024572D2" w14:textId="77777777" w:rsidTr="00CB49D3">
        <w:tc>
          <w:tcPr>
            <w:tcW w:w="1267" w:type="dxa"/>
          </w:tcPr>
          <w:p w14:paraId="530CC31B" w14:textId="77777777" w:rsidR="004B3066" w:rsidRDefault="004B3066" w:rsidP="004B3066">
            <w:pPr>
              <w:rPr>
                <w:noProof/>
              </w:rPr>
            </w:pPr>
            <w:r>
              <w:rPr>
                <w:noProof/>
              </w:rPr>
              <w:t>Precision</w:t>
            </w:r>
          </w:p>
        </w:tc>
        <w:tc>
          <w:tcPr>
            <w:tcW w:w="1440" w:type="dxa"/>
          </w:tcPr>
          <w:p w14:paraId="2BA5BFB9" w14:textId="77777777" w:rsidR="004B3066" w:rsidRDefault="004B3066" w:rsidP="004B3066">
            <w:pPr>
              <w:rPr>
                <w:noProof/>
              </w:rPr>
            </w:pPr>
            <w:r>
              <w:rPr>
                <w:noProof/>
              </w:rPr>
              <w:t>Low</w:t>
            </w:r>
          </w:p>
        </w:tc>
        <w:tc>
          <w:tcPr>
            <w:tcW w:w="1297" w:type="dxa"/>
          </w:tcPr>
          <w:p w14:paraId="10B8D8AD" w14:textId="77777777" w:rsidR="004B3066" w:rsidRDefault="004B3066" w:rsidP="004B3066">
            <w:pPr>
              <w:rPr>
                <w:noProof/>
              </w:rPr>
            </w:pPr>
            <w:r>
              <w:rPr>
                <w:noProof/>
              </w:rPr>
              <w:t>Low range</w:t>
            </w:r>
          </w:p>
        </w:tc>
        <w:tc>
          <w:tcPr>
            <w:tcW w:w="925" w:type="dxa"/>
          </w:tcPr>
          <w:p w14:paraId="1E5D2EBB" w14:textId="77777777" w:rsidR="004B3066" w:rsidRDefault="004B3066" w:rsidP="004B3066">
            <w:pPr>
              <w:rPr>
                <w:noProof/>
              </w:rPr>
            </w:pPr>
            <w:r>
              <w:rPr>
                <w:noProof/>
              </w:rPr>
              <w:t>V. High</w:t>
            </w:r>
          </w:p>
        </w:tc>
        <w:tc>
          <w:tcPr>
            <w:tcW w:w="1045" w:type="dxa"/>
          </w:tcPr>
          <w:p w14:paraId="77D67327" w14:textId="77777777" w:rsidR="004B3066" w:rsidRDefault="004B3066" w:rsidP="004B3066">
            <w:pPr>
              <w:rPr>
                <w:noProof/>
              </w:rPr>
            </w:pPr>
            <w:r>
              <w:rPr>
                <w:noProof/>
              </w:rPr>
              <w:t>V. High</w:t>
            </w:r>
          </w:p>
        </w:tc>
        <w:tc>
          <w:tcPr>
            <w:tcW w:w="1099" w:type="dxa"/>
          </w:tcPr>
          <w:p w14:paraId="790C9A59" w14:textId="77777777" w:rsidR="004B3066" w:rsidRDefault="004B3066" w:rsidP="004B3066">
            <w:pPr>
              <w:rPr>
                <w:noProof/>
              </w:rPr>
            </w:pPr>
            <w:r>
              <w:rPr>
                <w:noProof/>
              </w:rPr>
              <w:t>V. High</w:t>
            </w:r>
          </w:p>
        </w:tc>
        <w:tc>
          <w:tcPr>
            <w:tcW w:w="994" w:type="dxa"/>
          </w:tcPr>
          <w:p w14:paraId="738A39D8" w14:textId="77777777" w:rsidR="004B3066" w:rsidRDefault="004B3066" w:rsidP="004B3066">
            <w:pPr>
              <w:rPr>
                <w:noProof/>
              </w:rPr>
            </w:pPr>
            <w:r>
              <w:rPr>
                <w:noProof/>
              </w:rPr>
              <w:t>Med</w:t>
            </w:r>
          </w:p>
        </w:tc>
        <w:tc>
          <w:tcPr>
            <w:tcW w:w="994" w:type="dxa"/>
          </w:tcPr>
          <w:p w14:paraId="18DA1ADE" w14:textId="77777777" w:rsidR="004B3066" w:rsidRDefault="004B3066" w:rsidP="004B3066">
            <w:pPr>
              <w:rPr>
                <w:noProof/>
              </w:rPr>
            </w:pPr>
            <w:r>
              <w:rPr>
                <w:noProof/>
              </w:rPr>
              <w:t>Low</w:t>
            </w:r>
          </w:p>
        </w:tc>
      </w:tr>
      <w:tr w:rsidR="004B3066" w14:paraId="21E13CDE" w14:textId="77777777" w:rsidTr="00CB49D3">
        <w:tc>
          <w:tcPr>
            <w:tcW w:w="1267" w:type="dxa"/>
          </w:tcPr>
          <w:p w14:paraId="3D52904C" w14:textId="77777777" w:rsidR="004B3066" w:rsidRDefault="004B3066" w:rsidP="004B3066">
            <w:pPr>
              <w:rPr>
                <w:noProof/>
              </w:rPr>
            </w:pPr>
            <w:r>
              <w:rPr>
                <w:noProof/>
              </w:rPr>
              <w:t>Resolution</w:t>
            </w:r>
          </w:p>
        </w:tc>
        <w:tc>
          <w:tcPr>
            <w:tcW w:w="1440" w:type="dxa"/>
          </w:tcPr>
          <w:p w14:paraId="23767B52" w14:textId="77777777" w:rsidR="004B3066" w:rsidRDefault="004B3066" w:rsidP="004B3066">
            <w:pPr>
              <w:rPr>
                <w:noProof/>
              </w:rPr>
            </w:pPr>
            <w:r>
              <w:rPr>
                <w:noProof/>
              </w:rPr>
              <w:t>Low</w:t>
            </w:r>
          </w:p>
        </w:tc>
        <w:tc>
          <w:tcPr>
            <w:tcW w:w="1297" w:type="dxa"/>
          </w:tcPr>
          <w:p w14:paraId="1365BCC1" w14:textId="77777777" w:rsidR="004B3066" w:rsidRDefault="004B3066" w:rsidP="004B3066">
            <w:pPr>
              <w:rPr>
                <w:noProof/>
              </w:rPr>
            </w:pPr>
            <w:r>
              <w:rPr>
                <w:noProof/>
              </w:rPr>
              <w:t>Low</w:t>
            </w:r>
          </w:p>
        </w:tc>
        <w:tc>
          <w:tcPr>
            <w:tcW w:w="925" w:type="dxa"/>
          </w:tcPr>
          <w:p w14:paraId="4106E1EC" w14:textId="77777777" w:rsidR="004B3066" w:rsidRDefault="004B3066" w:rsidP="004B3066">
            <w:pPr>
              <w:rPr>
                <w:noProof/>
              </w:rPr>
            </w:pPr>
            <w:r>
              <w:rPr>
                <w:noProof/>
              </w:rPr>
              <w:t>Precise</w:t>
            </w:r>
          </w:p>
        </w:tc>
        <w:tc>
          <w:tcPr>
            <w:tcW w:w="1045" w:type="dxa"/>
          </w:tcPr>
          <w:p w14:paraId="40160236" w14:textId="77777777" w:rsidR="004B3066" w:rsidRDefault="004B3066" w:rsidP="004B3066">
            <w:pPr>
              <w:rPr>
                <w:noProof/>
              </w:rPr>
            </w:pPr>
            <w:r>
              <w:rPr>
                <w:noProof/>
              </w:rPr>
              <w:t>V. High</w:t>
            </w:r>
          </w:p>
        </w:tc>
        <w:tc>
          <w:tcPr>
            <w:tcW w:w="1099" w:type="dxa"/>
          </w:tcPr>
          <w:p w14:paraId="275FA58A" w14:textId="77777777" w:rsidR="004B3066" w:rsidRDefault="004B3066" w:rsidP="004B3066">
            <w:pPr>
              <w:rPr>
                <w:noProof/>
              </w:rPr>
            </w:pPr>
            <w:r>
              <w:rPr>
                <w:noProof/>
              </w:rPr>
              <w:t>V.High</w:t>
            </w:r>
          </w:p>
        </w:tc>
        <w:tc>
          <w:tcPr>
            <w:tcW w:w="994" w:type="dxa"/>
          </w:tcPr>
          <w:p w14:paraId="1B5E6365" w14:textId="77777777" w:rsidR="004B3066" w:rsidRDefault="004B3066" w:rsidP="004B3066">
            <w:pPr>
              <w:rPr>
                <w:noProof/>
              </w:rPr>
            </w:pPr>
            <w:r>
              <w:rPr>
                <w:noProof/>
              </w:rPr>
              <w:t>Med</w:t>
            </w:r>
          </w:p>
        </w:tc>
        <w:tc>
          <w:tcPr>
            <w:tcW w:w="994" w:type="dxa"/>
          </w:tcPr>
          <w:p w14:paraId="0F17DF61" w14:textId="77777777" w:rsidR="004B3066" w:rsidRDefault="004B3066" w:rsidP="004B3066">
            <w:pPr>
              <w:rPr>
                <w:noProof/>
              </w:rPr>
            </w:pPr>
            <w:r>
              <w:rPr>
                <w:noProof/>
              </w:rPr>
              <w:t>Med</w:t>
            </w:r>
          </w:p>
        </w:tc>
      </w:tr>
      <w:tr w:rsidR="004B3066" w14:paraId="7A3844C6" w14:textId="77777777" w:rsidTr="00CB49D3">
        <w:tc>
          <w:tcPr>
            <w:tcW w:w="1267" w:type="dxa"/>
          </w:tcPr>
          <w:p w14:paraId="58E8E611" w14:textId="77777777" w:rsidR="004B3066" w:rsidRDefault="004B3066" w:rsidP="004B3066">
            <w:pPr>
              <w:rPr>
                <w:noProof/>
              </w:rPr>
            </w:pPr>
            <w:r>
              <w:rPr>
                <w:noProof/>
              </w:rPr>
              <w:t>Reliability</w:t>
            </w:r>
          </w:p>
        </w:tc>
        <w:tc>
          <w:tcPr>
            <w:tcW w:w="1440" w:type="dxa"/>
          </w:tcPr>
          <w:p w14:paraId="79CEF6B6" w14:textId="77777777" w:rsidR="004B3066" w:rsidRDefault="004B3066" w:rsidP="004B3066">
            <w:pPr>
              <w:rPr>
                <w:noProof/>
              </w:rPr>
            </w:pPr>
            <w:r>
              <w:rPr>
                <w:noProof/>
              </w:rPr>
              <w:t>High</w:t>
            </w:r>
          </w:p>
        </w:tc>
        <w:tc>
          <w:tcPr>
            <w:tcW w:w="1297" w:type="dxa"/>
          </w:tcPr>
          <w:p w14:paraId="13DB8A79" w14:textId="77777777" w:rsidR="004B3066" w:rsidRDefault="004B3066" w:rsidP="004B3066">
            <w:pPr>
              <w:rPr>
                <w:noProof/>
              </w:rPr>
            </w:pPr>
            <w:r>
              <w:rPr>
                <w:noProof/>
              </w:rPr>
              <w:t>Low</w:t>
            </w:r>
          </w:p>
        </w:tc>
        <w:tc>
          <w:tcPr>
            <w:tcW w:w="925" w:type="dxa"/>
          </w:tcPr>
          <w:p w14:paraId="685BFC3A" w14:textId="77777777" w:rsidR="004B3066" w:rsidRDefault="004B3066" w:rsidP="004B3066">
            <w:pPr>
              <w:rPr>
                <w:noProof/>
              </w:rPr>
            </w:pPr>
            <w:r>
              <w:rPr>
                <w:noProof/>
              </w:rPr>
              <w:t>High</w:t>
            </w:r>
          </w:p>
        </w:tc>
        <w:tc>
          <w:tcPr>
            <w:tcW w:w="1045" w:type="dxa"/>
          </w:tcPr>
          <w:p w14:paraId="2BE826B9" w14:textId="77777777" w:rsidR="004B3066" w:rsidRDefault="004B3066" w:rsidP="004B3066">
            <w:pPr>
              <w:rPr>
                <w:noProof/>
              </w:rPr>
            </w:pPr>
            <w:r>
              <w:rPr>
                <w:noProof/>
              </w:rPr>
              <w:t>High</w:t>
            </w:r>
          </w:p>
        </w:tc>
        <w:tc>
          <w:tcPr>
            <w:tcW w:w="1099" w:type="dxa"/>
          </w:tcPr>
          <w:p w14:paraId="04223F08" w14:textId="77777777" w:rsidR="004B3066" w:rsidRDefault="004B3066" w:rsidP="004B3066">
            <w:pPr>
              <w:rPr>
                <w:noProof/>
              </w:rPr>
            </w:pPr>
            <w:r>
              <w:rPr>
                <w:noProof/>
              </w:rPr>
              <w:t>High</w:t>
            </w:r>
          </w:p>
        </w:tc>
        <w:tc>
          <w:tcPr>
            <w:tcW w:w="994" w:type="dxa"/>
          </w:tcPr>
          <w:p w14:paraId="30D8D5BF" w14:textId="77777777" w:rsidR="004B3066" w:rsidRDefault="004B3066" w:rsidP="004B3066">
            <w:pPr>
              <w:rPr>
                <w:noProof/>
              </w:rPr>
            </w:pPr>
            <w:r>
              <w:rPr>
                <w:noProof/>
              </w:rPr>
              <w:t>Med</w:t>
            </w:r>
          </w:p>
        </w:tc>
        <w:tc>
          <w:tcPr>
            <w:tcW w:w="994" w:type="dxa"/>
          </w:tcPr>
          <w:p w14:paraId="098CD0F0" w14:textId="77777777" w:rsidR="004B3066" w:rsidRDefault="004B3066" w:rsidP="004B3066">
            <w:pPr>
              <w:rPr>
                <w:noProof/>
              </w:rPr>
            </w:pPr>
            <w:r>
              <w:rPr>
                <w:noProof/>
              </w:rPr>
              <w:t>Med</w:t>
            </w:r>
          </w:p>
        </w:tc>
      </w:tr>
      <w:tr w:rsidR="004B3066" w14:paraId="512E6AC9" w14:textId="77777777" w:rsidTr="00CB49D3">
        <w:tc>
          <w:tcPr>
            <w:tcW w:w="1267" w:type="dxa"/>
          </w:tcPr>
          <w:p w14:paraId="5BB36BF8" w14:textId="77777777" w:rsidR="004B3066" w:rsidRDefault="004B3066" w:rsidP="004B3066">
            <w:pPr>
              <w:rPr>
                <w:noProof/>
              </w:rPr>
            </w:pPr>
            <w:r>
              <w:rPr>
                <w:noProof/>
              </w:rPr>
              <w:t>Power</w:t>
            </w:r>
          </w:p>
        </w:tc>
        <w:tc>
          <w:tcPr>
            <w:tcW w:w="1440" w:type="dxa"/>
          </w:tcPr>
          <w:p w14:paraId="0D41F5AB" w14:textId="77777777" w:rsidR="004B3066" w:rsidRDefault="004B3066" w:rsidP="004B3066">
            <w:pPr>
              <w:rPr>
                <w:noProof/>
              </w:rPr>
            </w:pPr>
            <w:r>
              <w:rPr>
                <w:noProof/>
              </w:rPr>
              <w:t>High</w:t>
            </w:r>
          </w:p>
        </w:tc>
        <w:tc>
          <w:tcPr>
            <w:tcW w:w="1297" w:type="dxa"/>
          </w:tcPr>
          <w:p w14:paraId="367A5C2A" w14:textId="77777777" w:rsidR="004B3066" w:rsidRDefault="004B3066" w:rsidP="004B3066">
            <w:pPr>
              <w:rPr>
                <w:noProof/>
              </w:rPr>
            </w:pPr>
            <w:r>
              <w:rPr>
                <w:noProof/>
              </w:rPr>
              <w:t>Med-High</w:t>
            </w:r>
          </w:p>
        </w:tc>
        <w:tc>
          <w:tcPr>
            <w:tcW w:w="925" w:type="dxa"/>
          </w:tcPr>
          <w:p w14:paraId="0F2E9632" w14:textId="77777777" w:rsidR="004B3066" w:rsidRDefault="004B3066" w:rsidP="004B3066">
            <w:pPr>
              <w:rPr>
                <w:noProof/>
              </w:rPr>
            </w:pPr>
            <w:r>
              <w:rPr>
                <w:noProof/>
              </w:rPr>
              <w:t>Med-High</w:t>
            </w:r>
          </w:p>
        </w:tc>
        <w:tc>
          <w:tcPr>
            <w:tcW w:w="1045" w:type="dxa"/>
          </w:tcPr>
          <w:p w14:paraId="0944B4F7" w14:textId="77777777" w:rsidR="004B3066" w:rsidRDefault="004B3066" w:rsidP="004B3066">
            <w:pPr>
              <w:rPr>
                <w:noProof/>
              </w:rPr>
            </w:pPr>
            <w:r>
              <w:rPr>
                <w:noProof/>
              </w:rPr>
              <w:t>Low</w:t>
            </w:r>
          </w:p>
        </w:tc>
        <w:tc>
          <w:tcPr>
            <w:tcW w:w="1099" w:type="dxa"/>
          </w:tcPr>
          <w:p w14:paraId="2BDF0F12" w14:textId="77777777" w:rsidR="004B3066" w:rsidRDefault="004B3066" w:rsidP="004B3066">
            <w:pPr>
              <w:rPr>
                <w:noProof/>
              </w:rPr>
            </w:pPr>
            <w:r>
              <w:rPr>
                <w:noProof/>
              </w:rPr>
              <w:t>Med</w:t>
            </w:r>
          </w:p>
        </w:tc>
        <w:tc>
          <w:tcPr>
            <w:tcW w:w="994" w:type="dxa"/>
          </w:tcPr>
          <w:p w14:paraId="2751E6E1" w14:textId="77777777" w:rsidR="004B3066" w:rsidRDefault="004B3066" w:rsidP="004B3066">
            <w:pPr>
              <w:rPr>
                <w:noProof/>
              </w:rPr>
            </w:pPr>
            <w:r>
              <w:rPr>
                <w:noProof/>
              </w:rPr>
              <w:t>Low</w:t>
            </w:r>
          </w:p>
        </w:tc>
        <w:tc>
          <w:tcPr>
            <w:tcW w:w="994" w:type="dxa"/>
          </w:tcPr>
          <w:p w14:paraId="0C130834" w14:textId="77777777" w:rsidR="004B3066" w:rsidRDefault="004B3066" w:rsidP="004B3066">
            <w:pPr>
              <w:rPr>
                <w:noProof/>
              </w:rPr>
            </w:pPr>
            <w:r>
              <w:rPr>
                <w:noProof/>
              </w:rPr>
              <w:t>Low</w:t>
            </w:r>
          </w:p>
        </w:tc>
      </w:tr>
      <w:tr w:rsidR="004B3066" w14:paraId="05268389" w14:textId="77777777" w:rsidTr="00CB49D3">
        <w:tc>
          <w:tcPr>
            <w:tcW w:w="1267" w:type="dxa"/>
          </w:tcPr>
          <w:p w14:paraId="7CC38E30" w14:textId="77777777" w:rsidR="004B3066" w:rsidRDefault="004B3066" w:rsidP="004B3066">
            <w:pPr>
              <w:rPr>
                <w:noProof/>
              </w:rPr>
            </w:pPr>
            <w:r>
              <w:rPr>
                <w:noProof/>
              </w:rPr>
              <w:t>Processing</w:t>
            </w:r>
          </w:p>
        </w:tc>
        <w:tc>
          <w:tcPr>
            <w:tcW w:w="1440" w:type="dxa"/>
          </w:tcPr>
          <w:p w14:paraId="7532BA3A" w14:textId="77777777" w:rsidR="004B3066" w:rsidRDefault="004B3066" w:rsidP="004B3066">
            <w:pPr>
              <w:rPr>
                <w:noProof/>
              </w:rPr>
            </w:pPr>
            <w:r>
              <w:rPr>
                <w:noProof/>
              </w:rPr>
              <w:t>Fast</w:t>
            </w:r>
          </w:p>
        </w:tc>
        <w:tc>
          <w:tcPr>
            <w:tcW w:w="1297" w:type="dxa"/>
          </w:tcPr>
          <w:p w14:paraId="361F2766" w14:textId="77777777" w:rsidR="004B3066" w:rsidRDefault="004B3066" w:rsidP="004B3066">
            <w:pPr>
              <w:rPr>
                <w:noProof/>
              </w:rPr>
            </w:pPr>
            <w:r>
              <w:rPr>
                <w:noProof/>
              </w:rPr>
              <w:t>Speed of sound limits</w:t>
            </w:r>
          </w:p>
        </w:tc>
        <w:tc>
          <w:tcPr>
            <w:tcW w:w="925" w:type="dxa"/>
          </w:tcPr>
          <w:p w14:paraId="64375649" w14:textId="77777777" w:rsidR="004B3066" w:rsidRDefault="004B3066" w:rsidP="004B3066">
            <w:pPr>
              <w:rPr>
                <w:noProof/>
              </w:rPr>
            </w:pPr>
            <w:r>
              <w:rPr>
                <w:noProof/>
              </w:rPr>
              <w:t>Fast</w:t>
            </w:r>
          </w:p>
        </w:tc>
        <w:tc>
          <w:tcPr>
            <w:tcW w:w="1045" w:type="dxa"/>
          </w:tcPr>
          <w:p w14:paraId="39F60D61" w14:textId="77777777" w:rsidR="004B3066" w:rsidRDefault="004B3066" w:rsidP="004B3066">
            <w:pPr>
              <w:rPr>
                <w:noProof/>
              </w:rPr>
            </w:pPr>
            <w:r>
              <w:rPr>
                <w:noProof/>
              </w:rPr>
              <w:t>Med</w:t>
            </w:r>
          </w:p>
        </w:tc>
        <w:tc>
          <w:tcPr>
            <w:tcW w:w="1099" w:type="dxa"/>
          </w:tcPr>
          <w:p w14:paraId="2F6C1A6E" w14:textId="77777777" w:rsidR="004B3066" w:rsidRDefault="004B3066" w:rsidP="004B3066">
            <w:pPr>
              <w:rPr>
                <w:noProof/>
              </w:rPr>
            </w:pPr>
            <w:r>
              <w:rPr>
                <w:noProof/>
              </w:rPr>
              <w:t>Fast</w:t>
            </w:r>
          </w:p>
        </w:tc>
        <w:tc>
          <w:tcPr>
            <w:tcW w:w="994" w:type="dxa"/>
          </w:tcPr>
          <w:p w14:paraId="613EBFC8" w14:textId="77777777" w:rsidR="004B3066" w:rsidRDefault="004B3066" w:rsidP="004B3066">
            <w:pPr>
              <w:rPr>
                <w:noProof/>
              </w:rPr>
            </w:pPr>
            <w:r>
              <w:rPr>
                <w:noProof/>
              </w:rPr>
              <w:t>Fast CPU needed</w:t>
            </w:r>
          </w:p>
        </w:tc>
        <w:tc>
          <w:tcPr>
            <w:tcW w:w="994" w:type="dxa"/>
          </w:tcPr>
          <w:p w14:paraId="3F5042FC" w14:textId="77777777" w:rsidR="004B3066" w:rsidRDefault="004B3066" w:rsidP="004B3066">
            <w:pPr>
              <w:rPr>
                <w:noProof/>
              </w:rPr>
            </w:pPr>
            <w:r>
              <w:rPr>
                <w:noProof/>
              </w:rPr>
              <w:t>Fast CPU needed</w:t>
            </w:r>
          </w:p>
        </w:tc>
      </w:tr>
      <w:tr w:rsidR="004B3066" w14:paraId="13D35E09" w14:textId="77777777" w:rsidTr="00CB49D3">
        <w:trPr>
          <w:trHeight w:val="698"/>
        </w:trPr>
        <w:tc>
          <w:tcPr>
            <w:tcW w:w="1267" w:type="dxa"/>
          </w:tcPr>
          <w:p w14:paraId="3190C4E9" w14:textId="77777777" w:rsidR="004B3066" w:rsidRDefault="004B3066" w:rsidP="004B3066">
            <w:pPr>
              <w:rPr>
                <w:noProof/>
              </w:rPr>
            </w:pPr>
            <w:r>
              <w:rPr>
                <w:noProof/>
              </w:rPr>
              <w:t>Rain influences</w:t>
            </w:r>
          </w:p>
        </w:tc>
        <w:tc>
          <w:tcPr>
            <w:tcW w:w="1440" w:type="dxa"/>
          </w:tcPr>
          <w:p w14:paraId="19DEE395" w14:textId="77777777" w:rsidR="004B3066" w:rsidRDefault="004B3066" w:rsidP="004B3066">
            <w:pPr>
              <w:rPr>
                <w:noProof/>
              </w:rPr>
            </w:pPr>
            <w:r>
              <w:rPr>
                <w:noProof/>
              </w:rPr>
              <w:t>No but reduces range</w:t>
            </w:r>
          </w:p>
        </w:tc>
        <w:tc>
          <w:tcPr>
            <w:tcW w:w="1297" w:type="dxa"/>
          </w:tcPr>
          <w:p w14:paraId="16CD82CE" w14:textId="77777777" w:rsidR="004B3066" w:rsidRDefault="004B3066" w:rsidP="004B3066">
            <w:pPr>
              <w:rPr>
                <w:noProof/>
              </w:rPr>
            </w:pPr>
            <w:r>
              <w:rPr>
                <w:noProof/>
              </w:rPr>
              <w:t>Yes</w:t>
            </w:r>
          </w:p>
        </w:tc>
        <w:tc>
          <w:tcPr>
            <w:tcW w:w="953" w:type="dxa"/>
          </w:tcPr>
          <w:p w14:paraId="651FCABC" w14:textId="77777777" w:rsidR="004B3066" w:rsidRDefault="004B3066" w:rsidP="004B3066">
            <w:pPr>
              <w:rPr>
                <w:noProof/>
              </w:rPr>
            </w:pPr>
            <w:r>
              <w:rPr>
                <w:noProof/>
              </w:rPr>
              <w:t>Yes</w:t>
            </w:r>
          </w:p>
        </w:tc>
        <w:tc>
          <w:tcPr>
            <w:tcW w:w="992" w:type="dxa"/>
          </w:tcPr>
          <w:p w14:paraId="0FB18D74" w14:textId="77777777" w:rsidR="004B3066" w:rsidRDefault="004B3066" w:rsidP="004B3066">
            <w:pPr>
              <w:rPr>
                <w:noProof/>
              </w:rPr>
            </w:pPr>
            <w:r>
              <w:rPr>
                <w:noProof/>
              </w:rPr>
              <w:t>Yes</w:t>
            </w:r>
          </w:p>
        </w:tc>
        <w:tc>
          <w:tcPr>
            <w:tcW w:w="1134" w:type="dxa"/>
          </w:tcPr>
          <w:p w14:paraId="298C57FC" w14:textId="77777777" w:rsidR="004B3066" w:rsidRDefault="004B3066" w:rsidP="004B3066">
            <w:pPr>
              <w:rPr>
                <w:noProof/>
              </w:rPr>
            </w:pPr>
            <w:r>
              <w:rPr>
                <w:noProof/>
              </w:rPr>
              <w:t>No but reduces range</w:t>
            </w:r>
          </w:p>
        </w:tc>
        <w:tc>
          <w:tcPr>
            <w:tcW w:w="992" w:type="dxa"/>
          </w:tcPr>
          <w:p w14:paraId="081824E9" w14:textId="77777777" w:rsidR="004B3066" w:rsidRDefault="004B3066" w:rsidP="004B3066">
            <w:pPr>
              <w:rPr>
                <w:noProof/>
              </w:rPr>
            </w:pPr>
            <w:r>
              <w:rPr>
                <w:noProof/>
              </w:rPr>
              <w:t>Yes</w:t>
            </w:r>
          </w:p>
        </w:tc>
        <w:tc>
          <w:tcPr>
            <w:tcW w:w="986" w:type="dxa"/>
          </w:tcPr>
          <w:p w14:paraId="214CA143" w14:textId="77777777" w:rsidR="004B3066" w:rsidRDefault="004B3066" w:rsidP="004B3066">
            <w:pPr>
              <w:rPr>
                <w:noProof/>
              </w:rPr>
            </w:pPr>
            <w:r>
              <w:rPr>
                <w:noProof/>
              </w:rPr>
              <w:t>Yes</w:t>
            </w:r>
          </w:p>
        </w:tc>
      </w:tr>
      <w:tr w:rsidR="004B3066" w14:paraId="49728C2B" w14:textId="77777777" w:rsidTr="00CB49D3">
        <w:trPr>
          <w:trHeight w:val="698"/>
        </w:trPr>
        <w:tc>
          <w:tcPr>
            <w:tcW w:w="1267" w:type="dxa"/>
          </w:tcPr>
          <w:p w14:paraId="2ECB38D1" w14:textId="77777777" w:rsidR="004B3066" w:rsidRDefault="004B3066" w:rsidP="004B3066">
            <w:pPr>
              <w:rPr>
                <w:noProof/>
              </w:rPr>
            </w:pPr>
            <w:r>
              <w:rPr>
                <w:noProof/>
              </w:rPr>
              <w:t>Dust influences</w:t>
            </w:r>
          </w:p>
        </w:tc>
        <w:tc>
          <w:tcPr>
            <w:tcW w:w="1440" w:type="dxa"/>
          </w:tcPr>
          <w:p w14:paraId="454F7095" w14:textId="77777777" w:rsidR="004B3066" w:rsidRDefault="004B3066" w:rsidP="004B3066">
            <w:pPr>
              <w:rPr>
                <w:noProof/>
              </w:rPr>
            </w:pPr>
            <w:r>
              <w:rPr>
                <w:noProof/>
              </w:rPr>
              <w:t>No</w:t>
            </w:r>
          </w:p>
        </w:tc>
        <w:tc>
          <w:tcPr>
            <w:tcW w:w="1297" w:type="dxa"/>
          </w:tcPr>
          <w:p w14:paraId="139EE8FC" w14:textId="77777777" w:rsidR="004B3066" w:rsidRDefault="004B3066" w:rsidP="004B3066">
            <w:pPr>
              <w:rPr>
                <w:noProof/>
              </w:rPr>
            </w:pPr>
            <w:r>
              <w:rPr>
                <w:noProof/>
              </w:rPr>
              <w:t>No</w:t>
            </w:r>
          </w:p>
        </w:tc>
        <w:tc>
          <w:tcPr>
            <w:tcW w:w="953" w:type="dxa"/>
          </w:tcPr>
          <w:p w14:paraId="525CD1C1" w14:textId="77777777" w:rsidR="004B3066" w:rsidRDefault="004B3066" w:rsidP="004B3066">
            <w:pPr>
              <w:rPr>
                <w:noProof/>
              </w:rPr>
            </w:pPr>
            <w:r>
              <w:rPr>
                <w:noProof/>
              </w:rPr>
              <w:t>Yes</w:t>
            </w:r>
          </w:p>
        </w:tc>
        <w:tc>
          <w:tcPr>
            <w:tcW w:w="992" w:type="dxa"/>
          </w:tcPr>
          <w:p w14:paraId="4DE7BA85" w14:textId="77777777" w:rsidR="004B3066" w:rsidRDefault="004B3066" w:rsidP="004B3066">
            <w:pPr>
              <w:rPr>
                <w:noProof/>
              </w:rPr>
            </w:pPr>
            <w:r>
              <w:rPr>
                <w:noProof/>
              </w:rPr>
              <w:t>Yes</w:t>
            </w:r>
          </w:p>
        </w:tc>
        <w:tc>
          <w:tcPr>
            <w:tcW w:w="1134" w:type="dxa"/>
          </w:tcPr>
          <w:p w14:paraId="4DEB5F40" w14:textId="77777777" w:rsidR="004B3066" w:rsidRDefault="004B3066" w:rsidP="004B3066">
            <w:pPr>
              <w:rPr>
                <w:noProof/>
              </w:rPr>
            </w:pPr>
            <w:r>
              <w:rPr>
                <w:noProof/>
              </w:rPr>
              <w:t>No but reduces range</w:t>
            </w:r>
          </w:p>
        </w:tc>
        <w:tc>
          <w:tcPr>
            <w:tcW w:w="992" w:type="dxa"/>
          </w:tcPr>
          <w:p w14:paraId="59B1F968" w14:textId="77777777" w:rsidR="004B3066" w:rsidRDefault="004B3066" w:rsidP="004B3066">
            <w:pPr>
              <w:rPr>
                <w:noProof/>
              </w:rPr>
            </w:pPr>
            <w:r>
              <w:rPr>
                <w:noProof/>
              </w:rPr>
              <w:t>Yes</w:t>
            </w:r>
          </w:p>
        </w:tc>
        <w:tc>
          <w:tcPr>
            <w:tcW w:w="986" w:type="dxa"/>
          </w:tcPr>
          <w:p w14:paraId="1BB9FED9" w14:textId="77777777" w:rsidR="004B3066" w:rsidRDefault="004B3066" w:rsidP="004B3066">
            <w:pPr>
              <w:rPr>
                <w:noProof/>
              </w:rPr>
            </w:pPr>
            <w:r>
              <w:rPr>
                <w:noProof/>
              </w:rPr>
              <w:t>Yes</w:t>
            </w:r>
          </w:p>
        </w:tc>
      </w:tr>
      <w:tr w:rsidR="004B3066" w14:paraId="25A164A9" w14:textId="77777777" w:rsidTr="00CB49D3">
        <w:trPr>
          <w:trHeight w:val="698"/>
        </w:trPr>
        <w:tc>
          <w:tcPr>
            <w:tcW w:w="1267" w:type="dxa"/>
          </w:tcPr>
          <w:p w14:paraId="4A783672" w14:textId="77777777" w:rsidR="004B3066" w:rsidRDefault="004B3066" w:rsidP="004B3066">
            <w:pPr>
              <w:rPr>
                <w:noProof/>
              </w:rPr>
            </w:pPr>
            <w:r>
              <w:rPr>
                <w:noProof/>
              </w:rPr>
              <w:t>Fog influences</w:t>
            </w:r>
          </w:p>
        </w:tc>
        <w:tc>
          <w:tcPr>
            <w:tcW w:w="1440" w:type="dxa"/>
          </w:tcPr>
          <w:p w14:paraId="00CD91AE" w14:textId="77777777" w:rsidR="004B3066" w:rsidRDefault="004B3066" w:rsidP="004B3066">
            <w:pPr>
              <w:rPr>
                <w:noProof/>
              </w:rPr>
            </w:pPr>
            <w:r>
              <w:rPr>
                <w:noProof/>
              </w:rPr>
              <w:t>No</w:t>
            </w:r>
          </w:p>
        </w:tc>
        <w:tc>
          <w:tcPr>
            <w:tcW w:w="1297" w:type="dxa"/>
          </w:tcPr>
          <w:p w14:paraId="695A60A7" w14:textId="77777777" w:rsidR="004B3066" w:rsidRDefault="004B3066" w:rsidP="004B3066">
            <w:pPr>
              <w:rPr>
                <w:noProof/>
              </w:rPr>
            </w:pPr>
            <w:r>
              <w:rPr>
                <w:noProof/>
              </w:rPr>
              <w:t>No</w:t>
            </w:r>
          </w:p>
        </w:tc>
        <w:tc>
          <w:tcPr>
            <w:tcW w:w="953" w:type="dxa"/>
          </w:tcPr>
          <w:p w14:paraId="4B3AD975" w14:textId="77777777" w:rsidR="004B3066" w:rsidRDefault="004B3066" w:rsidP="004B3066">
            <w:pPr>
              <w:rPr>
                <w:noProof/>
              </w:rPr>
            </w:pPr>
            <w:r>
              <w:rPr>
                <w:noProof/>
              </w:rPr>
              <w:t>Yes</w:t>
            </w:r>
          </w:p>
        </w:tc>
        <w:tc>
          <w:tcPr>
            <w:tcW w:w="992" w:type="dxa"/>
          </w:tcPr>
          <w:p w14:paraId="2BB54D4C" w14:textId="77777777" w:rsidR="004B3066" w:rsidRDefault="004B3066" w:rsidP="004B3066">
            <w:pPr>
              <w:rPr>
                <w:noProof/>
              </w:rPr>
            </w:pPr>
            <w:r>
              <w:rPr>
                <w:noProof/>
              </w:rPr>
              <w:t>Reduces range</w:t>
            </w:r>
          </w:p>
        </w:tc>
        <w:tc>
          <w:tcPr>
            <w:tcW w:w="1134" w:type="dxa"/>
          </w:tcPr>
          <w:p w14:paraId="656336BF" w14:textId="77777777" w:rsidR="004B3066" w:rsidRDefault="004B3066" w:rsidP="004B3066">
            <w:pPr>
              <w:rPr>
                <w:noProof/>
              </w:rPr>
            </w:pPr>
            <w:r>
              <w:rPr>
                <w:noProof/>
              </w:rPr>
              <w:t>Reduces range</w:t>
            </w:r>
          </w:p>
        </w:tc>
        <w:tc>
          <w:tcPr>
            <w:tcW w:w="992" w:type="dxa"/>
          </w:tcPr>
          <w:p w14:paraId="2A382AEF" w14:textId="77777777" w:rsidR="004B3066" w:rsidRDefault="004B3066" w:rsidP="004B3066">
            <w:pPr>
              <w:rPr>
                <w:noProof/>
              </w:rPr>
            </w:pPr>
            <w:r>
              <w:rPr>
                <w:noProof/>
              </w:rPr>
              <w:t>Yes</w:t>
            </w:r>
          </w:p>
        </w:tc>
        <w:tc>
          <w:tcPr>
            <w:tcW w:w="986" w:type="dxa"/>
          </w:tcPr>
          <w:p w14:paraId="47D3DBBB" w14:textId="77777777" w:rsidR="004B3066" w:rsidRDefault="004B3066" w:rsidP="004B3066">
            <w:pPr>
              <w:rPr>
                <w:noProof/>
              </w:rPr>
            </w:pPr>
            <w:r>
              <w:rPr>
                <w:noProof/>
              </w:rPr>
              <w:t>Yes</w:t>
            </w:r>
          </w:p>
        </w:tc>
      </w:tr>
      <w:tr w:rsidR="004B3066" w14:paraId="34366A15" w14:textId="77777777" w:rsidTr="00CB49D3">
        <w:trPr>
          <w:trHeight w:val="698"/>
        </w:trPr>
        <w:tc>
          <w:tcPr>
            <w:tcW w:w="1267" w:type="dxa"/>
          </w:tcPr>
          <w:p w14:paraId="3B9F6510" w14:textId="77777777" w:rsidR="004B3066" w:rsidRDefault="004B3066" w:rsidP="004B3066">
            <w:pPr>
              <w:rPr>
                <w:noProof/>
              </w:rPr>
            </w:pPr>
            <w:r>
              <w:rPr>
                <w:noProof/>
              </w:rPr>
              <w:t>Sound influences</w:t>
            </w:r>
          </w:p>
        </w:tc>
        <w:tc>
          <w:tcPr>
            <w:tcW w:w="1440" w:type="dxa"/>
          </w:tcPr>
          <w:p w14:paraId="6CF4DD18" w14:textId="77777777" w:rsidR="004B3066" w:rsidRDefault="004B3066" w:rsidP="004B3066">
            <w:pPr>
              <w:rPr>
                <w:noProof/>
              </w:rPr>
            </w:pPr>
            <w:r>
              <w:rPr>
                <w:noProof/>
              </w:rPr>
              <w:t>No</w:t>
            </w:r>
          </w:p>
        </w:tc>
        <w:tc>
          <w:tcPr>
            <w:tcW w:w="1297" w:type="dxa"/>
          </w:tcPr>
          <w:p w14:paraId="08D2CA19" w14:textId="77777777" w:rsidR="004B3066" w:rsidRDefault="004B3066" w:rsidP="004B3066">
            <w:pPr>
              <w:rPr>
                <w:noProof/>
              </w:rPr>
            </w:pPr>
            <w:r>
              <w:rPr>
                <w:noProof/>
              </w:rPr>
              <w:t>If High pitch</w:t>
            </w:r>
          </w:p>
        </w:tc>
        <w:tc>
          <w:tcPr>
            <w:tcW w:w="953" w:type="dxa"/>
          </w:tcPr>
          <w:p w14:paraId="199FD59C" w14:textId="77777777" w:rsidR="004B3066" w:rsidRDefault="004B3066" w:rsidP="004B3066">
            <w:pPr>
              <w:rPr>
                <w:noProof/>
              </w:rPr>
            </w:pPr>
            <w:r>
              <w:rPr>
                <w:noProof/>
              </w:rPr>
              <w:t>No</w:t>
            </w:r>
          </w:p>
        </w:tc>
        <w:tc>
          <w:tcPr>
            <w:tcW w:w="992" w:type="dxa"/>
          </w:tcPr>
          <w:p w14:paraId="23D281D0" w14:textId="77777777" w:rsidR="004B3066" w:rsidRDefault="004B3066" w:rsidP="004B3066">
            <w:pPr>
              <w:rPr>
                <w:noProof/>
              </w:rPr>
            </w:pPr>
            <w:r>
              <w:rPr>
                <w:noProof/>
              </w:rPr>
              <w:t>No</w:t>
            </w:r>
          </w:p>
        </w:tc>
        <w:tc>
          <w:tcPr>
            <w:tcW w:w="1134" w:type="dxa"/>
          </w:tcPr>
          <w:p w14:paraId="5DCACE9E" w14:textId="77777777" w:rsidR="004B3066" w:rsidRDefault="004B3066" w:rsidP="004B3066">
            <w:pPr>
              <w:rPr>
                <w:noProof/>
              </w:rPr>
            </w:pPr>
            <w:r>
              <w:rPr>
                <w:noProof/>
              </w:rPr>
              <w:t>No</w:t>
            </w:r>
          </w:p>
        </w:tc>
        <w:tc>
          <w:tcPr>
            <w:tcW w:w="992" w:type="dxa"/>
          </w:tcPr>
          <w:p w14:paraId="48657D3B" w14:textId="77777777" w:rsidR="004B3066" w:rsidRDefault="004B3066" w:rsidP="004B3066">
            <w:pPr>
              <w:rPr>
                <w:noProof/>
              </w:rPr>
            </w:pPr>
            <w:r>
              <w:rPr>
                <w:noProof/>
              </w:rPr>
              <w:t>No</w:t>
            </w:r>
          </w:p>
        </w:tc>
        <w:tc>
          <w:tcPr>
            <w:tcW w:w="986" w:type="dxa"/>
          </w:tcPr>
          <w:p w14:paraId="7882279B" w14:textId="77777777" w:rsidR="004B3066" w:rsidRDefault="004B3066" w:rsidP="004B3066">
            <w:pPr>
              <w:rPr>
                <w:noProof/>
              </w:rPr>
            </w:pPr>
            <w:r>
              <w:rPr>
                <w:noProof/>
              </w:rPr>
              <w:t>No</w:t>
            </w:r>
          </w:p>
        </w:tc>
      </w:tr>
      <w:tr w:rsidR="004B3066" w14:paraId="31867696" w14:textId="77777777" w:rsidTr="00CB49D3">
        <w:trPr>
          <w:trHeight w:val="698"/>
        </w:trPr>
        <w:tc>
          <w:tcPr>
            <w:tcW w:w="1267" w:type="dxa"/>
          </w:tcPr>
          <w:p w14:paraId="26907C60" w14:textId="77777777" w:rsidR="004B3066" w:rsidRDefault="004B3066" w:rsidP="004B3066">
            <w:pPr>
              <w:rPr>
                <w:noProof/>
              </w:rPr>
            </w:pPr>
            <w:r>
              <w:rPr>
                <w:noProof/>
              </w:rPr>
              <w:t>Light influences</w:t>
            </w:r>
          </w:p>
        </w:tc>
        <w:tc>
          <w:tcPr>
            <w:tcW w:w="1440" w:type="dxa"/>
          </w:tcPr>
          <w:p w14:paraId="10003310" w14:textId="77777777" w:rsidR="004B3066" w:rsidRDefault="004B3066" w:rsidP="004B3066">
            <w:pPr>
              <w:rPr>
                <w:noProof/>
              </w:rPr>
            </w:pPr>
            <w:r>
              <w:rPr>
                <w:noProof/>
              </w:rPr>
              <w:t>No</w:t>
            </w:r>
          </w:p>
        </w:tc>
        <w:tc>
          <w:tcPr>
            <w:tcW w:w="1297" w:type="dxa"/>
          </w:tcPr>
          <w:p w14:paraId="72B3AB86" w14:textId="77777777" w:rsidR="004B3066" w:rsidRDefault="004B3066" w:rsidP="004B3066">
            <w:pPr>
              <w:rPr>
                <w:noProof/>
              </w:rPr>
            </w:pPr>
            <w:r>
              <w:rPr>
                <w:noProof/>
              </w:rPr>
              <w:t>No</w:t>
            </w:r>
          </w:p>
        </w:tc>
        <w:tc>
          <w:tcPr>
            <w:tcW w:w="953" w:type="dxa"/>
          </w:tcPr>
          <w:p w14:paraId="71C83527" w14:textId="77777777" w:rsidR="004B3066" w:rsidRDefault="004B3066" w:rsidP="004B3066">
            <w:pPr>
              <w:rPr>
                <w:noProof/>
              </w:rPr>
            </w:pPr>
            <w:r>
              <w:rPr>
                <w:noProof/>
              </w:rPr>
              <w:t>No</w:t>
            </w:r>
          </w:p>
        </w:tc>
        <w:tc>
          <w:tcPr>
            <w:tcW w:w="992" w:type="dxa"/>
          </w:tcPr>
          <w:p w14:paraId="28AC1494" w14:textId="77777777" w:rsidR="004B3066" w:rsidRDefault="004B3066" w:rsidP="004B3066">
            <w:pPr>
              <w:rPr>
                <w:noProof/>
              </w:rPr>
            </w:pPr>
            <w:r>
              <w:rPr>
                <w:noProof/>
              </w:rPr>
              <w:t>Direct sun</w:t>
            </w:r>
          </w:p>
        </w:tc>
        <w:tc>
          <w:tcPr>
            <w:tcW w:w="1134" w:type="dxa"/>
          </w:tcPr>
          <w:p w14:paraId="6C9E2B88" w14:textId="77777777" w:rsidR="004B3066" w:rsidRDefault="004B3066" w:rsidP="004B3066">
            <w:pPr>
              <w:rPr>
                <w:noProof/>
              </w:rPr>
            </w:pPr>
            <w:r>
              <w:rPr>
                <w:noProof/>
              </w:rPr>
              <w:t>Direct sun</w:t>
            </w:r>
          </w:p>
        </w:tc>
        <w:tc>
          <w:tcPr>
            <w:tcW w:w="992" w:type="dxa"/>
          </w:tcPr>
          <w:p w14:paraId="0AF90256" w14:textId="77777777" w:rsidR="004B3066" w:rsidRDefault="004B3066" w:rsidP="004B3066">
            <w:pPr>
              <w:rPr>
                <w:noProof/>
              </w:rPr>
            </w:pPr>
            <w:r>
              <w:rPr>
                <w:noProof/>
              </w:rPr>
              <w:t>Lens flare</w:t>
            </w:r>
          </w:p>
        </w:tc>
        <w:tc>
          <w:tcPr>
            <w:tcW w:w="986" w:type="dxa"/>
          </w:tcPr>
          <w:p w14:paraId="0DDB4F86" w14:textId="77777777" w:rsidR="004B3066" w:rsidRDefault="004B3066" w:rsidP="004B3066">
            <w:pPr>
              <w:rPr>
                <w:noProof/>
              </w:rPr>
            </w:pPr>
            <w:r>
              <w:rPr>
                <w:noProof/>
              </w:rPr>
              <w:t>Lens flare</w:t>
            </w:r>
          </w:p>
        </w:tc>
      </w:tr>
      <w:tr w:rsidR="004B3066" w14:paraId="48822CF2" w14:textId="77777777" w:rsidTr="00CB49D3">
        <w:trPr>
          <w:trHeight w:val="698"/>
        </w:trPr>
        <w:tc>
          <w:tcPr>
            <w:tcW w:w="1267" w:type="dxa"/>
          </w:tcPr>
          <w:p w14:paraId="0E802718" w14:textId="77777777" w:rsidR="004B3066" w:rsidRDefault="004B3066" w:rsidP="004B3066">
            <w:pPr>
              <w:rPr>
                <w:noProof/>
              </w:rPr>
            </w:pPr>
            <w:r>
              <w:rPr>
                <w:noProof/>
              </w:rPr>
              <w:t>Temp influences</w:t>
            </w:r>
          </w:p>
        </w:tc>
        <w:tc>
          <w:tcPr>
            <w:tcW w:w="1440" w:type="dxa"/>
          </w:tcPr>
          <w:p w14:paraId="65688BF3" w14:textId="77777777" w:rsidR="004B3066" w:rsidRDefault="004B3066" w:rsidP="004B3066">
            <w:pPr>
              <w:rPr>
                <w:noProof/>
              </w:rPr>
            </w:pPr>
            <w:r>
              <w:rPr>
                <w:noProof/>
              </w:rPr>
              <w:t>No</w:t>
            </w:r>
          </w:p>
        </w:tc>
        <w:tc>
          <w:tcPr>
            <w:tcW w:w="1297" w:type="dxa"/>
          </w:tcPr>
          <w:p w14:paraId="76CDC702" w14:textId="77777777" w:rsidR="004B3066" w:rsidRDefault="004B3066" w:rsidP="004B3066">
            <w:pPr>
              <w:rPr>
                <w:noProof/>
              </w:rPr>
            </w:pPr>
            <w:r>
              <w:rPr>
                <w:noProof/>
              </w:rPr>
              <w:t>Yes</w:t>
            </w:r>
          </w:p>
        </w:tc>
        <w:tc>
          <w:tcPr>
            <w:tcW w:w="953" w:type="dxa"/>
          </w:tcPr>
          <w:p w14:paraId="4F58A0D8" w14:textId="77777777" w:rsidR="004B3066" w:rsidRDefault="004B3066" w:rsidP="004B3066">
            <w:pPr>
              <w:rPr>
                <w:noProof/>
              </w:rPr>
            </w:pPr>
            <w:r>
              <w:rPr>
                <w:noProof/>
              </w:rPr>
              <w:t>No</w:t>
            </w:r>
          </w:p>
        </w:tc>
        <w:tc>
          <w:tcPr>
            <w:tcW w:w="992" w:type="dxa"/>
          </w:tcPr>
          <w:p w14:paraId="161F67E5" w14:textId="77777777" w:rsidR="004B3066" w:rsidRDefault="004B3066" w:rsidP="004B3066">
            <w:pPr>
              <w:rPr>
                <w:noProof/>
              </w:rPr>
            </w:pPr>
            <w:r>
              <w:rPr>
                <w:noProof/>
              </w:rPr>
              <w:t>Can reduce contrast</w:t>
            </w:r>
          </w:p>
        </w:tc>
        <w:tc>
          <w:tcPr>
            <w:tcW w:w="1134" w:type="dxa"/>
          </w:tcPr>
          <w:p w14:paraId="4DE18579" w14:textId="77777777" w:rsidR="004B3066" w:rsidRDefault="004B3066" w:rsidP="004B3066">
            <w:pPr>
              <w:rPr>
                <w:noProof/>
              </w:rPr>
            </w:pPr>
            <w:r>
              <w:rPr>
                <w:noProof/>
              </w:rPr>
              <w:t>Can reduce contrast</w:t>
            </w:r>
          </w:p>
        </w:tc>
        <w:tc>
          <w:tcPr>
            <w:tcW w:w="992" w:type="dxa"/>
          </w:tcPr>
          <w:p w14:paraId="5FCA3F28" w14:textId="77777777" w:rsidR="004B3066" w:rsidRDefault="004B3066" w:rsidP="004B3066">
            <w:pPr>
              <w:rPr>
                <w:noProof/>
              </w:rPr>
            </w:pPr>
            <w:r>
              <w:rPr>
                <w:noProof/>
              </w:rPr>
              <w:t>No</w:t>
            </w:r>
          </w:p>
        </w:tc>
        <w:tc>
          <w:tcPr>
            <w:tcW w:w="986" w:type="dxa"/>
          </w:tcPr>
          <w:p w14:paraId="6CE5D751" w14:textId="77777777" w:rsidR="004B3066" w:rsidRDefault="004B3066" w:rsidP="004B3066">
            <w:pPr>
              <w:rPr>
                <w:noProof/>
              </w:rPr>
            </w:pPr>
            <w:r>
              <w:rPr>
                <w:noProof/>
              </w:rPr>
              <w:t>No</w:t>
            </w:r>
          </w:p>
        </w:tc>
      </w:tr>
      <w:tr w:rsidR="004B3066" w14:paraId="774DE6E3" w14:textId="77777777" w:rsidTr="00CB49D3">
        <w:trPr>
          <w:trHeight w:val="698"/>
        </w:trPr>
        <w:tc>
          <w:tcPr>
            <w:tcW w:w="1267" w:type="dxa"/>
          </w:tcPr>
          <w:p w14:paraId="450316C2" w14:textId="77777777" w:rsidR="004B3066" w:rsidRDefault="004B3066" w:rsidP="004B3066">
            <w:pPr>
              <w:rPr>
                <w:noProof/>
              </w:rPr>
            </w:pPr>
            <w:r>
              <w:rPr>
                <w:noProof/>
              </w:rPr>
              <w:t>Other influences</w:t>
            </w:r>
          </w:p>
        </w:tc>
        <w:tc>
          <w:tcPr>
            <w:tcW w:w="1440" w:type="dxa"/>
          </w:tcPr>
          <w:p w14:paraId="228CD7F6" w14:textId="77777777" w:rsidR="004B3066" w:rsidRDefault="004B3066" w:rsidP="004B3066">
            <w:pPr>
              <w:rPr>
                <w:noProof/>
              </w:rPr>
            </w:pPr>
          </w:p>
        </w:tc>
        <w:tc>
          <w:tcPr>
            <w:tcW w:w="1297" w:type="dxa"/>
          </w:tcPr>
          <w:p w14:paraId="1045B6C9" w14:textId="77777777" w:rsidR="004B3066" w:rsidRDefault="004B3066" w:rsidP="004B3066">
            <w:pPr>
              <w:rPr>
                <w:noProof/>
              </w:rPr>
            </w:pPr>
            <w:r>
              <w:rPr>
                <w:noProof/>
              </w:rPr>
              <w:t>Echoes Wind</w:t>
            </w:r>
          </w:p>
        </w:tc>
        <w:tc>
          <w:tcPr>
            <w:tcW w:w="953" w:type="dxa"/>
          </w:tcPr>
          <w:p w14:paraId="5D81FC42" w14:textId="77777777" w:rsidR="004B3066" w:rsidRDefault="004B3066" w:rsidP="004B3066">
            <w:pPr>
              <w:rPr>
                <w:noProof/>
              </w:rPr>
            </w:pPr>
            <w:r>
              <w:rPr>
                <w:noProof/>
              </w:rPr>
              <w:t>Snow</w:t>
            </w:r>
          </w:p>
        </w:tc>
        <w:tc>
          <w:tcPr>
            <w:tcW w:w="992" w:type="dxa"/>
          </w:tcPr>
          <w:p w14:paraId="5EB75581" w14:textId="77777777" w:rsidR="004B3066" w:rsidRDefault="004B3066" w:rsidP="004B3066">
            <w:pPr>
              <w:rPr>
                <w:noProof/>
              </w:rPr>
            </w:pPr>
            <w:r>
              <w:rPr>
                <w:noProof/>
              </w:rPr>
              <w:t>Snow</w:t>
            </w:r>
          </w:p>
        </w:tc>
        <w:tc>
          <w:tcPr>
            <w:tcW w:w="1134" w:type="dxa"/>
          </w:tcPr>
          <w:p w14:paraId="3A58146C" w14:textId="77777777" w:rsidR="004B3066" w:rsidRDefault="004B3066" w:rsidP="004B3066">
            <w:pPr>
              <w:rPr>
                <w:noProof/>
              </w:rPr>
            </w:pPr>
          </w:p>
        </w:tc>
        <w:tc>
          <w:tcPr>
            <w:tcW w:w="992" w:type="dxa"/>
          </w:tcPr>
          <w:p w14:paraId="601455EA" w14:textId="77777777" w:rsidR="004B3066" w:rsidRDefault="004B3066" w:rsidP="004B3066">
            <w:pPr>
              <w:rPr>
                <w:noProof/>
              </w:rPr>
            </w:pPr>
            <w:r>
              <w:rPr>
                <w:noProof/>
              </w:rPr>
              <w:t>Wind</w:t>
            </w:r>
          </w:p>
        </w:tc>
        <w:tc>
          <w:tcPr>
            <w:tcW w:w="986" w:type="dxa"/>
          </w:tcPr>
          <w:p w14:paraId="0730D451" w14:textId="77777777" w:rsidR="004B3066" w:rsidRDefault="004B3066" w:rsidP="004B3066">
            <w:pPr>
              <w:rPr>
                <w:noProof/>
              </w:rPr>
            </w:pPr>
            <w:r>
              <w:rPr>
                <w:noProof/>
              </w:rPr>
              <w:t>Wind</w:t>
            </w:r>
          </w:p>
        </w:tc>
      </w:tr>
      <w:tr w:rsidR="004B3066" w14:paraId="7F69C1A8" w14:textId="77777777" w:rsidTr="00CB49D3">
        <w:trPr>
          <w:trHeight w:val="698"/>
        </w:trPr>
        <w:tc>
          <w:tcPr>
            <w:tcW w:w="1267" w:type="dxa"/>
          </w:tcPr>
          <w:p w14:paraId="029F8CE7" w14:textId="77777777" w:rsidR="004B3066" w:rsidRDefault="004B3066" w:rsidP="004B3066">
            <w:pPr>
              <w:rPr>
                <w:noProof/>
              </w:rPr>
            </w:pPr>
            <w:r>
              <w:rPr>
                <w:noProof/>
              </w:rPr>
              <w:t>Classifies object</w:t>
            </w:r>
          </w:p>
        </w:tc>
        <w:tc>
          <w:tcPr>
            <w:tcW w:w="1440" w:type="dxa"/>
          </w:tcPr>
          <w:p w14:paraId="3DED25E7" w14:textId="77777777" w:rsidR="004B3066" w:rsidRDefault="004B3066" w:rsidP="004B3066">
            <w:pPr>
              <w:rPr>
                <w:noProof/>
              </w:rPr>
            </w:pPr>
            <w:r>
              <w:rPr>
                <w:noProof/>
              </w:rPr>
              <w:t>No</w:t>
            </w:r>
          </w:p>
        </w:tc>
        <w:tc>
          <w:tcPr>
            <w:tcW w:w="1297" w:type="dxa"/>
          </w:tcPr>
          <w:p w14:paraId="4DD3DA4C" w14:textId="77777777" w:rsidR="004B3066" w:rsidRDefault="004B3066" w:rsidP="004B3066">
            <w:pPr>
              <w:rPr>
                <w:noProof/>
              </w:rPr>
            </w:pPr>
            <w:r>
              <w:rPr>
                <w:noProof/>
              </w:rPr>
              <w:t>No</w:t>
            </w:r>
          </w:p>
        </w:tc>
        <w:tc>
          <w:tcPr>
            <w:tcW w:w="953" w:type="dxa"/>
          </w:tcPr>
          <w:p w14:paraId="536A7C1C" w14:textId="77777777" w:rsidR="004B3066" w:rsidRDefault="004B3066" w:rsidP="004B3066">
            <w:pPr>
              <w:rPr>
                <w:noProof/>
              </w:rPr>
            </w:pPr>
            <w:r>
              <w:rPr>
                <w:noProof/>
              </w:rPr>
              <w:t>In single plane</w:t>
            </w:r>
          </w:p>
        </w:tc>
        <w:tc>
          <w:tcPr>
            <w:tcW w:w="992" w:type="dxa"/>
          </w:tcPr>
          <w:p w14:paraId="37282A98" w14:textId="77777777" w:rsidR="004B3066" w:rsidRDefault="004B3066" w:rsidP="004B3066">
            <w:pPr>
              <w:rPr>
                <w:noProof/>
              </w:rPr>
            </w:pPr>
            <w:r>
              <w:rPr>
                <w:noProof/>
              </w:rPr>
              <w:t>Yes</w:t>
            </w:r>
          </w:p>
        </w:tc>
        <w:tc>
          <w:tcPr>
            <w:tcW w:w="1134" w:type="dxa"/>
          </w:tcPr>
          <w:p w14:paraId="1AF6DCB1" w14:textId="77777777" w:rsidR="004B3066" w:rsidRDefault="004B3066" w:rsidP="004B3066">
            <w:pPr>
              <w:rPr>
                <w:noProof/>
              </w:rPr>
            </w:pPr>
            <w:r>
              <w:rPr>
                <w:noProof/>
              </w:rPr>
              <w:t>Yes</w:t>
            </w:r>
          </w:p>
        </w:tc>
        <w:tc>
          <w:tcPr>
            <w:tcW w:w="992" w:type="dxa"/>
          </w:tcPr>
          <w:p w14:paraId="0B7D331E" w14:textId="77777777" w:rsidR="004B3066" w:rsidRDefault="004B3066" w:rsidP="004B3066">
            <w:pPr>
              <w:rPr>
                <w:noProof/>
              </w:rPr>
            </w:pPr>
            <w:r>
              <w:rPr>
                <w:noProof/>
              </w:rPr>
              <w:t>Yes</w:t>
            </w:r>
          </w:p>
        </w:tc>
        <w:tc>
          <w:tcPr>
            <w:tcW w:w="986" w:type="dxa"/>
          </w:tcPr>
          <w:p w14:paraId="5D1EBDF1" w14:textId="77777777" w:rsidR="004B3066" w:rsidRDefault="004B3066" w:rsidP="004B3066">
            <w:pPr>
              <w:rPr>
                <w:noProof/>
              </w:rPr>
            </w:pPr>
            <w:r>
              <w:rPr>
                <w:noProof/>
              </w:rPr>
              <w:t>Yes</w:t>
            </w:r>
          </w:p>
        </w:tc>
      </w:tr>
      <w:tr w:rsidR="004B3066" w14:paraId="5D32B9AC" w14:textId="77777777" w:rsidTr="00CB49D3">
        <w:trPr>
          <w:trHeight w:val="698"/>
        </w:trPr>
        <w:tc>
          <w:tcPr>
            <w:tcW w:w="1267" w:type="dxa"/>
          </w:tcPr>
          <w:p w14:paraId="17373495" w14:textId="77777777" w:rsidR="004B3066" w:rsidRDefault="004B3066" w:rsidP="004B3066">
            <w:pPr>
              <w:rPr>
                <w:noProof/>
              </w:rPr>
            </w:pPr>
            <w:r>
              <w:rPr>
                <w:noProof/>
              </w:rPr>
              <w:t>Light required</w:t>
            </w:r>
          </w:p>
        </w:tc>
        <w:tc>
          <w:tcPr>
            <w:tcW w:w="1440" w:type="dxa"/>
          </w:tcPr>
          <w:p w14:paraId="3BE8F6FF" w14:textId="77777777" w:rsidR="004B3066" w:rsidRDefault="004B3066" w:rsidP="004B3066">
            <w:pPr>
              <w:rPr>
                <w:noProof/>
              </w:rPr>
            </w:pPr>
            <w:r>
              <w:rPr>
                <w:noProof/>
              </w:rPr>
              <w:t>No</w:t>
            </w:r>
          </w:p>
        </w:tc>
        <w:tc>
          <w:tcPr>
            <w:tcW w:w="1297" w:type="dxa"/>
          </w:tcPr>
          <w:p w14:paraId="73585752" w14:textId="77777777" w:rsidR="004B3066" w:rsidRDefault="004B3066" w:rsidP="004B3066">
            <w:pPr>
              <w:rPr>
                <w:noProof/>
              </w:rPr>
            </w:pPr>
            <w:r>
              <w:rPr>
                <w:noProof/>
              </w:rPr>
              <w:t>No</w:t>
            </w:r>
          </w:p>
        </w:tc>
        <w:tc>
          <w:tcPr>
            <w:tcW w:w="953" w:type="dxa"/>
          </w:tcPr>
          <w:p w14:paraId="1F1AD7F5" w14:textId="77777777" w:rsidR="004B3066" w:rsidRDefault="004B3066" w:rsidP="004B3066">
            <w:pPr>
              <w:rPr>
                <w:noProof/>
              </w:rPr>
            </w:pPr>
            <w:r>
              <w:rPr>
                <w:noProof/>
              </w:rPr>
              <w:t>No</w:t>
            </w:r>
          </w:p>
        </w:tc>
        <w:tc>
          <w:tcPr>
            <w:tcW w:w="992" w:type="dxa"/>
          </w:tcPr>
          <w:p w14:paraId="63DB8C85" w14:textId="77777777" w:rsidR="004B3066" w:rsidRDefault="004B3066" w:rsidP="004B3066">
            <w:pPr>
              <w:rPr>
                <w:noProof/>
              </w:rPr>
            </w:pPr>
            <w:r>
              <w:rPr>
                <w:noProof/>
              </w:rPr>
              <w:t>No</w:t>
            </w:r>
          </w:p>
        </w:tc>
        <w:tc>
          <w:tcPr>
            <w:tcW w:w="1134" w:type="dxa"/>
          </w:tcPr>
          <w:p w14:paraId="78AAC532" w14:textId="77777777" w:rsidR="004B3066" w:rsidRDefault="004B3066" w:rsidP="004B3066">
            <w:pPr>
              <w:rPr>
                <w:noProof/>
              </w:rPr>
            </w:pPr>
            <w:r>
              <w:rPr>
                <w:noProof/>
              </w:rPr>
              <w:t>No</w:t>
            </w:r>
          </w:p>
        </w:tc>
        <w:tc>
          <w:tcPr>
            <w:tcW w:w="992" w:type="dxa"/>
          </w:tcPr>
          <w:p w14:paraId="4A5C0B2C" w14:textId="77777777" w:rsidR="004B3066" w:rsidRDefault="004B3066" w:rsidP="004B3066">
            <w:pPr>
              <w:rPr>
                <w:noProof/>
              </w:rPr>
            </w:pPr>
            <w:r>
              <w:rPr>
                <w:noProof/>
              </w:rPr>
              <w:t>Yes</w:t>
            </w:r>
          </w:p>
        </w:tc>
        <w:tc>
          <w:tcPr>
            <w:tcW w:w="986" w:type="dxa"/>
          </w:tcPr>
          <w:p w14:paraId="48256223" w14:textId="77777777" w:rsidR="004B3066" w:rsidRDefault="004B3066" w:rsidP="004B3066">
            <w:pPr>
              <w:rPr>
                <w:noProof/>
              </w:rPr>
            </w:pPr>
            <w:r>
              <w:rPr>
                <w:noProof/>
              </w:rPr>
              <w:t>Yes</w:t>
            </w:r>
          </w:p>
        </w:tc>
      </w:tr>
      <w:tr w:rsidR="004B3066" w14:paraId="505B0561" w14:textId="77777777" w:rsidTr="00CB49D3">
        <w:trPr>
          <w:trHeight w:val="698"/>
        </w:trPr>
        <w:tc>
          <w:tcPr>
            <w:tcW w:w="1267" w:type="dxa"/>
          </w:tcPr>
          <w:p w14:paraId="7E09D6F8" w14:textId="77777777" w:rsidR="004B3066" w:rsidRDefault="004B3066" w:rsidP="004B3066">
            <w:pPr>
              <w:rPr>
                <w:noProof/>
              </w:rPr>
            </w:pPr>
            <w:r>
              <w:rPr>
                <w:noProof/>
              </w:rPr>
              <w:t>Single point Reliability</w:t>
            </w:r>
          </w:p>
        </w:tc>
        <w:tc>
          <w:tcPr>
            <w:tcW w:w="1440" w:type="dxa"/>
          </w:tcPr>
          <w:p w14:paraId="5A88DFFA" w14:textId="77777777" w:rsidR="004B3066" w:rsidRDefault="004B3066" w:rsidP="004B3066">
            <w:pPr>
              <w:rPr>
                <w:noProof/>
              </w:rPr>
            </w:pPr>
            <w:r>
              <w:rPr>
                <w:noProof/>
              </w:rPr>
              <w:t>No</w:t>
            </w:r>
          </w:p>
        </w:tc>
        <w:tc>
          <w:tcPr>
            <w:tcW w:w="1297" w:type="dxa"/>
          </w:tcPr>
          <w:p w14:paraId="50056BA3" w14:textId="77777777" w:rsidR="004B3066" w:rsidRDefault="004B3066" w:rsidP="004B3066">
            <w:pPr>
              <w:rPr>
                <w:noProof/>
              </w:rPr>
            </w:pPr>
            <w:r>
              <w:rPr>
                <w:noProof/>
              </w:rPr>
              <w:t>No</w:t>
            </w:r>
          </w:p>
        </w:tc>
        <w:tc>
          <w:tcPr>
            <w:tcW w:w="953" w:type="dxa"/>
          </w:tcPr>
          <w:p w14:paraId="7AFF22AE" w14:textId="77777777" w:rsidR="004B3066" w:rsidRDefault="004B3066" w:rsidP="004B3066">
            <w:pPr>
              <w:rPr>
                <w:noProof/>
              </w:rPr>
            </w:pPr>
            <w:r>
              <w:rPr>
                <w:noProof/>
              </w:rPr>
              <w:t>-</w:t>
            </w:r>
          </w:p>
        </w:tc>
        <w:tc>
          <w:tcPr>
            <w:tcW w:w="992" w:type="dxa"/>
          </w:tcPr>
          <w:p w14:paraId="28E25E94" w14:textId="77777777" w:rsidR="004B3066" w:rsidRDefault="004B3066" w:rsidP="004B3066">
            <w:pPr>
              <w:rPr>
                <w:noProof/>
              </w:rPr>
            </w:pPr>
            <w:r>
              <w:rPr>
                <w:noProof/>
              </w:rPr>
              <w:t>-</w:t>
            </w:r>
          </w:p>
        </w:tc>
        <w:tc>
          <w:tcPr>
            <w:tcW w:w="1134" w:type="dxa"/>
          </w:tcPr>
          <w:p w14:paraId="0F5326DD" w14:textId="77777777" w:rsidR="004B3066" w:rsidRDefault="004B3066" w:rsidP="004B3066">
            <w:pPr>
              <w:rPr>
                <w:noProof/>
              </w:rPr>
            </w:pPr>
            <w:r>
              <w:rPr>
                <w:noProof/>
              </w:rPr>
              <w:t>-</w:t>
            </w:r>
          </w:p>
        </w:tc>
        <w:tc>
          <w:tcPr>
            <w:tcW w:w="992" w:type="dxa"/>
          </w:tcPr>
          <w:p w14:paraId="0406B0A0" w14:textId="77777777" w:rsidR="004B3066" w:rsidRDefault="004B3066" w:rsidP="004B3066">
            <w:pPr>
              <w:rPr>
                <w:noProof/>
              </w:rPr>
            </w:pPr>
            <w:r>
              <w:rPr>
                <w:noProof/>
              </w:rPr>
              <w:t>-</w:t>
            </w:r>
          </w:p>
        </w:tc>
        <w:tc>
          <w:tcPr>
            <w:tcW w:w="986" w:type="dxa"/>
          </w:tcPr>
          <w:p w14:paraId="0FB2906B" w14:textId="77777777" w:rsidR="004B3066" w:rsidRDefault="004B3066" w:rsidP="004B3066">
            <w:pPr>
              <w:rPr>
                <w:noProof/>
              </w:rPr>
            </w:pPr>
            <w:r>
              <w:rPr>
                <w:noProof/>
              </w:rPr>
              <w:t>Static objects only</w:t>
            </w:r>
          </w:p>
        </w:tc>
      </w:tr>
      <w:tr w:rsidR="004B3066" w14:paraId="0EA1EBEC" w14:textId="77777777" w:rsidTr="00CB49D3">
        <w:tc>
          <w:tcPr>
            <w:tcW w:w="1267" w:type="dxa"/>
          </w:tcPr>
          <w:p w14:paraId="4EEA3008" w14:textId="77777777" w:rsidR="004B3066" w:rsidRDefault="004B3066" w:rsidP="004B3066">
            <w:pPr>
              <w:rPr>
                <w:noProof/>
              </w:rPr>
            </w:pPr>
            <w:r>
              <w:rPr>
                <w:noProof/>
              </w:rPr>
              <w:t>Research</w:t>
            </w:r>
          </w:p>
        </w:tc>
        <w:tc>
          <w:tcPr>
            <w:tcW w:w="1440" w:type="dxa"/>
          </w:tcPr>
          <w:p w14:paraId="09417BED" w14:textId="637DCB74" w:rsidR="004B3066" w:rsidRDefault="004B3066" w:rsidP="004B3066">
            <w:pPr>
              <w:rPr>
                <w:noProof/>
              </w:rPr>
            </w:pPr>
            <w:r>
              <w:rPr>
                <w:noProof/>
              </w:rPr>
              <w:fldChar w:fldCharType="begin" w:fldLock="1"/>
            </w:r>
            <w:r w:rsidR="00D40BA6">
              <w:rPr>
                <w:noProof/>
              </w:rPr>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Pr>
                <w:noProof/>
              </w:rPr>
              <w:fldChar w:fldCharType="separate"/>
            </w:r>
            <w:r w:rsidR="00D40BA6" w:rsidRPr="00D40BA6">
              <w:rPr>
                <w:noProof/>
              </w:rPr>
              <w:t xml:space="preserve">(Blanche et al., n.d.; J. Huang et al., 2001; Mohammed et al., 2020; Norouzian et al., 2019; Schneider &amp; Wenger, </w:t>
            </w:r>
            <w:r w:rsidR="00D40BA6" w:rsidRPr="00D40BA6">
              <w:rPr>
                <w:noProof/>
              </w:rPr>
              <w:lastRenderedPageBreak/>
              <w:t>2003; Yamauchi, 2008)</w:t>
            </w:r>
            <w:r>
              <w:rPr>
                <w:noProof/>
              </w:rPr>
              <w:fldChar w:fldCharType="end"/>
            </w:r>
          </w:p>
        </w:tc>
        <w:tc>
          <w:tcPr>
            <w:tcW w:w="1297" w:type="dxa"/>
          </w:tcPr>
          <w:p w14:paraId="303BDE7C" w14:textId="0268C2FF" w:rsidR="004B3066" w:rsidRDefault="004B3066" w:rsidP="004B3066">
            <w:pPr>
              <w:rPr>
                <w:noProof/>
              </w:rPr>
            </w:pPr>
            <w:r>
              <w:rPr>
                <w:noProof/>
              </w:rPr>
              <w:lastRenderedPageBreak/>
              <w:fldChar w:fldCharType="begin" w:fldLock="1"/>
            </w:r>
            <w:r w:rsidR="00D40BA6">
              <w:rPr>
                <w:noProof/>
              </w:rPr>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Pr>
                <w:noProof/>
              </w:rPr>
              <w:fldChar w:fldCharType="separate"/>
            </w:r>
            <w:r w:rsidR="00D40BA6" w:rsidRPr="00D40BA6">
              <w:rPr>
                <w:noProof/>
              </w:rPr>
              <w:t>(De Simone et al., 2018b; Jiménez et al., 2014; Kapoor et al., 2018; Kleeman &amp; Kuc, 2008; Mohamme</w:t>
            </w:r>
            <w:r w:rsidR="00D40BA6" w:rsidRPr="00D40BA6">
              <w:rPr>
                <w:noProof/>
              </w:rPr>
              <w:lastRenderedPageBreak/>
              <w:t>d et al., 2020; Rosique et al., 2019; Shing et al., 2008; Sulaimon Alli et al., 2018)</w:t>
            </w:r>
            <w:r>
              <w:rPr>
                <w:noProof/>
              </w:rPr>
              <w:fldChar w:fldCharType="end"/>
            </w:r>
          </w:p>
        </w:tc>
        <w:tc>
          <w:tcPr>
            <w:tcW w:w="925" w:type="dxa"/>
          </w:tcPr>
          <w:p w14:paraId="03D2F50C" w14:textId="7EA53E84" w:rsidR="004B3066" w:rsidRDefault="004B3066" w:rsidP="004B3066">
            <w:pPr>
              <w:rPr>
                <w:noProof/>
              </w:rPr>
            </w:pPr>
            <w:r>
              <w:rPr>
                <w:noProof/>
              </w:rPr>
              <w:lastRenderedPageBreak/>
              <w:fldChar w:fldCharType="begin" w:fldLock="1"/>
            </w:r>
            <w:r w:rsidR="00D40BA6">
              <w:rPr>
                <w:noProof/>
              </w:rPr>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Pr>
                <w:noProof/>
              </w:rPr>
              <w:fldChar w:fldCharType="separate"/>
            </w:r>
            <w:r w:rsidR="00D40BA6" w:rsidRPr="00D40BA6">
              <w:rPr>
                <w:noProof/>
              </w:rPr>
              <w:t xml:space="preserve">(Byeon &amp; Yoon, 2020; Goodin et al., 2019; Lebakula et al., 2021; Lu et </w:t>
            </w:r>
            <w:r w:rsidR="00D40BA6" w:rsidRPr="00D40BA6">
              <w:rPr>
                <w:noProof/>
              </w:rPr>
              <w:lastRenderedPageBreak/>
              <w:t>al., 2020; Mohammed et al., 2020; Wallace et al., 2020; J. Wang et al., 2016; Yamauchi, 2006, 2008; Zhong et al., 2020)</w:t>
            </w:r>
            <w:r>
              <w:rPr>
                <w:noProof/>
              </w:rPr>
              <w:fldChar w:fldCharType="end"/>
            </w:r>
          </w:p>
        </w:tc>
        <w:tc>
          <w:tcPr>
            <w:tcW w:w="1045" w:type="dxa"/>
          </w:tcPr>
          <w:p w14:paraId="4F0F7119" w14:textId="14E63274" w:rsidR="004B3066" w:rsidRDefault="004B3066" w:rsidP="004B3066">
            <w:pPr>
              <w:rPr>
                <w:noProof/>
              </w:rPr>
            </w:pPr>
            <w:r>
              <w:rPr>
                <w:noProof/>
              </w:rPr>
              <w:lastRenderedPageBreak/>
              <w:fldChar w:fldCharType="begin" w:fldLock="1"/>
            </w:r>
            <w:r w:rsidR="00D40BA6">
              <w:rPr>
                <w:noProof/>
              </w:rPr>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Pr>
                <w:noProof/>
              </w:rPr>
              <w:fldChar w:fldCharType="separate"/>
            </w:r>
            <w:r w:rsidR="00D40BA6" w:rsidRPr="00D40BA6">
              <w:rPr>
                <w:noProof/>
              </w:rPr>
              <w:t>(L. Matthies &amp; Rankin, 2003; Ren et al., 2020; Sulaimon Alli et al., 2018)</w:t>
            </w:r>
            <w:r>
              <w:rPr>
                <w:noProof/>
              </w:rPr>
              <w:fldChar w:fldCharType="end"/>
            </w:r>
          </w:p>
        </w:tc>
        <w:tc>
          <w:tcPr>
            <w:tcW w:w="1099" w:type="dxa"/>
          </w:tcPr>
          <w:p w14:paraId="1E72BE93" w14:textId="0297B6A4" w:rsidR="004B3066" w:rsidRDefault="004B3066" w:rsidP="004B3066">
            <w:pPr>
              <w:rPr>
                <w:noProof/>
              </w:rPr>
            </w:pPr>
            <w:r>
              <w:rPr>
                <w:noProof/>
              </w:rPr>
              <w:fldChar w:fldCharType="begin" w:fldLock="1"/>
            </w:r>
            <w:r w:rsidR="00D40BA6">
              <w:rPr>
                <w:noProof/>
              </w:rPr>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Pr>
                <w:noProof/>
              </w:rPr>
              <w:fldChar w:fldCharType="separate"/>
            </w:r>
            <w:r w:rsidR="00D40BA6" w:rsidRPr="00D40BA6">
              <w:rPr>
                <w:noProof/>
              </w:rPr>
              <w:t>(Dwork et al., 2006; L. Matthies &amp; Rankin, 2003)</w:t>
            </w:r>
            <w:r>
              <w:rPr>
                <w:noProof/>
              </w:rPr>
              <w:fldChar w:fldCharType="end"/>
            </w:r>
          </w:p>
        </w:tc>
        <w:tc>
          <w:tcPr>
            <w:tcW w:w="994" w:type="dxa"/>
          </w:tcPr>
          <w:p w14:paraId="3305D5DC" w14:textId="395C566B" w:rsidR="004B3066" w:rsidRDefault="004B3066" w:rsidP="004B3066">
            <w:pPr>
              <w:rPr>
                <w:noProof/>
              </w:rPr>
            </w:pPr>
            <w:r>
              <w:rPr>
                <w:noProof/>
              </w:rPr>
              <w:fldChar w:fldCharType="begin" w:fldLock="1"/>
            </w:r>
            <w:r w:rsidR="00D40BA6">
              <w:rPr>
                <w:noProof/>
              </w:rPr>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Pr>
                <w:noProof/>
              </w:rPr>
              <w:fldChar w:fldCharType="separate"/>
            </w:r>
            <w:r w:rsidR="00D40BA6" w:rsidRPr="00D40BA6">
              <w:rPr>
                <w:noProof/>
              </w:rPr>
              <w:t xml:space="preserve">(M. K. Cheong et al., 2016; Gao et al., 2016; Hautì et al., 2006; </w:t>
            </w:r>
            <w:r w:rsidR="00D40BA6" w:rsidRPr="00D40BA6">
              <w:rPr>
                <w:noProof/>
              </w:rPr>
              <w:lastRenderedPageBreak/>
              <w:t>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Pr>
                <w:noProof/>
              </w:rPr>
              <w:fldChar w:fldCharType="end"/>
            </w:r>
          </w:p>
        </w:tc>
        <w:tc>
          <w:tcPr>
            <w:tcW w:w="994" w:type="dxa"/>
          </w:tcPr>
          <w:p w14:paraId="01EA2534" w14:textId="2544064F" w:rsidR="004B3066" w:rsidRDefault="004B3066" w:rsidP="004B3066">
            <w:pPr>
              <w:rPr>
                <w:noProof/>
                <w:lang w:eastAsia="zh-CN"/>
              </w:rPr>
            </w:pPr>
            <w:r>
              <w:rPr>
                <w:noProof/>
              </w:rPr>
              <w:lastRenderedPageBreak/>
              <w:fldChar w:fldCharType="begin" w:fldLock="1"/>
            </w:r>
            <w:r w:rsidR="00D40BA6">
              <w:rPr>
                <w:noProof/>
              </w:rPr>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Pr>
                <w:noProof/>
              </w:rPr>
              <w:fldChar w:fldCharType="separate"/>
            </w:r>
            <w:r w:rsidR="00D40BA6" w:rsidRPr="00D40BA6">
              <w:rPr>
                <w:noProof/>
                <w:lang w:eastAsia="zh-CN"/>
              </w:rPr>
              <w:t xml:space="preserve">(Chaudhary et al., 2019; Hautì et al., 2006; Hoffman et al., 1999; </w:t>
            </w:r>
            <w:r w:rsidR="00D40BA6" w:rsidRPr="00D40BA6">
              <w:rPr>
                <w:noProof/>
                <w:lang w:eastAsia="zh-CN"/>
              </w:rPr>
              <w:lastRenderedPageBreak/>
              <w:t>Hoffmann et al., 2004; Karuppuswamy, 2000; Lecun et al., n.d.; Lwowski et al., 2014; Manduchi et al., 2005; Mannar et al., 2018; Michels, 2005; Nguyen Viet &amp; Marshall, n.d.; Sun et al., n.d.; van Hecke et al., 2018; S. Wang et al., 2021; J. Zhang et al., 2017; Z. Zhang, 2012)</w:t>
            </w:r>
            <w:r>
              <w:rPr>
                <w:noProof/>
              </w:rPr>
              <w:fldChar w:fldCharType="end"/>
            </w:r>
          </w:p>
        </w:tc>
      </w:tr>
    </w:tbl>
    <w:p w14:paraId="41FF9980" w14:textId="77777777" w:rsidR="00121E32" w:rsidRDefault="004B3066" w:rsidP="004B3066">
      <w:pPr>
        <w:pStyle w:val="BodyText"/>
        <w:rPr>
          <w:noProof/>
          <w:lang w:eastAsia="zh-CN"/>
        </w:rPr>
      </w:pPr>
      <w:r>
        <w:rPr>
          <w:noProof/>
          <w:u w:val="single"/>
          <w:lang w:eastAsia="zh-CN"/>
        </w:rPr>
        <w:br/>
      </w:r>
    </w:p>
    <w:p w14:paraId="74E480C5" w14:textId="28314CCE" w:rsidR="004B3066" w:rsidRPr="007E7EAA" w:rsidRDefault="004B3066" w:rsidP="004B3066">
      <w:pPr>
        <w:pStyle w:val="BodyText"/>
        <w:rPr>
          <w:rFonts w:cstheme="minorHAnsi"/>
          <w:color w:val="222222"/>
        </w:rPr>
      </w:pPr>
      <w:r>
        <w:rPr>
          <w:noProof/>
          <w:lang w:eastAsia="zh-CN"/>
        </w:rPr>
        <w:lastRenderedPageBreak/>
        <w:t xml:space="preserve">Detection of holes in the ground </w:t>
      </w:r>
      <w:r w:rsidR="004E53CB">
        <w:rPr>
          <w:noProof/>
          <w:lang w:eastAsia="zh-CN"/>
        </w:rPr>
        <w:t xml:space="preserve">(rabbit warrens or natural depressions) </w:t>
      </w:r>
      <w:r>
        <w:rPr>
          <w:noProof/>
          <w:lang w:eastAsia="zh-CN"/>
        </w:rPr>
        <w:t>ha</w:t>
      </w:r>
      <w:r w:rsidR="007E573A">
        <w:rPr>
          <w:noProof/>
          <w:lang w:eastAsia="zh-CN"/>
        </w:rPr>
        <w:t>s</w:t>
      </w:r>
      <w:r>
        <w:rPr>
          <w:noProof/>
          <w:lang w:eastAsia="zh-CN"/>
        </w:rPr>
        <w:t xml:space="preserve"> been briefly explored </w:t>
      </w:r>
      <w:r>
        <w:rPr>
          <w:noProof/>
        </w:rPr>
        <w:fldChar w:fldCharType="begin" w:fldLock="1"/>
      </w:r>
      <w:r w:rsidR="00D40BA6">
        <w:rPr>
          <w:noProof/>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Pr>
          <w:noProof/>
        </w:rPr>
        <w:fldChar w:fldCharType="separate"/>
      </w:r>
      <w:r w:rsidR="00D40BA6" w:rsidRPr="00D40BA6">
        <w:rPr>
          <w:noProof/>
        </w:rPr>
        <w:t>(Ghaffari et al., 2004; Kusuma Arbawa et al., 2021; L. Matthies &amp; Rankin, 2003; J. Wang et al., 2016)</w:t>
      </w:r>
      <w:r>
        <w:rPr>
          <w:noProof/>
        </w:rPr>
        <w:fldChar w:fldCharType="end"/>
      </w:r>
      <w:r w:rsidR="004E53CB">
        <w:rPr>
          <w:noProof/>
        </w:rPr>
        <w:t xml:space="preserve"> by u</w:t>
      </w:r>
      <w:r>
        <w:rPr>
          <w:noProof/>
        </w:rPr>
        <w:t xml:space="preserve">sing thermal signatures (infra-red) </w:t>
      </w:r>
      <w:r w:rsidR="004E53CB">
        <w:rPr>
          <w:noProof/>
        </w:rPr>
        <w:t xml:space="preserve">which </w:t>
      </w:r>
      <w:r>
        <w:rPr>
          <w:noProof/>
        </w:rPr>
        <w:t xml:space="preserve">works well at night provided that ground cover is not too dense but has limited effectiveness on a sunny day </w:t>
      </w:r>
      <w:r>
        <w:rPr>
          <w:noProof/>
        </w:rPr>
        <w:fldChar w:fldCharType="begin" w:fldLock="1"/>
      </w:r>
      <w:r w:rsidR="00D40BA6">
        <w:rPr>
          <w:noProof/>
        </w:rPr>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Pr>
          <w:noProof/>
        </w:rPr>
        <w:fldChar w:fldCharType="separate"/>
      </w:r>
      <w:r w:rsidR="00D40BA6" w:rsidRPr="00D40BA6">
        <w:rPr>
          <w:noProof/>
        </w:rPr>
        <w:t>(L. Matthies &amp; Rankin, 2003)</w:t>
      </w:r>
      <w:r>
        <w:rPr>
          <w:noProof/>
        </w:rPr>
        <w:fldChar w:fldCharType="end"/>
      </w:r>
      <w:r>
        <w:rPr>
          <w:noProof/>
        </w:rPr>
        <w:t>. Matthies and Rankin propose modelling solar illumination for their approach to be usable in daylight conditions.</w:t>
      </w:r>
      <w:r>
        <w:rPr>
          <w:noProof/>
        </w:rPr>
        <w:br/>
      </w:r>
      <w:r>
        <w:br/>
        <w:t>Determining and adapting to ground conditions has primarily been limited to detecting traction loss on the driven wheels and compensating by pulsing torque in a similar manner to anti-lock braking</w:t>
      </w:r>
      <w:r w:rsidR="007E573A">
        <w:t xml:space="preserve">. The methodology is well developed </w:t>
      </w:r>
      <w:r>
        <w:t>and is the approach taken by full-size vehicles.</w:t>
      </w:r>
      <w:r w:rsidR="007E573A">
        <w:t xml:space="preserve"> </w:t>
      </w:r>
      <w:r w:rsidR="007E573A">
        <w:br/>
      </w:r>
      <w:r>
        <w:t xml:space="preserve">Determining ground conditions before the rover reaches them has had less research. Khan and Ahmed </w:t>
      </w:r>
      <w:r>
        <w:fldChar w:fldCharType="begin" w:fldLock="1"/>
      </w:r>
      <w:r w:rsidR="00D40BA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fldChar w:fldCharType="separate"/>
      </w:r>
      <w:r w:rsidR="00D40BA6" w:rsidRPr="00D40BA6">
        <w:rPr>
          <w:noProof/>
        </w:rPr>
        <w:t>(Khan &amp; Ahmed, 2021)</w:t>
      </w:r>
      <w:r>
        <w:fldChar w:fldCharType="end"/>
      </w:r>
      <w:r>
        <w:t xml:space="preserve"> used a CNN (convolutional neural network) to detect snow on road images and Kawai </w:t>
      </w:r>
      <w:r>
        <w:fldChar w:fldCharType="begin" w:fldLock="1"/>
      </w:r>
      <w:r w:rsidR="00D40BA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fldChar w:fldCharType="separate"/>
      </w:r>
      <w:r w:rsidR="00D40BA6" w:rsidRPr="00D40BA6">
        <w:rPr>
          <w:noProof/>
        </w:rPr>
        <w:t>(Kawai et al., 2014)</w:t>
      </w:r>
      <w:r>
        <w:fldChar w:fldCharType="end"/>
      </w:r>
      <w:r>
        <w:t xml:space="preserve"> used a car-mounted webcam to distinguish road conditions at night via colour differences but a road is a known surface and  rural topologies vary considerably. Wading sensors as utilised by Tran </w:t>
      </w:r>
      <w:r>
        <w:fldChar w:fldCharType="begin" w:fldLock="1"/>
      </w:r>
      <w:r w:rsidR="00D40BA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fldChar w:fldCharType="separate"/>
      </w:r>
      <w:r w:rsidR="00D40BA6" w:rsidRPr="00D40BA6">
        <w:rPr>
          <w:noProof/>
        </w:rPr>
        <w:t>(Tran et al., 2015)</w:t>
      </w:r>
      <w:r>
        <w:fldChar w:fldCharType="end"/>
      </w:r>
      <w:r>
        <w:t xml:space="preserve"> only face downwards and can’t predict the depth of water ahead of a vehicle.</w:t>
      </w:r>
      <w:r>
        <w:br/>
      </w:r>
      <w:r>
        <w:rPr>
          <w:noProof/>
        </w:rPr>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Pr>
          <w:rFonts w:cs="Calibri"/>
          <w:noProof/>
        </w:rPr>
        <w:t>ä</w:t>
      </w:r>
      <w:r>
        <w:rPr>
          <w:noProof/>
        </w:rPr>
        <w:t xml:space="preserve">fer’s </w:t>
      </w:r>
      <w:r>
        <w:rPr>
          <w:noProof/>
        </w:rPr>
        <w:fldChar w:fldCharType="begin" w:fldLock="1"/>
      </w:r>
      <w:r w:rsidR="00D40BA6">
        <w:rPr>
          <w:noProof/>
        </w:rPr>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Pr>
          <w:noProof/>
        </w:rPr>
        <w:fldChar w:fldCharType="separate"/>
      </w:r>
      <w:r w:rsidR="00D40BA6" w:rsidRPr="00D40BA6">
        <w:rPr>
          <w:noProof/>
        </w:rPr>
        <w:t>(Schäfer et al., 2005)</w:t>
      </w:r>
      <w:r>
        <w:rPr>
          <w:noProof/>
        </w:rPr>
        <w:fldChar w:fldCharType="end"/>
      </w:r>
      <w:r>
        <w:rPr>
          <w:noProof/>
        </w:rPr>
        <w:t xml:space="preserve"> holds some promise for holes or negative gradients but their technique is not as applicable to positive gradients.</w:t>
      </w:r>
      <w:r>
        <w:rPr>
          <w:noProof/>
        </w:rPr>
        <w:br/>
      </w:r>
      <w:r>
        <w:rPr>
          <w:noProof/>
        </w:rPr>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lidar sensor ought to be better but very small objects may be missed. A very high resolution camera </w:t>
      </w:r>
      <w:r w:rsidR="0013564D">
        <w:rPr>
          <w:noProof/>
        </w:rPr>
        <w:t>is possibly the best solution</w:t>
      </w:r>
      <w:r>
        <w:rPr>
          <w:noProof/>
        </w:rPr>
        <w:t>.</w:t>
      </w:r>
      <w:r>
        <w:rPr>
          <w:noProof/>
        </w:rPr>
        <w:br/>
        <w:t>If the fence need</w:t>
      </w:r>
      <w:r w:rsidR="0013564D">
        <w:rPr>
          <w:noProof/>
        </w:rPr>
        <w:t>s</w:t>
      </w:r>
      <w:r>
        <w:rPr>
          <w:noProof/>
        </w:rPr>
        <w:t xml:space="preserve"> to be traversed (a common occurence on a large farm), determining a suitable place to cross is somewhat difficult, especially where long grasses may cover a tunnel and/or a </w:t>
      </w:r>
      <w:r w:rsidR="0013564D">
        <w:rPr>
          <w:noProof/>
        </w:rPr>
        <w:t xml:space="preserve">gap in the </w:t>
      </w:r>
      <w:r>
        <w:rPr>
          <w:noProof/>
        </w:rPr>
        <w:t>bottom wire.</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 xml:space="preserve">‬ </w:t>
      </w:r>
      <w:r>
        <w:t>‬</w:t>
      </w:r>
      <w:r>
        <w:t>‬</w:t>
      </w:r>
      <w:r>
        <w:t>‬</w:t>
      </w:r>
      <w:r>
        <w:t>‬</w:t>
      </w:r>
      <w:r>
        <w:t>‬</w:t>
      </w:r>
      <w:r>
        <w:t>‬</w:t>
      </w:r>
      <w:r>
        <w:t>‬</w:t>
      </w:r>
      <w:r>
        <w:t>‬</w:t>
      </w:r>
      <w:r>
        <w:t>‬</w:t>
      </w:r>
      <w:r>
        <w:t>‬</w:t>
      </w:r>
      <w:r>
        <w:t>‬</w:t>
      </w:r>
      <w:r>
        <w:t>‬</w:t>
      </w:r>
      <w:r>
        <w:t>‬</w:t>
      </w:r>
      <w:r>
        <w:t>‬</w:t>
      </w:r>
      <w:r>
        <w:t>‬</w:t>
      </w:r>
      <w:r>
        <w:t>‬</w:t>
      </w:r>
      <w:r>
        <w:t>‬</w:t>
      </w:r>
      <w:r>
        <w:t>‬</w:t>
      </w:r>
      <w:r>
        <w:t>‬</w:t>
      </w:r>
      <w:r>
        <w:t>‬</w:t>
      </w:r>
      <w:r>
        <w:t>‬</w:t>
      </w:r>
      <w:r>
        <w:t>‬</w:t>
      </w:r>
      <w:r>
        <w:t>‬</w:t>
      </w:r>
      <w:r>
        <w:t>‬</w:t>
      </w:r>
      <w:r>
        <w:rPr>
          <w:noProof/>
        </w:rPr>
        <w:br/>
        <w:t xml:space="preserve">Wind effects acting on objects can make object identification difficult. Object identification when facing into the sun or other lighting challenges are also likely to be issues in a real-world environment. </w:t>
      </w:r>
      <w:r>
        <w:rPr>
          <w:noProof/>
        </w:rPr>
        <w:br/>
      </w:r>
      <w:r>
        <w:rPr>
          <w:noProof/>
        </w:rPr>
        <w:br/>
      </w:r>
      <w:r>
        <w:rPr>
          <w:rFonts w:cstheme="minorHAnsi"/>
          <w:color w:val="222222"/>
        </w:rPr>
        <w:t>“</w:t>
      </w:r>
      <w:r w:rsidRPr="00493B7A">
        <w:rPr>
          <w:rFonts w:cstheme="minorHAnsi"/>
          <w:color w:val="222222"/>
        </w:rPr>
        <w:t>Yolo</w:t>
      </w:r>
      <w:r>
        <w:rPr>
          <w:rFonts w:cstheme="minorHAnsi"/>
          <w:color w:val="222222"/>
        </w:rPr>
        <w:t>”</w:t>
      </w:r>
      <w:r w:rsidRPr="00493B7A">
        <w:rPr>
          <w:rFonts w:cstheme="minorHAnsi"/>
          <w:color w:val="222222"/>
        </w:rPr>
        <w:t xml:space="preserve">, </w:t>
      </w:r>
      <w:r>
        <w:rPr>
          <w:rFonts w:cstheme="minorHAnsi"/>
          <w:color w:val="222222"/>
        </w:rPr>
        <w:t>“</w:t>
      </w:r>
      <w:proofErr w:type="spellStart"/>
      <w:r w:rsidRPr="00493B7A">
        <w:rPr>
          <w:rFonts w:cstheme="minorHAnsi"/>
          <w:color w:val="222222"/>
        </w:rPr>
        <w:t>ImageAI</w:t>
      </w:r>
      <w:proofErr w:type="spellEnd"/>
      <w:r>
        <w:rPr>
          <w:rFonts w:cstheme="minorHAnsi"/>
          <w:color w:val="222222"/>
        </w:rPr>
        <w:t>”</w:t>
      </w:r>
      <w:r w:rsidRPr="00493B7A">
        <w:rPr>
          <w:rFonts w:cstheme="minorHAnsi"/>
          <w:color w:val="222222"/>
        </w:rPr>
        <w:t xml:space="preserve">, </w:t>
      </w:r>
      <w:r>
        <w:rPr>
          <w:rFonts w:cstheme="minorHAnsi"/>
          <w:color w:val="222222"/>
        </w:rPr>
        <w:t>“</w:t>
      </w:r>
      <w:r w:rsidRPr="00493B7A">
        <w:rPr>
          <w:rFonts w:cstheme="minorHAnsi"/>
          <w:color w:val="222222"/>
        </w:rPr>
        <w:t>O</w:t>
      </w:r>
      <w:r>
        <w:rPr>
          <w:rFonts w:cstheme="minorHAnsi"/>
          <w:color w:val="222222"/>
        </w:rPr>
        <w:t>p</w:t>
      </w:r>
      <w:r w:rsidRPr="00493B7A">
        <w:rPr>
          <w:rFonts w:cstheme="minorHAnsi"/>
          <w:color w:val="222222"/>
        </w:rPr>
        <w:t>enCV</w:t>
      </w:r>
      <w:r>
        <w:rPr>
          <w:rFonts w:cstheme="minorHAnsi"/>
          <w:color w:val="222222"/>
        </w:rPr>
        <w:t>”</w:t>
      </w:r>
      <w:r w:rsidRPr="00493B7A">
        <w:rPr>
          <w:rFonts w:cstheme="minorHAnsi"/>
          <w:color w:val="222222"/>
        </w:rPr>
        <w:t xml:space="preserve"> and other available Python modules can be used for object-detection but often require a GPU to calculate the processing require</w:t>
      </w:r>
      <w:r>
        <w:rPr>
          <w:rFonts w:cstheme="minorHAnsi"/>
          <w:color w:val="222222"/>
        </w:rPr>
        <w:t>ments</w:t>
      </w:r>
      <w:r w:rsidR="0013564D">
        <w:rPr>
          <w:rFonts w:cstheme="minorHAnsi"/>
          <w:color w:val="222222"/>
        </w:rPr>
        <w:t xml:space="preserve"> within real-time requirements</w:t>
      </w:r>
      <w:r w:rsidRPr="00493B7A">
        <w:rPr>
          <w:rFonts w:cstheme="minorHAnsi"/>
          <w:color w:val="222222"/>
        </w:rPr>
        <w:t xml:space="preserve">. Models using C or C++ perform considerably better although there is a balance between speed and </w:t>
      </w:r>
      <w:r w:rsidRPr="00493B7A">
        <w:rPr>
          <w:rFonts w:cstheme="minorHAnsi"/>
          <w:color w:val="222222"/>
        </w:rPr>
        <w:lastRenderedPageBreak/>
        <w:t>accuracy.</w:t>
      </w:r>
      <w:r>
        <w:rPr>
          <w:rFonts w:cstheme="minorHAnsi"/>
          <w:color w:val="222222"/>
        </w:rPr>
        <w:t xml:space="preserve"> </w:t>
      </w:r>
      <w:r>
        <w:rPr>
          <w:rFonts w:cstheme="minorHAnsi"/>
          <w:color w:val="222222"/>
        </w:rPr>
        <w:fldChar w:fldCharType="begin" w:fldLock="1"/>
      </w:r>
      <w:r w:rsidR="00D40BA6">
        <w:rPr>
          <w:rFonts w:cstheme="minorHAnsi"/>
          <w:color w:val="222222"/>
        </w:rPr>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id":"ITEM-2","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2","issue":"1","issued":{"date-parts":[["2016","7","23"]]},"page":"9-15","publisher":"Springer","title":"A survey of deep learning methods and software tools for image classification and object detection","type":"article-journal","volume":"26"},"uris":["http://www.mendeley.com/documents/?uuid=d6d21b71-0683-35f7-81b7-a47aa20ae687"]},{"id":"ITEM-3","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3","issue":"1","issued":{"date-parts":[["2021"]]},"page":"1-10","title":"Comparative analysis of image processing techniques for obstacle avoidance and path deduction","type":"article-journal","volume":"2070"},"uris":["http://www.mendeley.com/documents/?uuid=b2bad7f0-5022-3e95-af56-dc916581e40b"]}],"mendeley":{"formattedCitation":"(Druzhkov &amp; Kustikova, 2016; Ljubičić et al., 2021; Rajavarshini et al., 2021)","plainTextFormattedCitation":"(Druzhkov &amp; Kustikova, 2016; Ljubičić et al., 2021; Rajavarshini et al., 2021)","previouslyFormattedCitation":"(Druzhkov &amp; Kustikova, 2016; Ljubičić et al., 2021; Rajavarshini et al., 2021)"},"properties":{"noteIndex":0},"schema":"https://github.com/citation-style-language/schema/raw/master/csl-citation.json"}</w:instrText>
      </w:r>
      <w:r>
        <w:rPr>
          <w:rFonts w:cstheme="minorHAnsi"/>
          <w:color w:val="222222"/>
        </w:rPr>
        <w:fldChar w:fldCharType="separate"/>
      </w:r>
      <w:r w:rsidR="00D40BA6" w:rsidRPr="00D40BA6">
        <w:rPr>
          <w:rFonts w:cstheme="minorHAnsi"/>
          <w:noProof/>
          <w:color w:val="222222"/>
        </w:rPr>
        <w:t>(Druzhkov &amp; Kustikova, 2016; Ljubičić et al., 2021; Rajavarshini et al., 2021)</w:t>
      </w:r>
      <w:r>
        <w:rPr>
          <w:rFonts w:cstheme="minorHAnsi"/>
          <w:color w:val="222222"/>
        </w:rPr>
        <w:fldChar w:fldCharType="end"/>
      </w:r>
      <w:r w:rsidR="00F237A9">
        <w:rPr>
          <w:rFonts w:cstheme="minorHAnsi"/>
          <w:color w:val="222222"/>
        </w:rPr>
        <w:t xml:space="preserve">. This project examines data in </w:t>
      </w:r>
      <w:proofErr w:type="spellStart"/>
      <w:r w:rsidR="00F237A9">
        <w:rPr>
          <w:rFonts w:cstheme="minorHAnsi"/>
          <w:color w:val="222222"/>
        </w:rPr>
        <w:t>Matlab</w:t>
      </w:r>
      <w:proofErr w:type="spellEnd"/>
      <w:r w:rsidR="00F237A9">
        <w:rPr>
          <w:rFonts w:cstheme="minorHAnsi"/>
          <w:color w:val="222222"/>
        </w:rPr>
        <w:t xml:space="preserve"> and leaves implementation for future work.</w:t>
      </w:r>
    </w:p>
    <w:p w14:paraId="7D2CF3B5" w14:textId="6D3D9C20" w:rsidR="004B3066" w:rsidRPr="007E7EAA" w:rsidRDefault="004B3066" w:rsidP="004B3066">
      <w:pPr>
        <w:pStyle w:val="BodyText"/>
        <w:rPr>
          <w:rFonts w:cstheme="minorHAnsi"/>
          <w:color w:val="222222"/>
        </w:rPr>
      </w:pPr>
      <w:r w:rsidRPr="007E7EAA">
        <w:rPr>
          <w:rFonts w:cstheme="minorHAnsi"/>
          <w:color w:val="222222"/>
        </w:rPr>
        <w:t>Biologi</w:t>
      </w:r>
      <w:r>
        <w:rPr>
          <w:rFonts w:cstheme="minorHAnsi"/>
          <w:color w:val="222222"/>
        </w:rPr>
        <w:t>c</w:t>
      </w:r>
      <w:r w:rsidRPr="007E7EAA">
        <w:rPr>
          <w:rFonts w:cstheme="minorHAnsi"/>
          <w:color w:val="222222"/>
        </w:rPr>
        <w:t>al </w:t>
      </w:r>
      <w:r>
        <w:rPr>
          <w:rFonts w:cstheme="minorHAnsi"/>
          <w:color w:val="222222"/>
        </w:rPr>
        <w:t xml:space="preserve">neural network </w:t>
      </w:r>
      <w:r w:rsidRPr="007E7EAA">
        <w:rPr>
          <w:rFonts w:cstheme="minorHAnsi"/>
          <w:color w:val="222222"/>
        </w:rPr>
        <w:t xml:space="preserve">emulations have been attempted emulating a locust’s collision avoidance neural network </w:t>
      </w:r>
      <w:r w:rsidRPr="007E7EAA">
        <w:rPr>
          <w:rFonts w:cstheme="minorHAnsi"/>
          <w:color w:val="222222"/>
        </w:rPr>
        <w:fldChar w:fldCharType="begin" w:fldLock="1"/>
      </w:r>
      <w:r w:rsidR="00D40BA6">
        <w:rPr>
          <w:rFonts w:cstheme="minorHAnsi"/>
          <w:color w:val="222222"/>
        </w:rPr>
        <w:instrText>ADDIN CSL_CITATION {"citationItems":[{"id":"ITEM-1","itemData":{"DOI":"10.1016/S0921-8890(99)00063-9","ISSN":"0921-8890","abstract":"The lobula giant movement detector (LGMD) system in the locust responds selectively to objects approaching the animal on a collision course. In earlier work we have presented a neural network model based on the LGMD system which shared this preference for approaching objects. We have extended this model in order to evaluate its responses in a real-world environment using a miniature mobile robot. This extended model shows reliable obstacle detection over an eight-fold range of speeds, and raises interesting questions about basic properties of the biological system.","author":[{"dropping-particle":"","family":"Blanchard","given":"Mark","non-dropping-particle":"","parse-names":false,"suffix":""},{"dropping-particle":"","family":"Rind","given":"F. Claire","non-dropping-particle":"","parse-names":false,"suffix":""},{"dropping-particle":"","family":"Verschure","given":"Paul F.M.J.","non-dropping-particle":"","parse-names":false,"suffix":""}],"container-title":"Robotics and Autonomous Systems","id":"ITEM-1","issue":"1-2","issued":{"date-parts":[["2000","1","31"]]},"page":"17-38","publisher":"North-Holland","title":"Collision avoidance using a model of the locust LGMD neuron","type":"article-journal","volume":"30"},"uris":["http://www.mendeley.com/documents/?uuid=4b22431d-10c0-364a-ae41-582eaba4ffb1"]}],"mendeley":{"formattedCitation":"(Blanchard et al., 2000)","plainTextFormattedCitation":"(Blanchard et al., 2000)","previouslyFormattedCitation":"(Blanchard et al., 2000)"},"properties":{"noteIndex":0},"schema":"https://github.com/citation-style-language/schema/raw/master/csl-citation.json"}</w:instrText>
      </w:r>
      <w:r w:rsidRPr="007E7EAA">
        <w:rPr>
          <w:rFonts w:cstheme="minorHAnsi"/>
          <w:color w:val="222222"/>
        </w:rPr>
        <w:fldChar w:fldCharType="separate"/>
      </w:r>
      <w:r w:rsidR="00D40BA6" w:rsidRPr="00D40BA6">
        <w:rPr>
          <w:rFonts w:cstheme="minorHAnsi"/>
          <w:noProof/>
          <w:color w:val="222222"/>
        </w:rPr>
        <w:t>(Blanchard et al., 2000)</w:t>
      </w:r>
      <w:r w:rsidRPr="007E7EAA">
        <w:rPr>
          <w:rFonts w:cstheme="minorHAnsi"/>
          <w:color w:val="222222"/>
        </w:rPr>
        <w:fldChar w:fldCharType="end"/>
      </w:r>
      <w:r w:rsidRPr="007E7EAA">
        <w:rPr>
          <w:rFonts w:cstheme="minorHAnsi"/>
          <w:color w:val="222222"/>
        </w:rPr>
        <w:t xml:space="preserve"> but three Pentium II PCs were required</w:t>
      </w:r>
      <w:r w:rsidR="00030A9C">
        <w:rPr>
          <w:rFonts w:cstheme="minorHAnsi"/>
          <w:color w:val="222222"/>
        </w:rPr>
        <w:t xml:space="preserve"> so this approach is not examined further</w:t>
      </w:r>
      <w:r w:rsidR="0013564D">
        <w:rPr>
          <w:rFonts w:cstheme="minorHAnsi"/>
          <w:color w:val="222222"/>
        </w:rPr>
        <w:t xml:space="preserve">. </w:t>
      </w:r>
    </w:p>
    <w:p w14:paraId="39FC91E6" w14:textId="6E189510" w:rsidR="004B3066" w:rsidRPr="00EC7ED1" w:rsidRDefault="004B3066" w:rsidP="004B3066">
      <w:pPr>
        <w:pStyle w:val="BodyText"/>
        <w:rPr>
          <w:rFonts w:ascii="Arial" w:hAnsi="Arial" w:cs="Arial"/>
          <w:color w:val="222222"/>
        </w:rPr>
      </w:pPr>
      <w:r w:rsidRPr="00121E32">
        <w:rPr>
          <w:rStyle w:val="Heading4Char"/>
        </w:rPr>
        <w:t xml:space="preserve">Camera-based solutions </w:t>
      </w:r>
      <w:r w:rsidR="00F237A9">
        <w:rPr>
          <w:rStyle w:val="Heading4Char"/>
        </w:rPr>
        <w:t>to recognise obstacles</w:t>
      </w:r>
    </w:p>
    <w:p w14:paraId="292CDDBB" w14:textId="27E886F9" w:rsidR="000D6BA2" w:rsidRDefault="000D6BA2" w:rsidP="000D6BA2">
      <w:pPr>
        <w:pStyle w:val="BodyText"/>
      </w:pPr>
      <w:r>
        <w:t xml:space="preserve">Cameras are often used in industry to perform obstacle detection as they provide many advantages. </w:t>
      </w:r>
      <w:r>
        <w:br/>
      </w:r>
      <w:r>
        <w:br/>
        <w:t xml:space="preserve">The photographic process is the art of capturing the light both emitted and reflected from an environment onto a device (light sensitive film or a digital light sensor) and faithfully representing this on the capture device as an image. The light is captured for a period defined by the photographer (the “shutter speed” of the captured photo defined in fractions of a second) through a size-adjustable hole, called an “aperture”, described as a ratio of the focal length or F-Stop. </w:t>
      </w:r>
    </w:p>
    <w:p w14:paraId="39431CA3" w14:textId="77777777" w:rsidR="000D6BA2" w:rsidRDefault="000D6BA2" w:rsidP="000D6BA2">
      <w:pPr>
        <w:pStyle w:val="BodyText"/>
      </w:pPr>
      <w:r>
        <w:t xml:space="preserve">In a digital camera, captured light is stored as a charge on a photodetector sensor, integrated over the </w:t>
      </w:r>
      <w:proofErr w:type="gramStart"/>
      <w:r>
        <w:t>time period</w:t>
      </w:r>
      <w:proofErr w:type="gramEnd"/>
      <w:r>
        <w:t xml:space="preserve"> desired (speed value). An infra-red filter is placed in front of the sensors to eliminate all Infra-red light and either a red/green/blue (RGB) or cyan/magenta/yellow (CMY) patterned filter in front of the sensors allows for RGB colour values to be extracted from the image by subsequent processing. In current complimentary silicon oxide semiconductor (CMOS) sensors, charge amplifiers are built into the pixel arrays to reduce noise. The resulting analogue signal is then converted using an analogue to digital converter (ADC) in a matrix fashion (rows and columns). Refer to Figure 2.1</w:t>
      </w:r>
      <w:r>
        <w:br/>
        <w:t xml:space="preserve">The size of a pixel array (rows by columns) determines the resolution of an image – how much detail is available. The resolution of the ADC (number of bits) determines the colour resolution – how many different colours can be resolved. Storing high resolution images requires significant storage space so most images are compressed to reduce the image size. </w:t>
      </w:r>
      <w:r>
        <w:fldChar w:fldCharType="begin" w:fldLock="1"/>
      </w:r>
      <w:r>
        <w:instrText>ADDIN CSL_CITATION {"citationItems":[{"id":"ITEM-1","itemData":{"DOI":"10.1109/40.683047","ISSN":"0272-1732","abstract":"Originally designed for NASA, CMOS-technology digital camera systems on a chip hold great commercial application potential.","author":[{"dropping-particle":"","family":"Fossum","given":"Eric R.","non-dropping-particle":"","parse-names":false,"suffix":""}],"container-title":"IEEE Micro","id":"ITEM-1","issue":"03","issued":{"date-parts":[["1998","5","1"]]},"page":"8-15","publisher":"IEEE Computer Society","title":"Digital Camera System on a Chip","type":"article-journal","volume":"18"},"uris":["http://www.mendeley.com/documents/?uuid=96fe49ec-45d5-3686-a7f2-61e8837a66c5"]}],"mendeley":{"formattedCitation":"(Fossum, 1998)","plainTextFormattedCitation":"(Fossum, 1998)","previouslyFormattedCitation":"(Fossum, 1998)"},"properties":{"noteIndex":0},"schema":"https://github.com/citation-style-language/schema/raw/master/csl-citation.json"}</w:instrText>
      </w:r>
      <w:r>
        <w:fldChar w:fldCharType="separate"/>
      </w:r>
      <w:r w:rsidRPr="00D75566">
        <w:rPr>
          <w:noProof/>
        </w:rPr>
        <w:t>(Fossum, 1998)</w:t>
      </w:r>
      <w:r>
        <w:fldChar w:fldCharType="end"/>
      </w:r>
      <w:r>
        <w:t xml:space="preserve"> Various compression algorithms are used, with the most common being the Joint Photographic Expert group (JPEG or JPG) coder/decoder (codec) with a typical compression rate of 10:1 with little visually perceptible loss </w:t>
      </w:r>
      <w:r>
        <w:fldChar w:fldCharType="begin" w:fldLock="1"/>
      </w:r>
      <w:r>
        <w:instrText>ADDIN CSL_CITATION {"citationItems":[{"id":"ITEM-1","itemData":{"URL":"https://jpeg.org/jpeg/","accessed":{"date-parts":[["2023","8","17"]]},"author":[{"dropping-particle":"","family":"JPEG","given":"","non-dropping-particle":"","parse-names":false,"suffix":""}],"id":"ITEM-1","issued":{"date-parts":[["1994"]]},"title":"JPEG - JPEG 1","type":"webpage"},"uris":["http://www.mendeley.com/documents/?uuid=fb38ec13-a192-39c2-bd4d-93cf5c93e8c7"]}],"mendeley":{"formattedCitation":"(JPEG, 1994)","plainTextFormattedCitation":"(JPEG, 1994)","previouslyFormattedCitation":"(JPEG, 1994)"},"properties":{"noteIndex":0},"schema":"https://github.com/citation-style-language/schema/raw/master/csl-citation.json"}</w:instrText>
      </w:r>
      <w:r>
        <w:fldChar w:fldCharType="separate"/>
      </w:r>
      <w:r w:rsidRPr="006A1671">
        <w:rPr>
          <w:noProof/>
        </w:rPr>
        <w:t>(JPEG, 1994)</w:t>
      </w:r>
      <w:r>
        <w:fldChar w:fldCharType="end"/>
      </w:r>
      <w:r>
        <w:t xml:space="preserve">. The output file format also stores image metadata and is normally either in EXIF </w:t>
      </w:r>
      <w:r>
        <w:fldChar w:fldCharType="begin" w:fldLock="1"/>
      </w:r>
      <w:r>
        <w:instrText>ADDIN CSL_CITATION {"citationItems":[{"id":"ITEM-1","itemData":{"URL":"https://www.jeita.or.jp/japanese/standard/book/CP-3451E_E/#target/page_no=4","accessed":{"date-parts":[["2023","8","17"]]},"author":[{"dropping-particle":"","family":"JEITA","given":"","non-dropping-particle":"","parse-names":false,"suffix":""}],"id":"ITEM-1","issued":{"date-parts":[["2019"]]},"title":"EXIF Format","type":"webpage"},"uris":["http://www.mendeley.com/documents/?uuid=7a0eab45-0199-3061-905f-bc5f1d891394"]}],"mendeley":{"formattedCitation":"(JEITA, 2019)","plainTextFormattedCitation":"(JEITA, 2019)","previouslyFormattedCitation":"(JEITA, 2019)"},"properties":{"noteIndex":0},"schema":"https://github.com/citation-style-language/schema/raw/master/csl-citation.json"}</w:instrText>
      </w:r>
      <w:r>
        <w:fldChar w:fldCharType="separate"/>
      </w:r>
      <w:r w:rsidRPr="006A1671">
        <w:rPr>
          <w:noProof/>
        </w:rPr>
        <w:t>(JEITA, 2019)</w:t>
      </w:r>
      <w:r>
        <w:fldChar w:fldCharType="end"/>
      </w:r>
      <w:r>
        <w:t xml:space="preserve"> or JFIF (from the same JPEG group as the JPG format) formats with EXIF, the most common. </w:t>
      </w:r>
    </w:p>
    <w:p w14:paraId="0043CE6A" w14:textId="77777777" w:rsidR="006E5A34" w:rsidRDefault="000D6BA2" w:rsidP="006E5A34">
      <w:pPr>
        <w:pStyle w:val="BodyText"/>
      </w:pPr>
      <w:r>
        <w:rPr>
          <w:noProof/>
        </w:rPr>
        <w:lastRenderedPageBreak/>
        <w:drawing>
          <wp:inline distT="0" distB="0" distL="0" distR="0" wp14:anchorId="5E57C577" wp14:editId="683F4A8F">
            <wp:extent cx="5760085" cy="2860675"/>
            <wp:effectExtent l="0" t="0" r="0" b="0"/>
            <wp:docPr id="192778649" name="Picture 2" descr="A diagram of a person's 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78649" name="Picture 2" descr="A diagram of a person's visio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60085" cy="2860675"/>
                    </a:xfrm>
                    <a:prstGeom prst="rect">
                      <a:avLst/>
                    </a:prstGeom>
                  </pic:spPr>
                </pic:pic>
              </a:graphicData>
            </a:graphic>
          </wp:inline>
        </w:drawing>
      </w:r>
    </w:p>
    <w:p w14:paraId="5EAE5A8D" w14:textId="35413B6F" w:rsidR="000D6BA2" w:rsidRDefault="000D6BA2" w:rsidP="00842CFB">
      <w:pPr>
        <w:pStyle w:val="Caption"/>
      </w:pPr>
      <w:bookmarkStart w:id="33" w:name="_Toc143358140"/>
      <w:r>
        <w:t xml:space="preserve">Figure </w:t>
      </w:r>
      <w:r w:rsidR="00C7118D">
        <w:fldChar w:fldCharType="begin"/>
      </w:r>
      <w:r w:rsidR="00C7118D">
        <w:instrText xml:space="preserve"> STYLEREF 1 \s </w:instrText>
      </w:r>
      <w:r w:rsidR="00C7118D">
        <w:fldChar w:fldCharType="separate"/>
      </w:r>
      <w:r w:rsidR="00C7118D">
        <w:t>1</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6</w:t>
      </w:r>
      <w:r w:rsidR="00C7118D">
        <w:fldChar w:fldCharType="end"/>
      </w:r>
      <w:r>
        <w:t xml:space="preserve"> Digital camera system.Image from </w:t>
      </w:r>
      <w:r>
        <w:fldChar w:fldCharType="begin" w:fldLock="1"/>
      </w:r>
      <w:r>
        <w:instrText>ADDIN CSL_CITATION {"citationItems":[{"id":"ITEM-1","itemData":{"DOI":"10.1109/40.683047","ISSN":"0272-1732","abstract":"Originally designed for NASA, CMOS-technology digital camera systems on a chip hold great commercial application potential.","author":[{"dropping-particle":"","family":"Fossum","given":"Eric R.","non-dropping-particle":"","parse-names":false,"suffix":""}],"container-title":"IEEE Micro","id":"ITEM-1","issue":"03","issued":{"date-parts":[["1998","5","1"]]},"page":"8-15","publisher":"IEEE Computer Society","title":"Digital Camera System on a Chip","type":"article-journal","volume":"18"},"uris":["http://www.mendeley.com/documents/?uuid=96fe49ec-45d5-3686-a7f2-61e8837a66c5"]}],"mendeley":{"formattedCitation":"(Fossum, 1998)","plainTextFormattedCitation":"(Fossum, 1998)","previouslyFormattedCitation":"(Fossum, 1998)"},"properties":{"noteIndex":0},"schema":"https://github.com/citation-style-language/schema/raw/master/csl-citation.json"}</w:instrText>
      </w:r>
      <w:r>
        <w:fldChar w:fldCharType="separate"/>
      </w:r>
      <w:r w:rsidRPr="00F01390">
        <w:t>(Fossum, 1998)</w:t>
      </w:r>
      <w:bookmarkEnd w:id="33"/>
      <w:r>
        <w:fldChar w:fldCharType="end"/>
      </w:r>
    </w:p>
    <w:p w14:paraId="53014D60" w14:textId="410F86F9" w:rsidR="008533DA" w:rsidRPr="008533DA" w:rsidRDefault="000D6BA2" w:rsidP="008533DA">
      <w:pPr>
        <w:pStyle w:val="BodyText"/>
      </w:pPr>
      <w:r w:rsidRPr="008533DA">
        <w:t xml:space="preserve">A video stream is a collection of images and the rate of images (frames) stored per second is a measure of the video quality (along with the already-mentioned image quality). A </w:t>
      </w:r>
      <w:proofErr w:type="gramStart"/>
      <w:r w:rsidRPr="008533DA">
        <w:t>high resolution</w:t>
      </w:r>
      <w:proofErr w:type="gramEnd"/>
      <w:r w:rsidRPr="008533DA">
        <w:t xml:space="preserve"> image captured at a high frame rate is of higher quality than that of lower resolutions and lower frame rates. Video processing uses different codecs to compress the images such as x264 </w:t>
      </w:r>
      <w:r w:rsidRPr="008533DA">
        <w:fldChar w:fldCharType="begin" w:fldLock="1"/>
      </w:r>
      <w:r w:rsidRPr="008533DA">
        <w:instrText>ADDIN CSL_CITATION {"citationItems":[{"id":"ITEM-1","itemData":{"author":[{"dropping-particle":"","family":"ITU","given":"","non-dropping-particle":"","parse-names":false,"suffix":""}],"container-title":"ITU-T H.264","id":"ITEM-1","issued":{"date-parts":[["2010"]]},"title":"H.264 : Advanced video coding for generic audiovisual services","type":"patent"},"uris":["http://www.mendeley.com/documents/?uuid=55ac0234-dd4b-375a-ab33-76b882bfd384"]}],"mendeley":{"formattedCitation":"(ITU, 2010)","plainTextFormattedCitation":"(ITU, 2010)","previouslyFormattedCitation":"(ITU, 2010)"},"properties":{"noteIndex":0},"schema":"https://github.com/citation-style-language/schema/raw/master/csl-citation.json"}</w:instrText>
      </w:r>
      <w:r w:rsidRPr="008533DA">
        <w:fldChar w:fldCharType="separate"/>
      </w:r>
      <w:r w:rsidRPr="008533DA">
        <w:rPr>
          <w:noProof/>
        </w:rPr>
        <w:t>(ITU, 2010)</w:t>
      </w:r>
      <w:r w:rsidRPr="008533DA">
        <w:fldChar w:fldCharType="end"/>
      </w:r>
      <w:r w:rsidRPr="008533DA">
        <w:t xml:space="preserve"> and x265 </w:t>
      </w:r>
      <w:r w:rsidRPr="008533DA">
        <w:fldChar w:fldCharType="begin" w:fldLock="1"/>
      </w:r>
      <w:r w:rsidRPr="008533DA">
        <w:instrText>ADDIN CSL_CITATION {"citationItems":[{"id":"ITEM-1","itemData":{"author":[{"dropping-particle":"","family":"ITU","given":"","non-dropping-particle":"","parse-names":false,"suffix":""}],"container-title":"ITU-T H.265","id":"ITEM-1","issued":{"date-parts":[["2013"]]},"title":"H.265 : High efficiency video coding","type":"patent"},"uris":["http://www.mendeley.com/documents/?uuid=2ffb3a2a-0c9f-3221-9ff9-a151f6551301"]}],"mendeley":{"formattedCitation":"(ITU, 2013)","plainTextFormattedCitation":"(ITU, 2013)","previouslyFormattedCitation":"(ITU, 2013)"},"properties":{"noteIndex":0},"schema":"https://github.com/citation-style-language/schema/raw/master/csl-citation.json"}</w:instrText>
      </w:r>
      <w:r w:rsidRPr="008533DA">
        <w:fldChar w:fldCharType="separate"/>
      </w:r>
      <w:r w:rsidRPr="008533DA">
        <w:rPr>
          <w:noProof/>
        </w:rPr>
        <w:t>(ITU, 2013)</w:t>
      </w:r>
      <w:r w:rsidRPr="008533DA">
        <w:fldChar w:fldCharType="end"/>
      </w:r>
      <w:r w:rsidRPr="008533DA">
        <w:t xml:space="preserve"> and the resulting video data (along with coded audio data, subtitles and other metadata) is stored in a container format, the most common being Motion Picture Expert Group 4 (mp4) </w:t>
      </w:r>
      <w:r w:rsidRPr="008533DA">
        <w:fldChar w:fldCharType="begin" w:fldLock="1"/>
      </w:r>
      <w:r w:rsidRPr="008533DA">
        <w:instrText>ADDIN CSL_CITATION {"citationItems":[{"id":"ITEM-1","itemData":{"URL":"https://www.iso.org/standard/79110.html","accessed":{"date-parts":[["2023","8","17"]]},"author":[{"dropping-particle":"","family":"ISO","given":"","non-dropping-particle":"","parse-names":false,"suffix":""}],"container-title":"ISO/IEC 14496-14:2020","id":"ITEM-1","issued":{"date-parts":[["2020"]]},"title":"MP4 file format","type":"webpage"},"uris":["http://www.mendeley.com/documents/?uuid=be3cbf09-73b5-3fa0-b1a3-7d27c7d1229b"]}],"mendeley":{"formattedCitation":"(ISO, 2020)","plainTextFormattedCitation":"(ISO, 2020)","previouslyFormattedCitation":"(ISO, 2020)"},"properties":{"noteIndex":0},"schema":"https://github.com/citation-style-language/schema/raw/master/csl-citation.json"}</w:instrText>
      </w:r>
      <w:r w:rsidRPr="008533DA">
        <w:fldChar w:fldCharType="separate"/>
      </w:r>
      <w:r w:rsidRPr="008533DA">
        <w:rPr>
          <w:noProof/>
        </w:rPr>
        <w:t>(ISO, 2020)</w:t>
      </w:r>
      <w:r w:rsidRPr="008533DA">
        <w:fldChar w:fldCharType="end"/>
      </w:r>
      <w:r w:rsidRPr="008533DA">
        <w:t xml:space="preserve"> or </w:t>
      </w:r>
      <w:proofErr w:type="spellStart"/>
      <w:r w:rsidRPr="008533DA">
        <w:t>Matroska</w:t>
      </w:r>
      <w:proofErr w:type="spellEnd"/>
      <w:r w:rsidRPr="008533DA">
        <w:t xml:space="preserve"> (</w:t>
      </w:r>
      <w:proofErr w:type="spellStart"/>
      <w:r w:rsidRPr="008533DA">
        <w:t>mkv</w:t>
      </w:r>
      <w:proofErr w:type="spellEnd"/>
      <w:r w:rsidRPr="008533DA">
        <w:t xml:space="preserve">). </w:t>
      </w:r>
      <w:r w:rsidRPr="008533DA">
        <w:fldChar w:fldCharType="begin" w:fldLock="1"/>
      </w:r>
      <w:r w:rsidRPr="008533DA">
        <w:instrText>ADDIN CSL_CITATION {"citationItems":[{"id":"ITEM-1","itemData":{"URL":"https://matroska.org/technical/basics.html","accessed":{"date-parts":[["2023","8","17"]]},"author":[{"dropping-particle":"","family":"Matroska","given":"","non-dropping-particle":"","parse-names":false,"suffix":""}],"id":"ITEM-1","issued":{"date-parts":[["2015"]]},"title":"Matroska Basics","type":"webpage"},"uris":["http://www.mendeley.com/documents/?uuid=65f1c98d-4cae-31fd-8560-05dd2aab5f03"]}],"mendeley":{"formattedCitation":"(Matroska, 2015)","plainTextFormattedCitation":"(Matroska, 2015)","previouslyFormattedCitation":"(Matroska, 2015)"},"properties":{"noteIndex":0},"schema":"https://github.com/citation-style-language/schema/raw/master/csl-citation.json"}</w:instrText>
      </w:r>
      <w:r w:rsidRPr="008533DA">
        <w:fldChar w:fldCharType="separate"/>
      </w:r>
      <w:r w:rsidRPr="008533DA">
        <w:rPr>
          <w:noProof/>
        </w:rPr>
        <w:t>(Matroska, 2015)</w:t>
      </w:r>
      <w:r w:rsidRPr="008533DA">
        <w:fldChar w:fldCharType="end"/>
      </w:r>
      <w:r w:rsidRPr="008533DA">
        <w:t xml:space="preserve">. </w:t>
      </w:r>
      <w:r w:rsidRPr="008533DA">
        <w:br/>
      </w:r>
      <w:r w:rsidR="00475427" w:rsidRPr="008533DA">
        <w:br/>
        <w:t xml:space="preserve">A camera </w:t>
      </w:r>
      <w:r w:rsidR="00477B51">
        <w:t xml:space="preserve">coefficient </w:t>
      </w:r>
      <w:r w:rsidR="00475427" w:rsidRPr="008533DA">
        <w:t xml:space="preserve">matrix is established </w:t>
      </w:r>
      <w:r w:rsidR="008533DA" w:rsidRPr="008533DA">
        <w:t xml:space="preserve">in a manner </w:t>
      </w:r>
      <w:proofErr w:type="gramStart"/>
      <w:r w:rsidR="008533DA" w:rsidRPr="008533DA">
        <w:t>similar to</w:t>
      </w:r>
      <w:proofErr w:type="gramEnd"/>
      <w:r w:rsidR="008533DA" w:rsidRPr="008533DA">
        <w:t xml:space="preserve"> </w:t>
      </w:r>
      <w:r w:rsidR="00475427" w:rsidRPr="008533DA">
        <w:t>the equation below.</w:t>
      </w:r>
      <w:r w:rsidR="008533DA">
        <w:t xml:space="preserve"> where </w:t>
      </w:r>
      <w:proofErr w:type="spellStart"/>
      <w:r w:rsidR="008533DA">
        <w:t>f</w:t>
      </w:r>
      <w:r w:rsidR="008533DA" w:rsidRPr="00631640">
        <w:rPr>
          <w:vertAlign w:val="subscript"/>
        </w:rPr>
        <w:t>x</w:t>
      </w:r>
      <w:proofErr w:type="spellEnd"/>
      <w:r w:rsidR="008533DA">
        <w:t xml:space="preserve"> and </w:t>
      </w:r>
      <w:proofErr w:type="spellStart"/>
      <w:r w:rsidR="008533DA">
        <w:t>f</w:t>
      </w:r>
      <w:r w:rsidR="008533DA" w:rsidRPr="00631640">
        <w:rPr>
          <w:vertAlign w:val="subscript"/>
        </w:rPr>
        <w:t>y</w:t>
      </w:r>
      <w:proofErr w:type="spellEnd"/>
      <w:r w:rsidR="008533DA">
        <w:t xml:space="preserve"> are the camera focal lengths and c</w:t>
      </w:r>
      <w:r w:rsidR="008533DA" w:rsidRPr="00631640">
        <w:rPr>
          <w:vertAlign w:val="subscript"/>
        </w:rPr>
        <w:t>x</w:t>
      </w:r>
      <w:r w:rsidR="008533DA">
        <w:t xml:space="preserve"> and c</w:t>
      </w:r>
      <w:r w:rsidR="008533DA" w:rsidRPr="00631640">
        <w:rPr>
          <w:vertAlign w:val="subscript"/>
        </w:rPr>
        <w:t>y</w:t>
      </w:r>
      <w:r w:rsidR="008533DA">
        <w:t xml:space="preserve"> represent the optical centre of the camera in pixel coordinates.</w:t>
      </w:r>
      <w:r w:rsidR="00477B51">
        <w:t xml:space="preserve"> This matrix is used to apply correction for lens characteristics.</w:t>
      </w:r>
    </w:p>
    <w:p w14:paraId="3F3F5276" w14:textId="3D9DBC7E" w:rsidR="0082226E" w:rsidRPr="00475427" w:rsidRDefault="0082226E" w:rsidP="008533DA">
      <w:pPr>
        <w:pStyle w:val="BodyText"/>
        <w:jc w:val="center"/>
      </w:pPr>
      <w:r>
        <w:t xml:space="preserve">K= </w:t>
      </w:r>
      <m:oMath>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y</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oMath>
    </w:p>
    <w:p w14:paraId="60BFAF11" w14:textId="11565B4C" w:rsidR="00631640" w:rsidRDefault="00631640" w:rsidP="00842CFB">
      <w:pPr>
        <w:pStyle w:val="Caption"/>
      </w:pPr>
      <w:bookmarkStart w:id="34" w:name="_Toc143358155"/>
      <w:r>
        <w:t xml:space="preserve">Equation </w:t>
      </w:r>
      <w:r>
        <w:rPr>
          <w:noProof w:val="0"/>
        </w:rPr>
        <w:fldChar w:fldCharType="begin"/>
      </w:r>
      <w:r>
        <w:instrText xml:space="preserve"> STYLEREF 1 \s </w:instrText>
      </w:r>
      <w:r>
        <w:rPr>
          <w:noProof w:val="0"/>
        </w:rPr>
        <w:fldChar w:fldCharType="separate"/>
      </w:r>
      <w:r w:rsidR="004C58AE">
        <w:t>1</w:t>
      </w:r>
      <w:r>
        <w:fldChar w:fldCharType="end"/>
      </w:r>
      <w:r w:rsidR="004C58AE">
        <w:t>.</w:t>
      </w:r>
      <w:r>
        <w:rPr>
          <w:noProof w:val="0"/>
        </w:rPr>
        <w:fldChar w:fldCharType="begin"/>
      </w:r>
      <w:r>
        <w:instrText xml:space="preserve"> SEQ Equation \* ARABIC \s 1 </w:instrText>
      </w:r>
      <w:r>
        <w:rPr>
          <w:noProof w:val="0"/>
        </w:rPr>
        <w:fldChar w:fldCharType="separate"/>
      </w:r>
      <w:r w:rsidR="004C58AE">
        <w:t>1</w:t>
      </w:r>
      <w:r>
        <w:fldChar w:fldCharType="end"/>
      </w:r>
      <w:r>
        <w:t xml:space="preserve">  Camera </w:t>
      </w:r>
      <w:r w:rsidR="00477B51">
        <w:t xml:space="preserve">coefficient </w:t>
      </w:r>
      <w:r>
        <w:t>projection matrix</w:t>
      </w:r>
      <w:r w:rsidR="00477B51">
        <w:t xml:space="preserve"> </w:t>
      </w:r>
      <w:r w:rsidR="00477B51">
        <w:fldChar w:fldCharType="begin" w:fldLock="1"/>
      </w:r>
      <w:r w:rsidR="002372AF">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7B51">
        <w:fldChar w:fldCharType="separate"/>
      </w:r>
      <w:r w:rsidR="00477B51" w:rsidRPr="00477B51">
        <w:t>(Odelga et al., 2017)</w:t>
      </w:r>
      <w:bookmarkEnd w:id="34"/>
      <w:r w:rsidR="00477B51">
        <w:fldChar w:fldCharType="end"/>
      </w:r>
    </w:p>
    <w:p w14:paraId="582A458C" w14:textId="77777777" w:rsidR="00842CFB" w:rsidRDefault="00477B51" w:rsidP="0094417A">
      <w:pPr>
        <w:pStyle w:val="BodyText"/>
      </w:pPr>
      <w:r>
        <w:t xml:space="preserve">The </w:t>
      </w:r>
      <w:r w:rsidR="0094417A">
        <w:t xml:space="preserve">lens distortion characteristics will need to be </w:t>
      </w:r>
      <w:r w:rsidR="002372AF">
        <w:t xml:space="preserve">determined </w:t>
      </w:r>
      <w:r w:rsidR="0082226E">
        <w:t xml:space="preserve">as per Equation 1.2 below, where </w:t>
      </w:r>
      <w:proofErr w:type="gramStart"/>
      <w:r w:rsidR="0082226E">
        <w:t>(</w:t>
      </w:r>
      <w:r w:rsidR="007C3CAB">
        <w:t xml:space="preserve"> </w:t>
      </w:r>
      <w:r w:rsidR="0082226E">
        <w:t>x</w:t>
      </w:r>
      <w:proofErr w:type="gramEnd"/>
      <w:r w:rsidR="0082226E">
        <w:t>,</w:t>
      </w:r>
      <w:r w:rsidR="007C3CAB">
        <w:t xml:space="preserve"> </w:t>
      </w:r>
      <w:r w:rsidR="0082226E">
        <w:t>y</w:t>
      </w:r>
      <w:r w:rsidR="007C3CAB">
        <w:t xml:space="preserve"> </w:t>
      </w:r>
      <w:r w:rsidR="0082226E">
        <w:t>) are the measured coordinates, (</w:t>
      </w:r>
      <m:oMath>
        <m:acc>
          <m:accPr>
            <m:ctrlPr>
              <w:rPr>
                <w:rFonts w:ascii="Cambria Math" w:hAnsi="Cambria Math"/>
              </w:rPr>
            </m:ctrlPr>
          </m:accPr>
          <m:e>
            <m:r>
              <m:rPr>
                <m:sty m:val="p"/>
              </m:rPr>
              <w:rPr>
                <w:rFonts w:ascii="Cambria Math" w:hAnsi="Cambria Math"/>
              </w:rPr>
              <m:t>x</m:t>
            </m:r>
          </m:e>
        </m:acc>
      </m:oMath>
      <w:r w:rsidR="0082226E">
        <w:t xml:space="preserve"> , </w:t>
      </w:r>
      <m:oMath>
        <m:acc>
          <m:accPr>
            <m:ctrlPr>
              <w:rPr>
                <w:rFonts w:ascii="Cambria Math" w:hAnsi="Cambria Math"/>
                <w:i/>
              </w:rPr>
            </m:ctrlPr>
          </m:accPr>
          <m:e>
            <m:r>
              <w:rPr>
                <w:rFonts w:ascii="Cambria Math" w:hAnsi="Cambria Math"/>
              </w:rPr>
              <m:t>y</m:t>
            </m:r>
          </m:e>
        </m:acc>
      </m:oMath>
      <w:r w:rsidR="0082226E">
        <w:t xml:space="preserve"> ) are the corrected coordinates and (</w:t>
      </w:r>
      <w:r w:rsidR="007C3CAB">
        <w:t xml:space="preserve"> </w:t>
      </w:r>
      <w:r w:rsidR="0082226E">
        <w:t>x</w:t>
      </w:r>
      <w:r w:rsidR="0082226E" w:rsidRPr="0082226E">
        <w:rPr>
          <w:vertAlign w:val="subscript"/>
        </w:rPr>
        <w:t>c</w:t>
      </w:r>
      <w:r w:rsidR="0082226E">
        <w:t xml:space="preserve">, </w:t>
      </w:r>
      <w:proofErr w:type="spellStart"/>
      <w:r w:rsidR="0082226E">
        <w:t>y</w:t>
      </w:r>
      <w:r w:rsidR="006247D2" w:rsidRPr="0082226E">
        <w:rPr>
          <w:vertAlign w:val="subscript"/>
        </w:rPr>
        <w:t>c</w:t>
      </w:r>
      <w:proofErr w:type="spellEnd"/>
      <w:r w:rsidR="006247D2">
        <w:rPr>
          <w:vertAlign w:val="subscript"/>
        </w:rPr>
        <w:t xml:space="preserve"> </w:t>
      </w:r>
      <w:r w:rsidR="0082226E">
        <w:t>) are the centres of radial distortion</w:t>
      </w:r>
      <w:r w:rsidR="007C3CAB">
        <w:t xml:space="preserve">, assuming a unity aspect ratio. L is the distortion factor. </w:t>
      </w:r>
      <w:r>
        <w:fldChar w:fldCharType="begin" w:fldLock="1"/>
      </w:r>
      <w:r>
        <w:instrText>ADDIN CSL_CITATION {"citationItems":[{"id":"ITEM-1","itemData":{"DOI":"10.1017/CBO9780511811685","ISBN":"9780521540513","abstract":"A basic problem in computer vision is to understand the structure of a real world scene given several images of it. Techniques for solving this problem are taken from projective geometry and photogrammetry. Here, the authors cover the geometric principles and their algebraic representation in terms of camera projection matrices, the fundamental matrix and the trifocal tensor. The theory and methods of computation of these entities are discussed with real examples, as is their use in the reconstruction of scenes from multiple images. The new edition features an extended introduction covering the key ideas in the book (which itself has been updated with additional examples and appendices) and significant new results which have appeared since the first edition. Comprehensive background material is provided, so readers familiar with linear algebra and basic numerical methods can understand the projective geometry and estimation algorithms presented, and implement the algorithms directly from the book.","author":[{"dropping-particle":"","family":"Hartley","given":"Richard","non-dropping-particle":"","parse-names":false,"suffix":""},{"dropping-particle":"","family":"Zisserman","given":"Andrew","non-dropping-particle":"","parse-names":false,"suffix":""}],"container-title":"Multiple View Geometry in Computer Vision","id":"ITEM-1","issued":{"date-parts":[["2004","3","25"]]},"publisher":"Cambridge University Press","title":"Multiple View Geometry in Computer Vision","type":"book"},"uris":["http://www.mendeley.com/documents/?uuid=eef74668-9943-3c2d-aca3-23b4230507c5"]}],"mendeley":{"formattedCitation":"(Hartley &amp; Zisserman, 2004)","plainTextFormattedCitation":"(Hartley &amp; Zisserman, 2004)","previouslyFormattedCitation":"(Hartley &amp; Zisserman, 2004)"},"properties":{"noteIndex":0},"schema":"https://github.com/citation-style-language/schema/raw/master/csl-citation.json"}</w:instrText>
      </w:r>
      <w:r>
        <w:fldChar w:fldCharType="separate"/>
      </w:r>
      <w:r w:rsidRPr="00477B51">
        <w:rPr>
          <w:noProof/>
        </w:rPr>
        <w:t>(Hartley &amp; Zisserman, 2004)</w:t>
      </w:r>
      <w:r>
        <w:fldChar w:fldCharType="end"/>
      </w:r>
      <w:r w:rsidR="0082226E">
        <w:br/>
      </w:r>
    </w:p>
    <w:p w14:paraId="665E0670" w14:textId="77777777" w:rsidR="00842CFB" w:rsidRDefault="00842CFB">
      <w:pPr>
        <w:rPr>
          <w:rFonts w:ascii="Calibri" w:hAnsi="Calibri"/>
        </w:rPr>
      </w:pPr>
      <w:r>
        <w:br w:type="page"/>
      </w:r>
    </w:p>
    <w:p w14:paraId="7D992773" w14:textId="68BAEE8A" w:rsidR="0082226E" w:rsidRPr="007C3CAB" w:rsidRDefault="00000000" w:rsidP="0094417A">
      <w:pPr>
        <w:pStyle w:val="BodyText"/>
      </w:pPr>
      <m:oMathPara>
        <m:oMath>
          <m:acc>
            <m:accPr>
              <m:ctrlPr>
                <w:rPr>
                  <w:rFonts w:ascii="Cambria Math" w:hAnsi="Cambria Math"/>
                </w:rPr>
              </m:ctrlPr>
            </m:accPr>
            <m:e>
              <m:r>
                <m:rPr>
                  <m:sty m:val="p"/>
                </m:rPr>
                <w:rPr>
                  <w:rFonts w:ascii="Cambria Math" w:hAnsi="Cambria Math"/>
                </w:rPr>
                <m:t>x</m:t>
              </m:r>
            </m:e>
          </m:acc>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x</m:t>
              </m:r>
            </m:e>
            <m:sub>
              <m:r>
                <w:rPr>
                  <w:rFonts w:ascii="Cambria Math" w:hAnsi="Cambria Math"/>
                </w:rPr>
                <m:t>c</m:t>
              </m:r>
            </m:sub>
          </m:sSub>
          <m:r>
            <m:rPr>
              <m:sty m:val="p"/>
            </m:rPr>
            <w:rPr>
              <w:rFonts w:ascii="Cambria Math" w:hAnsi="Cambria Math"/>
            </w:rPr>
            <m:t xml:space="preserve"> + L</m:t>
          </m:r>
          <m:d>
            <m:dPr>
              <m:ctrlPr>
                <w:rPr>
                  <w:rFonts w:ascii="Cambria Math" w:hAnsi="Cambria Math"/>
                </w:rPr>
              </m:ctrlPr>
            </m:dPr>
            <m:e>
              <m:r>
                <m:rPr>
                  <m:sty m:val="p"/>
                </m:rPr>
                <w:rPr>
                  <w:rFonts w:ascii="Cambria Math" w:hAnsi="Cambria Math"/>
                </w:rPr>
                <m:t>r</m:t>
              </m:r>
            </m:e>
          </m:d>
          <m:d>
            <m:dPr>
              <m:ctrlPr>
                <w:rPr>
                  <w:rFonts w:ascii="Cambria Math" w:hAnsi="Cambria Math"/>
                </w:rPr>
              </m:ctrlPr>
            </m:dPr>
            <m:e>
              <m:r>
                <m:rPr>
                  <m:sty m:val="p"/>
                </m:rPr>
                <w:rPr>
                  <w:rFonts w:ascii="Cambria Math" w:hAnsi="Cambria Math"/>
                </w:rPr>
                <m:t xml:space="preserve">x - </m:t>
              </m:r>
              <m:sSub>
                <m:sSubPr>
                  <m:ctrlPr>
                    <w:rPr>
                      <w:rFonts w:ascii="Cambria Math" w:hAnsi="Cambria Math"/>
                    </w:rPr>
                  </m:ctrlPr>
                </m:sSubPr>
                <m:e>
                  <m:r>
                    <m:rPr>
                      <m:sty m:val="p"/>
                    </m:rPr>
                    <w:rPr>
                      <w:rFonts w:ascii="Cambria Math" w:hAnsi="Cambria Math"/>
                    </w:rPr>
                    <m:t>x</m:t>
                  </m:r>
                </m:e>
                <m:sub>
                  <m:r>
                    <w:rPr>
                      <w:rFonts w:ascii="Cambria Math" w:hAnsi="Cambria Math"/>
                    </w:rPr>
                    <m:t>c</m:t>
                  </m:r>
                </m:sub>
              </m:sSub>
            </m:e>
          </m:d>
          <m:r>
            <m:rPr>
              <m:sty m:val="p"/>
            </m:rPr>
            <w:rPr>
              <w:rFonts w:ascii="Cambria Math" w:hAnsi="Cambria Math"/>
            </w:rPr>
            <w:br/>
          </m:r>
        </m:oMath>
        <m:oMath>
          <m:acc>
            <m:accPr>
              <m:ctrlPr>
                <w:rPr>
                  <w:rFonts w:ascii="Cambria Math" w:hAnsi="Cambria Math"/>
                </w:rPr>
              </m:ctrlPr>
            </m:accPr>
            <m:e>
              <m:r>
                <m:rPr>
                  <m:sty m:val="p"/>
                </m:rPr>
                <w:rPr>
                  <w:rFonts w:ascii="Cambria Math" w:hAnsi="Cambria Math"/>
                </w:rPr>
                <m:t>y</m:t>
              </m:r>
            </m:e>
          </m:acc>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y</m:t>
              </m:r>
            </m:e>
            <m:sub>
              <m:r>
                <w:rPr>
                  <w:rFonts w:ascii="Cambria Math" w:hAnsi="Cambria Math"/>
                </w:rPr>
                <m:t>c</m:t>
              </m:r>
            </m:sub>
          </m:sSub>
          <m:r>
            <m:rPr>
              <m:sty m:val="p"/>
            </m:rPr>
            <w:rPr>
              <w:rFonts w:ascii="Cambria Math" w:hAnsi="Cambria Math"/>
            </w:rPr>
            <m:t xml:space="preserve"> + L</m:t>
          </m:r>
          <m:d>
            <m:dPr>
              <m:ctrlPr>
                <w:rPr>
                  <w:rFonts w:ascii="Cambria Math" w:hAnsi="Cambria Math"/>
                </w:rPr>
              </m:ctrlPr>
            </m:dPr>
            <m:e>
              <m:r>
                <m:rPr>
                  <m:sty m:val="p"/>
                </m:rPr>
                <w:rPr>
                  <w:rFonts w:ascii="Cambria Math" w:hAnsi="Cambria Math"/>
                </w:rPr>
                <m:t>r</m:t>
              </m:r>
            </m:e>
          </m:d>
          <m:d>
            <m:dPr>
              <m:ctrlPr>
                <w:rPr>
                  <w:rFonts w:ascii="Cambria Math" w:hAnsi="Cambria Math"/>
                </w:rPr>
              </m:ctrlPr>
            </m:dPr>
            <m:e>
              <m:r>
                <m:rPr>
                  <m:sty m:val="p"/>
                </m:rPr>
                <w:rPr>
                  <w:rFonts w:ascii="Cambria Math" w:hAnsi="Cambria Math"/>
                </w:rPr>
                <m:t xml:space="preserve">y - </m:t>
              </m:r>
              <m:sSub>
                <m:sSubPr>
                  <m:ctrlPr>
                    <w:rPr>
                      <w:rFonts w:ascii="Cambria Math" w:hAnsi="Cambria Math"/>
                    </w:rPr>
                  </m:ctrlPr>
                </m:sSubPr>
                <m:e>
                  <m:r>
                    <m:rPr>
                      <m:sty m:val="p"/>
                    </m:rPr>
                    <w:rPr>
                      <w:rFonts w:ascii="Cambria Math" w:hAnsi="Cambria Math"/>
                    </w:rPr>
                    <m:t>y</m:t>
                  </m:r>
                </m:e>
                <m:sub>
                  <m:r>
                    <w:rPr>
                      <w:rFonts w:ascii="Cambria Math" w:hAnsi="Cambria Math"/>
                    </w:rPr>
                    <m:t>c</m:t>
                  </m:r>
                </m:sub>
              </m:sSub>
            </m:e>
          </m:d>
          <m:r>
            <m:rPr>
              <m:sty m:val="p"/>
            </m:rPr>
            <w:rPr>
              <w:rFonts w:ascii="Cambria Math" w:hAnsi="Cambria Math"/>
            </w:rPr>
            <w:br/>
          </m:r>
        </m:oMath>
        <m:oMath>
          <m:r>
            <w:rPr>
              <w:rFonts w:ascii="Cambria Math" w:hAnsi="Cambria Math"/>
            </w:rPr>
            <m:t>where r=</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c</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c</m:t>
                          </m:r>
                        </m:sub>
                      </m:sSub>
                    </m:e>
                  </m:d>
                </m:e>
                <m:sup>
                  <m:r>
                    <w:rPr>
                      <w:rFonts w:ascii="Cambria Math" w:hAnsi="Cambria Math"/>
                    </w:rPr>
                    <m:t>2</m:t>
                  </m:r>
                </m:sup>
              </m:sSup>
            </m:e>
          </m:rad>
        </m:oMath>
      </m:oMathPara>
    </w:p>
    <w:p w14:paraId="1D1EE6F7" w14:textId="0A1EDB6D" w:rsidR="007C3CAB" w:rsidRPr="008533DA" w:rsidRDefault="007C3CAB" w:rsidP="00842CFB">
      <w:pPr>
        <w:pStyle w:val="Caption"/>
      </w:pPr>
      <w:bookmarkStart w:id="35" w:name="_Toc143358156"/>
      <w:r>
        <w:t xml:space="preserve">Equation </w:t>
      </w:r>
      <w:r>
        <w:rPr>
          <w:noProof w:val="0"/>
        </w:rPr>
        <w:fldChar w:fldCharType="begin"/>
      </w:r>
      <w:r>
        <w:instrText xml:space="preserve"> STYLEREF 1 \s </w:instrText>
      </w:r>
      <w:r>
        <w:rPr>
          <w:noProof w:val="0"/>
        </w:rPr>
        <w:fldChar w:fldCharType="separate"/>
      </w:r>
      <w:r w:rsidR="004C58AE">
        <w:t>1</w:t>
      </w:r>
      <w:r>
        <w:fldChar w:fldCharType="end"/>
      </w:r>
      <w:r w:rsidR="004C58AE">
        <w:t>.</w:t>
      </w:r>
      <w:r>
        <w:rPr>
          <w:noProof w:val="0"/>
        </w:rPr>
        <w:fldChar w:fldCharType="begin"/>
      </w:r>
      <w:r>
        <w:instrText xml:space="preserve"> SEQ Equation \* ARABIC \s 1 </w:instrText>
      </w:r>
      <w:r>
        <w:rPr>
          <w:noProof w:val="0"/>
        </w:rPr>
        <w:fldChar w:fldCharType="separate"/>
      </w:r>
      <w:r w:rsidR="004C58AE">
        <w:t>2</w:t>
      </w:r>
      <w:r>
        <w:fldChar w:fldCharType="end"/>
      </w:r>
      <w:r>
        <w:t xml:space="preserve">  Equations to correct for lens distortion</w:t>
      </w:r>
      <w:r w:rsidR="00477B51">
        <w:t xml:space="preserve"> </w:t>
      </w:r>
      <w:r w:rsidR="00477B51">
        <w:fldChar w:fldCharType="begin" w:fldLock="1"/>
      </w:r>
      <w:r w:rsidR="00477B51">
        <w:instrText>ADDIN CSL_CITATION {"citationItems":[{"id":"ITEM-1","itemData":{"DOI":"10.1017/CBO9780511811685","ISBN":"9780521540513","abstract":"A basic problem in computer vision is to understand the structure of a real world scene given several images of it. Techniques for solving this problem are taken from projective geometry and photogrammetry. Here, the authors cover the geometric principles and their algebraic representation in terms of camera projection matrices, the fundamental matrix and the trifocal tensor. The theory and methods of computation of these entities are discussed with real examples, as is their use in the reconstruction of scenes from multiple images. The new edition features an extended introduction covering the key ideas in the book (which itself has been updated with additional examples and appendices) and significant new results which have appeared since the first edition. Comprehensive background material is provided, so readers familiar with linear algebra and basic numerical methods can understand the projective geometry and estimation algorithms presented, and implement the algorithms directly from the book.","author":[{"dropping-particle":"","family":"Hartley","given":"Richard","non-dropping-particle":"","parse-names":false,"suffix":""},{"dropping-particle":"","family":"Zisserman","given":"Andrew","non-dropping-particle":"","parse-names":false,"suffix":""}],"container-title":"Multiple View Geometry in Computer Vision","id":"ITEM-1","issued":{"date-parts":[["2004","3","25"]]},"publisher":"Cambridge University Press","title":"Multiple View Geometry in Computer Vision","type":"book"},"uris":["http://www.mendeley.com/documents/?uuid=eef74668-9943-3c2d-aca3-23b4230507c5"]}],"mendeley":{"formattedCitation":"(Hartley &amp; Zisserman, 2004)","plainTextFormattedCitation":"(Hartley &amp; Zisserman, 2004)","previouslyFormattedCitation":"(Hartley &amp; Zisserman, 2004)"},"properties":{"noteIndex":0},"schema":"https://github.com/citation-style-language/schema/raw/master/csl-citation.json"}</w:instrText>
      </w:r>
      <w:r w:rsidR="00477B51">
        <w:fldChar w:fldCharType="separate"/>
      </w:r>
      <w:r w:rsidR="00477B51" w:rsidRPr="00477B51">
        <w:t>(Hartley &amp; Zisserman, 2004)</w:t>
      </w:r>
      <w:bookmarkEnd w:id="35"/>
      <w:r w:rsidR="00477B51">
        <w:fldChar w:fldCharType="end"/>
      </w:r>
    </w:p>
    <w:p w14:paraId="3E2DDB37" w14:textId="77777777" w:rsidR="007C3CAB" w:rsidRPr="007C3CAB" w:rsidRDefault="007C3CAB" w:rsidP="00631640">
      <w:pPr>
        <w:pStyle w:val="BodyText"/>
        <w:rPr>
          <w:noProof/>
        </w:rPr>
      </w:pPr>
      <w:r>
        <w:rPr>
          <w:noProof/>
        </w:rPr>
        <w:t>The function L(r) will need to be derived from a comparison with a linear mapping chart., or a taylor substitution approximation can be applied where the k</w:t>
      </w:r>
      <w:r w:rsidRPr="007C3CAB">
        <w:rPr>
          <w:noProof/>
          <w:vertAlign w:val="subscript"/>
        </w:rPr>
        <w:t>n</w:t>
      </w:r>
      <w:r>
        <w:rPr>
          <w:noProof/>
        </w:rPr>
        <w:t xml:space="preserve"> coefficients relate to the internal calibration of the camera such that</w:t>
      </w:r>
      <w:r>
        <w:rPr>
          <w:noProof/>
        </w:rPr>
        <w:br/>
      </w:r>
      <m:oMathPara>
        <m:oMath>
          <m:r>
            <w:rPr>
              <w:rFonts w:ascii="Cambria Math" w:hAnsi="Cambria Math"/>
              <w:noProof/>
            </w:rPr>
            <m:t>L</m:t>
          </m:r>
          <m:d>
            <m:dPr>
              <m:ctrlPr>
                <w:rPr>
                  <w:rFonts w:ascii="Cambria Math" w:hAnsi="Cambria Math"/>
                  <w:i/>
                  <w:noProof/>
                </w:rPr>
              </m:ctrlPr>
            </m:dPr>
            <m:e>
              <m:r>
                <w:rPr>
                  <w:rFonts w:ascii="Cambria Math" w:hAnsi="Cambria Math"/>
                  <w:noProof/>
                </w:rPr>
                <m:t>r</m:t>
              </m:r>
            </m:e>
          </m:d>
          <m:r>
            <w:rPr>
              <w:rFonts w:ascii="Cambria Math" w:hAnsi="Cambria Math"/>
              <w:noProof/>
            </w:rPr>
            <m:t>=1+</m:t>
          </m:r>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r>
            <w:rPr>
              <w:rFonts w:ascii="Cambria Math" w:hAnsi="Cambria Math"/>
              <w:noProof/>
            </w:rPr>
            <m:t>r+</m:t>
          </m:r>
          <m:sSub>
            <m:sSubPr>
              <m:ctrlPr>
                <w:rPr>
                  <w:rFonts w:ascii="Cambria Math" w:hAnsi="Cambria Math"/>
                  <w:i/>
                  <w:noProof/>
                </w:rPr>
              </m:ctrlPr>
            </m:sSubPr>
            <m:e>
              <m:r>
                <w:rPr>
                  <w:rFonts w:ascii="Cambria Math" w:hAnsi="Cambria Math"/>
                  <w:noProof/>
                </w:rPr>
                <m:t>k</m:t>
              </m:r>
            </m:e>
            <m:sub>
              <m:r>
                <w:rPr>
                  <w:rFonts w:ascii="Cambria Math" w:hAnsi="Cambria Math"/>
                  <w:noProof/>
                </w:rPr>
                <m:t>2</m:t>
              </m:r>
            </m:sub>
          </m:sSub>
          <m:sSup>
            <m:sSupPr>
              <m:ctrlPr>
                <w:rPr>
                  <w:rFonts w:ascii="Cambria Math" w:hAnsi="Cambria Math"/>
                  <w:i/>
                  <w:noProof/>
                </w:rPr>
              </m:ctrlPr>
            </m:sSupPr>
            <m:e>
              <m:r>
                <w:rPr>
                  <w:rFonts w:ascii="Cambria Math" w:hAnsi="Cambria Math"/>
                  <w:noProof/>
                </w:rPr>
                <m:t>r</m:t>
              </m:r>
            </m:e>
            <m:sup>
              <m:r>
                <w:rPr>
                  <w:rFonts w:ascii="Cambria Math" w:hAnsi="Cambria Math"/>
                  <w:noProof/>
                </w:rPr>
                <m:t>2</m:t>
              </m:r>
            </m:sup>
          </m:sSup>
          <m:r>
            <w:rPr>
              <w:rFonts w:ascii="Cambria Math" w:hAnsi="Cambria Math"/>
              <w:noProof/>
            </w:rPr>
            <m:t>+</m:t>
          </m:r>
          <m:sSub>
            <m:sSubPr>
              <m:ctrlPr>
                <w:rPr>
                  <w:rFonts w:ascii="Cambria Math" w:hAnsi="Cambria Math"/>
                  <w:i/>
                  <w:noProof/>
                </w:rPr>
              </m:ctrlPr>
            </m:sSubPr>
            <m:e>
              <m:r>
                <w:rPr>
                  <w:rFonts w:ascii="Cambria Math" w:hAnsi="Cambria Math"/>
                  <w:noProof/>
                </w:rPr>
                <m:t>k</m:t>
              </m:r>
            </m:e>
            <m:sub>
              <m:r>
                <w:rPr>
                  <w:rFonts w:ascii="Cambria Math" w:hAnsi="Cambria Math"/>
                  <w:noProof/>
                </w:rPr>
                <m:t>3</m:t>
              </m:r>
            </m:sub>
          </m:sSub>
          <m:sSup>
            <m:sSupPr>
              <m:ctrlPr>
                <w:rPr>
                  <w:rFonts w:ascii="Cambria Math" w:hAnsi="Cambria Math"/>
                  <w:i/>
                  <w:noProof/>
                </w:rPr>
              </m:ctrlPr>
            </m:sSupPr>
            <m:e>
              <m:r>
                <w:rPr>
                  <w:rFonts w:ascii="Cambria Math" w:hAnsi="Cambria Math"/>
                  <w:noProof/>
                </w:rPr>
                <m:t>r</m:t>
              </m:r>
            </m:e>
            <m:sup>
              <m:r>
                <w:rPr>
                  <w:rFonts w:ascii="Cambria Math" w:hAnsi="Cambria Math"/>
                  <w:noProof/>
                </w:rPr>
                <m:t>2</m:t>
              </m:r>
            </m:sup>
          </m:sSup>
          <m:r>
            <w:rPr>
              <w:rFonts w:ascii="Cambria Math" w:hAnsi="Cambria Math"/>
              <w:noProof/>
            </w:rPr>
            <m:t>…</m:t>
          </m:r>
        </m:oMath>
      </m:oMathPara>
    </w:p>
    <w:p w14:paraId="00D12A54" w14:textId="4D900F99" w:rsidR="007C3CAB" w:rsidRDefault="007C3CAB" w:rsidP="00842CFB">
      <w:pPr>
        <w:pStyle w:val="Caption"/>
      </w:pPr>
      <w:bookmarkStart w:id="36" w:name="_Toc143358157"/>
      <w:r>
        <w:t xml:space="preserve">Equation </w:t>
      </w:r>
      <w:r>
        <w:rPr>
          <w:noProof w:val="0"/>
        </w:rPr>
        <w:fldChar w:fldCharType="begin"/>
      </w:r>
      <w:r>
        <w:instrText xml:space="preserve"> STYLEREF 1 \s </w:instrText>
      </w:r>
      <w:r>
        <w:rPr>
          <w:noProof w:val="0"/>
        </w:rPr>
        <w:fldChar w:fldCharType="separate"/>
      </w:r>
      <w:r w:rsidR="004C58AE">
        <w:t>1</w:t>
      </w:r>
      <w:r>
        <w:fldChar w:fldCharType="end"/>
      </w:r>
      <w:r w:rsidR="004C58AE">
        <w:t>.</w:t>
      </w:r>
      <w:r>
        <w:rPr>
          <w:noProof w:val="0"/>
        </w:rPr>
        <w:fldChar w:fldCharType="begin"/>
      </w:r>
      <w:r>
        <w:instrText xml:space="preserve"> SEQ Equation \* ARABIC \s 1 </w:instrText>
      </w:r>
      <w:r>
        <w:rPr>
          <w:noProof w:val="0"/>
        </w:rPr>
        <w:fldChar w:fldCharType="separate"/>
      </w:r>
      <w:r w:rsidR="004C58AE">
        <w:t>3</w:t>
      </w:r>
      <w:r>
        <w:fldChar w:fldCharType="end"/>
      </w:r>
      <w:r>
        <w:t xml:space="preserve">  Deriving the distortion function</w:t>
      </w:r>
      <w:r w:rsidR="00477B51">
        <w:t xml:space="preserve">. </w:t>
      </w:r>
      <w:r w:rsidR="00477B51">
        <w:fldChar w:fldCharType="begin" w:fldLock="1"/>
      </w:r>
      <w:r w:rsidR="00477B51">
        <w:instrText>ADDIN CSL_CITATION {"citationItems":[{"id":"ITEM-1","itemData":{"DOI":"10.1017/CBO9780511811685","ISBN":"9780521540513","abstract":"A basic problem in computer vision is to understand the structure of a real world scene given several images of it. Techniques for solving this problem are taken from projective geometry and photogrammetry. Here, the authors cover the geometric principles and their algebraic representation in terms of camera projection matrices, the fundamental matrix and the trifocal tensor. The theory and methods of computation of these entities are discussed with real examples, as is their use in the reconstruction of scenes from multiple images. The new edition features an extended introduction covering the key ideas in the book (which itself has been updated with additional examples and appendices) and significant new results which have appeared since the first edition. Comprehensive background material is provided, so readers familiar with linear algebra and basic numerical methods can understand the projective geometry and estimation algorithms presented, and implement the algorithms directly from the book.","author":[{"dropping-particle":"","family":"Hartley","given":"Richard","non-dropping-particle":"","parse-names":false,"suffix":""},{"dropping-particle":"","family":"Zisserman","given":"Andrew","non-dropping-particle":"","parse-names":false,"suffix":""}],"container-title":"Multiple View Geometry in Computer Vision","id":"ITEM-1","issued":{"date-parts":[["2004","3","25"]]},"publisher":"Cambridge University Press","title":"Multiple View Geometry in Computer Vision","type":"book"},"uris":["http://www.mendeley.com/documents/?uuid=eef74668-9943-3c2d-aca3-23b4230507c5"]}],"mendeley":{"formattedCitation":"(Hartley &amp; Zisserman, 2004)","plainTextFormattedCitation":"(Hartley &amp; Zisserman, 2004)","previouslyFormattedCitation":"(Hartley &amp; Zisserman, 2004)"},"properties":{"noteIndex":0},"schema":"https://github.com/citation-style-language/schema/raw/master/csl-citation.json"}</w:instrText>
      </w:r>
      <w:r w:rsidR="00477B51">
        <w:fldChar w:fldCharType="separate"/>
      </w:r>
      <w:r w:rsidR="00477B51" w:rsidRPr="00477B51">
        <w:t>(Hartley &amp; Zisserman, 2004)</w:t>
      </w:r>
      <w:bookmarkEnd w:id="36"/>
      <w:r w:rsidR="00477B51">
        <w:fldChar w:fldCharType="end"/>
      </w:r>
    </w:p>
    <w:p w14:paraId="375012AB" w14:textId="7E1A30A6" w:rsidR="000D6BA2" w:rsidRPr="00475427" w:rsidRDefault="000D6BA2" w:rsidP="007C3CAB">
      <w:pPr>
        <w:pStyle w:val="BodyText"/>
      </w:pPr>
      <w:r>
        <w:rPr>
          <w:noProof/>
        </w:rPr>
        <w:t xml:space="preserve">Obstacle identification is generally based on edge detection – determining objects by recognising the boundaries of the object. </w:t>
      </w:r>
      <w:r w:rsidRPr="007E7EAA">
        <w:rPr>
          <w:rFonts w:cstheme="minorHAnsi"/>
          <w:color w:val="222222"/>
        </w:rPr>
        <w:t xml:space="preserve">"Canny" (extension of "Sobel") Edge Detection </w:t>
      </w:r>
      <w:r w:rsidRPr="007E7EAA">
        <w:rPr>
          <w:rFonts w:cstheme="minorHAnsi"/>
          <w:color w:val="222222"/>
        </w:rPr>
        <w:fldChar w:fldCharType="begin" w:fldLock="1"/>
      </w:r>
      <w:r>
        <w:rPr>
          <w:rFonts w:cstheme="minorHAnsi"/>
          <w:color w:val="222222"/>
        </w:rPr>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Ganesan &amp; Sajiv, 2018)</w:t>
      </w:r>
      <w:r w:rsidRPr="007E7EAA">
        <w:rPr>
          <w:rFonts w:cstheme="minorHAnsi"/>
          <w:color w:val="222222"/>
        </w:rPr>
        <w:fldChar w:fldCharType="end"/>
      </w:r>
      <w:r w:rsidRPr="007E7EAA">
        <w:rPr>
          <w:rFonts w:cstheme="minorHAnsi"/>
          <w:color w:val="222222"/>
        </w:rPr>
        <w:t xml:space="preserve"> and "Fuzzy" edge detection </w:t>
      </w:r>
      <w:r w:rsidRPr="007E7EAA">
        <w:rPr>
          <w:rFonts w:cstheme="minorHAnsi"/>
          <w:color w:val="222222"/>
        </w:rPr>
        <w:fldChar w:fldCharType="begin" w:fldLock="1"/>
      </w:r>
      <w:r>
        <w:rPr>
          <w:rFonts w:cstheme="minorHAnsi"/>
          <w:color w:val="222222"/>
        </w:rPr>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Haq et al., 2015)</w:t>
      </w:r>
      <w:r w:rsidRPr="007E7EAA">
        <w:rPr>
          <w:rFonts w:cstheme="minorHAnsi"/>
          <w:color w:val="222222"/>
        </w:rPr>
        <w:fldChar w:fldCharType="end"/>
      </w:r>
      <w:r w:rsidRPr="007E7EAA">
        <w:rPr>
          <w:rFonts w:cstheme="minorHAnsi"/>
          <w:color w:val="222222"/>
        </w:rPr>
        <w:t xml:space="preserve"> (for images with a high noise floor)</w:t>
      </w:r>
      <w:r>
        <w:rPr>
          <w:rFonts w:cstheme="minorHAnsi"/>
          <w:color w:val="222222"/>
        </w:rPr>
        <w:t xml:space="preserve"> are </w:t>
      </w:r>
      <w:r w:rsidRPr="007E7EAA">
        <w:rPr>
          <w:rFonts w:cstheme="minorHAnsi"/>
          <w:color w:val="222222"/>
        </w:rPr>
        <w:t>the standard methods of edge detection.</w:t>
      </w:r>
      <w:r w:rsidRPr="007E7EAA">
        <w:rPr>
          <w:rFonts w:cstheme="minorHAnsi"/>
          <w:color w:val="222222"/>
        </w:rPr>
        <w:br/>
      </w:r>
      <w:r w:rsidRPr="007E7EAA">
        <w:rPr>
          <w:rFonts w:cstheme="minorHAnsi"/>
          <w:color w:val="222222"/>
        </w:rPr>
        <w:br/>
        <w:t xml:space="preserve">The Matched Filter extension to the Canny approach </w:t>
      </w:r>
      <w:r w:rsidRPr="007E7EAA">
        <w:rPr>
          <w:rFonts w:cstheme="minorHAnsi"/>
          <w:color w:val="222222"/>
        </w:rPr>
        <w:fldChar w:fldCharType="begin" w:fldLock="1"/>
      </w:r>
      <w:r>
        <w:rPr>
          <w:rFonts w:cstheme="minorHAnsi"/>
          <w:color w:val="222222"/>
        </w:rPr>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Ofir et al., n.d.)</w:t>
      </w:r>
      <w:r w:rsidRPr="007E7EAA">
        <w:rPr>
          <w:rFonts w:cstheme="minorHAnsi"/>
          <w:color w:val="222222"/>
        </w:rPr>
        <w:fldChar w:fldCharType="end"/>
      </w:r>
      <w:r w:rsidRPr="007E7EAA">
        <w:rPr>
          <w:rFonts w:cstheme="minorHAnsi"/>
          <w:color w:val="222222"/>
        </w:rPr>
        <w:t xml:space="preserve"> is interesting as the algorithm is designed for soft (curved) edges </w:t>
      </w:r>
      <w:r>
        <w:rPr>
          <w:rFonts w:cstheme="minorHAnsi"/>
          <w:color w:val="222222"/>
        </w:rPr>
        <w:t xml:space="preserve">(more likely to be present in a natural environment) </w:t>
      </w:r>
      <w:r w:rsidRPr="007E7EAA">
        <w:rPr>
          <w:rFonts w:cstheme="minorHAnsi"/>
          <w:color w:val="222222"/>
        </w:rPr>
        <w:t>but the curved edges evaluated were letters and numbers in a</w:t>
      </w:r>
      <w:r>
        <w:rPr>
          <w:rFonts w:cstheme="minorHAnsi"/>
          <w:color w:val="222222"/>
        </w:rPr>
        <w:t xml:space="preserve"> 2D</w:t>
      </w:r>
      <w:r w:rsidRPr="007E7EAA">
        <w:rPr>
          <w:rFonts w:cstheme="minorHAnsi"/>
          <w:color w:val="222222"/>
        </w:rPr>
        <w:t xml:space="preserve"> image rather than a receding </w:t>
      </w:r>
      <w:r>
        <w:rPr>
          <w:rFonts w:cstheme="minorHAnsi"/>
          <w:color w:val="222222"/>
        </w:rPr>
        <w:t xml:space="preserve">three-dimensional image </w:t>
      </w:r>
      <w:r w:rsidRPr="007E7EAA">
        <w:rPr>
          <w:rFonts w:cstheme="minorHAnsi"/>
          <w:color w:val="222222"/>
        </w:rPr>
        <w:t xml:space="preserve">plane. Run times for their optimised algorithm (using sampling) were 0.6 seconds using C++ on an I7 with 16Gb of Ram with an image of 129x129 pixels). For a 257x257 image, run time was 5 seconds which is too slow for real-time use on a </w:t>
      </w:r>
      <w:r>
        <w:rPr>
          <w:rFonts w:cstheme="minorHAnsi"/>
          <w:color w:val="222222"/>
        </w:rPr>
        <w:t>rover</w:t>
      </w:r>
      <w:r w:rsidRPr="007E7EAA">
        <w:rPr>
          <w:rFonts w:cstheme="minorHAnsi"/>
          <w:color w:val="222222"/>
        </w:rPr>
        <w:t>.</w:t>
      </w:r>
      <w:r w:rsidRPr="007E7EAA">
        <w:rPr>
          <w:rFonts w:cstheme="minorHAnsi"/>
          <w:color w:val="222222"/>
        </w:rPr>
        <w:br/>
      </w:r>
      <w:r>
        <w:rPr>
          <w:rFonts w:cstheme="minorHAnsi"/>
          <w:color w:val="222222"/>
        </w:rPr>
        <w:br/>
      </w:r>
      <w:r w:rsidRPr="007E7EAA">
        <w:rPr>
          <w:rFonts w:cstheme="minorHAnsi"/>
          <w:color w:val="222222"/>
        </w:rPr>
        <w:t xml:space="preserve">Utilising wavelet analysis is a very interesting approach, is almost perfect in resolution </w:t>
      </w:r>
      <w:r>
        <w:rPr>
          <w:rFonts w:cstheme="minorHAnsi"/>
          <w:color w:val="222222"/>
        </w:rPr>
        <w:t xml:space="preserve">and </w:t>
      </w:r>
      <w:r w:rsidRPr="007E7EAA">
        <w:rPr>
          <w:rFonts w:cstheme="minorHAnsi"/>
          <w:color w:val="222222"/>
        </w:rPr>
        <w:t xml:space="preserve">would work with a receding plane BUT the authors state the process is not useful in noisy environments </w:t>
      </w:r>
      <w:r w:rsidRPr="007E7EAA">
        <w:rPr>
          <w:rFonts w:cstheme="minorHAnsi"/>
          <w:color w:val="222222"/>
        </w:rPr>
        <w:fldChar w:fldCharType="begin" w:fldLock="1"/>
      </w:r>
      <w:r>
        <w:rPr>
          <w:rFonts w:cstheme="minorHAnsi"/>
          <w:color w:val="222222"/>
        </w:rPr>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Damlamian &amp; Jaffard, 2019)</w:t>
      </w:r>
      <w:r w:rsidRPr="007E7EAA">
        <w:rPr>
          <w:rFonts w:cstheme="minorHAnsi"/>
          <w:color w:val="222222"/>
        </w:rPr>
        <w:fldChar w:fldCharType="end"/>
      </w:r>
      <w:r w:rsidRPr="007E7EAA">
        <w:rPr>
          <w:rFonts w:cstheme="minorHAnsi"/>
          <w:color w:val="222222"/>
        </w:rPr>
        <w:t xml:space="preserve"> and the processing requirements of a </w:t>
      </w:r>
      <w:r>
        <w:rPr>
          <w:rFonts w:cstheme="minorHAnsi"/>
          <w:color w:val="222222"/>
        </w:rPr>
        <w:t>“</w:t>
      </w:r>
      <w:proofErr w:type="spellStart"/>
      <w:r w:rsidRPr="007E7EAA">
        <w:rPr>
          <w:rFonts w:cstheme="minorHAnsi"/>
          <w:color w:val="222222"/>
        </w:rPr>
        <w:t>Datacube</w:t>
      </w:r>
      <w:proofErr w:type="spellEnd"/>
      <w:r w:rsidRPr="007E7EAA">
        <w:rPr>
          <w:rFonts w:cstheme="minorHAnsi"/>
          <w:color w:val="222222"/>
        </w:rPr>
        <w:t xml:space="preserve"> MV200</w:t>
      </w:r>
      <w:r>
        <w:rPr>
          <w:rFonts w:cstheme="minorHAnsi"/>
          <w:color w:val="222222"/>
        </w:rPr>
        <w:t>”</w:t>
      </w:r>
      <w:r w:rsidRPr="007E7EAA">
        <w:rPr>
          <w:rFonts w:cstheme="minorHAnsi"/>
          <w:color w:val="222222"/>
        </w:rPr>
        <w:t xml:space="preserve">, 68040 CPU and a </w:t>
      </w:r>
      <w:r>
        <w:rPr>
          <w:rFonts w:cstheme="minorHAnsi"/>
          <w:color w:val="222222"/>
        </w:rPr>
        <w:t>“</w:t>
      </w:r>
      <w:proofErr w:type="spellStart"/>
      <w:r>
        <w:rPr>
          <w:rFonts w:cstheme="minorHAnsi"/>
          <w:color w:val="222222"/>
        </w:rPr>
        <w:t>S</w:t>
      </w:r>
      <w:r w:rsidRPr="007E7EAA">
        <w:rPr>
          <w:rFonts w:cstheme="minorHAnsi"/>
          <w:color w:val="222222"/>
        </w:rPr>
        <w:t>parcstation</w:t>
      </w:r>
      <w:proofErr w:type="spellEnd"/>
      <w:r>
        <w:rPr>
          <w:rFonts w:cstheme="minorHAnsi"/>
          <w:color w:val="222222"/>
        </w:rPr>
        <w:t>”</w:t>
      </w:r>
      <w:r w:rsidRPr="007E7EAA">
        <w:rPr>
          <w:rFonts w:cstheme="minorHAnsi"/>
          <w:color w:val="222222"/>
        </w:rPr>
        <w:t xml:space="preserve"> workstation</w:t>
      </w:r>
      <w:r>
        <w:rPr>
          <w:rFonts w:cstheme="minorHAnsi"/>
          <w:color w:val="222222"/>
        </w:rPr>
        <w:t>, as implemented,</w:t>
      </w:r>
      <w:r w:rsidRPr="007E7EAA">
        <w:rPr>
          <w:rFonts w:cstheme="minorHAnsi"/>
          <w:color w:val="222222"/>
        </w:rPr>
        <w:t xml:space="preserve"> are too </w:t>
      </w:r>
      <w:r>
        <w:rPr>
          <w:rFonts w:cstheme="minorHAnsi"/>
          <w:color w:val="222222"/>
        </w:rPr>
        <w:t xml:space="preserve">computationally (and economically) </w:t>
      </w:r>
      <w:r w:rsidRPr="007E7EAA">
        <w:rPr>
          <w:rFonts w:cstheme="minorHAnsi"/>
          <w:color w:val="222222"/>
        </w:rPr>
        <w:t xml:space="preserve">expensive for a </w:t>
      </w:r>
      <w:r>
        <w:rPr>
          <w:rFonts w:cstheme="minorHAnsi"/>
          <w:color w:val="222222"/>
        </w:rPr>
        <w:t xml:space="preserve">low cost </w:t>
      </w:r>
      <w:r w:rsidRPr="007E7EAA">
        <w:rPr>
          <w:rFonts w:cstheme="minorHAnsi"/>
          <w:color w:val="222222"/>
        </w:rPr>
        <w:t>battery-powered rover.</w:t>
      </w:r>
      <w:r>
        <w:rPr>
          <w:rFonts w:cstheme="minorHAnsi"/>
          <w:color w:val="222222"/>
        </w:rPr>
        <w:br/>
      </w:r>
      <w:r w:rsidR="00AB0F6E">
        <w:rPr>
          <w:rFonts w:cstheme="minorHAnsi"/>
          <w:color w:val="222222"/>
        </w:rPr>
        <w:br/>
      </w:r>
      <w:r w:rsidRPr="007E7EAA">
        <w:rPr>
          <w:rFonts w:cstheme="minorHAnsi"/>
          <w:color w:val="222222"/>
        </w:rPr>
        <w:t xml:space="preserve">Utilising a muti-spectral camera system enables detection of soil and vegetation </w:t>
      </w:r>
      <w:r w:rsidRPr="007E7EAA">
        <w:rPr>
          <w:rFonts w:cstheme="minorHAnsi"/>
          <w:color w:val="222222"/>
        </w:rPr>
        <w:fldChar w:fldCharType="begin" w:fldLock="1"/>
      </w:r>
      <w:r>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Larry Matthies et al., 1995)</w:t>
      </w:r>
      <w:r w:rsidRPr="007E7EAA">
        <w:rPr>
          <w:rFonts w:cstheme="minorHAnsi"/>
          <w:color w:val="222222"/>
        </w:rPr>
        <w:fldChar w:fldCharType="end"/>
      </w:r>
      <w:r w:rsidRPr="007E7EAA">
        <w:rPr>
          <w:rFonts w:cstheme="minorHAnsi"/>
          <w:color w:val="222222"/>
        </w:rPr>
        <w:t xml:space="preserve"> but would involve power and computation usage beyond </w:t>
      </w:r>
      <w:r>
        <w:rPr>
          <w:rFonts w:cstheme="minorHAnsi"/>
          <w:color w:val="222222"/>
        </w:rPr>
        <w:t>the rover’s capabilities</w:t>
      </w:r>
      <w:r w:rsidRPr="007E7EAA">
        <w:rPr>
          <w:rFonts w:cstheme="minorHAnsi"/>
          <w:color w:val="222222"/>
        </w:rPr>
        <w:t xml:space="preserve"> unless filters could be dynamically applied to a camera.</w:t>
      </w:r>
    </w:p>
    <w:p w14:paraId="0A11DA78" w14:textId="1BC4404D" w:rsidR="000D6BA2" w:rsidRDefault="000D6BA2" w:rsidP="000D6BA2">
      <w:pPr>
        <w:pStyle w:val="Heading4"/>
      </w:pPr>
      <w:r>
        <w:rPr>
          <w:rFonts w:cstheme="minorHAnsi"/>
          <w:color w:val="222222"/>
        </w:rPr>
        <w:lastRenderedPageBreak/>
        <w:br/>
      </w:r>
      <w:r>
        <w:t>S</w:t>
      </w:r>
      <w:r w:rsidRPr="000B2370">
        <w:t xml:space="preserve">ensor </w:t>
      </w:r>
      <w:r>
        <w:t xml:space="preserve">fusion </w:t>
      </w:r>
      <w:r w:rsidRPr="000B2370">
        <w:t>approaches</w:t>
      </w:r>
      <w:r>
        <w:br/>
      </w:r>
    </w:p>
    <w:p w14:paraId="69F6DD8C" w14:textId="6D12507E" w:rsidR="000D6BA2" w:rsidRPr="007E7EAA" w:rsidRDefault="000D6BA2" w:rsidP="000D6BA2">
      <w:pPr>
        <w:pStyle w:val="BodyText"/>
        <w:rPr>
          <w:rFonts w:cstheme="minorHAnsi"/>
          <w:color w:val="222222"/>
        </w:rPr>
      </w:pPr>
      <w:r>
        <w:rPr>
          <w:noProof/>
        </w:rPr>
        <w:t>As a rover should operate in all weathers and conditions, multiple sensors are likely to be required to compensate for the deficiencies in each sensor type.</w:t>
      </w:r>
      <w:r>
        <w:rPr>
          <w:noProof/>
        </w:rPr>
        <w:br/>
      </w:r>
      <w:r>
        <w:rPr>
          <w:noProof/>
        </w:rPr>
        <w:br/>
        <w:t xml:space="preserve">Multiple sensor calibration has been investigated thoroughly at a basic level of integrating two sensors </w:t>
      </w:r>
      <w:r>
        <w:rPr>
          <w:noProof/>
        </w:rPr>
        <w:fldChar w:fldCharType="begin" w:fldLock="1"/>
      </w:r>
      <w:r>
        <w:rPr>
          <w:noProof/>
        </w:rPr>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Pr>
          <w:noProof/>
        </w:rPr>
        <w:fldChar w:fldCharType="separate"/>
      </w:r>
      <w:r w:rsidRPr="00D40BA6">
        <w:rPr>
          <w:noProof/>
        </w:rPr>
        <w:t>(Rodriguez F. et al., 2008; Zhou et al., 2018)</w:t>
      </w:r>
      <w:r>
        <w:rPr>
          <w:noProof/>
        </w:rPr>
        <w:fldChar w:fldCharType="end"/>
      </w:r>
      <w:r>
        <w:rPr>
          <w:noProof/>
        </w:rPr>
        <w:t xml:space="preserve"> but integration of more than two sensors appears to be lightly touched in research.</w:t>
      </w:r>
      <w:r>
        <w:rPr>
          <w:noProof/>
        </w:rPr>
        <w:br/>
      </w:r>
      <w:r>
        <w:rPr>
          <w:noProof/>
        </w:rPr>
        <w:br/>
        <w:t xml:space="preserve">Manduchi </w:t>
      </w:r>
      <w:r>
        <w:rPr>
          <w:noProof/>
        </w:rPr>
        <w:fldChar w:fldCharType="begin" w:fldLock="1"/>
      </w:r>
      <w:r>
        <w:rPr>
          <w:noProof/>
        </w:rPr>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Pr>
          <w:noProof/>
        </w:rPr>
        <w:fldChar w:fldCharType="separate"/>
      </w:r>
      <w:r w:rsidRPr="00D40BA6">
        <w:rPr>
          <w:noProof/>
        </w:rPr>
        <w:t>(Manduchi et al., 2005)</w:t>
      </w:r>
      <w:r>
        <w:rPr>
          <w:noProof/>
        </w:rPr>
        <w:fldChar w:fldCharType="end"/>
      </w:r>
      <w:r>
        <w:rPr>
          <w:noProof/>
        </w:rPr>
        <w:t xml:space="preserve"> implemented a combination of a colour-stereo camera to categorise grass, bark, soil and rocks, holes, etc. along with analysis of a single-axis lidar to detect rocks partially hidden by grass. Manduchi found soil/dry grass categorisations was difficult with pure colour matching and they suggested additional techniques such as visual texture mapping or multispectral thermal analysis. </w:t>
      </w:r>
      <w:r>
        <w:rPr>
          <w:noProof/>
        </w:rPr>
        <w:fldChar w:fldCharType="begin" w:fldLock="1"/>
      </w:r>
      <w:r>
        <w:rPr>
          <w:noProof/>
        </w:rPr>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Pr>
          <w:noProof/>
        </w:rPr>
        <w:fldChar w:fldCharType="separate"/>
      </w:r>
      <w:r w:rsidRPr="00D40BA6">
        <w:rPr>
          <w:noProof/>
        </w:rPr>
        <w:t>(Castano et al., 2014; Gilmore et al., n.d.)</w:t>
      </w:r>
      <w:r>
        <w:rPr>
          <w:noProof/>
        </w:rPr>
        <w:fldChar w:fldCharType="end"/>
      </w:r>
    </w:p>
    <w:p w14:paraId="7219ADEC" w14:textId="7D44B872" w:rsidR="000D6BA2" w:rsidRPr="000D6BA2" w:rsidRDefault="000D6BA2" w:rsidP="000D6BA2">
      <w:pPr>
        <w:pStyle w:val="Heading3"/>
        <w:rPr>
          <w:rStyle w:val="Heading3Char"/>
        </w:rPr>
      </w:pPr>
      <w:bookmarkStart w:id="37" w:name="_Toc146487445"/>
      <w:r w:rsidRPr="000D6BA2">
        <w:rPr>
          <w:rStyle w:val="Heading3Char"/>
        </w:rPr>
        <w:t>Image stabilisation</w:t>
      </w:r>
      <w:bookmarkEnd w:id="37"/>
    </w:p>
    <w:p w14:paraId="61D4BC0C" w14:textId="058D4463" w:rsidR="000D6BA2" w:rsidRDefault="000D6BA2" w:rsidP="000D6BA2">
      <w:pPr>
        <w:pStyle w:val="BodyText"/>
      </w:pPr>
      <w:r>
        <w:t xml:space="preserve">As a video stream is a successive stream of photos, a video stream can be used to determine motion of objects around a vehicle by determining the location of an object (often called a “feature”) in a photo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br/>
      </w:r>
      <w:r>
        <w:br/>
        <w:t>What makes this approach more problematic is that, in rural New Zealand, the topology may not be smooth, and so our vehicle (and therefore it’s camera) will be susceptible to jostling while travelling, making feature detection difficult. At an excessive level</w:t>
      </w:r>
      <w:r w:rsidR="002372AF">
        <w:t xml:space="preserve"> of movement</w:t>
      </w:r>
      <w:r>
        <w:t xml:space="preserve">, the feature/s may not be present from frame to frame. </w:t>
      </w:r>
      <w:r>
        <w:br/>
      </w:r>
      <w:r w:rsidR="00AB0F6E">
        <w:br/>
      </w:r>
      <w:r>
        <w:t xml:space="preserve">One solution to this problem is to use optical image stabilisation (OIS) where an image stabilisation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t>servometers</w:t>
      </w:r>
      <w:proofErr w:type="spellEnd"/>
      <w:r>
        <w:t xml:space="preserve"> (servos) used prevent this technique from compensating large movements and </w:t>
      </w:r>
      <w:r>
        <w:lastRenderedPageBreak/>
        <w:t xml:space="preserve">there may be time lags due to inertia of the detection and mechanical components. Another issue with this technique is that the cost to implement OIS in a camera system is high. </w:t>
      </w:r>
      <w:r>
        <w:br/>
      </w:r>
      <w:r w:rsidR="00AB0F6E">
        <w:br/>
      </w:r>
      <w:r>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t xml:space="preserve"> and requires a hysteresis system to prevent oscillations if a vehicle is moving fast with large displacements. This method </w:t>
      </w:r>
      <w:r w:rsidR="006247D2">
        <w:t xml:space="preserve">may </w:t>
      </w:r>
      <w:r w:rsidR="00AB0F6E">
        <w:t>also prevent the camera system from looking ahead down a path if the vehicle is travelling on an incline or decline.</w:t>
      </w:r>
      <w:r>
        <w:br/>
      </w:r>
      <w:r>
        <w:br/>
        <w:t xml:space="preserve">A direct approach is to utilise a wide point of view lens such as a “fisheye” so </w:t>
      </w:r>
      <w:r w:rsidR="00842CFB">
        <w:t xml:space="preserve">a </w:t>
      </w:r>
      <w:r>
        <w:t xml:space="preserve">feature </w:t>
      </w:r>
      <w:r w:rsidR="00842CFB">
        <w:t xml:space="preserve">will </w:t>
      </w:r>
      <w:r>
        <w:t xml:space="preserve">stay in the frame even with large movements however this introduces significant lens distortion which will need correction in software, plus a circular fish-eye lens will </w:t>
      </w:r>
      <w:r w:rsidR="00842CFB">
        <w:t xml:space="preserve">normally </w:t>
      </w:r>
      <w:r>
        <w:t xml:space="preserve">only </w:t>
      </w:r>
      <w:proofErr w:type="spellStart"/>
      <w:r w:rsidR="00842CFB">
        <w:t>use</w:t>
      </w:r>
      <w:r>
        <w:t>the</w:t>
      </w:r>
      <w:proofErr w:type="spellEnd"/>
      <w:r>
        <w:t xml:space="preserve"> centre area of the sensor, reducing image quality</w:t>
      </w:r>
      <w:r w:rsidR="006247D2">
        <w:t>, due to the image cropping required.</w:t>
      </w:r>
    </w:p>
    <w:p w14:paraId="49C87432" w14:textId="77777777" w:rsidR="006E5A34" w:rsidRDefault="000D6BA2" w:rsidP="006E5A34">
      <w:pPr>
        <w:pStyle w:val="BodyText"/>
      </w:pPr>
      <w:r>
        <w:rPr>
          <w:noProof/>
        </w:rPr>
        <w:drawing>
          <wp:inline distT="0" distB="0" distL="0" distR="0" wp14:anchorId="5F1C321B" wp14:editId="57BB0DB3">
            <wp:extent cx="5760085" cy="3839845"/>
            <wp:effectExtent l="0" t="0" r="0" b="8255"/>
            <wp:docPr id="628693053" name="Picture 3" descr="A road with yellow pain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693053" name="Picture 3" descr="A road with yellow paint on i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60085" cy="3839845"/>
                    </a:xfrm>
                    <a:prstGeom prst="rect">
                      <a:avLst/>
                    </a:prstGeom>
                  </pic:spPr>
                </pic:pic>
              </a:graphicData>
            </a:graphic>
          </wp:inline>
        </w:drawing>
      </w:r>
    </w:p>
    <w:p w14:paraId="393EF69F" w14:textId="17700908" w:rsidR="000D6BA2" w:rsidRDefault="000D6BA2" w:rsidP="00842CFB">
      <w:pPr>
        <w:pStyle w:val="Caption"/>
      </w:pPr>
      <w:bookmarkStart w:id="38" w:name="_Toc143358141"/>
      <w:r>
        <w:t xml:space="preserve">Figure </w:t>
      </w:r>
      <w:r w:rsidR="00C7118D">
        <w:fldChar w:fldCharType="begin"/>
      </w:r>
      <w:r w:rsidR="00C7118D">
        <w:instrText xml:space="preserve"> STYLEREF 1 \s </w:instrText>
      </w:r>
      <w:r w:rsidR="00C7118D">
        <w:fldChar w:fldCharType="separate"/>
      </w:r>
      <w:r w:rsidR="00C7118D">
        <w:t>1</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7</w:t>
      </w:r>
      <w:r w:rsidR="00C7118D">
        <w:fldChar w:fldCharType="end"/>
      </w:r>
      <w:r>
        <w:t xml:space="preserve">  Fisheye Lens capture example. Image from </w:t>
      </w:r>
      <w:r>
        <w:fldChar w:fldCharType="begin" w:fldLock="1"/>
      </w:r>
      <w:r w:rsidR="00AB0F6E">
        <w:instrText>ADDIN CSL_CITATION {"citationItems":[{"id":"ITEM-1","itemData":{"URL":"https://static.bhphotovideo.com/explora/sites/default/files/styles/960/public/13-fisheye_dsc2260.jpg?itok=JkCNVbW6","accessed":{"date-parts":[["2023","8","17"]]},"author":[{"dropping-particle":"","family":"BHPhotoVideo.com","given":"","non-dropping-particle":"","parse-names":false,"suffix":""}],"id":"ITEM-1","issued":{"date-parts":[["0"]]},"title":"13-fisheye_dsc2260.jpg (960×640)","type":"webpage"},"uris":["http://www.mendeley.com/documents/?uuid=4197a19d-27dc-36cd-a752-69621ef3d22a"]}],"mendeley":{"formattedCitation":"(BHPhotoVideo.com, n.d.)","plainTextFormattedCitation":"(BHPhotoVideo.com, n.d.)","previouslyFormattedCitation":"(BHPhotoVideo.com, n.d.)"},"properties":{"noteIndex":0},"schema":"https://github.com/citation-style-language/schema/raw/master/csl-citation.json"}</w:instrText>
      </w:r>
      <w:r>
        <w:fldChar w:fldCharType="separate"/>
      </w:r>
      <w:r w:rsidRPr="00643922">
        <w:t>(BHPhotoVideo.com, n.d.)</w:t>
      </w:r>
      <w:bookmarkEnd w:id="38"/>
      <w:r>
        <w:fldChar w:fldCharType="end"/>
      </w:r>
    </w:p>
    <w:p w14:paraId="5EB30A3D" w14:textId="17853FB1" w:rsidR="00D940A7" w:rsidRDefault="00475427" w:rsidP="000D6BA2">
      <w:pPr>
        <w:pStyle w:val="BodyText"/>
      </w:pPr>
      <w:r>
        <w:br/>
      </w:r>
      <w:r w:rsidR="000D6BA2">
        <w:t>The other approach is to use digital stabilisation, of which a few methods exist.</w:t>
      </w:r>
      <w:r w:rsidR="000D6BA2">
        <w:br/>
      </w:r>
      <w:r w:rsidR="000D6BA2">
        <w:br/>
        <w:t xml:space="preserve">The first method is to use the same feature-mapping solutions used to determine obstacles but to </w:t>
      </w:r>
      <w:r w:rsidR="000D6BA2">
        <w:lastRenderedPageBreak/>
        <w:t xml:space="preserve">select a static feature that can be tracked from frame to frame. One problem with this approach is that, as the vehicle is moving, the change in perspective will lead to distortion as shown at </w:t>
      </w:r>
      <w:r w:rsidR="000D6BA2">
        <w:fldChar w:fldCharType="begin" w:fldLock="1"/>
      </w:r>
      <w:r w:rsidR="000D6BA2">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000D6BA2">
        <w:fldChar w:fldCharType="separate"/>
      </w:r>
      <w:r w:rsidR="000D6BA2" w:rsidRPr="004616F4">
        <w:rPr>
          <w:noProof/>
        </w:rPr>
        <w:t>(Android Authority, n.d.-b)</w:t>
      </w:r>
      <w:r w:rsidR="000D6BA2">
        <w:fldChar w:fldCharType="end"/>
      </w:r>
      <w:r w:rsidR="000D6BA2">
        <w:t>. A potentially greater problem is that the purpose of image stabilisation is to enable feature detection, yet feature detection is required to stabilise the image, so the selection of which features to track is critical to the success of this method.</w:t>
      </w:r>
      <w:r w:rsidR="000D6BA2">
        <w:br/>
        <w:t xml:space="preserve">Feature tracking is computationally expensive and complex. </w:t>
      </w:r>
      <w:r w:rsidR="00AB0F6E">
        <w:t xml:space="preserve">Feature mapping has limitations on image size and the amount of displacement as increasing both increases processing requirements. </w:t>
      </w:r>
      <w:r w:rsidR="000D6BA2">
        <w:t xml:space="preserve">Current research has focused on efficiency improvements such as the SIFT </w:t>
      </w:r>
      <w:r w:rsidR="00E260FC">
        <w:fldChar w:fldCharType="begin" w:fldLock="1"/>
      </w:r>
      <w:r w:rsidR="00E260FC">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fldChar w:fldCharType="separate"/>
      </w:r>
      <w:r w:rsidR="00E260FC" w:rsidRPr="00E260FC">
        <w:rPr>
          <w:noProof/>
        </w:rPr>
        <w:t>(Battiato et al., 2007; Chao et al., 2013)</w:t>
      </w:r>
      <w:r w:rsidR="00E260FC">
        <w:fldChar w:fldCharType="end"/>
      </w:r>
      <w:r w:rsidR="00E260FC">
        <w:t xml:space="preserve"> </w:t>
      </w:r>
      <w:r w:rsidR="000D6BA2">
        <w:t xml:space="preserve">and SURF </w:t>
      </w:r>
      <w:r w:rsidR="00E260FC">
        <w:fldChar w:fldCharType="begin" w:fldLock="1"/>
      </w:r>
      <w:r w:rsidR="008978DF">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fldChar w:fldCharType="separate"/>
      </w:r>
      <w:r w:rsidR="00E260FC" w:rsidRPr="00E260FC">
        <w:rPr>
          <w:noProof/>
        </w:rPr>
        <w:t>(Ljubičić et al., 2021; Shene et al., 2016)</w:t>
      </w:r>
      <w:r w:rsidR="00E260FC">
        <w:fldChar w:fldCharType="end"/>
      </w:r>
      <w:r w:rsidR="00E260FC">
        <w:t xml:space="preserve"> </w:t>
      </w:r>
      <w:r w:rsidR="000D6BA2">
        <w:t xml:space="preserve">methods, along with other approaches such as affine-transform matrices </w:t>
      </w:r>
      <w:r w:rsidR="008978DF">
        <w:fldChar w:fldCharType="begin" w:fldLock="1"/>
      </w:r>
      <w:r w:rsidR="00BC41C9">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fldChar w:fldCharType="separate"/>
      </w:r>
      <w:r w:rsidR="00BC41C9" w:rsidRPr="00BC41C9">
        <w:rPr>
          <w:noProof/>
        </w:rPr>
        <w:t>(Mai et al., 2012; Mingkhwan &amp; Khawsuk, 2017; Schwertfeger et al., 2011; Shen et al., 2009; Thillainayagi &amp; Senthil Kumar, 2017)</w:t>
      </w:r>
      <w:r w:rsidR="008978DF">
        <w:fldChar w:fldCharType="end"/>
      </w:r>
      <w:r w:rsidR="008978DF">
        <w:t xml:space="preserve"> </w:t>
      </w:r>
      <w:r w:rsidR="000D6BA2">
        <w:t>which compares separate video frames, particle filters</w:t>
      </w:r>
      <w:r w:rsidR="00BC41C9">
        <w:t xml:space="preserve"> </w:t>
      </w:r>
      <w:r w:rsidR="00BC41C9">
        <w:fldChar w:fldCharType="begin" w:fldLock="1"/>
      </w:r>
      <w:r w:rsidR="00BC41C9">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fldChar w:fldCharType="separate"/>
      </w:r>
      <w:r w:rsidR="00BC41C9" w:rsidRPr="00BC41C9">
        <w:rPr>
          <w:noProof/>
        </w:rPr>
        <w:t>(J. Zhu et al., 2016)</w:t>
      </w:r>
      <w:r w:rsidR="00BC41C9">
        <w:fldChar w:fldCharType="end"/>
      </w:r>
      <w:r w:rsidR="000D6BA2">
        <w:t>, linear and curve filters</w:t>
      </w:r>
      <w:r w:rsidR="00BC41C9">
        <w:t xml:space="preserve"> </w:t>
      </w:r>
      <w:r w:rsidR="00BC41C9">
        <w:fldChar w:fldCharType="begin" w:fldLock="1"/>
      </w:r>
      <w:r w:rsidR="00BC41C9">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fldChar w:fldCharType="separate"/>
      </w:r>
      <w:r w:rsidR="00BC41C9" w:rsidRPr="00BC41C9">
        <w:rPr>
          <w:noProof/>
        </w:rPr>
        <w:t>(L. Wang et al., 2012)</w:t>
      </w:r>
      <w:r w:rsidR="00BC41C9">
        <w:fldChar w:fldCharType="end"/>
      </w:r>
      <w:r w:rsidR="000D6BA2">
        <w:t xml:space="preserve"> and </w:t>
      </w:r>
      <w:proofErr w:type="spellStart"/>
      <w:r w:rsidR="000D6BA2">
        <w:t>iFMI</w:t>
      </w:r>
      <w:proofErr w:type="spellEnd"/>
      <w:r w:rsidR="000D6BA2">
        <w:t xml:space="preserve"> spectral registration</w:t>
      </w:r>
      <w:r w:rsidR="00BC41C9">
        <w:t xml:space="preserve"> </w:t>
      </w:r>
      <w:r w:rsidR="00BC41C9">
        <w:fldChar w:fldCharType="begin" w:fldLock="1"/>
      </w:r>
      <w:r w:rsidR="00BC41C9">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fldChar w:fldCharType="separate"/>
      </w:r>
      <w:r w:rsidR="00BC41C9" w:rsidRPr="00BC41C9">
        <w:rPr>
          <w:noProof/>
        </w:rPr>
        <w:t>(Schwertfeger et al., 2011)</w:t>
      </w:r>
      <w:r w:rsidR="00BC41C9">
        <w:fldChar w:fldCharType="end"/>
      </w:r>
      <w:r w:rsidR="000D6BA2">
        <w:t xml:space="preserve">. </w:t>
      </w:r>
      <w:r w:rsidR="002372AF">
        <w:t xml:space="preserve">Hsu </w:t>
      </w:r>
      <w:r w:rsidR="002372AF">
        <w:fldChar w:fldCharType="begin" w:fldLock="1"/>
      </w:r>
      <w:r w:rsidR="00E260FC">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fldChar w:fldCharType="separate"/>
      </w:r>
      <w:r w:rsidR="002372AF" w:rsidRPr="002372AF">
        <w:rPr>
          <w:noProof/>
        </w:rPr>
        <w:t>(Hsu et al., 2005)</w:t>
      </w:r>
      <w:r w:rsidR="002372AF">
        <w:fldChar w:fldCharType="end"/>
      </w:r>
      <w:r w:rsidR="002372AF">
        <w:t xml:space="preserve"> concentrated on hand-held camera shake using an inverse triangle technique while Morimoto </w:t>
      </w:r>
      <w:r w:rsidR="00E260FC">
        <w:fldChar w:fldCharType="begin" w:fldLock="1"/>
      </w:r>
      <w:r w:rsidR="00E260FC">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fldChar w:fldCharType="separate"/>
      </w:r>
      <w:r w:rsidR="00E260FC" w:rsidRPr="00E260FC">
        <w:rPr>
          <w:noProof/>
        </w:rPr>
        <w:t>(Morimoto &amp; Chellappa, 1998)</w:t>
      </w:r>
      <w:r w:rsidR="00E260FC">
        <w:fldChar w:fldCharType="end"/>
      </w:r>
      <w:r w:rsidR="00E260FC">
        <w:t xml:space="preserve"> </w:t>
      </w:r>
      <w:r w:rsidR="002372AF">
        <w:t xml:space="preserve">compared 4 DIS algorithms </w:t>
      </w:r>
      <w:r w:rsidR="00E260FC">
        <w:t>and found that simpler models performed better than more complex algorithms, due to them being less sensitive to tracking errors.</w:t>
      </w:r>
      <w:r w:rsidR="002372AF">
        <w:t xml:space="preserve"> </w:t>
      </w:r>
      <w:r w:rsidR="002372AF" w:rsidRPr="007E7EAA">
        <w:rPr>
          <w:noProof/>
        </w:rPr>
        <w:t>Ljubičić</w:t>
      </w:r>
      <w:r w:rsidR="002372AF" w:rsidRPr="007E7EAA">
        <w:t xml:space="preserve"> et al. </w:t>
      </w:r>
      <w:r w:rsidR="002372AF" w:rsidRPr="007E7EAA">
        <w:fldChar w:fldCharType="begin" w:fldLock="1"/>
      </w:r>
      <w:r w:rsidR="002372AF">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7E7EAA">
        <w:fldChar w:fldCharType="separate"/>
      </w:r>
      <w:r w:rsidR="002372AF" w:rsidRPr="00D40BA6">
        <w:rPr>
          <w:noProof/>
        </w:rPr>
        <w:t>(Ljubičić et al., 2021)</w:t>
      </w:r>
      <w:r w:rsidR="002372AF" w:rsidRPr="007E7EAA">
        <w:fldChar w:fldCharType="end"/>
      </w:r>
      <w:r w:rsidR="002372AF" w:rsidRPr="007E7EAA">
        <w:t xml:space="preserve"> outline</w:t>
      </w:r>
      <w:r w:rsidR="002372AF">
        <w:t>s</w:t>
      </w:r>
      <w:r w:rsidR="002372AF" w:rsidRPr="007E7EAA">
        <w:t xml:space="preserve"> freely-available software applications for applying</w:t>
      </w:r>
      <w:r w:rsidR="002372AF">
        <w:t xml:space="preserve"> digital</w:t>
      </w:r>
      <w:r w:rsidR="002372AF" w:rsidRPr="007E7EAA">
        <w:t xml:space="preserve"> image stabilisation.</w:t>
      </w:r>
      <w:r w:rsidR="00BC41C9">
        <w:t xml:space="preserve"> Once the direction and velocity of the camera movement has been determined matrix mathematical operations are used to apply this vector in the opposite direction to counter the effects of the movement.</w:t>
      </w:r>
      <w:r w:rsidR="00BC41C9">
        <w:br/>
      </w:r>
      <w:r w:rsidR="000D6BA2">
        <w:br/>
        <w:t>The second method is to apply sensor fusion where camera movement can be compensated by an external</w:t>
      </w:r>
      <w:r w:rsidR="00AB0F6E">
        <w:t xml:space="preserve"> sensor </w:t>
      </w:r>
      <w:r w:rsidR="000D6BA2">
        <w:t>such as a gyroscope</w:t>
      </w:r>
      <w:r w:rsidR="00AB0F6E">
        <w:t xml:space="preserve"> and/or</w:t>
      </w:r>
      <w:r w:rsidR="000D6BA2">
        <w:t xml:space="preserve"> accelerometer. This approach is </w:t>
      </w:r>
      <w:proofErr w:type="gramStart"/>
      <w:r w:rsidR="000D6BA2">
        <w:t>similar to</w:t>
      </w:r>
      <w:proofErr w:type="gramEnd"/>
      <w:r w:rsidR="000D6BA2">
        <w:t xml:space="preserve"> the gimbal OIS method except that the calculated movement is compensated for by translating the image in the opposite direction and velocity of the movement using software. The same matrix mathematical translations </w:t>
      </w:r>
      <w:r w:rsidR="00842CFB">
        <w:t>used</w:t>
      </w:r>
      <w:r w:rsidR="000D6BA2">
        <w:t xml:space="preserve"> with feature tracking are then applied.</w:t>
      </w:r>
      <w:r w:rsidR="00AB0F6E">
        <w:t xml:space="preserve"> The most common sensor utilised with this approach is using an Inertial Management Unit (IMU),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77777777" w:rsidR="00D940A7" w:rsidRDefault="00D940A7" w:rsidP="00D940A7">
      <w:pPr>
        <w:pStyle w:val="BodyText"/>
      </w:pPr>
      <w:commentRangeStart w:id="39"/>
      <w:r>
        <w:t xml:space="preserve">For an Inertial </w:t>
      </w:r>
      <w:commentRangeEnd w:id="39"/>
      <w:r>
        <w:rPr>
          <w:rStyle w:val="CommentReference"/>
          <w:rFonts w:asciiTheme="minorHAnsi" w:hAnsiTheme="minorHAnsi"/>
        </w:rPr>
        <w:commentReference w:id="39"/>
      </w:r>
      <w:r>
        <w:t>management unit (IMU) to compensate for unwanted movement in video streams, a vector of the resulting movement needs to be created so that the pixels in each image frame can be rotated/translated by the amount of unwanted movement.</w:t>
      </w:r>
      <w:r>
        <w:br/>
      </w:r>
      <w:r>
        <w:br/>
        <w:t xml:space="preserve">The gyroscope on an IMU outputs data in angular velocity which is a measure of rotation measured </w:t>
      </w:r>
      <w:r>
        <w:lastRenderedPageBreak/>
        <w:t>in angles of movement per second and is expressed in revolutions, radians or degrees per second per each axis of the three dimensions, x, y and z. An accelerometer measures acceleration in the same three dimensions and outputs data in m/s</w:t>
      </w:r>
      <w:r w:rsidRPr="00591D4C">
        <w:rPr>
          <w:vertAlign w:val="superscript"/>
        </w:rPr>
        <w:t>2</w:t>
      </w:r>
      <w:r>
        <w:t xml:space="preserve">. </w:t>
      </w:r>
      <w:r>
        <w:br/>
      </w:r>
      <w:r>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Note that this convention is not strictly defined, and one may place the x, </w:t>
      </w:r>
      <w:proofErr w:type="gramStart"/>
      <w:r>
        <w:t>y</w:t>
      </w:r>
      <w:proofErr w:type="gramEnd"/>
      <w:r>
        <w:t xml:space="preserve"> and z -axes in any direction that is convenient, providing the angled relationships between them remains fixed.</w:t>
      </w:r>
    </w:p>
    <w:p w14:paraId="09BC8C3E" w14:textId="77777777" w:rsidR="00D940A7" w:rsidRDefault="00D940A7" w:rsidP="00D940A7">
      <w:pPr>
        <w:pStyle w:val="BodyText"/>
      </w:pPr>
      <w:r>
        <w:br/>
      </w:r>
      <w:r>
        <w:rPr>
          <w:noProof/>
        </w:rPr>
        <w:drawing>
          <wp:inline distT="0" distB="0" distL="0" distR="0" wp14:anchorId="626B1FA5" wp14:editId="42A9F713">
            <wp:extent cx="4333875" cy="2838450"/>
            <wp:effectExtent l="0" t="0" r="9525" b="0"/>
            <wp:docPr id="231628820" name="Picture 231628820" descr="Diagram of a truck with the same body and the same bo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745520" name="Picture 1" descr="Diagram of a truck with the same body and the same body&#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4333875" cy="2838450"/>
                    </a:xfrm>
                    <a:prstGeom prst="rect">
                      <a:avLst/>
                    </a:prstGeom>
                  </pic:spPr>
                </pic:pic>
              </a:graphicData>
            </a:graphic>
          </wp:inline>
        </w:drawing>
      </w:r>
    </w:p>
    <w:p w14:paraId="215CCBC4" w14:textId="797160B5" w:rsidR="00D940A7" w:rsidRDefault="00D940A7" w:rsidP="00842CFB">
      <w:pPr>
        <w:pStyle w:val="Caption"/>
      </w:pPr>
      <w:r>
        <w:t xml:space="preserve">Figure </w:t>
      </w:r>
      <w:r w:rsidR="00C7118D">
        <w:fldChar w:fldCharType="begin"/>
      </w:r>
      <w:r w:rsidR="00C7118D">
        <w:instrText xml:space="preserve"> STYLEREF 1 \s </w:instrText>
      </w:r>
      <w:r w:rsidR="00C7118D">
        <w:fldChar w:fldCharType="separate"/>
      </w:r>
      <w:r w:rsidR="00C7118D">
        <w:t>1</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8</w:t>
      </w:r>
      <w:r w:rsidR="00C7118D">
        <w:fldChar w:fldCharType="end"/>
      </w:r>
      <w:r>
        <w:t xml:space="preserve">   Diagram of roll, pitch and yaw angles. Image from </w:t>
      </w:r>
      <w:r>
        <w:fldChar w:fldCharType="begin" w:fldLock="1"/>
      </w:r>
      <w:r>
        <w:instrText>ADDIN CSL_CITATION {"citationItems":[{"id":"ITEM-1","itemData":{"author":[{"dropping-particle":"","family":"Fang","given":"Howie","non-dropping-particle":"","parse-names":false,"suffix":""},{"dropping-particle":"","family":"Gutowski","given":"Matthew","non-dropping-particle":"","parse-names":false,"suffix":""},{"dropping-particle":"","family":"Li","given":"Ning","non-dropping-particle":"","parse-names":false,"suffix":""},{"dropping-particle":"","family":"Disogra","given":"Matthew","non-dropping-particle":"","parse-names":false,"suffix":""}],"id":"ITEM-1","issued":{"date-parts":[["2013"]]},"page":"5","title":"Performance Evaluation of NCDOT W-beam Guardrails under MASH TL-2 Conditions","type":"article-journal"},"uris":["http://www.mendeley.com/documents/?uuid=3657e299-a301-3051-9eb7-bbb9dc531afb"]}],"mendeley":{"formattedCitation":"(Fang et al., 2013)","plainTextFormattedCitation":"(Fang et al., 2013)","previouslyFormattedCitation":"(Fang et al., 2013)"},"properties":{"noteIndex":0},"schema":"https://github.com/citation-style-language/schema/raw/master/csl-citation.json"}</w:instrText>
      </w:r>
      <w:r>
        <w:fldChar w:fldCharType="separate"/>
      </w:r>
      <w:r w:rsidRPr="00382D74">
        <w:t>(Fang et al., 2013)</w:t>
      </w:r>
      <w:r>
        <w:fldChar w:fldCharType="end"/>
      </w:r>
    </w:p>
    <w:p w14:paraId="6113589B" w14:textId="6DE925D7" w:rsidR="008024C5" w:rsidRDefault="00D940A7" w:rsidP="000D6BA2">
      <w:pPr>
        <w:pStyle w:val="BodyText"/>
      </w:pPr>
      <w:r>
        <w:br/>
        <w:t xml:space="preserve">The mathematical process to do this </w:t>
      </w:r>
      <w:r w:rsidR="00260385">
        <w:t xml:space="preserve">using a gyroscope </w:t>
      </w:r>
      <w:r>
        <w:t xml:space="preserve">incorporates integration which introduces a cumulative error, the size of which depends on the number of samples. This error is known as gyroscope drift as, with a static measurement, the resulting output will incrementally diverge with each integration operation. The results of this can be seen in Section 4. Gyroscope also have bias </w:t>
      </w:r>
      <w:r w:rsidR="00260385">
        <w:t xml:space="preserve">drift </w:t>
      </w:r>
      <w:r>
        <w:t xml:space="preserve">and general noise </w:t>
      </w:r>
      <w:r w:rsidR="00260385">
        <w:t xml:space="preserve">immunity </w:t>
      </w:r>
      <w:r>
        <w:t>issues, particularly at low frequencies.</w:t>
      </w:r>
      <w:r>
        <w:br/>
      </w:r>
      <w:r w:rsidR="00CA707E">
        <w:br/>
        <w:t xml:space="preserve">The general process of using an </w:t>
      </w:r>
      <w:r w:rsidR="00260385">
        <w:t>imu</w:t>
      </w:r>
      <w:r w:rsidR="00CA707E">
        <w:t xml:space="preserve"> </w:t>
      </w:r>
      <w:r w:rsidR="00260385">
        <w:t xml:space="preserve">accelerometer to measure </w:t>
      </w:r>
      <w:proofErr w:type="spellStart"/>
      <w:r w:rsidR="00260385">
        <w:t>euler</w:t>
      </w:r>
      <w:proofErr w:type="spellEnd"/>
      <w:r w:rsidR="00260385">
        <w:t xml:space="preserve"> angles </w:t>
      </w:r>
      <w:r w:rsidR="00CA707E">
        <w:t>is expressed in the following mathematical equations.</w:t>
      </w:r>
      <w:r w:rsidR="00CA707E">
        <w:br/>
        <w:t xml:space="preserve">At rest, gravity will be the only acceleration acting on the IMU, and assuming it is mounted so the </w:t>
      </w:r>
      <w:r w:rsidR="00EB10DA">
        <w:t>z</w:t>
      </w:r>
      <w:r w:rsidR="00CA707E">
        <w:t xml:space="preserve"> axis points straight down, the acceleration matrix will be</w:t>
      </w:r>
      <w:r w:rsidR="00CA707E">
        <w:br/>
      </w:r>
      <m:oMathPara>
        <m:oMath>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level</m:t>
              </m:r>
            </m:sub>
          </m:sSub>
          <m:r>
            <w:rPr>
              <w:rFonts w:ascii="Cambria Math" w:hAnsi="Cambria Math"/>
              <w:sz w:val="28"/>
              <w:szCs w:val="28"/>
            </w:rPr>
            <m:t>=</m:t>
          </m:r>
          <m:d>
            <m:dPr>
              <m:begChr m:val="["/>
              <m:endChr m:val="]"/>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r>
                      <w:rPr>
                        <w:rFonts w:ascii="Cambria Math" w:hAnsi="Cambria Math"/>
                        <w:sz w:val="28"/>
                        <w:szCs w:val="28"/>
                      </w:rPr>
                      <m:t>0</m:t>
                    </m:r>
                  </m:e>
                  <m:e>
                    <m:r>
                      <w:rPr>
                        <w:rFonts w:ascii="Cambria Math" w:hAnsi="Cambria Math"/>
                        <w:sz w:val="28"/>
                        <w:szCs w:val="28"/>
                      </w:rPr>
                      <m:t>0</m:t>
                    </m:r>
                  </m:e>
                  <m:e>
                    <m:r>
                      <w:rPr>
                        <w:rFonts w:ascii="Cambria Math" w:hAnsi="Cambria Math"/>
                        <w:sz w:val="28"/>
                        <w:szCs w:val="28"/>
                      </w:rPr>
                      <m:t>g</m:t>
                    </m:r>
                  </m:e>
                </m:mr>
              </m:m>
            </m:e>
          </m:d>
          <m:r>
            <w:rPr>
              <w:rFonts w:ascii="Cambria Math" w:hAnsi="Cambria Math"/>
              <w:sz w:val="28"/>
              <w:szCs w:val="28"/>
            </w:rPr>
            <m:t xml:space="preserve"> </m:t>
          </m:r>
          <m:r>
            <m:rPr>
              <m:sty m:val="p"/>
            </m:rPr>
            <w:rPr>
              <w:rFonts w:ascii="Cambria Math" w:hAnsi="Cambria Math"/>
              <w:sz w:val="28"/>
              <w:szCs w:val="28"/>
            </w:rPr>
            <w:br/>
          </m:r>
        </m:oMath>
      </m:oMathPara>
      <w:r w:rsidR="008024C5">
        <w:t>w</w:t>
      </w:r>
      <w:r w:rsidR="00CA707E">
        <w:t>here g=9.81m/s</w:t>
      </w:r>
      <w:r w:rsidR="00CA707E" w:rsidRPr="00B0576D">
        <w:rPr>
          <w:vertAlign w:val="superscript"/>
        </w:rPr>
        <w:t>2</w:t>
      </w:r>
      <w:r w:rsidR="00CA707E">
        <w:t xml:space="preserve">. The acceleration in a tilted frame will be </w:t>
      </w:r>
      <w:r w:rsidR="00CA707E">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r>
            <m:rPr>
              <m:sty m:val="p"/>
            </m:rPr>
            <w:br/>
          </m:r>
        </m:oMath>
      </m:oMathPara>
      <w:r w:rsidR="008024C5">
        <w:t xml:space="preserve">where </w:t>
      </w:r>
      <w:r w:rsidR="00B0576D">
        <w:t>a</w:t>
      </w:r>
      <w:r w:rsidR="008024C5">
        <w:rPr>
          <w:vertAlign w:val="subscript"/>
        </w:rPr>
        <w:t>i</w:t>
      </w:r>
      <w:r w:rsidR="008024C5">
        <w:t xml:space="preserve"> refers to the acceleration values for each axis. </w:t>
      </w:r>
      <w:r w:rsidR="008024C5">
        <w:br/>
        <w:t>Euler angles are generally used (</w:t>
      </w:r>
      <w:proofErr w:type="gramStart"/>
      <w:r w:rsidR="008024C5">
        <w:t>in particular the</w:t>
      </w:r>
      <w:proofErr w:type="gramEnd"/>
      <w:r w:rsidR="008024C5">
        <w:t xml:space="preserve"> 3-2-1 set) referred to as yaw, pitch and roll.</w:t>
      </w:r>
      <w:r w:rsidR="00CA707E">
        <w:br/>
      </w:r>
      <w:r w:rsidR="00EB10DA">
        <w:t>Using a direction cosine matrix, t</w:t>
      </w:r>
      <w:r w:rsidR="008024C5">
        <w:t>he relationship between the tilted frame and level frame is:</w:t>
      </w:r>
    </w:p>
    <w:p w14:paraId="3E4D7F75" w14:textId="37C4E679" w:rsidR="00B0576D" w:rsidRPr="00B0576D"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0588FEC" w14:textId="6823B4B1" w:rsidR="00B0576D" w:rsidRDefault="00B0576D" w:rsidP="000D6BA2">
      <w:pPr>
        <w:pStyle w:val="BodyText"/>
      </w:pPr>
      <w:r>
        <w:t xml:space="preserve">Solving for pitch </w:t>
      </w:r>
      <w:r w:rsidR="00B50EC4">
        <w:t xml:space="preserve">and roll, </w:t>
      </w:r>
      <w:r>
        <w:t>we get:</w:t>
      </w:r>
    </w:p>
    <w:p w14:paraId="46CCB0DC" w14:textId="2327A094" w:rsidR="00B0576D" w:rsidRPr="00B0576D"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073B22"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73F16656" w14:textId="70EFE0A0" w:rsidR="00073B22" w:rsidRPr="00FC6DDF" w:rsidRDefault="00073B22" w:rsidP="00FC6DDF">
      <w:pPr>
        <w:pStyle w:val="BodyText"/>
      </w:pPr>
      <w:r>
        <w:t>Using an accelerometer in this manner is subject to high levels of noise, as amongst other errors, any movement of the vehicle will corrupt the measured value of gravitational acceleration.</w:t>
      </w:r>
      <w:r>
        <w:br/>
      </w:r>
      <w:r>
        <w:br/>
        <w:t>Magnetometers can give an accurate measurement of the gravitational field but are influenced by other sources of magnetism, and in this case, the camera and front IMUs are mounted close to an electric motor.</w:t>
      </w:r>
    </w:p>
    <w:p w14:paraId="0AE12D22" w14:textId="46764395" w:rsidR="00073B22" w:rsidRDefault="00073B22" w:rsidP="00B0576D">
      <w:pPr>
        <w:pStyle w:val="BodyText"/>
      </w:pPr>
      <w:r>
        <w:t xml:space="preserve">To measure orientation using a gyroscope, an initial orientation must be known and then measurement values are integrated over time are computed. Integration of errors will lead to an </w:t>
      </w:r>
      <w:proofErr w:type="gramStart"/>
      <w:r>
        <w:t>incremental error components</w:t>
      </w:r>
      <w:proofErr w:type="gramEnd"/>
      <w:r>
        <w:t xml:space="preserve"> in the calculated value. </w:t>
      </w:r>
    </w:p>
    <w:p w14:paraId="53B7B81B" w14:textId="661F6DD5" w:rsidR="00EB10DA" w:rsidRDefault="00EB10DA" w:rsidP="00B0576D">
      <w:pPr>
        <w:pStyle w:val="BodyText"/>
      </w:pPr>
      <w:r>
        <w:t xml:space="preserve">We can then multiply the pitch and roll angles to our video frame data </w:t>
      </w:r>
      <w:r w:rsidR="00B50EC4">
        <w:t>using  matrices</w:t>
      </w:r>
      <w:r>
        <w:t xml:space="preserve"> </w:t>
      </w:r>
      <w:r w:rsidR="00B50EC4">
        <w:t xml:space="preserve">to transform the moving frame data to a purely horizontal reference as described by </w:t>
      </w:r>
      <w:proofErr w:type="spellStart"/>
      <w:r w:rsidR="00B50EC4">
        <w:t>Odelga</w:t>
      </w:r>
      <w:proofErr w:type="spellEnd"/>
      <w:r w:rsidR="00B50EC4">
        <w:t xml:space="preserve">. </w:t>
      </w:r>
      <w:r w:rsidR="00B50EC4">
        <w:fldChar w:fldCharType="begin" w:fldLock="1"/>
      </w:r>
      <w:r w:rsidR="00FC080E">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fldChar w:fldCharType="separate"/>
      </w:r>
      <w:r w:rsidR="00B50EC4" w:rsidRPr="00B50EC4">
        <w:rPr>
          <w:noProof/>
        </w:rPr>
        <w:t>(Odelga et al., 2017)</w:t>
      </w:r>
      <w:r w:rsidR="00B50EC4">
        <w:fldChar w:fldCharType="end"/>
      </w:r>
    </w:p>
    <w:p w14:paraId="3F87F892" w14:textId="7656477F" w:rsidR="000D6BA2" w:rsidRPr="008024C5" w:rsidRDefault="00AB0F6E" w:rsidP="00B0576D">
      <w:pPr>
        <w:pStyle w:val="BodyText"/>
      </w:pPr>
      <w:r>
        <w:t>This approach has been explored previously</w:t>
      </w:r>
      <w:r w:rsidR="00BC41C9">
        <w:t xml:space="preserve">. Karpenko used the gyroscope on an iPhone to stabilise videos by iteratively calculating the differences between frames </w:t>
      </w:r>
      <w:r w:rsidR="00B43F40">
        <w:t xml:space="preserve">rather than directly using immediate orientation values </w:t>
      </w:r>
      <w:r w:rsidR="001A157F">
        <w:fldChar w:fldCharType="begin" w:fldLock="1"/>
      </w:r>
      <w:r w:rsidR="001A157F">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fldChar w:fldCharType="separate"/>
      </w:r>
      <w:r w:rsidR="001A157F" w:rsidRPr="001A157F">
        <w:rPr>
          <w:noProof/>
        </w:rPr>
        <w:t>(Karpenko et al., 2011)</w:t>
      </w:r>
      <w:r w:rsidR="001A157F">
        <w:fldChar w:fldCharType="end"/>
      </w:r>
      <w:r w:rsidR="00BC41C9">
        <w:t xml:space="preserve">. </w:t>
      </w:r>
      <w:r w:rsidR="001A157F">
        <w:t xml:space="preserve">Jiang used an IMU to adjust both OIS </w:t>
      </w:r>
      <w:r w:rsidR="00633D62">
        <w:t xml:space="preserve">(in strict x=0 and y=0 directions) </w:t>
      </w:r>
      <w:r w:rsidR="001A157F">
        <w:t>and DIS stabilisation algorithms</w:t>
      </w:r>
      <w:r w:rsidR="00633D62">
        <w:t xml:space="preserve"> for the z-axis </w:t>
      </w:r>
      <w:r w:rsidR="00633D62">
        <w:fldChar w:fldCharType="begin" w:fldLock="1"/>
      </w:r>
      <w:r w:rsidR="002258BD">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fldChar w:fldCharType="separate"/>
      </w:r>
      <w:r w:rsidR="00633D62" w:rsidRPr="00633D62">
        <w:rPr>
          <w:noProof/>
        </w:rPr>
        <w:t>(Jiang et al., 2010)</w:t>
      </w:r>
      <w:r w:rsidR="00633D62">
        <w:fldChar w:fldCharType="end"/>
      </w:r>
      <w:r w:rsidR="00633D62">
        <w:t xml:space="preserve"> but did not provide real-world results.</w:t>
      </w:r>
      <w:r w:rsidR="00131DD7">
        <w:br/>
      </w:r>
      <w:proofErr w:type="spellStart"/>
      <w:r w:rsidR="00131DD7">
        <w:t>Stegagno</w:t>
      </w:r>
      <w:proofErr w:type="spellEnd"/>
      <w:r w:rsidR="00131DD7">
        <w:t xml:space="preserve"> et al used integrated IMU and Dense visual od</w:t>
      </w:r>
      <w:r w:rsidR="00B50EC4">
        <w:t>o</w:t>
      </w:r>
      <w:r w:rsidR="00131DD7">
        <w:t xml:space="preserve">metry pose estimation using a RGB-D </w:t>
      </w:r>
      <w:r w:rsidR="00131DD7">
        <w:lastRenderedPageBreak/>
        <w:t>camera (requiring indoor operation) and pan-scanned the drone to increase field of view for a haptic-tele</w:t>
      </w:r>
      <w:r w:rsidR="006E5A34">
        <w:t>-</w:t>
      </w:r>
      <w:r w:rsidR="00131DD7">
        <w:t>operational drone. They proposed using a stereo camera for outdoor operation.</w:t>
      </w:r>
      <w:r w:rsidR="00B43F40">
        <w:t xml:space="preserve"> Their experiment constrained the drone to 3 degrees of freedom, whe</w:t>
      </w:r>
      <w:r w:rsidR="00B50EC4">
        <w:t>re</w:t>
      </w:r>
      <w:r w:rsidR="00B43F40">
        <w:t xml:space="preserve"> roll will be present in this project.</w:t>
      </w:r>
      <w:r w:rsidR="002258BD">
        <w:br/>
      </w:r>
      <w:proofErr w:type="spellStart"/>
      <w:r w:rsidR="002258BD">
        <w:t>Wiriyaprasat</w:t>
      </w:r>
      <w:proofErr w:type="spellEnd"/>
      <w:r w:rsidR="002258BD">
        <w:t xml:space="preserve"> and </w:t>
      </w:r>
      <w:proofErr w:type="spellStart"/>
      <w:r w:rsidR="002258BD">
        <w:t>Ruchanurucks</w:t>
      </w:r>
      <w:proofErr w:type="spellEnd"/>
      <w:r w:rsidR="002258BD">
        <w:t xml:space="preserve"> used </w:t>
      </w:r>
      <w:r w:rsidR="00B43F40">
        <w:t xml:space="preserve">a full attitude and heading reference system (AHRS) unit (this has an onboard processor to provide attitude and heading rather than outputting raw gyroscope and accelerometer values as an IMU does) </w:t>
      </w:r>
      <w:r w:rsidR="002258BD">
        <w:t xml:space="preserve">with Iterative Least Squared Error methods to modify a </w:t>
      </w:r>
      <w:proofErr w:type="spellStart"/>
      <w:r w:rsidR="002258BD">
        <w:t>homography</w:t>
      </w:r>
      <w:proofErr w:type="spellEnd"/>
      <w:r w:rsidR="002258BD">
        <w:t xml:space="preserve"> matrix to accommodate more rotational differences than a normal </w:t>
      </w:r>
      <w:proofErr w:type="spellStart"/>
      <w:r w:rsidR="002258BD">
        <w:t>homography</w:t>
      </w:r>
      <w:proofErr w:type="spellEnd"/>
      <w:r w:rsidR="002258BD">
        <w:t xml:space="preserve"> matrix. </w:t>
      </w:r>
      <w:r w:rsidR="00102617">
        <w:t>Calibration of the sensor to the camera was required as these were not installed in the same plane. A constant was required to change the pitch angle which they could not explain.</w:t>
      </w:r>
      <w:r w:rsidR="00102617">
        <w:br/>
      </w:r>
      <w:proofErr w:type="spellStart"/>
      <w:r w:rsidR="00633D62">
        <w:t>Odelga</w:t>
      </w:r>
      <w:r w:rsidR="006E5A34">
        <w:t>’s</w:t>
      </w:r>
      <w:proofErr w:type="spellEnd"/>
      <w:r w:rsidR="006E5A34">
        <w:t xml:space="preserve"> team</w:t>
      </w:r>
      <w:r w:rsidR="00633D62">
        <w:t xml:space="preserve"> used both gyroscopes and accelerometers of </w:t>
      </w:r>
      <w:r w:rsidR="00B43F40">
        <w:t>the</w:t>
      </w:r>
      <w:r w:rsidR="00633D62">
        <w:t xml:space="preserve"> IMU </w:t>
      </w:r>
      <w:r w:rsidR="002258BD">
        <w:t xml:space="preserve">on a drone and used the accelerometer values to compensate for the gyroscope drift, using a complementary filter. They also implemented fish-eye </w:t>
      </w:r>
      <w:r w:rsidR="00B43F40">
        <w:t xml:space="preserve">RGB-D </w:t>
      </w:r>
      <w:r w:rsidR="002258BD">
        <w:t>lenses to get an improved field of view and compensated for the distortion</w:t>
      </w:r>
      <w:r w:rsidR="00B50EC4">
        <w:t xml:space="preserve"> introduced by this lens</w:t>
      </w:r>
      <w:r w:rsidR="002258BD">
        <w:t xml:space="preserve"> </w:t>
      </w:r>
      <w:r w:rsidR="002258BD">
        <w:fldChar w:fldCharType="begin" w:fldLock="1"/>
      </w:r>
      <w:r w:rsidR="00C117A4">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fldChar w:fldCharType="separate"/>
      </w:r>
      <w:r w:rsidR="002258BD" w:rsidRPr="002258BD">
        <w:rPr>
          <w:noProof/>
        </w:rPr>
        <w:t>(Odelga et al., 2017)</w:t>
      </w:r>
      <w:r w:rsidR="002258BD">
        <w:fldChar w:fldCharType="end"/>
      </w:r>
      <w:r w:rsidR="002258BD">
        <w:t>. All of the approaches listed above only utilised single IMU units.</w:t>
      </w:r>
      <w:r w:rsidR="00B43F40">
        <w:br/>
      </w:r>
      <w:r w:rsidR="000D6BA2">
        <w:br/>
        <w:t xml:space="preserve">The third method combines feature detection with IMU data to improve accuracy and speed of a feature detection system like </w:t>
      </w:r>
      <w:r w:rsidR="00B43F40">
        <w:t xml:space="preserve">Ryu and </w:t>
      </w:r>
      <w:proofErr w:type="spellStart"/>
      <w:r w:rsidR="00B43F40">
        <w:t>Auysakul</w:t>
      </w:r>
      <w:proofErr w:type="spellEnd"/>
      <w:r w:rsidR="00B43F40">
        <w:t xml:space="preserve"> </w:t>
      </w:r>
      <w:r w:rsidR="00B43F40">
        <w:fldChar w:fldCharType="begin" w:fldLock="1"/>
      </w:r>
      <w:r w:rsidR="00B43F40">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fldChar w:fldCharType="separate"/>
      </w:r>
      <w:r w:rsidR="00B43F40" w:rsidRPr="001A157F">
        <w:rPr>
          <w:noProof/>
        </w:rPr>
        <w:t>(Auysakul et al., 2018; Ryu et al., 2010)</w:t>
      </w:r>
      <w:r w:rsidR="00B43F40">
        <w:fldChar w:fldCharType="end"/>
      </w:r>
      <w:r w:rsidR="00B43F40">
        <w:t xml:space="preserve"> who implemented an IMU to assist with a KLT tracker algorithm. </w:t>
      </w:r>
      <w:proofErr w:type="spellStart"/>
      <w:r w:rsidR="00B43F40">
        <w:t>Auysakul</w:t>
      </w:r>
      <w:proofErr w:type="spellEnd"/>
      <w:r w:rsidR="00B43F40">
        <w:t xml:space="preserve"> later used the IMU to drive servo motors as an OIS technique </w:t>
      </w:r>
      <w:r w:rsidR="00B43F40">
        <w:fldChar w:fldCharType="begin" w:fldLock="1"/>
      </w:r>
      <w:r w:rsidR="00B43F40">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fldChar w:fldCharType="separate"/>
      </w:r>
      <w:r w:rsidR="00B43F40" w:rsidRPr="001A157F">
        <w:rPr>
          <w:noProof/>
        </w:rPr>
        <w:t>(Auysakul et al., 2019)</w:t>
      </w:r>
      <w:r w:rsidR="00B43F40">
        <w:fldChar w:fldCharType="end"/>
      </w:r>
      <w:r w:rsidR="00B43F40">
        <w:t>.</w:t>
      </w:r>
      <w:r w:rsidR="000D6BA2">
        <w:t xml:space="preserve"> The same issues with a feature system still apply with this method but accuracy and speed are increased.</w:t>
      </w:r>
      <w:r>
        <w:t xml:space="preserve"> Chang et al </w:t>
      </w:r>
      <w:r>
        <w:fldChar w:fldCharType="begin" w:fldLock="1"/>
      </w:r>
      <w:r>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fldChar w:fldCharType="separate"/>
      </w:r>
      <w:r w:rsidRPr="00D40BA6">
        <w:rPr>
          <w:noProof/>
        </w:rPr>
        <w:t>(Chang et al., 2016)</w:t>
      </w:r>
      <w:r>
        <w:fldChar w:fldCharType="end"/>
      </w:r>
      <w:r>
        <w:t xml:space="preserve"> extended the use of an IMU by utilising a TLD (Tracking,</w:t>
      </w:r>
      <w:r w:rsidR="006E5A34">
        <w:t xml:space="preserve"> </w:t>
      </w:r>
      <w:r>
        <w:t>Learning,</w:t>
      </w:r>
      <w:r w:rsidR="006E5A34">
        <w:t xml:space="preserve"> </w:t>
      </w:r>
      <w:r>
        <w:t>Detection) multi-layer classification algorithm coupled with mechanical servos to compensate for the camera movement</w:t>
      </w:r>
      <w:r w:rsidR="00B43F40">
        <w:t xml:space="preserve"> using OIS techniques</w:t>
      </w:r>
      <w:r>
        <w:t xml:space="preserve">. The main benefit of the TLD algorithm is the </w:t>
      </w:r>
      <w:r w:rsidR="00FC6DDF">
        <w:t xml:space="preserve">fuzzy logic controller </w:t>
      </w:r>
      <w:r>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t xml:space="preserve"> As discussed earlier, feature detection is a computationally expensive process for the typically limited processing resources available on a rover.</w:t>
      </w:r>
      <w:r>
        <w:br/>
      </w:r>
      <w:r w:rsidR="000D6BA2">
        <w:br/>
        <w:t xml:space="preserve">The common issue with all stabilisation systems is that a portion of the image will need to be cropped to act as a buffer for varying movement, the effects of which can be seen at </w:t>
      </w:r>
      <w:r w:rsidR="000D6BA2">
        <w:fldChar w:fldCharType="begin" w:fldLock="1"/>
      </w:r>
      <w:r w:rsidR="000D6BA2">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000D6BA2">
        <w:fldChar w:fldCharType="separate"/>
      </w:r>
      <w:r w:rsidR="000D6BA2" w:rsidRPr="004616F4">
        <w:rPr>
          <w:noProof/>
        </w:rPr>
        <w:t>(Android Authority, n.d.-a)</w:t>
      </w:r>
      <w:r w:rsidR="000D6BA2">
        <w:fldChar w:fldCharType="end"/>
      </w:r>
      <w:r w:rsidR="000D6BA2">
        <w:t xml:space="preserve">. If </w:t>
      </w:r>
      <w:r w:rsidR="00B43F40">
        <w:t xml:space="preserve">these effects are </w:t>
      </w:r>
      <w:r w:rsidR="000D6BA2">
        <w:t>to be avoided, further cropping of the image is required, reducing quality.</w:t>
      </w:r>
    </w:p>
    <w:p w14:paraId="10A0EE65" w14:textId="58A7D167" w:rsidR="00D940A7" w:rsidRDefault="000D6BA2" w:rsidP="00D940A7">
      <w:pPr>
        <w:pStyle w:val="BodyText"/>
      </w:pPr>
      <w:r>
        <w:t>Utilising multiple IMUs to compensate for errors in a single IMU ha</w:t>
      </w:r>
      <w:r w:rsidR="007E0926">
        <w:t>s</w:t>
      </w:r>
      <w:r>
        <w:t xml:space="preserve"> been investigated</w:t>
      </w:r>
      <w:r w:rsidR="00D940A7">
        <w:t xml:space="preserve"> </w:t>
      </w:r>
      <w:r w:rsidR="00D940A7">
        <w:fldChar w:fldCharType="begin" w:fldLock="1"/>
      </w:r>
      <w:r w:rsidR="00B50EC4">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fldChar w:fldCharType="separate"/>
      </w:r>
      <w:r w:rsidR="00D940A7" w:rsidRPr="00D940A7">
        <w:rPr>
          <w:noProof/>
        </w:rPr>
        <w:t>(Madgwick et al., 2013)</w:t>
      </w:r>
      <w:r w:rsidR="00D940A7">
        <w:fldChar w:fldCharType="end"/>
      </w:r>
      <w:r w:rsidR="00D940A7">
        <w:t xml:space="preserve"> but Madgwick only utilised accelerometers in the array.</w:t>
      </w:r>
      <w:r w:rsidR="00D940A7">
        <w:br/>
      </w:r>
      <w:r w:rsidR="00260385">
        <w:lastRenderedPageBreak/>
        <w:t>It is possible that a Neural Network could perform this form of regression task.</w:t>
      </w:r>
      <w:r w:rsidR="00D940A7">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and/or regression (usually continuous outputs) tasks. </w:t>
      </w:r>
      <w:r w:rsidR="00E23D9D">
        <w:br/>
      </w:r>
      <w:r w:rsidR="00E23D9D">
        <w:br/>
        <w:t>A neural network is a collection of interconnected neurons that incrementally learn from data to capture both linear and non-linear trends to provide predictions for new situations containing even noisy and partial information.</w:t>
      </w:r>
      <w:r w:rsidR="00D940A7">
        <w:br/>
      </w:r>
      <w:r w:rsidR="00D940A7">
        <w:br/>
        <w:t xml:space="preserve">The basic unit of a neural network is the neuron. A neuron applies a weighted average function across input data and then applies a nonlinear “input/output” function as shown in Figure 2.2 </w:t>
      </w:r>
    </w:p>
    <w:p w14:paraId="08E66054" w14:textId="77777777" w:rsidR="00D940A7" w:rsidRDefault="00D940A7" w:rsidP="00D940A7">
      <w:pPr>
        <w:pStyle w:val="BodyText"/>
      </w:pPr>
      <w:r>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25">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5DB03982" w:rsidR="00D940A7" w:rsidRDefault="00D940A7" w:rsidP="00842CFB">
      <w:pPr>
        <w:pStyle w:val="Caption"/>
      </w:pPr>
      <w:r>
        <w:t xml:space="preserve">Figure </w:t>
      </w:r>
      <w:r w:rsidR="00C7118D">
        <w:fldChar w:fldCharType="begin"/>
      </w:r>
      <w:r w:rsidR="00C7118D">
        <w:instrText xml:space="preserve"> STYLEREF 1 \s </w:instrText>
      </w:r>
      <w:r w:rsidR="00C7118D">
        <w:fldChar w:fldCharType="separate"/>
      </w:r>
      <w:r w:rsidR="00C7118D">
        <w:t>1</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9</w:t>
      </w:r>
      <w:r w:rsidR="00C7118D">
        <w:fldChar w:fldCharType="end"/>
      </w:r>
      <w:r>
        <w:t xml:space="preserve"> Neuron construction (the unit part of the diagram). Image from </w:t>
      </w:r>
      <w:r>
        <w:fldChar w:fldCharType="begin" w:fldLock="1"/>
      </w:r>
      <w:r>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fldChar w:fldCharType="separate"/>
      </w:r>
      <w:r w:rsidRPr="003F224D">
        <w:t>(Samarasinghe, 2006)</w:t>
      </w:r>
      <w:r>
        <w:fldChar w:fldCharType="end"/>
      </w:r>
    </w:p>
    <w:p w14:paraId="63F45E39" w14:textId="7A8D0240" w:rsidR="00D940A7" w:rsidRDefault="00D940A7" w:rsidP="00D940A7">
      <w:pPr>
        <w:pStyle w:val="BodyText"/>
      </w:pPr>
      <w:r>
        <w:br/>
        <w:t>One of the inputs is usually given a value of 1 and called a bias input. This input is used to account for output effects that are not accounted for by the other inputs.</w:t>
      </w:r>
      <w:r>
        <w:br/>
      </w:r>
      <w:r>
        <w:br/>
        <w:t>Training data is used to train a network and must consist of input values and associated correct output values. Training involves iteratively randomly changing the value of the weights until the system learns to perform the task properly (the system’s output matches the training data output).</w:t>
      </w:r>
      <w:r>
        <w:br/>
        <w:t xml:space="preserve">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w:t>
      </w:r>
      <w:r>
        <w:lastRenderedPageBreak/>
        <w:t>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br/>
        <w:t xml:space="preserve"> </w:t>
      </w:r>
      <w:r>
        <w:br/>
        <w:t>The overall function of a neural network is determined by the network structure, the connection strengths between neurons (called a weight) and what activation functions are used at each neuron.</w:t>
      </w:r>
      <w:r>
        <w:br/>
      </w:r>
      <w:r>
        <w:br/>
      </w:r>
      <w:r>
        <w:lastRenderedPageBreak/>
        <w:t xml:space="preserve">Some examples of the type of functions and their use is show in Figure 2.3 </w:t>
      </w:r>
      <w:r>
        <w:br/>
      </w:r>
      <w:r>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26">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5B477A39" w:rsidR="00D940A7" w:rsidRDefault="00D940A7" w:rsidP="00842CFB">
      <w:pPr>
        <w:pStyle w:val="Caption"/>
      </w:pPr>
      <w:r>
        <w:t xml:space="preserve">Figure </w:t>
      </w:r>
      <w:r w:rsidR="00C7118D">
        <w:fldChar w:fldCharType="begin"/>
      </w:r>
      <w:r w:rsidR="00C7118D">
        <w:instrText xml:space="preserve"> STYLEREF 1 \s </w:instrText>
      </w:r>
      <w:r w:rsidR="00C7118D">
        <w:fldChar w:fldCharType="separate"/>
      </w:r>
      <w:r w:rsidR="00C7118D">
        <w:t>1</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10</w:t>
      </w:r>
      <w:r w:rsidR="00C7118D">
        <w:fldChar w:fldCharType="end"/>
      </w:r>
      <w:r>
        <w:t xml:space="preserve">  Example functionality of neural networks for scientific data modelling: (a) fitting models to data or regression, (b) complex classification tasks, (c) discovering clusters in data, and (d) time-series forecasting. Image from </w:t>
      </w:r>
      <w:r>
        <w:fldChar w:fldCharType="begin" w:fldLock="1"/>
      </w:r>
      <w:r>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fldChar w:fldCharType="separate"/>
      </w:r>
      <w:r w:rsidRPr="00C117A4">
        <w:t>(Samarasinghe, 2006)</w:t>
      </w:r>
      <w:r>
        <w:fldChar w:fldCharType="end"/>
      </w:r>
    </w:p>
    <w:p w14:paraId="26E01911" w14:textId="77777777" w:rsidR="00D940A7" w:rsidRDefault="00D940A7" w:rsidP="00D940A7">
      <w:pPr>
        <w:pStyle w:val="BodyText"/>
      </w:pPr>
      <w:r>
        <w:lastRenderedPageBreak/>
        <w:br/>
      </w:r>
      <w:r w:rsidRPr="00C117A4">
        <w:t xml:space="preserve">Examples of </w:t>
      </w:r>
      <w:r>
        <w:t>the types of network topologies and their indicative uses are shown in Figure 2.4</w:t>
      </w:r>
    </w:p>
    <w:p w14:paraId="7E2E5AA4" w14:textId="77777777" w:rsidR="00D940A7" w:rsidRDefault="00D940A7" w:rsidP="00D940A7">
      <w:pPr>
        <w:pStyle w:val="BodyText"/>
      </w:pPr>
      <w:r>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27">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54ADE6A5" w:rsidR="00D940A7" w:rsidRDefault="00D940A7" w:rsidP="00842CFB">
      <w:pPr>
        <w:pStyle w:val="Caption"/>
      </w:pPr>
      <w:r>
        <w:t xml:space="preserve">Figure </w:t>
      </w:r>
      <w:r w:rsidR="00C7118D">
        <w:fldChar w:fldCharType="begin"/>
      </w:r>
      <w:r w:rsidR="00C7118D">
        <w:instrText xml:space="preserve"> STYLEREF 1 \s </w:instrText>
      </w:r>
      <w:r w:rsidR="00C7118D">
        <w:fldChar w:fldCharType="separate"/>
      </w:r>
      <w:r w:rsidR="00C7118D">
        <w:t>1</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11</w:t>
      </w:r>
      <w:r w:rsidR="00C7118D">
        <w:fldChar w:fldCharType="end"/>
      </w:r>
      <w:r>
        <w:t xml:space="preserve">  Some neural network topologies: (a) single-layer perceptron, (b) linear neuron, (c) multilayer perceptron, (d) competitive networks, (e) self-organising feature maps and (f) recurrent networks. Image from </w:t>
      </w:r>
      <w:r>
        <w:fldChar w:fldCharType="begin" w:fldLock="1"/>
      </w:r>
      <w:r>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fldChar w:fldCharType="separate"/>
      </w:r>
      <w:r w:rsidRPr="00A27E96">
        <w:t>(Samarasinghe, 2006)</w:t>
      </w:r>
      <w:r>
        <w:fldChar w:fldCharType="end"/>
      </w:r>
    </w:p>
    <w:p w14:paraId="7E4E6665" w14:textId="075E6446" w:rsidR="00D940A7" w:rsidRDefault="00D940A7" w:rsidP="00D940A7">
      <w:pPr>
        <w:pStyle w:val="BodyText"/>
      </w:pPr>
      <w:r>
        <w:br/>
        <w:t xml:space="preserve">Multilayer Neural Networks have an input layer, an output layer and, commonly, one or more “hidden” layers between the input and output layers. These tend to be configured as supervised learning systems where the weights of the neurons are adjusted until the difference between the correct output and the neural network output reach an acceptable level, as determined by utilising a least square error method along with determining the negative gradient of the error function. </w:t>
      </w:r>
    </w:p>
    <w:p w14:paraId="20BB2AD4" w14:textId="04C8B3DE" w:rsidR="00D940A7" w:rsidRDefault="00D940A7" w:rsidP="00D940A7">
      <w:pPr>
        <w:pStyle w:val="BodyText"/>
      </w:pPr>
      <w:r>
        <w:lastRenderedPageBreak/>
        <w:t>Other types of neural network such as convolutional neural networks (CNN) exist which are optimised to create feature maps of data which can be used to determine shape and texture of data.</w:t>
      </w:r>
      <w:r>
        <w:br/>
        <w:t xml:space="preserve">A CNN neural network identifies features very well and is ideal for the classification of obstacles. For image stabilisation, a CNN network implementation was not </w:t>
      </w:r>
      <w:r w:rsidR="002337A6">
        <w:t xml:space="preserve">deemed to be </w:t>
      </w:r>
      <w:r>
        <w:t>necessary</w:t>
      </w:r>
      <w:r w:rsidR="00260385">
        <w:t>,</w:t>
      </w:r>
      <w:r>
        <w:t xml:space="preserve"> and a multilayer perceptron approach </w:t>
      </w:r>
      <w:r w:rsidR="002337A6">
        <w:t xml:space="preserve">will be </w:t>
      </w:r>
      <w:r w:rsidR="00260385">
        <w:t xml:space="preserve">initially </w:t>
      </w:r>
      <w:r>
        <w:t xml:space="preserve">selected. </w:t>
      </w:r>
    </w:p>
    <w:p w14:paraId="322BA6A1" w14:textId="4766BD7D" w:rsidR="00475427" w:rsidRDefault="00D940A7" w:rsidP="00D940A7">
      <w:pPr>
        <w:pStyle w:val="BodyText"/>
      </w:pPr>
      <w:r>
        <w:t xml:space="preserve">The types of neuron input/output functions are varied and depend on the purpose of that neuron in the neural network. </w:t>
      </w:r>
      <w:r>
        <w:br/>
        <w:t>Common functions are a threshold function where the output is mapped to either 0 or 1 for use in classifying data.</w:t>
      </w:r>
      <w:r>
        <w:br/>
        <w:t xml:space="preserve">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w:t>
      </w:r>
      <w:proofErr w:type="gramStart"/>
      <w:r>
        <w:t>particular input</w:t>
      </w:r>
      <w:proofErr w:type="gramEnd"/>
      <w:r>
        <w:t xml:space="preserve"> types. This type of model is designed for competitive situations and/or self-organising feature maps and is not applicable to this project.</w:t>
      </w:r>
      <w:r>
        <w:br/>
      </w:r>
      <w:r>
        <w:br/>
        <w:t>Supervised learning uses a sample of the input/output data as training data and uses the following three basic techniques:</w:t>
      </w:r>
      <w:r>
        <w:br/>
        <w:t>1) forced learning, which is somewhat similar to the competitive learning model</w:t>
      </w:r>
      <w:r>
        <w:br/>
        <w:t>2) Reinforcement learning, where feedback is applied to improve the responses over time.</w:t>
      </w:r>
      <w:r>
        <w:br/>
        <w:t xml:space="preserve">3) Supervised learning, where the actual error differences between input and output are used to change weight values, based on an error gradient. </w:t>
      </w:r>
      <w:r>
        <w:br/>
      </w:r>
      <w:r>
        <w:br/>
        <w:t>An epoch is defined as one pass of all training data input patterns into the network. Many epochs may be (usually are) needed across the input data until the weight optimisation process is complete.</w:t>
      </w:r>
      <w:r>
        <w:br/>
      </w:r>
      <w:r>
        <w:br/>
        <w:t>Accuracy of a neural network is defined as the percentage of patterns correctly classified for each classification over the entire dataset. Once a suitable level of accuracy has been achieved the neural network is ready for live data.</w:t>
      </w:r>
      <w:r>
        <w:br/>
        <w:t>As can be seen, neural networks are not magical and will not solve all problems. They require the practitioner to understand the datasets involved to design and configure a neural network system that will correctly classify/regress incoming data.</w:t>
      </w:r>
      <w:r>
        <w:br/>
      </w:r>
      <w:r w:rsidR="00475427">
        <w:br/>
      </w:r>
    </w:p>
    <w:p w14:paraId="5CFA867F" w14:textId="1A739992" w:rsidR="003B7727" w:rsidRDefault="00CD5CBB" w:rsidP="00475427">
      <w:pPr>
        <w:pStyle w:val="Heading2"/>
      </w:pPr>
      <w:bookmarkStart w:id="40" w:name="_Toc146487446"/>
      <w:r>
        <w:lastRenderedPageBreak/>
        <w:t xml:space="preserve">Research </w:t>
      </w:r>
      <w:r w:rsidR="003B7727">
        <w:t>Objective</w:t>
      </w:r>
      <w:bookmarkEnd w:id="40"/>
    </w:p>
    <w:p w14:paraId="6CA7D24F" w14:textId="1201775B" w:rsidR="00E52802" w:rsidRDefault="001C34AD" w:rsidP="003B7727">
      <w:pPr>
        <w:pStyle w:val="BodyText"/>
      </w:pPr>
      <w:r>
        <w:t xml:space="preserve">The primary objective of this project is to determine whether multiple </w:t>
      </w:r>
      <w:r w:rsidR="002337A6">
        <w:t>Inertial Measurement Units</w:t>
      </w:r>
      <w:r>
        <w:t xml:space="preserve"> in conjunction with a neural network can improve image stabilisation of a camera on an RC vehicle, compared with a single inertial management unit.</w:t>
      </w:r>
      <w:r>
        <w:br/>
        <w:t xml:space="preserve">A secondary objective is to determine the least number of </w:t>
      </w:r>
      <w:r w:rsidR="002337A6">
        <w:t>Inertial Measurement Units</w:t>
      </w:r>
      <w:r>
        <w:t xml:space="preserve"> required to provide a </w:t>
      </w:r>
      <w:r w:rsidR="007701F4">
        <w:t xml:space="preserve">significant measurable </w:t>
      </w:r>
      <w:r>
        <w:t>improvement.</w:t>
      </w:r>
      <w:r w:rsidR="00077AE0">
        <w:br/>
        <w:t>Another secondary objective is to evaluate if multiple IMUs give more information about the state of the vehicle than an single IMU and if this information is obtainable, can it be useful to determine applied vehicle acceleration.</w:t>
      </w:r>
    </w:p>
    <w:p w14:paraId="28990420" w14:textId="0291B353" w:rsidR="003B7727" w:rsidRDefault="001C34AD" w:rsidP="00E52802">
      <w:pPr>
        <w:pStyle w:val="Heading2"/>
      </w:pPr>
      <w:bookmarkStart w:id="41" w:name="_Toc146487447"/>
      <w:r>
        <w:t xml:space="preserve">Thesis </w:t>
      </w:r>
      <w:r w:rsidR="00E52802">
        <w:t>Outline</w:t>
      </w:r>
      <w:bookmarkEnd w:id="41"/>
    </w:p>
    <w:p w14:paraId="7CDBE245" w14:textId="5AE513B3" w:rsidR="003B7727" w:rsidRPr="003B7727" w:rsidRDefault="00E52802" w:rsidP="003B7727">
      <w:pPr>
        <w:pStyle w:val="BodyText"/>
      </w:pPr>
      <w:r>
        <w:t xml:space="preserve">Chapter 1 (this chapter) provided an overview of the motivation, </w:t>
      </w:r>
      <w:proofErr w:type="gramStart"/>
      <w:r>
        <w:t>objective</w:t>
      </w:r>
      <w:proofErr w:type="gramEnd"/>
      <w:r>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proofErr w:type="gramStart"/>
      <w:r w:rsidR="006E5A34">
        <w:t>project</w:t>
      </w:r>
      <w:proofErr w:type="gramEnd"/>
      <w:r>
        <w:t xml:space="preserve"> and these are discussed and analysed in Chapter </w:t>
      </w:r>
      <w:r w:rsidR="00866BAC">
        <w:t>5</w:t>
      </w:r>
      <w:r>
        <w:t xml:space="preserve">. Chapter </w:t>
      </w:r>
      <w:r w:rsidR="00866BAC">
        <w:t>6</w:t>
      </w:r>
      <w:r>
        <w:t xml:space="preserve"> provides conclusions and suggests paths for further research.</w:t>
      </w:r>
      <w:r w:rsidR="00866BAC">
        <w:t xml:space="preserve"> Chapter 7 </w:t>
      </w:r>
      <w:r w:rsidR="00CD5CBB">
        <w:t xml:space="preserve">provides </w:t>
      </w:r>
      <w:r w:rsidR="00260385">
        <w:t>a place for Appendices</w:t>
      </w:r>
      <w:r w:rsidR="00CD5CBB">
        <w:t xml:space="preserve"> and Chapter 8 </w:t>
      </w:r>
      <w:r w:rsidR="00260385">
        <w:t xml:space="preserve">contains a list of </w:t>
      </w:r>
      <w:r w:rsidR="00866BAC">
        <w:t>references</w:t>
      </w:r>
      <w:r w:rsidR="003F6592">
        <w:t>.</w:t>
      </w:r>
    </w:p>
    <w:p w14:paraId="479CD4F7" w14:textId="7D5AF7BA" w:rsidR="00646A50" w:rsidRDefault="00646A50" w:rsidP="00792035">
      <w:pPr>
        <w:pStyle w:val="BodyText"/>
        <w:rPr>
          <w:noProof/>
        </w:rPr>
      </w:pPr>
      <w:bookmarkStart w:id="42" w:name="_Ref228692880"/>
    </w:p>
    <w:bookmarkEnd w:id="42"/>
    <w:p w14:paraId="66A2EF5B" w14:textId="4EEE6404" w:rsidR="00AB4E80" w:rsidRPr="00C0493D" w:rsidRDefault="00AB4E80" w:rsidP="00C0493D">
      <w:pPr>
        <w:pStyle w:val="Heading1"/>
      </w:pPr>
      <w:r w:rsidRPr="00C0493D">
        <w:lastRenderedPageBreak/>
        <w:br/>
      </w:r>
      <w:bookmarkStart w:id="43" w:name="_Toc146487448"/>
      <w:r w:rsidR="00EC7ED1">
        <w:t>Literature Review</w:t>
      </w:r>
      <w:bookmarkEnd w:id="43"/>
    </w:p>
    <w:p w14:paraId="4435A3D1" w14:textId="4730F670" w:rsidR="00475427" w:rsidRDefault="00B719FB" w:rsidP="00475427">
      <w:pPr>
        <w:pStyle w:val="BodyText"/>
      </w:pPr>
      <w:r>
        <w:t xml:space="preserve">This chapter reviews current literature on the application of </w:t>
      </w:r>
      <w:r w:rsidR="002337A6">
        <w:t>Inertial Measurement Units</w:t>
      </w:r>
      <w:r>
        <w:t xml:space="preserve"> (IMUs to image stabilisation problems. It outlines approaches that have been used and their benefits and drawbacks. The chapter concludes by identifying research gaps and identifying the research question(s) for this project.</w:t>
      </w:r>
      <w:r w:rsidDel="00B719FB">
        <w:t xml:space="preserve"> </w:t>
      </w:r>
    </w:p>
    <w:p w14:paraId="06E9D3D8" w14:textId="383B93D9" w:rsidR="007E6A89" w:rsidRDefault="007A2F4F" w:rsidP="00D17BAE">
      <w:pPr>
        <w:pStyle w:val="BodyText"/>
      </w:pPr>
      <w:r>
        <w:t xml:space="preserve">As mentioned in the introduction, an IMU </w:t>
      </w:r>
      <w:r w:rsidR="003A5587">
        <w:t xml:space="preserve">can be used to provide accurate positioning however using </w:t>
      </w:r>
      <w:r w:rsidR="005A0F07">
        <w:t xml:space="preserve">acceleration and magnetic data can introduce noise and </w:t>
      </w:r>
      <w:r w:rsidR="003A5587">
        <w:t xml:space="preserve">gyroscope data has inherent drift, caused by integrating the rotational data into angles of roll, pitch and yaw. </w:t>
      </w:r>
      <w:r w:rsidR="00475427">
        <w:t xml:space="preserve">Various methods have been proposed to counter this drift. </w:t>
      </w:r>
      <w:r w:rsidR="00475427">
        <w:br/>
      </w:r>
      <w:r w:rsidR="003A5587">
        <w:br/>
      </w:r>
      <w:r w:rsidR="006E5A34">
        <w:t>One</w:t>
      </w:r>
      <w:r w:rsidR="00475427">
        <w:t xml:space="preserve"> mitigating factor is to obtain a gyroscope with a low zero-rate offset </w:t>
      </w:r>
      <w:proofErr w:type="gramStart"/>
      <w:r w:rsidR="00475427">
        <w:t>value</w:t>
      </w:r>
      <w:proofErr w:type="gramEnd"/>
      <w:r w:rsidR="00475427">
        <w:t xml:space="preserve"> so this integration error is minimised. Gyroscope selection is critical. </w:t>
      </w:r>
      <w:r w:rsidR="00475427">
        <w:fldChar w:fldCharType="begin" w:fldLock="1"/>
      </w:r>
      <w:r w:rsidR="00475427">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fldChar w:fldCharType="separate"/>
      </w:r>
      <w:r w:rsidR="00475427" w:rsidRPr="00C3111D">
        <w:rPr>
          <w:noProof/>
        </w:rPr>
        <w:t>(La Rosa et al., n.d.)</w:t>
      </w:r>
      <w:r w:rsidR="00475427">
        <w:fldChar w:fldCharType="end"/>
      </w:r>
      <w:r w:rsidR="00A01C4F">
        <w:br/>
      </w:r>
      <w:r w:rsidR="00A01C4F">
        <w:br/>
      </w:r>
      <w:r w:rsidR="007E6A89">
        <w:t xml:space="preserve">To counter gyroscope drift and bias errors, accelerometer arrays have been proposed </w:t>
      </w:r>
      <w:r w:rsidR="0038371E">
        <w:fldChar w:fldCharType="begin" w:fldLock="1"/>
      </w:r>
      <w:r w:rsidR="0038371E">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38371E">
        <w:fldChar w:fldCharType="separate"/>
      </w:r>
      <w:r w:rsidR="0038371E" w:rsidRPr="0038371E">
        <w:rPr>
          <w:noProof/>
        </w:rPr>
        <w:t>(Madgwick et al., 2013)</w:t>
      </w:r>
      <w:r w:rsidR="0038371E">
        <w:fldChar w:fldCharType="end"/>
      </w:r>
      <w:r w:rsidR="007E6A89">
        <w:t xml:space="preserve"> but </w:t>
      </w:r>
      <w:r w:rsidR="0038371E">
        <w:t>t</w:t>
      </w:r>
      <w:r w:rsidR="007E6A89">
        <w:t xml:space="preserve">hese </w:t>
      </w:r>
      <w:r w:rsidR="0038371E">
        <w:t xml:space="preserve">lack </w:t>
      </w:r>
      <w:r w:rsidR="007E6A89">
        <w:t>real world testing and implementation.</w:t>
      </w:r>
      <w:r w:rsidR="007E6A89">
        <w:br/>
      </w:r>
      <w:r w:rsidR="007E6A89">
        <w:br/>
      </w:r>
      <w:r w:rsidR="00A01C4F">
        <w:t xml:space="preserve">Compensating for gyroscope errors with accelerometer (with a gravity vector) and magnetometer (with magnetic north) readings has been explored as the latter do not depend on prior state knowledge, as a gyroscope does. </w:t>
      </w:r>
      <w:r w:rsidR="00CA707E">
        <w:t xml:space="preserve"> </w:t>
      </w:r>
      <w:r w:rsidR="00A01C4F">
        <w:br/>
        <w:t>The most common algorithms for performing this fusion are complementary filters</w:t>
      </w:r>
      <w:r w:rsidR="007E6A89">
        <w:t xml:space="preserve"> </w:t>
      </w:r>
      <w:r w:rsidR="0038371E">
        <w:fldChar w:fldCharType="begin" w:fldLock="1"/>
      </w:r>
      <w:r w:rsidR="0038371E">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fldChar w:fldCharType="separate"/>
      </w:r>
      <w:r w:rsidR="0038371E" w:rsidRPr="0038371E">
        <w:rPr>
          <w:noProof/>
        </w:rPr>
        <w:t>(Odelga et al., 2017; Yoo et al., 2011)</w:t>
      </w:r>
      <w:r w:rsidR="0038371E">
        <w:fldChar w:fldCharType="end"/>
      </w:r>
      <w:r w:rsidR="00A01C4F">
        <w:t xml:space="preserve">, Kalman filters and optimisation filters </w:t>
      </w:r>
      <w:r w:rsidR="0038371E">
        <w:fldChar w:fldCharType="begin" w:fldLock="1"/>
      </w:r>
      <w:r w:rsidR="00ED44A5">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fldChar w:fldCharType="separate"/>
      </w:r>
      <w:r w:rsidR="0038371E" w:rsidRPr="0038371E">
        <w:rPr>
          <w:noProof/>
        </w:rPr>
        <w:t>(Yean et al., 2018)</w:t>
      </w:r>
      <w:r w:rsidR="0038371E">
        <w:fldChar w:fldCharType="end"/>
      </w:r>
      <w:r w:rsidR="0038371E">
        <w:t>.</w:t>
      </w:r>
    </w:p>
    <w:p w14:paraId="4D313CC6" w14:textId="746C557A" w:rsidR="003A5587" w:rsidRDefault="007E6A89" w:rsidP="000A51C5">
      <w:pPr>
        <w:pStyle w:val="BodyText"/>
      </w:pPr>
      <w:r>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fldChar w:fldCharType="begin" w:fldLock="1"/>
      </w:r>
      <w:r w:rsidR="00ED44A5">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fldChar w:fldCharType="separate"/>
      </w:r>
      <w:r w:rsidR="00ED44A5" w:rsidRPr="00ED44A5">
        <w:rPr>
          <w:noProof/>
        </w:rPr>
        <w:t>(Madgwick, 2010)</w:t>
      </w:r>
      <w:r w:rsidR="00ED44A5">
        <w:fldChar w:fldCharType="end"/>
      </w:r>
      <w:r>
        <w:t xml:space="preserve"> Kalman filters provide very accurate orientation </w:t>
      </w:r>
      <w:r w:rsidR="00ED44A5">
        <w:fldChar w:fldCharType="begin" w:fldLock="1"/>
      </w:r>
      <w:r w:rsidR="00ED44A5">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fldChar w:fldCharType="separate"/>
      </w:r>
      <w:r w:rsidR="00ED44A5" w:rsidRPr="00ED44A5">
        <w:rPr>
          <w:noProof/>
        </w:rPr>
        <w:t>(Higgins, 1975; Marins et al., 2001; Sabatini, 2006)</w:t>
      </w:r>
      <w:r w:rsidR="00ED44A5">
        <w:fldChar w:fldCharType="end"/>
      </w:r>
      <w:r>
        <w:t xml:space="preserve"> in the presence of large noise values such as persistent acceleration however are computationally expensive and complex </w:t>
      </w:r>
      <w:r w:rsidR="00ED44A5">
        <w:fldChar w:fldCharType="begin" w:fldLock="1"/>
      </w:r>
      <w:r w:rsidR="00ED44A5">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fldChar w:fldCharType="separate"/>
      </w:r>
      <w:r w:rsidR="00ED44A5" w:rsidRPr="00ED44A5">
        <w:rPr>
          <w:noProof/>
        </w:rPr>
        <w:t>(Yuan et al., 2019)</w:t>
      </w:r>
      <w:r w:rsidR="00ED44A5">
        <w:fldChar w:fldCharType="end"/>
      </w:r>
      <w:r w:rsidR="00ED44A5">
        <w:t>.</w:t>
      </w:r>
      <w:r>
        <w:t xml:space="preserve"> 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fldChar w:fldCharType="begin" w:fldLock="1"/>
      </w:r>
      <w:r w:rsidR="000A51C5">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fldChar w:fldCharType="separate"/>
      </w:r>
      <w:r w:rsidR="003E34E5" w:rsidRPr="003E34E5">
        <w:rPr>
          <w:noProof/>
        </w:rPr>
        <w:t>(Fan et al., 2017; Mahony et al., 2005; Yean et al., 2018)</w:t>
      </w:r>
      <w:r w:rsidR="00ED44A5">
        <w:fldChar w:fldCharType="end"/>
      </w:r>
      <w:r w:rsidR="00ED44A5">
        <w:t>.</w:t>
      </w:r>
      <w:r>
        <w:t xml:space="preserve"> </w:t>
      </w:r>
      <w:r>
        <w:br/>
      </w:r>
      <w:r>
        <w:br/>
      </w:r>
      <w:r w:rsidR="00475427">
        <w:lastRenderedPageBreak/>
        <w:t xml:space="preserve">A software approach proposed by </w:t>
      </w:r>
      <w:proofErr w:type="spellStart"/>
      <w:r w:rsidR="00475427">
        <w:t>Odelga</w:t>
      </w:r>
      <w:proofErr w:type="spellEnd"/>
      <w:r w:rsidR="00475427">
        <w:t xml:space="preserve"> et al </w:t>
      </w:r>
      <w:r w:rsidR="00475427">
        <w:fldChar w:fldCharType="begin" w:fldLock="1"/>
      </w:r>
      <w:r w:rsidR="00475427">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fldChar w:fldCharType="separate"/>
      </w:r>
      <w:r w:rsidR="00475427" w:rsidRPr="00D40BA6">
        <w:rPr>
          <w:noProof/>
        </w:rPr>
        <w:t>(Odelga et al., 2017)</w:t>
      </w:r>
      <w:r w:rsidR="00475427">
        <w:fldChar w:fldCharType="end"/>
      </w:r>
      <w:r w:rsidR="00475427">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t>s</w:t>
      </w:r>
      <w:r w:rsidR="00475427">
        <w:t xml:space="preserve"> processing requirements. Using this approach with a very wide-angle (“</w:t>
      </w:r>
      <w:proofErr w:type="gramStart"/>
      <w:r w:rsidR="00475427">
        <w:t>fish-eye</w:t>
      </w:r>
      <w:proofErr w:type="gramEnd"/>
      <w:r w:rsidR="00475427">
        <w:t xml:space="preserve">”) lens permitted a wide viewpoint, allowing for compensation of very large movement displacements. </w:t>
      </w:r>
      <w:r w:rsidR="00475427">
        <w:br/>
        <w:t xml:space="preserve">The angles obtained were compensated for by a complementary filter with a gain factor </w:t>
      </w:r>
      <w:r w:rsidR="006E5A34">
        <w:t xml:space="preserve">constant </w:t>
      </w:r>
      <w:r w:rsidR="00475427">
        <w:t>carefully selected so that the vehicle’s own motive acceleration does not introduce errors.</w:t>
      </w:r>
      <w:r w:rsidR="00475427">
        <w:br/>
      </w:r>
      <w:proofErr w:type="spellStart"/>
      <w:r w:rsidR="00475427">
        <w:t>Odelga</w:t>
      </w:r>
      <w:proofErr w:type="spellEnd"/>
      <w:r w:rsidR="00475427">
        <w:t xml:space="preserve"> found that the IMU solution worked well and utilising “</w:t>
      </w:r>
      <w:proofErr w:type="gramStart"/>
      <w:r w:rsidR="00475427">
        <w:t>fish-eye</w:t>
      </w:r>
      <w:proofErr w:type="gramEnd"/>
      <w:r w:rsidR="00475427">
        <w:t>” cameras with large fields of view reduced the issue of a feature disappearing between subsequent images, but introduced barrel distortion which needed to be compensated for.</w:t>
      </w:r>
      <w:r w:rsidR="00077AE0">
        <w:t xml:space="preserve"> </w:t>
      </w:r>
      <w:r w:rsidR="003742D3">
        <w:br/>
      </w:r>
      <w:r w:rsidR="00A66325">
        <w:br/>
      </w:r>
      <w:r w:rsidR="00382D74">
        <w:t xml:space="preserve">In 2011 Madgwick et al introduced a gradient-descent algorithm commonly called Madgwick’s algorithm </w:t>
      </w:r>
      <w:r w:rsidR="00382D74">
        <w:fldChar w:fldCharType="begin" w:fldLock="1"/>
      </w:r>
      <w:r w:rsidR="00382D74">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fldChar w:fldCharType="separate"/>
      </w:r>
      <w:r w:rsidR="00382D74">
        <w:rPr>
          <w:noProof/>
        </w:rPr>
        <w:t>(Madgwick et al., 2011)</w:t>
      </w:r>
      <w:r w:rsidR="00382D74">
        <w:fldChar w:fldCharType="end"/>
      </w:r>
      <w:r w:rsidR="00382D74">
        <w:t xml:space="preserve"> which is more computationally efficient than Kalman filters and is currently widely used in industry </w:t>
      </w:r>
      <w:r w:rsidR="00382D74">
        <w:fldChar w:fldCharType="begin" w:fldLock="1"/>
      </w:r>
      <w:r w:rsidR="00382D74">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fldChar w:fldCharType="separate"/>
      </w:r>
      <w:r w:rsidR="00382D74">
        <w:rPr>
          <w:noProof/>
        </w:rPr>
        <w:t>(Fan et al., 2017; Yean et al., 2018)</w:t>
      </w:r>
      <w:r w:rsidR="00382D74">
        <w:fldChar w:fldCharType="end"/>
      </w:r>
      <w:r w:rsidR="00382D74">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fldChar w:fldCharType="begin" w:fldLock="1"/>
      </w:r>
      <w:r w:rsidR="00382D74">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fldChar w:fldCharType="separate"/>
      </w:r>
      <w:r w:rsidR="00382D74">
        <w:rPr>
          <w:noProof/>
        </w:rPr>
        <w:t>(Fan et al., 2017)</w:t>
      </w:r>
      <w:r w:rsidR="00382D74">
        <w:fldChar w:fldCharType="end"/>
      </w:r>
      <w:r w:rsidR="00382D74">
        <w:t>.</w:t>
      </w:r>
      <w:r w:rsidR="00382D74">
        <w:br/>
      </w:r>
      <w:r w:rsidR="00382D74">
        <w:br/>
        <w:t xml:space="preserve">In 2020 Madgwick et al extended a complementary filter in quaternion form </w:t>
      </w:r>
      <w:r w:rsidR="00382D74">
        <w:fldChar w:fldCharType="begin" w:fldLock="1"/>
      </w:r>
      <w:r w:rsidR="00382D74">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fldChar w:fldCharType="separate"/>
      </w:r>
      <w:r w:rsidR="00382D74">
        <w:rPr>
          <w:noProof/>
        </w:rPr>
        <w:t>(Euston et al., 2008)</w:t>
      </w:r>
      <w:r w:rsidR="00382D74">
        <w:fldChar w:fldCharType="end"/>
      </w:r>
      <w:r w:rsidR="00382D74">
        <w:t xml:space="preserve"> based on Mahoney’s work </w:t>
      </w:r>
      <w:r w:rsidR="00382D74">
        <w:fldChar w:fldCharType="begin" w:fldLock="1"/>
      </w:r>
      <w:r w:rsidR="00382D74">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fldChar w:fldCharType="separate"/>
      </w:r>
      <w:r w:rsidR="00382D74">
        <w:rPr>
          <w:noProof/>
        </w:rPr>
        <w:t>(Mahony et al., 2008)</w:t>
      </w:r>
      <w:r w:rsidR="00382D74">
        <w:fldChar w:fldCharType="end"/>
      </w:r>
      <w:r w:rsidR="00382D74">
        <w:t xml:space="preserve"> to increase robustness against noise while maintaining low computation cost and predictable convergence efficiency </w:t>
      </w:r>
      <w:r w:rsidR="00382D74">
        <w:fldChar w:fldCharType="begin" w:fldLock="1"/>
      </w:r>
      <w:r w:rsidR="00382D74">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fldChar w:fldCharType="separate"/>
      </w:r>
      <w:r w:rsidR="00382D74">
        <w:rPr>
          <w:noProof/>
        </w:rPr>
        <w:t>(Madgwick et al., 2020)</w:t>
      </w:r>
      <w:r w:rsidR="00382D74">
        <w:fldChar w:fldCharType="end"/>
      </w:r>
      <w:r w:rsidR="00382D74">
        <w:t xml:space="preserve"> and made this algorithm open source. </w:t>
      </w:r>
      <w:r w:rsidR="00382D74">
        <w:fldChar w:fldCharType="begin" w:fldLock="1"/>
      </w:r>
      <w:r w:rsidR="00382D74">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fldChar w:fldCharType="separate"/>
      </w:r>
      <w:r w:rsidR="00382D74">
        <w:rPr>
          <w:noProof/>
        </w:rPr>
        <w:t>(X-IO, 2008)</w:t>
      </w:r>
      <w:r w:rsidR="00382D74">
        <w:fldChar w:fldCharType="end"/>
      </w:r>
      <w:r w:rsidR="00382D74">
        <w:t>. It decouples roll and pitch data and varies the gain factor from a high value at initialisation to a lower running value to improve initialisation time.</w:t>
      </w:r>
      <w:r w:rsidR="00382D74">
        <w:br/>
        <w:t>There are two variants of this algorithm, one in which magnetometer information is combined (IECF) and the other with only accelerometer and gyroscope values included (IECF</w:t>
      </w:r>
      <w:r w:rsidR="00382D74">
        <w:rPr>
          <w:vertAlign w:val="subscript"/>
        </w:rPr>
        <w:t>6</w:t>
      </w:r>
      <w:r w:rsidR="00382D74">
        <w:t>). Fan found that when magnetic disturbances were present, the IECF</w:t>
      </w:r>
      <w:r w:rsidR="00382D74">
        <w:rPr>
          <w:vertAlign w:val="subscript"/>
        </w:rPr>
        <w:t>6</w:t>
      </w:r>
      <w:r w:rsidR="00382D74">
        <w:t xml:space="preserve"> algorithm performed better. Fan also outlined that including magnetometer data was important to provide a single point of reference when using multiple IMU units. </w:t>
      </w:r>
      <w:r w:rsidR="00382D74">
        <w:fldChar w:fldCharType="begin" w:fldLock="1"/>
      </w:r>
      <w:r w:rsidR="00D940A7">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fldChar w:fldCharType="separate"/>
      </w:r>
      <w:r w:rsidR="00382D74">
        <w:rPr>
          <w:noProof/>
        </w:rPr>
        <w:t>(Fan et al., 2017)</w:t>
      </w:r>
      <w:r w:rsidR="00382D74">
        <w:fldChar w:fldCharType="end"/>
      </w:r>
      <w:r w:rsidR="00382D74">
        <w:t xml:space="preserve"> Yean’s approach of using a complementary filter to counter gyroscope drift, combined with a Kalman filter / gradient descent algorithm worked well for slow and controlled ranges of motion, and so, is not suited for a bouncing vehicle.</w:t>
      </w:r>
      <w:r w:rsidR="00382D74">
        <w:br/>
      </w:r>
      <w:r w:rsidR="00382D74">
        <w:br/>
      </w:r>
      <w:proofErr w:type="spellStart"/>
      <w:r w:rsidR="00382D74">
        <w:t>Madgwicks</w:t>
      </w:r>
      <w:proofErr w:type="spellEnd"/>
      <w:r w:rsidR="00382D74">
        <w:t xml:space="preserve"> IECF</w:t>
      </w:r>
      <w:r w:rsidR="005A0F07">
        <w:rPr>
          <w:vertAlign w:val="subscript"/>
        </w:rPr>
        <w:t>6</w:t>
      </w:r>
      <w:r w:rsidR="00382D74">
        <w:t xml:space="preserve"> algorithm will be used as the control factor in this project. </w:t>
      </w:r>
      <w:r w:rsidR="00BF2695">
        <w:t xml:space="preserve">This </w:t>
      </w:r>
      <w:r w:rsidR="00AA0D6E">
        <w:t xml:space="preserve">filter </w:t>
      </w:r>
      <w:r w:rsidR="00BF2695">
        <w:t>algorithm uses quaternion representations of angles internally to avoid the singularities caused by angles approaching π/2 radians.</w:t>
      </w:r>
      <w:r w:rsidR="00AA0D6E">
        <w:t xml:space="preserve"> A single beta weighted-gain value acts as a fusion factor in a </w:t>
      </w:r>
      <w:r w:rsidR="00AA0D6E">
        <w:lastRenderedPageBreak/>
        <w:t>complementary filter, feeding accelerometer data into the gyroscope data to compensate for gyroscope drift. A gradient-descent algorithm enables performance at low sampling rates</w:t>
      </w:r>
      <w:r w:rsidR="00C84630">
        <w:t xml:space="preserve"> but, internally, the lowest sampling rate is recommended to be 10 Hz.</w:t>
      </w:r>
      <w:r w:rsidR="00382D74">
        <w:br/>
      </w:r>
      <w:r w:rsidR="00AA0D6E">
        <w:br/>
        <w:t xml:space="preserve">The standard </w:t>
      </w:r>
      <w:proofErr w:type="spellStart"/>
      <w:r w:rsidR="00AA0D6E">
        <w:t>Matlab</w:t>
      </w:r>
      <w:proofErr w:type="spellEnd"/>
      <w:r w:rsidR="00AA0D6E">
        <w:t xml:space="preserve"> </w:t>
      </w:r>
      <w:proofErr w:type="spellStart"/>
      <w:r w:rsidR="00AA0D6E">
        <w:t>imufilter</w:t>
      </w:r>
      <w:proofErr w:type="spellEnd"/>
      <w:r w:rsidR="00AA0D6E">
        <w:t xml:space="preserve"> will be used as a comparison with the Madgwick results. </w:t>
      </w:r>
      <w:r w:rsidR="00AA0D6E">
        <w:br/>
      </w:r>
      <w:r w:rsidR="00382D74">
        <w:t xml:space="preserve">Multiple IMU solutions have been proposed before (see above) but none have suggested using a neural network to dynamically compensate for magnetometer and other errors across multiple IMUs. </w:t>
      </w:r>
      <w:r w:rsidR="005A0F07">
        <w:t>The concept of a neural network has been covered in the introduction.</w:t>
      </w:r>
      <w:r w:rsidR="005602E4">
        <w:br/>
      </w:r>
      <w:r w:rsidR="005602E4">
        <w:br/>
        <w:t xml:space="preserve">Using a </w:t>
      </w:r>
      <w:r w:rsidR="005A0F07">
        <w:t xml:space="preserve">trained </w:t>
      </w:r>
      <w:r w:rsidR="005602E4">
        <w:t>back-propagating neural network with multiple IMUs should effectively compensate for drift and other errors present in a single IMU implementation and that is the model implemented in this project</w:t>
      </w:r>
      <w:r w:rsidR="005A0F07">
        <w:t xml:space="preserve">. Due to the computation requirements of a neural network, it makes most sense to apply this directly to sensor readings, rather than complementing </w:t>
      </w:r>
      <w:proofErr w:type="spellStart"/>
      <w:r w:rsidR="005A0F07">
        <w:t>Madgwicks</w:t>
      </w:r>
      <w:proofErr w:type="spellEnd"/>
      <w:r w:rsidR="005A0F07">
        <w:t xml:space="preserve"> algorithm, as the neural network should be able to determine the relationships.</w:t>
      </w:r>
      <w:r w:rsidR="00C91F69">
        <w:br/>
      </w:r>
      <w:r w:rsidR="00C91F69">
        <w:br/>
      </w:r>
      <w:r w:rsidR="00C91F69">
        <w:t xml:space="preserve">In </w:t>
      </w:r>
      <w:r w:rsidR="00C91F69">
        <w:t xml:space="preserve">Chapter 3, the experiment design and methods are outlined, in </w:t>
      </w:r>
      <w:r w:rsidR="00C91F69">
        <w:t>Chapter 4, the results from these experiments will be detailed and discussed, with analysis of these in Chapter 5 and conclusions reached in Chapter 6.</w:t>
      </w:r>
    </w:p>
    <w:p w14:paraId="4E8BEA1A" w14:textId="1F636FCD" w:rsidR="000A51C5" w:rsidRDefault="000A51C5" w:rsidP="00382D74">
      <w:pPr>
        <w:pStyle w:val="BodyText"/>
      </w:pPr>
    </w:p>
    <w:p w14:paraId="27D4DBA5" w14:textId="3BC31F23" w:rsidR="00C612B7" w:rsidRDefault="00AF3668" w:rsidP="00934A2D">
      <w:pPr>
        <w:pStyle w:val="BodyText"/>
      </w:pPr>
      <w:r>
        <w:br/>
      </w:r>
    </w:p>
    <w:p w14:paraId="5590A06E" w14:textId="29471A9E" w:rsidR="00F826EB" w:rsidRDefault="00335887" w:rsidP="00382D74">
      <w:pPr>
        <w:pStyle w:val="Heading1"/>
      </w:pPr>
      <w:r>
        <w:lastRenderedPageBreak/>
        <w:br/>
      </w:r>
      <w:bookmarkStart w:id="44" w:name="_Toc146487449"/>
      <w:r w:rsidR="00EC7ED1">
        <w:t>Method</w:t>
      </w:r>
      <w:bookmarkEnd w:id="44"/>
    </w:p>
    <w:p w14:paraId="1D75B64E" w14:textId="0001D75F" w:rsidR="004E5A29" w:rsidRPr="00AF5883" w:rsidRDefault="00382D74" w:rsidP="004E5A29">
      <w:pPr>
        <w:pStyle w:val="BodyText"/>
        <w:rPr>
          <w:rStyle w:val="Heading2Char"/>
        </w:rPr>
      </w:pPr>
      <w:r>
        <w:t xml:space="preserve">In this chapter, the project methodology is outlined. The theory behind the system design is presented first with the implementation details following.  </w:t>
      </w:r>
      <w:r w:rsidR="009517EE">
        <w:t>All angles used are expressed in radians.</w:t>
      </w:r>
      <w:r w:rsidR="00B90A6E">
        <w:br/>
      </w:r>
      <w:r w:rsidR="004E5A29">
        <w:br/>
      </w:r>
      <w:r w:rsidR="00BA4D72">
        <w:rPr>
          <w:rStyle w:val="Heading2Char"/>
        </w:rPr>
        <w:t xml:space="preserve">3.1 </w:t>
      </w:r>
      <w:r w:rsidR="004E5A29" w:rsidRPr="00BA4D72">
        <w:rPr>
          <w:rStyle w:val="Heading2Char"/>
        </w:rPr>
        <w:t>System Design</w:t>
      </w:r>
    </w:p>
    <w:p w14:paraId="5178EAAB" w14:textId="5A1893A8" w:rsidR="002E07DE" w:rsidRDefault="002E07DE" w:rsidP="00382D74">
      <w:pPr>
        <w:pStyle w:val="BodyText"/>
      </w:pPr>
      <w:r>
        <w:t xml:space="preserve">The overall method employed is to capture simultaneous video and imu data at various states of motion and then analyse this data in </w:t>
      </w:r>
      <w:proofErr w:type="spellStart"/>
      <w:r>
        <w:t>Matlab</w:t>
      </w:r>
      <w:proofErr w:type="spellEnd"/>
      <w:r>
        <w:t xml:space="preserve"> to ascertain if </w:t>
      </w:r>
      <w:r w:rsidR="002E0C18">
        <w:t xml:space="preserve">using a neural network with </w:t>
      </w:r>
      <w:r>
        <w:t>multiple imus offer any improvement in video stability processing compared to a single imu</w:t>
      </w:r>
      <w:r w:rsidR="002E0C18">
        <w:t xml:space="preserve"> u</w:t>
      </w:r>
      <w:r w:rsidR="00BA4D72">
        <w:t>s</w:t>
      </w:r>
      <w:r w:rsidR="002E0C18">
        <w:t>ing the</w:t>
      </w:r>
      <w:r w:rsidR="002810EF">
        <w:t xml:space="preserve"> </w:t>
      </w:r>
      <w:r w:rsidR="002E0C18">
        <w:t xml:space="preserve">Madgwick </w:t>
      </w:r>
      <w:r w:rsidR="002810EF">
        <w:t>IECF</w:t>
      </w:r>
      <w:r w:rsidR="002810EF" w:rsidRPr="00804241">
        <w:rPr>
          <w:vertAlign w:val="subscript"/>
        </w:rPr>
        <w:t>6</w:t>
      </w:r>
      <w:r w:rsidR="002810EF">
        <w:t xml:space="preserve"> </w:t>
      </w:r>
      <w:r w:rsidR="002E0C18">
        <w:t>algorithm</w:t>
      </w:r>
      <w:r>
        <w:t>.</w:t>
      </w:r>
    </w:p>
    <w:p w14:paraId="15A6B3EC" w14:textId="2DE4C194" w:rsidR="002E07DE" w:rsidRDefault="005A0F07" w:rsidP="00382D74">
      <w:pPr>
        <w:pStyle w:val="BodyText"/>
      </w:pPr>
      <w:r>
        <w:t xml:space="preserve">A base control system </w:t>
      </w:r>
      <w:r w:rsidR="004E5A29">
        <w:t xml:space="preserve">utilising the Madgwick </w:t>
      </w:r>
      <w:r w:rsidR="002810EF">
        <w:t>IECF</w:t>
      </w:r>
      <w:r w:rsidR="002810EF" w:rsidRPr="00804241">
        <w:rPr>
          <w:vertAlign w:val="subscript"/>
        </w:rPr>
        <w:t>6</w:t>
      </w:r>
      <w:r w:rsidR="002810EF">
        <w:t xml:space="preserve"> </w:t>
      </w:r>
      <w:r w:rsidR="004E5A29">
        <w:t xml:space="preserve">algorithm </w:t>
      </w:r>
      <w:r w:rsidR="002E07DE">
        <w:t xml:space="preserve">is </w:t>
      </w:r>
      <w:r w:rsidR="004E5A29">
        <w:t>fed live IMU data to ascertain a control for the experiment.</w:t>
      </w:r>
      <w:r w:rsidR="002676DB">
        <w:t xml:space="preserve"> The gyroscope is set to a range of 0dps-</w:t>
      </w:r>
      <w:proofErr w:type="gramStart"/>
      <w:r w:rsidR="002676DB">
        <w:t>250</w:t>
      </w:r>
      <w:r w:rsidR="00260F5B">
        <w:t>r</w:t>
      </w:r>
      <w:r w:rsidR="002676DB">
        <w:t>ps</w:t>
      </w:r>
      <w:proofErr w:type="gramEnd"/>
      <w:r w:rsidR="002676DB">
        <w:t xml:space="preserve"> and the accelerometer is set to a range of 0g to 2g.</w:t>
      </w:r>
      <w:r w:rsidR="002E07DE">
        <w:t xml:space="preserve"> The accelerometer values are normalised to the gyroscope values</w:t>
      </w:r>
      <w:r w:rsidR="009517EE">
        <w:t>.</w:t>
      </w:r>
      <w:r w:rsidR="002E07DE">
        <w:t xml:space="preserve"> </w:t>
      </w:r>
      <w:r w:rsidR="00BA4D72">
        <w:t xml:space="preserve">Different </w:t>
      </w:r>
      <w:r w:rsidR="004E5A29">
        <w:t>neural network topologies will be developed and trained on a subset of this same data and then fed the full dataset to determine which, if any, neural network topology offers any significant improvement over the Madgwick algorithm process.</w:t>
      </w:r>
      <w:r w:rsidR="004E5A29">
        <w:br/>
      </w:r>
      <w:r w:rsidR="00B90A6E">
        <w:br/>
      </w:r>
      <w:r>
        <w:t xml:space="preserve">The matrix translation step of adjusting the video </w:t>
      </w:r>
      <w:r w:rsidR="004E5A29">
        <w:t xml:space="preserve">with the resulting roll and pitch angles </w:t>
      </w:r>
      <w:r>
        <w:t>is a known process</w:t>
      </w:r>
      <w:r w:rsidR="004E5A29">
        <w:t xml:space="preserve"> and, a</w:t>
      </w:r>
      <w:r>
        <w:t xml:space="preserve">s such, </w:t>
      </w:r>
      <w:r w:rsidR="004E5A29">
        <w:t xml:space="preserve">will be ignored </w:t>
      </w:r>
      <w:r>
        <w:t>in this project.</w:t>
      </w:r>
    </w:p>
    <w:p w14:paraId="5231D057" w14:textId="2C70F4B6" w:rsidR="00650413" w:rsidRDefault="00BA4D72" w:rsidP="00650413">
      <w:pPr>
        <w:pStyle w:val="BodyText"/>
      </w:pPr>
      <w:bookmarkStart w:id="45" w:name="_Toc146487450"/>
      <w:r>
        <w:rPr>
          <w:rStyle w:val="Heading2Char"/>
        </w:rPr>
        <w:t xml:space="preserve">3.2 </w:t>
      </w:r>
      <w:r w:rsidR="002E07DE" w:rsidRPr="00804241">
        <w:rPr>
          <w:rStyle w:val="Heading2Char"/>
        </w:rPr>
        <w:t>Method Employed</w:t>
      </w:r>
      <w:bookmarkEnd w:id="45"/>
      <w:r w:rsidR="005A0F07">
        <w:br/>
      </w:r>
      <w:r w:rsidR="00B90A6E">
        <w:br/>
      </w:r>
      <w:r w:rsidR="002E0C18">
        <w:t>The imu</w:t>
      </w:r>
      <w:r>
        <w:t>’</w:t>
      </w:r>
      <w:r w:rsidR="002E0C18">
        <w:t xml:space="preserve">s gyroscopes and accelerometers </w:t>
      </w:r>
      <w:r w:rsidR="009517EE">
        <w:t xml:space="preserve">will be </w:t>
      </w:r>
      <w:r w:rsidR="002E0C18">
        <w:t>calibrated</w:t>
      </w:r>
      <w:r w:rsidR="009517EE">
        <w:t xml:space="preserve"> using static measurements at various positions of 1.5808 radians on all axes, using recorded gravity as a control measurement. </w:t>
      </w:r>
      <w:r w:rsidR="002E0C18">
        <w:t xml:space="preserve"> </w:t>
      </w:r>
      <w:r w:rsidR="009517EE">
        <w:t xml:space="preserve">The robot data arm is to be calibrated with a 1.5m long spirit level. A </w:t>
      </w:r>
      <w:r w:rsidR="002E0C18">
        <w:t xml:space="preserve">python script </w:t>
      </w:r>
      <w:r w:rsidR="009517EE">
        <w:t xml:space="preserve">is then used on the Raspberry Pi to capture imu data and a separate python script is run on a network-attached laptop to capture robot arm data. These two datasets </w:t>
      </w:r>
      <w:r w:rsidR="002E0C18">
        <w:t xml:space="preserve">are </w:t>
      </w:r>
      <w:r w:rsidR="009517EE">
        <w:t xml:space="preserve">to be </w:t>
      </w:r>
      <w:r w:rsidR="002E0C18">
        <w:t>manually synchronised.</w:t>
      </w:r>
      <w:r w:rsidR="009517EE">
        <w:t xml:space="preserve"> Madgwick and Kalman filters (and, where </w:t>
      </w:r>
      <w:proofErr w:type="gramStart"/>
      <w:r w:rsidR="009517EE">
        <w:t>appropriate,  a</w:t>
      </w:r>
      <w:proofErr w:type="gramEnd"/>
      <w:r w:rsidR="009517EE">
        <w:t xml:space="preserve"> Neural Network) are to be applied to the synchronised data. The results of these filters </w:t>
      </w:r>
      <w:proofErr w:type="gramStart"/>
      <w:r w:rsidR="009517EE">
        <w:t>is</w:t>
      </w:r>
      <w:proofErr w:type="gramEnd"/>
      <w:r w:rsidR="009517EE">
        <w:t xml:space="preserve"> to be compared and evaluated to determine the best performing system. As the neural network will have 30 inputs and the Madgwick and Kalman filters only support input data from a single imu, the Madgwick and Kalman filter results will be averaged, to </w:t>
      </w:r>
      <w:proofErr w:type="gramStart"/>
      <w:r w:rsidR="00650413">
        <w:t>more closely align the resolution of the data</w:t>
      </w:r>
      <w:proofErr w:type="gramEnd"/>
      <w:r w:rsidR="00650413">
        <w:t>.</w:t>
      </w:r>
      <w:r w:rsidR="009517EE">
        <w:t xml:space="preserve"> </w:t>
      </w:r>
      <w:r w:rsidR="002E0C18">
        <w:t xml:space="preserve">  </w:t>
      </w:r>
      <w:r w:rsidR="00382D74">
        <w:t xml:space="preserve">The contents of these scripts can be found in </w:t>
      </w:r>
      <w:r w:rsidR="009517EE">
        <w:t xml:space="preserve">the </w:t>
      </w:r>
      <w:proofErr w:type="spellStart"/>
      <w:r w:rsidR="009517EE">
        <w:t>github</w:t>
      </w:r>
      <w:proofErr w:type="spellEnd"/>
      <w:r w:rsidR="009517EE">
        <w:t xml:space="preserve"> location mentioned in </w:t>
      </w:r>
      <w:r w:rsidR="00382D74">
        <w:t>Appendix A.</w:t>
      </w:r>
      <w:r w:rsidR="00CD5CBB">
        <w:br/>
      </w:r>
      <w:r w:rsidR="00650413">
        <w:lastRenderedPageBreak/>
        <w:t>The filters (and Neural network model) are to be applied to a predetermined set of movements.</w:t>
      </w:r>
      <w:r w:rsidR="00650413">
        <w:br/>
        <w:t>Details of each movement pattern are given in Table 3.1 but are categorised as follows:</w:t>
      </w:r>
    </w:p>
    <w:p w14:paraId="6B2B0AA9" w14:textId="77777777" w:rsidR="00650413" w:rsidRDefault="00650413" w:rsidP="00650413">
      <w:pPr>
        <w:pStyle w:val="BodyText"/>
        <w:numPr>
          <w:ilvl w:val="0"/>
          <w:numId w:val="13"/>
        </w:numPr>
      </w:pPr>
      <w:r>
        <w:t>Stationary vehicle</w:t>
      </w:r>
    </w:p>
    <w:p w14:paraId="1A079E90" w14:textId="7234B5B0" w:rsidR="00650413" w:rsidRDefault="00650413" w:rsidP="00650413">
      <w:pPr>
        <w:pStyle w:val="BodyText"/>
        <w:numPr>
          <w:ilvl w:val="0"/>
          <w:numId w:val="13"/>
        </w:numPr>
      </w:pPr>
      <w:r>
        <w:t>Rolling motion of vehicle</w:t>
      </w:r>
    </w:p>
    <w:p w14:paraId="1B99EC56" w14:textId="0471EF69" w:rsidR="00650413" w:rsidRDefault="00650413" w:rsidP="00650413">
      <w:pPr>
        <w:pStyle w:val="BodyText"/>
        <w:numPr>
          <w:ilvl w:val="0"/>
          <w:numId w:val="13"/>
        </w:numPr>
      </w:pPr>
      <w:r>
        <w:t>Pitching motion of vehicle.</w:t>
      </w:r>
    </w:p>
    <w:p w14:paraId="3B2D300F" w14:textId="68C163F7" w:rsidR="00650413" w:rsidRDefault="00650413" w:rsidP="00650413">
      <w:pPr>
        <w:pStyle w:val="BodyText"/>
        <w:numPr>
          <w:ilvl w:val="0"/>
          <w:numId w:val="13"/>
        </w:numPr>
      </w:pPr>
      <w:r>
        <w:t>Varied Combination of both pitching and rolling movements</w:t>
      </w:r>
    </w:p>
    <w:p w14:paraId="10CD225A" w14:textId="7907012B" w:rsidR="00A411E4" w:rsidRDefault="00650413" w:rsidP="00382D74">
      <w:pPr>
        <w:pStyle w:val="BodyText"/>
      </w:pPr>
      <w:r>
        <w:t>Training of the neural network will use the rolling, pitching and varying datasets. Once trained, the neural network model will be verified by using a combination of varied movements that are not in the trained dataset.</w:t>
      </w:r>
    </w:p>
    <w:p w14:paraId="5D203377" w14:textId="77777777" w:rsidR="003D4F3A" w:rsidRPr="003D4F3A" w:rsidRDefault="003D4F3A" w:rsidP="00B719FB">
      <w:pPr>
        <w:pStyle w:val="BodyText"/>
      </w:pPr>
    </w:p>
    <w:p w14:paraId="28C78915" w14:textId="3A16F39F" w:rsidR="00F826EB" w:rsidRDefault="00F826EB" w:rsidP="00F826EB">
      <w:pPr>
        <w:pStyle w:val="Heading2"/>
      </w:pPr>
      <w:bookmarkStart w:id="46" w:name="_Toc146487451"/>
      <w:r>
        <w:t>Equipment utilised</w:t>
      </w:r>
      <w:bookmarkEnd w:id="46"/>
    </w:p>
    <w:p w14:paraId="31C44B79" w14:textId="7E6FB612" w:rsidR="00B303CE" w:rsidRDefault="006911EF" w:rsidP="00B303CE">
      <w:pPr>
        <w:pStyle w:val="BodyText"/>
        <w:rPr>
          <w:noProof/>
        </w:rPr>
      </w:pPr>
      <w:r>
        <w:rPr>
          <w:noProof/>
        </w:rPr>
        <w:t>The data capture aspect of t</w:t>
      </w:r>
      <w:r w:rsidR="00F96CCC">
        <w:rPr>
          <w:noProof/>
        </w:rPr>
        <w:t xml:space="preserve">his project is implemented </w:t>
      </w:r>
      <w:r>
        <w:rPr>
          <w:noProof/>
        </w:rPr>
        <w:t xml:space="preserve">on a Raspberry Pi4b with 4Gb of RAM </w:t>
      </w:r>
      <w:r>
        <w:rPr>
          <w:noProof/>
        </w:rPr>
        <w:fldChar w:fldCharType="begin" w:fldLock="1"/>
      </w:r>
      <w:r>
        <w:rPr>
          <w:noProof/>
        </w:rPr>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Pr>
          <w:noProof/>
        </w:rPr>
        <w:fldChar w:fldCharType="separate"/>
      </w:r>
      <w:r w:rsidRPr="006911EF">
        <w:rPr>
          <w:noProof/>
        </w:rPr>
        <w:t>(Raspberry, n.d.)</w:t>
      </w:r>
      <w:r>
        <w:rPr>
          <w:noProof/>
        </w:rPr>
        <w:fldChar w:fldCharType="end"/>
      </w:r>
      <w:r>
        <w:rPr>
          <w:noProof/>
        </w:rPr>
        <w:t>, using Raspbian version 11 (Bullseye) operating system, running on a generic 16Gb MicroSD card, using the ext4 filesystem (mounted with no atime).</w:t>
      </w:r>
      <w:r>
        <w:rPr>
          <w:noProof/>
        </w:rPr>
        <w:br/>
        <w:t>The Pi is configured with ssh and I</w:t>
      </w:r>
      <w:r w:rsidRPr="003E57BD">
        <w:rPr>
          <w:noProof/>
          <w:vertAlign w:val="superscript"/>
        </w:rPr>
        <w:t>2</w:t>
      </w:r>
      <w:r>
        <w:rPr>
          <w:noProof/>
        </w:rPr>
        <w:t>C options enabled and synchronised to a reliable time source for accurate logging.</w:t>
      </w:r>
      <w:r>
        <w:rPr>
          <w:noProof/>
        </w:rPr>
        <w:br/>
      </w:r>
      <w:r w:rsidR="00F96CCC">
        <w:rPr>
          <w:noProof/>
        </w:rPr>
        <w:t>Python 3.9</w:t>
      </w:r>
      <w:r w:rsidR="00FB022A">
        <w:rPr>
          <w:noProof/>
        </w:rPr>
        <w:t>.2</w:t>
      </w:r>
      <w:r w:rsidR="00F96CCC">
        <w:rPr>
          <w:noProof/>
        </w:rPr>
        <w:t xml:space="preserve"> </w:t>
      </w:r>
      <w:r>
        <w:rPr>
          <w:noProof/>
        </w:rPr>
        <w:t xml:space="preserve">is used </w:t>
      </w:r>
      <w:r w:rsidR="00F96CCC">
        <w:rPr>
          <w:noProof/>
        </w:rPr>
        <w:t xml:space="preserve">for data capture </w:t>
      </w:r>
      <w:r>
        <w:rPr>
          <w:noProof/>
        </w:rPr>
        <w:t xml:space="preserve">from the Sparkfun IMU-20948 IMU sensors </w:t>
      </w:r>
      <w:r>
        <w:rPr>
          <w:noProof/>
        </w:rPr>
        <w:fldChar w:fldCharType="begin" w:fldLock="1"/>
      </w:r>
      <w:r w:rsidR="00382D74">
        <w:rPr>
          <w:noProof/>
        </w:rPr>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Pr>
          <w:noProof/>
        </w:rPr>
        <w:fldChar w:fldCharType="separate"/>
      </w:r>
      <w:r w:rsidRPr="006911EF">
        <w:rPr>
          <w:noProof/>
        </w:rPr>
        <w:t>(Sparkfun, n.d.)</w:t>
      </w:r>
      <w:r>
        <w:rPr>
          <w:noProof/>
        </w:rPr>
        <w:fldChar w:fldCharType="end"/>
      </w:r>
      <w:r>
        <w:rPr>
          <w:noProof/>
        </w:rPr>
        <w:t xml:space="preserve"> </w:t>
      </w:r>
      <w:r w:rsidR="00F96CCC">
        <w:rPr>
          <w:noProof/>
        </w:rPr>
        <w:t xml:space="preserve">and Matlab 2023a </w:t>
      </w:r>
      <w:r>
        <w:rPr>
          <w:noProof/>
        </w:rPr>
        <w:t xml:space="preserve">is implemented </w:t>
      </w:r>
      <w:r w:rsidR="000B22F8">
        <w:rPr>
          <w:noProof/>
        </w:rPr>
        <w:t xml:space="preserve">on an HP Z230 workstation (quad-core Xeon E3-1270v3@3.50GHz CPU with 32Gb of DDR3 RAM and 1Tb Samsung 860QV0 SSD) running Windows 10 Pro 22H2 </w:t>
      </w:r>
      <w:r w:rsidR="00F96CCC">
        <w:rPr>
          <w:noProof/>
        </w:rPr>
        <w:t>for data analyis.</w:t>
      </w:r>
      <w:r w:rsidR="00365BDE">
        <w:rPr>
          <w:noProof/>
        </w:rPr>
        <w:t xml:space="preserve"> </w:t>
      </w:r>
      <w:r w:rsidR="003742D3">
        <w:rPr>
          <w:noProof/>
        </w:rPr>
        <w:t xml:space="preserve">A Tamiya “Bruiser” 1/10 scale radio-controlled vehicle is used as the field-testing vehicle as the footprint of the model is smaller than </w:t>
      </w:r>
      <w:r>
        <w:rPr>
          <w:noProof/>
        </w:rPr>
        <w:t>the</w:t>
      </w:r>
      <w:r w:rsidR="003742D3">
        <w:rPr>
          <w:noProof/>
        </w:rPr>
        <w:t xml:space="preserve"> 1/5 or other scale model</w:t>
      </w:r>
      <w:r>
        <w:rPr>
          <w:noProof/>
        </w:rPr>
        <w:t xml:space="preserve"> that would most likely be implemented and should </w:t>
      </w:r>
      <w:r w:rsidR="003742D3">
        <w:rPr>
          <w:noProof/>
        </w:rPr>
        <w:t xml:space="preserve">more readily react to changes in topology than a larger vehicle </w:t>
      </w:r>
      <w:r w:rsidR="003742D3">
        <w:rPr>
          <w:noProof/>
        </w:rPr>
        <w:fldChar w:fldCharType="begin" w:fldLock="1"/>
      </w:r>
      <w:r w:rsidR="003742D3">
        <w:rPr>
          <w:noProof/>
        </w:rPr>
        <w:instrText>ADDIN CSL_CITATION {"citationItems":[{"id":"ITEM-1","itemData":{"URL":"https://tamiyabase.com/tamiya-models/58519","author":[{"dropping-particle":"","family":"Tamiya","given":"","non-dropping-particle":"","parse-names":false,"suffix":""}],"id":"ITEM-1","issued":{"date-parts":[["2012"]]},"title":"Tamiya Bruiser RC Model","type":"webpage"},"uris":["http://www.mendeley.com/documents/?uuid=7c760398-31b3-430c-b4b7-b2711e826464"]}],"mendeley":{"formattedCitation":"(Tamiya, 2012)","plainTextFormattedCitation":"(Tamiya, 2012)","previouslyFormattedCitation":"(Tamiya, 2012)"},"properties":{"noteIndex":0},"schema":"https://github.com/citation-style-language/schema/raw/master/csl-citation.json"}</w:instrText>
      </w:r>
      <w:r w:rsidR="003742D3">
        <w:rPr>
          <w:noProof/>
        </w:rPr>
        <w:fldChar w:fldCharType="separate"/>
      </w:r>
      <w:r w:rsidR="003742D3" w:rsidRPr="00D40BA6">
        <w:rPr>
          <w:noProof/>
        </w:rPr>
        <w:t>(Tamiya, 2012)</w:t>
      </w:r>
      <w:r w:rsidR="003742D3">
        <w:rPr>
          <w:noProof/>
        </w:rPr>
        <w:fldChar w:fldCharType="end"/>
      </w:r>
      <w:r>
        <w:rPr>
          <w:noProof/>
        </w:rPr>
        <w:t>.</w:t>
      </w:r>
      <w:r w:rsidR="003742D3">
        <w:rPr>
          <w:noProof/>
        </w:rPr>
        <w:t xml:space="preserve"> The unit is to be assembled as it comes as an unassembled kitset. A generic 2-channel RC radio system is used to drive the vehicle, but due to the limitation of two channels, this requires manual pre-selection of the gear when operating.</w:t>
      </w:r>
      <w:r w:rsidR="003742D3">
        <w:rPr>
          <w:noProof/>
        </w:rPr>
        <w:br/>
        <w:t xml:space="preserve">A </w:t>
      </w:r>
      <w:r w:rsidR="003742D3">
        <w:t xml:space="preserve">signboard (aluminium with a plastic layer on each side) board is mounted above the vehicle to ensure rigidity and </w:t>
      </w:r>
      <w:r w:rsidR="00160380">
        <w:t>that</w:t>
      </w:r>
      <w:r w:rsidR="003742D3">
        <w:t xml:space="preserve"> all IMUs are </w:t>
      </w:r>
      <w:r w:rsidR="00160380">
        <w:t xml:space="preserve">mounted </w:t>
      </w:r>
      <w:r w:rsidR="003742D3">
        <w:t>in the same horizontal plane, simplifying calculations.</w:t>
      </w:r>
      <w:r w:rsidR="001B7D45">
        <w:br/>
        <w:t>The aluminium layer in the signboard acts as a paramagnet and so, with an electric motor mounted below the main sensors, the algorithm employed will only utilise gyroscopic and acceleration values from the imu.</w:t>
      </w:r>
      <w:r w:rsidR="003742D3">
        <w:rPr>
          <w:noProof/>
        </w:rPr>
        <w:br/>
      </w:r>
      <w:r w:rsidR="003742D3">
        <w:rPr>
          <w:noProof/>
        </w:rPr>
        <w:br/>
      </w:r>
      <w:r w:rsidR="00FB022A">
        <w:rPr>
          <w:noProof/>
        </w:rPr>
        <w:lastRenderedPageBreak/>
        <w:t xml:space="preserve">Additional python modules to be installed are </w:t>
      </w:r>
      <w:r w:rsidR="003E57BD">
        <w:rPr>
          <w:noProof/>
        </w:rPr>
        <w:t>sparkfun_qwiic, sparkfun-</w:t>
      </w:r>
      <w:r w:rsidR="00FB022A">
        <w:rPr>
          <w:noProof/>
        </w:rPr>
        <w:t>qwiic</w:t>
      </w:r>
      <w:r w:rsidR="003E57BD">
        <w:rPr>
          <w:noProof/>
        </w:rPr>
        <w:t>-</w:t>
      </w:r>
      <w:r w:rsidR="00FB022A">
        <w:rPr>
          <w:noProof/>
        </w:rPr>
        <w:t>tca9548a (to drive the multiplexer), board (to simplify addressing), adafruit</w:t>
      </w:r>
      <w:r w:rsidR="003E57BD">
        <w:rPr>
          <w:noProof/>
        </w:rPr>
        <w:t>-circuitpython-</w:t>
      </w:r>
      <w:r w:rsidR="00FB022A">
        <w:rPr>
          <w:noProof/>
        </w:rPr>
        <w:t>icm20x (to communicate with the ICM-20948 IMUs)</w:t>
      </w:r>
      <w:r w:rsidR="0063774D">
        <w:rPr>
          <w:noProof/>
        </w:rPr>
        <w:t>.</w:t>
      </w:r>
      <w:r w:rsidR="0005384B">
        <w:rPr>
          <w:noProof/>
        </w:rPr>
        <w:t xml:space="preserve"> </w:t>
      </w:r>
      <w:r w:rsidR="0063774D">
        <w:rPr>
          <w:noProof/>
        </w:rPr>
        <w:t xml:space="preserve">Change the dtparam=i2c_arm=on line in /boot/config.txt to read </w:t>
      </w:r>
      <w:r w:rsidR="0063774D" w:rsidRPr="0063774D">
        <w:rPr>
          <w:i/>
          <w:iCs/>
          <w:noProof/>
        </w:rPr>
        <w:t>dtparam=i2c_arm=on,arm_baudrate=1000000</w:t>
      </w:r>
      <w:r w:rsidR="0063774D">
        <w:rPr>
          <w:i/>
          <w:iCs/>
          <w:noProof/>
        </w:rPr>
        <w:t xml:space="preserve"> </w:t>
      </w:r>
      <w:r w:rsidR="0063774D" w:rsidRPr="0063774D">
        <w:rPr>
          <w:noProof/>
        </w:rPr>
        <w:t>and reboot</w:t>
      </w:r>
      <w:r w:rsidR="00160380">
        <w:rPr>
          <w:noProof/>
        </w:rPr>
        <w:t xml:space="preserve"> as t</w:t>
      </w:r>
      <w:r w:rsidR="003742D3">
        <w:rPr>
          <w:noProof/>
        </w:rPr>
        <w:t xml:space="preserve">his will enable </w:t>
      </w:r>
      <w:r w:rsidR="00160380">
        <w:rPr>
          <w:noProof/>
        </w:rPr>
        <w:t xml:space="preserve">a </w:t>
      </w:r>
      <w:r w:rsidR="003742D3">
        <w:rPr>
          <w:noProof/>
        </w:rPr>
        <w:t xml:space="preserve">1Mbps baud rate, giving an effective sampling rate </w:t>
      </w:r>
      <w:r w:rsidR="00160380">
        <w:rPr>
          <w:noProof/>
        </w:rPr>
        <w:t xml:space="preserve">of the </w:t>
      </w:r>
      <w:r w:rsidR="00650413">
        <w:rPr>
          <w:noProof/>
        </w:rPr>
        <w:t>imu</w:t>
      </w:r>
      <w:r w:rsidR="00160380">
        <w:rPr>
          <w:noProof/>
        </w:rPr>
        <w:t xml:space="preserve"> units </w:t>
      </w:r>
      <w:r w:rsidR="003742D3">
        <w:rPr>
          <w:noProof/>
        </w:rPr>
        <w:t>of up to 500kb/s.</w:t>
      </w:r>
      <w:r w:rsidR="0063774D" w:rsidRPr="0063774D">
        <w:rPr>
          <w:noProof/>
        </w:rPr>
        <w:br/>
      </w:r>
      <w:r w:rsidR="0063774D">
        <w:rPr>
          <w:noProof/>
        </w:rPr>
        <w:t xml:space="preserve">Install the opencv-python </w:t>
      </w:r>
      <w:r w:rsidR="003742D3">
        <w:rPr>
          <w:noProof/>
        </w:rPr>
        <w:t>package (</w:t>
      </w:r>
      <w:r w:rsidR="0063774D">
        <w:rPr>
          <w:noProof/>
        </w:rPr>
        <w:t xml:space="preserve">to drive the NoIR camera)  </w:t>
      </w:r>
      <w:r w:rsidR="003E57BD">
        <w:rPr>
          <w:noProof/>
        </w:rPr>
        <w:t xml:space="preserve">from source via </w:t>
      </w:r>
      <w:r w:rsidR="003E57BD" w:rsidRPr="003E57BD">
        <w:rPr>
          <w:noProof/>
        </w:rPr>
        <w:t>pip3 install git+https://github.com/opencv/opencv-python</w:t>
      </w:r>
      <w:r w:rsidR="0063774D">
        <w:rPr>
          <w:noProof/>
        </w:rPr>
        <w:t>.</w:t>
      </w:r>
      <w:r w:rsidR="003742D3">
        <w:rPr>
          <w:noProof/>
        </w:rPr>
        <w:t xml:space="preserve"> (This avoids a known wheel dependency issue).</w:t>
      </w:r>
      <w:r w:rsidR="0063774D">
        <w:rPr>
          <w:noProof/>
        </w:rPr>
        <w:br/>
        <w:t>Finally scipy</w:t>
      </w:r>
      <w:r w:rsidR="002810EF">
        <w:rPr>
          <w:noProof/>
        </w:rPr>
        <w:t xml:space="preserve"> (apt install python3-scipiy) and the</w:t>
      </w:r>
      <w:r w:rsidR="0063774D">
        <w:rPr>
          <w:noProof/>
        </w:rPr>
        <w:t xml:space="preserve">numpy and matplotlib </w:t>
      </w:r>
      <w:r w:rsidR="002810EF">
        <w:rPr>
          <w:noProof/>
        </w:rPr>
        <w:t xml:space="preserve">pip </w:t>
      </w:r>
      <w:r w:rsidR="0063774D">
        <w:rPr>
          <w:noProof/>
        </w:rPr>
        <w:t>libraries should be installed to aid in calibration.</w:t>
      </w:r>
      <w:r w:rsidR="007211F0">
        <w:rPr>
          <w:noProof/>
        </w:rPr>
        <w:br/>
      </w:r>
      <w:r w:rsidR="00EA1C3B">
        <w:rPr>
          <w:noProof/>
        </w:rPr>
        <w:br/>
        <w:t xml:space="preserve">Initially a set of set squares was used to calibrate the imus which worked well (details in results baseline section) but a Neural Network requires training data that includes accurate results for each data point so a robot arm was sought. </w:t>
      </w:r>
      <w:r w:rsidR="00EA1C3B">
        <w:rPr>
          <w:noProof/>
        </w:rPr>
        <w:br/>
        <w:t xml:space="preserve">Lincoln </w:t>
      </w:r>
      <w:r w:rsidR="00650413">
        <w:rPr>
          <w:noProof/>
        </w:rPr>
        <w:t>U</w:t>
      </w:r>
      <w:r w:rsidR="00EA1C3B">
        <w:rPr>
          <w:noProof/>
        </w:rPr>
        <w:t>niversity ha</w:t>
      </w:r>
      <w:r w:rsidR="00650413">
        <w:rPr>
          <w:noProof/>
        </w:rPr>
        <w:t>s</w:t>
      </w:r>
      <w:r w:rsidR="00EA1C3B">
        <w:rPr>
          <w:noProof/>
        </w:rPr>
        <w:t xml:space="preserve"> one but the weight limit was insufficient to support the testing baseboard.  </w:t>
      </w:r>
      <w:r w:rsidR="00EA1C3B">
        <w:rPr>
          <w:noProof/>
        </w:rPr>
        <w:br/>
        <w:t>Canterbury University ha</w:t>
      </w:r>
      <w:r w:rsidR="00650413">
        <w:rPr>
          <w:noProof/>
        </w:rPr>
        <w:t>s</w:t>
      </w:r>
      <w:r w:rsidR="00EA1C3B">
        <w:rPr>
          <w:noProof/>
        </w:rPr>
        <w:t xml:space="preserve"> a</w:t>
      </w:r>
      <w:r w:rsidR="007211F0">
        <w:rPr>
          <w:noProof/>
        </w:rPr>
        <w:t xml:space="preserve"> Universal Robots UR5 robotic arm </w:t>
      </w:r>
      <w:r w:rsidR="007211F0">
        <w:rPr>
          <w:noProof/>
        </w:rPr>
        <w:fldChar w:fldCharType="begin" w:fldLock="1"/>
      </w:r>
      <w:r w:rsidR="002A7F81">
        <w:rPr>
          <w:noProof/>
        </w:rPr>
        <w:instrText>ADDIN CSL_CITATION {"citationItems":[{"id":"ITEM-1","itemData":{"URL":"https://www.universal-robots.com/download/manuals-cb-series/user/ur5/315/user-manual-ur5-cb-series-sw315-english-international-en/","author":[{"dropping-particle":"","family":"Robots","given":"Universal","non-dropping-particle":"","parse-names":false,"suffix":""}],"id":"ITEM-1","issued":{"date-parts":[["0"]]},"title":"Universal Robots UR5 robotic arm","type":"webpage"},"uris":["http://www.mendeley.com/documents/?uuid=65b2045d-2775-4c65-9c73-70e6f254a159"]}],"mendeley":{"formattedCitation":"(Robots, n.d.)","plainTextFormattedCitation":"(Robots, n.d.)","previouslyFormattedCitation":"(Robots, n.d.)"},"properties":{"noteIndex":0},"schema":"https://github.com/citation-style-language/schema/raw/master/csl-citation.json"}</w:instrText>
      </w:r>
      <w:r w:rsidR="007211F0">
        <w:rPr>
          <w:noProof/>
        </w:rPr>
        <w:fldChar w:fldCharType="separate"/>
      </w:r>
      <w:r w:rsidR="007211F0" w:rsidRPr="007211F0">
        <w:rPr>
          <w:noProof/>
        </w:rPr>
        <w:t>(Robots, n.d.)</w:t>
      </w:r>
      <w:r w:rsidR="007211F0">
        <w:rPr>
          <w:noProof/>
        </w:rPr>
        <w:fldChar w:fldCharType="end"/>
      </w:r>
      <w:r w:rsidR="007211F0">
        <w:rPr>
          <w:noProof/>
        </w:rPr>
        <w:t xml:space="preserve"> </w:t>
      </w:r>
      <w:r w:rsidR="00EA1C3B">
        <w:rPr>
          <w:noProof/>
        </w:rPr>
        <w:t xml:space="preserve">and this </w:t>
      </w:r>
      <w:r w:rsidR="007211F0">
        <w:rPr>
          <w:noProof/>
        </w:rPr>
        <w:t>was used for both calibration and positioning to ensure that all methods employed could be verified against known angles.</w:t>
      </w:r>
      <w:r w:rsidR="007211F0">
        <w:rPr>
          <w:noProof/>
        </w:rPr>
        <w:br/>
      </w:r>
      <w:r w:rsidR="00EA1C3B">
        <w:rPr>
          <w:noProof/>
        </w:rPr>
        <w:t>Robot arm p</w:t>
      </w:r>
      <w:r w:rsidR="007211F0">
        <w:rPr>
          <w:noProof/>
        </w:rPr>
        <w:t>rograms were developed to move the robot to and from known angles to verify imu positioning</w:t>
      </w:r>
      <w:r w:rsidR="00EA1C3B">
        <w:rPr>
          <w:noProof/>
        </w:rPr>
        <w:t xml:space="preserve"> and both imu and robot arm positions were captured and analysed.</w:t>
      </w:r>
      <w:r w:rsidR="007211F0">
        <w:rPr>
          <w:noProof/>
        </w:rPr>
        <w:br/>
        <w:t xml:space="preserve"> </w:t>
      </w:r>
      <w:r w:rsidR="00F96CCC">
        <w:rPr>
          <w:noProof/>
        </w:rPr>
        <w:br/>
      </w:r>
      <w:r w:rsidR="00E25511">
        <w:br/>
      </w:r>
    </w:p>
    <w:p w14:paraId="1E0FD892" w14:textId="1A7FEA6C" w:rsidR="00857CAE" w:rsidRPr="008E4642" w:rsidRDefault="00B303CE" w:rsidP="008E4642">
      <w:pPr>
        <w:rPr>
          <w:rFonts w:ascii="Calibri" w:hAnsi="Calibri"/>
          <w:noProof/>
        </w:rPr>
      </w:pPr>
      <w:r>
        <w:rPr>
          <w:noProof/>
        </w:rPr>
        <w:br w:type="page"/>
      </w:r>
    </w:p>
    <w:p w14:paraId="4C06655C" w14:textId="127BC86A" w:rsidR="00857CAE" w:rsidRDefault="00857CAE" w:rsidP="00B303CE">
      <w:pPr>
        <w:pStyle w:val="Heading2"/>
      </w:pPr>
      <w:bookmarkStart w:id="47" w:name="_Toc146487452"/>
      <w:r>
        <w:lastRenderedPageBreak/>
        <w:t>Initial baseline configuration</w:t>
      </w:r>
      <w:bookmarkEnd w:id="47"/>
    </w:p>
    <w:p w14:paraId="2FF6A7A6" w14:textId="6CD34E39" w:rsidR="00911BC0" w:rsidRDefault="00857CAE" w:rsidP="00911BC0">
      <w:pPr>
        <w:pStyle w:val="BodyText"/>
      </w:pPr>
      <w:r>
        <w:rPr>
          <w:noProof/>
        </w:rPr>
        <w:t xml:space="preserve">An initial baseline is developed to provide </w:t>
      </w:r>
      <w:r w:rsidR="00A411E4">
        <w:rPr>
          <w:noProof/>
        </w:rPr>
        <w:t>a control</w:t>
      </w:r>
      <w:r>
        <w:rPr>
          <w:noProof/>
        </w:rPr>
        <w:t>. The data for all IMUs is captured even though the initial baseline configuration utilises only the camera IMU data to mitigate against artifacts brought in by measuring the imus differently</w:t>
      </w:r>
      <w:r w:rsidR="00C11155">
        <w:rPr>
          <w:noProof/>
        </w:rPr>
        <w:t xml:space="preserve"> when the Neural Network is applied</w:t>
      </w:r>
      <w:r>
        <w:rPr>
          <w:noProof/>
        </w:rPr>
        <w:t>.</w:t>
      </w:r>
      <w:r w:rsidR="003742D3">
        <w:rPr>
          <w:noProof/>
        </w:rPr>
        <w:br/>
      </w:r>
      <w:r w:rsidR="003742D3">
        <w:rPr>
          <w:noProof/>
        </w:rPr>
        <w:br/>
        <w:t>The hardware is to be assembled and tested and the required python libraries installed.</w:t>
      </w:r>
      <w:r w:rsidR="00C11D5F">
        <w:rPr>
          <w:noProof/>
        </w:rPr>
        <w:br/>
      </w:r>
      <w:r w:rsidR="00C11D5F">
        <w:rPr>
          <w:noProof/>
        </w:rPr>
        <w:br/>
        <w:t>The UR5 robot arm needs to be calibrated first. This was undertaken with a 1.5</w:t>
      </w:r>
      <w:r w:rsidR="00C11155">
        <w:rPr>
          <w:noProof/>
        </w:rPr>
        <w:t xml:space="preserve"> </w:t>
      </w:r>
      <w:r w:rsidR="00C11D5F">
        <w:rPr>
          <w:noProof/>
        </w:rPr>
        <w:t>meter long spirit level</w:t>
      </w:r>
      <w:r w:rsidR="00E83D5F">
        <w:t>.</w:t>
      </w:r>
      <w:r w:rsidR="00650413">
        <w:t xml:space="preserve"> </w:t>
      </w:r>
      <w:r w:rsidR="00F07657">
        <w:t xml:space="preserve">The decision to use </w:t>
      </w:r>
      <w:r w:rsidR="00650413">
        <w:t>a robot arm</w:t>
      </w:r>
      <w:r w:rsidR="00F07657">
        <w:t xml:space="preserve"> meant that</w:t>
      </w:r>
      <w:r w:rsidR="00650413">
        <w:t xml:space="preserve"> the baseboard was screwed directly to the robot arm</w:t>
      </w:r>
      <w:r w:rsidR="00F07657">
        <w:t xml:space="preserve"> as mounting the actual testing vehicle would have been significantly more challenging to avoid the size of the vehicle limiting the range of movements the robot arm can travel.</w:t>
      </w:r>
    </w:p>
    <w:p w14:paraId="35A809A4" w14:textId="5A932715" w:rsidR="00E83D5F" w:rsidRDefault="00E83D5F" w:rsidP="00842CFB">
      <w:pPr>
        <w:pStyle w:val="Caption"/>
      </w:pPr>
      <w:r w:rsidDel="00E83D5F">
        <w:t xml:space="preserve"> </w:t>
      </w:r>
      <w:r>
        <w:drawing>
          <wp:inline distT="0" distB="0" distL="0" distR="0" wp14:anchorId="515EB06B" wp14:editId="55EA508C">
            <wp:extent cx="3254570" cy="4322324"/>
            <wp:effectExtent l="0" t="0" r="3175" b="254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82359" cy="4359230"/>
                    </a:xfrm>
                    <a:prstGeom prst="rect">
                      <a:avLst/>
                    </a:prstGeom>
                  </pic:spPr>
                </pic:pic>
              </a:graphicData>
            </a:graphic>
          </wp:inline>
        </w:drawing>
      </w:r>
      <w:r w:rsidR="00C11D5F">
        <w:br/>
      </w:r>
      <w:r>
        <w:t xml:space="preserve">Figure </w:t>
      </w:r>
      <w:r w:rsidR="00C7118D">
        <w:fldChar w:fldCharType="begin"/>
      </w:r>
      <w:r w:rsidR="00C7118D">
        <w:instrText xml:space="preserve"> STYLEREF 1 \s </w:instrText>
      </w:r>
      <w:r w:rsidR="00C7118D">
        <w:fldChar w:fldCharType="separate"/>
      </w:r>
      <w:r w:rsidR="00C7118D">
        <w:t>3</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1</w:t>
      </w:r>
      <w:r w:rsidR="00C7118D">
        <w:fldChar w:fldCharType="end"/>
      </w:r>
      <w:r>
        <w:t xml:space="preserve"> </w:t>
      </w:r>
      <w:r w:rsidRPr="004B16F7">
        <w:t>UR5 Robotic Arm Base position showing mounted baseboard</w:t>
      </w:r>
    </w:p>
    <w:p w14:paraId="4E66FA05" w14:textId="7CA95FA8" w:rsidR="008850A6" w:rsidRDefault="002810EF" w:rsidP="006A41EB">
      <w:pPr>
        <w:pStyle w:val="BodyText"/>
      </w:pPr>
      <w:r>
        <w:rPr>
          <w:noProof/>
        </w:rPr>
        <w:t xml:space="preserve">Initial </w:t>
      </w:r>
      <w:r w:rsidR="00C11D5F">
        <w:rPr>
          <w:noProof/>
        </w:rPr>
        <w:t xml:space="preserve">IMU </w:t>
      </w:r>
      <w:r>
        <w:rPr>
          <w:noProof/>
        </w:rPr>
        <w:t>calibration is to be undertaken to determine offset values to be applied to the measurements.</w:t>
      </w:r>
      <w:r w:rsidR="00C11D5F">
        <w:rPr>
          <w:noProof/>
        </w:rPr>
        <w:t xml:space="preserve">  </w:t>
      </w:r>
      <w:r w:rsidR="008E6D33">
        <w:rPr>
          <w:noProof/>
        </w:rPr>
        <w:t xml:space="preserve">The calibrate.py file in </w:t>
      </w:r>
      <w:r w:rsidR="00FD5A5B">
        <w:rPr>
          <w:noProof/>
        </w:rPr>
        <w:t xml:space="preserve">github </w:t>
      </w:r>
      <w:r w:rsidR="008E6D33">
        <w:rPr>
          <w:noProof/>
        </w:rPr>
        <w:t xml:space="preserve">repository contains the python code </w:t>
      </w:r>
      <w:r>
        <w:rPr>
          <w:noProof/>
        </w:rPr>
        <w:t>used to perform calibration.</w:t>
      </w:r>
      <w:r w:rsidR="008E6D33">
        <w:rPr>
          <w:noProof/>
        </w:rPr>
        <w:t xml:space="preserve"> The calibration process uses the gravity readings from the imu accelerometers to provide data for calibration. The calibration factors are to be stored and entered into the imudata.py program which reads in data from the imus and applies the calibration factors before writing data to a csv file.</w:t>
      </w:r>
      <w:r w:rsidR="008E6D33">
        <w:rPr>
          <w:noProof/>
        </w:rPr>
        <w:br/>
      </w:r>
      <w:r w:rsidR="008E6D33">
        <w:rPr>
          <w:noProof/>
        </w:rPr>
        <w:lastRenderedPageBreak/>
        <w:br/>
        <w:t>I</w:t>
      </w:r>
      <w:r w:rsidR="00F07657">
        <w:rPr>
          <w:noProof/>
        </w:rPr>
        <w:t>mu</w:t>
      </w:r>
      <w:r w:rsidR="008E6D33">
        <w:rPr>
          <w:noProof/>
        </w:rPr>
        <w:t xml:space="preserve"> data was obtained by </w:t>
      </w:r>
      <w:r w:rsidR="00911C34">
        <w:rPr>
          <w:noProof/>
        </w:rPr>
        <w:t>using a laptop to ssh to the Raspberry Pi unit via an ethernet cable connected to a small 1Gb unmanaged switch. The switch enabled both the Raspberry Pi and the Robot arm Ethernet interface to connect simulataneously to the Laptop recording the data.</w:t>
      </w:r>
      <w:r w:rsidR="00911C34">
        <w:rPr>
          <w:noProof/>
        </w:rPr>
        <w:br/>
        <w:t>The Laptop used was an HP Elitebook 850 G8 laptop with 16 Gb of RAM and an i7-1165G7 Quad-core CPU running at 2.8GHz. The operating system used was Windows 10 Pro 22H2., build 10945.3448 running the Windows Experience Feature Pack 1000.19044.1000.0.</w:t>
      </w:r>
      <w:r w:rsidR="00911C34">
        <w:rPr>
          <w:noProof/>
        </w:rPr>
        <w:br/>
      </w:r>
      <w:r w:rsidR="00911C34">
        <w:rPr>
          <w:noProof/>
        </w:rPr>
        <w:br/>
        <w:t xml:space="preserve">There was some difficulty in </w:t>
      </w:r>
      <w:r w:rsidR="001B24C0">
        <w:rPr>
          <w:noProof/>
        </w:rPr>
        <w:t xml:space="preserve">installing </w:t>
      </w:r>
      <w:r w:rsidR="00911C34">
        <w:rPr>
          <w:noProof/>
        </w:rPr>
        <w:t xml:space="preserve">the ut_rtde robot arm software for Python </w:t>
      </w:r>
      <w:r w:rsidR="001B24C0">
        <w:rPr>
          <w:noProof/>
        </w:rPr>
        <w:t>(wheel dependency issues)</w:t>
      </w:r>
      <w:r w:rsidR="00F07657">
        <w:rPr>
          <w:noProof/>
        </w:rPr>
        <w:t xml:space="preserve"> on the Windows laptop</w:t>
      </w:r>
      <w:r w:rsidR="001B24C0">
        <w:rPr>
          <w:noProof/>
        </w:rPr>
        <w:t xml:space="preserve"> </w:t>
      </w:r>
      <w:r w:rsidR="00911C34">
        <w:rPr>
          <w:noProof/>
        </w:rPr>
        <w:t>so an Ubuntu Services for Linux container was run on the Laptop and this container was used to run the GetRobotData.py program (</w:t>
      </w:r>
      <w:r w:rsidR="00C63086">
        <w:rPr>
          <w:noProof/>
        </w:rPr>
        <w:t>Appendix A</w:t>
      </w:r>
      <w:r w:rsidR="00911C34">
        <w:rPr>
          <w:noProof/>
        </w:rPr>
        <w:t>) which connects to the robot arm via TCP/IP.</w:t>
      </w:r>
      <w:r w:rsidR="00911C34">
        <w:rPr>
          <w:noProof/>
        </w:rPr>
        <w:br/>
      </w:r>
      <w:r w:rsidR="00C11155">
        <w:rPr>
          <w:noProof/>
        </w:rPr>
        <w:br/>
      </w:r>
      <w:r w:rsidR="00C11155">
        <w:t xml:space="preserve">Yaw movement data is not </w:t>
      </w:r>
      <w:r w:rsidR="008C40F5">
        <w:t xml:space="preserve">derived </w:t>
      </w:r>
      <w:r w:rsidR="00C11155">
        <w:t xml:space="preserve">as the IMUs would realistically require magnetometer data to </w:t>
      </w:r>
      <w:r w:rsidR="008C40F5">
        <w:t>calculate</w:t>
      </w:r>
      <w:r w:rsidR="00C11155">
        <w:t xml:space="preserve"> this information and the aluminium baseboard (and steel construction of the vehicle chassis) would likely introduce too much variability to the measurements for a magnetometer to be useful.</w:t>
      </w:r>
      <w:r w:rsidR="00FD5A5B">
        <w:t xml:space="preserve"> </w:t>
      </w:r>
      <w:r w:rsidR="00C11155">
        <w:t>In prod</w:t>
      </w:r>
      <w:r w:rsidR="00C63086">
        <w:t xml:space="preserve">uction, </w:t>
      </w:r>
      <w:r w:rsidR="00C11155">
        <w:t>fusing this data with a GPS unit would also allow location data to be obtained.</w:t>
      </w:r>
      <w:r>
        <w:rPr>
          <w:noProof/>
        </w:rPr>
        <w:br/>
      </w:r>
      <w:r w:rsidR="00C63086">
        <w:rPr>
          <w:noProof/>
        </w:rPr>
        <w:br/>
      </w:r>
      <w:r w:rsidR="00C63086">
        <w:t xml:space="preserve">The container and </w:t>
      </w:r>
      <w:r w:rsidR="004F681D">
        <w:t xml:space="preserve">GetRobotData.py </w:t>
      </w:r>
      <w:r w:rsidR="00C63086">
        <w:t>script to c</w:t>
      </w:r>
      <w:r w:rsidR="00C63086">
        <w:t>aptur</w:t>
      </w:r>
      <w:r w:rsidR="00C63086">
        <w:t>e</w:t>
      </w:r>
      <w:r w:rsidR="00C63086">
        <w:t xml:space="preserve"> robot arm data </w:t>
      </w:r>
      <w:r w:rsidR="00C63086">
        <w:t xml:space="preserve">should be </w:t>
      </w:r>
      <w:r w:rsidR="00C63086">
        <w:t xml:space="preserve">started first, then </w:t>
      </w:r>
      <w:r w:rsidR="00C63086">
        <w:t xml:space="preserve">start </w:t>
      </w:r>
      <w:r w:rsidR="00C63086">
        <w:t xml:space="preserve">the </w:t>
      </w:r>
      <w:r w:rsidR="004F681D">
        <w:t xml:space="preserve">imudata.py </w:t>
      </w:r>
      <w:r w:rsidR="00C63086">
        <w:t xml:space="preserve">IMU data capture </w:t>
      </w:r>
      <w:r w:rsidR="004F681D">
        <w:t xml:space="preserve">script </w:t>
      </w:r>
      <w:r w:rsidR="008C40F5">
        <w:t xml:space="preserve">(via </w:t>
      </w:r>
      <w:proofErr w:type="gramStart"/>
      <w:r w:rsidR="008C40F5">
        <w:t>an</w:t>
      </w:r>
      <w:proofErr w:type="gramEnd"/>
      <w:r w:rsidR="008C40F5">
        <w:t xml:space="preserve"> </w:t>
      </w:r>
      <w:proofErr w:type="spellStart"/>
      <w:r w:rsidR="008C40F5">
        <w:t>ssh</w:t>
      </w:r>
      <w:proofErr w:type="spellEnd"/>
      <w:r w:rsidR="008C40F5">
        <w:t xml:space="preserve"> connection to the Raspberry Pi) </w:t>
      </w:r>
      <w:r w:rsidR="00C63086">
        <w:t xml:space="preserve">and finally the robot arm program </w:t>
      </w:r>
      <w:r w:rsidR="00C63086">
        <w:t xml:space="preserve">should </w:t>
      </w:r>
      <w:r w:rsidR="004F681D">
        <w:t xml:space="preserve">be started </w:t>
      </w:r>
      <w:r w:rsidR="00C63086">
        <w:t xml:space="preserve">to move the robot arm. This gives a small window of time for the robot and IMU sensors to record stationary data before </w:t>
      </w:r>
      <w:r w:rsidR="00C63086">
        <w:t xml:space="preserve">any </w:t>
      </w:r>
      <w:r w:rsidR="00C63086">
        <w:t>movement occurs, making the manual alignment process simpler.</w:t>
      </w:r>
      <w:r w:rsidR="00C63086">
        <w:br/>
      </w:r>
      <w:r w:rsidR="003742D3">
        <w:rPr>
          <w:noProof/>
        </w:rPr>
        <w:br/>
      </w:r>
      <w:r w:rsidR="00AD5EE1">
        <w:rPr>
          <w:noProof/>
        </w:rPr>
        <w:t xml:space="preserve">A predefined path is </w:t>
      </w:r>
      <w:r w:rsidR="00FD5A5B">
        <w:rPr>
          <w:noProof/>
        </w:rPr>
        <w:t xml:space="preserve">programmed </w:t>
      </w:r>
      <w:r w:rsidR="00AD5EE1">
        <w:rPr>
          <w:noProof/>
        </w:rPr>
        <w:t xml:space="preserve"> on the robot arm </w:t>
      </w:r>
      <w:r w:rsidR="00FD5A5B">
        <w:rPr>
          <w:noProof/>
        </w:rPr>
        <w:t xml:space="preserve">for each </w:t>
      </w:r>
      <w:r w:rsidR="008E6D33">
        <w:rPr>
          <w:noProof/>
        </w:rPr>
        <w:t xml:space="preserve">set of movements outlined in Table 3.1 </w:t>
      </w:r>
      <w:r w:rsidR="00AD5EE1">
        <w:rPr>
          <w:noProof/>
        </w:rPr>
        <w:t xml:space="preserve">and the IMUs </w:t>
      </w:r>
      <w:r w:rsidR="008E6D33">
        <w:rPr>
          <w:noProof/>
        </w:rPr>
        <w:t xml:space="preserve">and robot arm position data </w:t>
      </w:r>
      <w:r w:rsidR="00AD5EE1">
        <w:rPr>
          <w:noProof/>
        </w:rPr>
        <w:t xml:space="preserve">are polled during the arm movement. </w:t>
      </w:r>
      <w:r w:rsidR="00C11155">
        <w:rPr>
          <w:noProof/>
        </w:rPr>
        <w:br/>
      </w:r>
      <w:r w:rsidR="006A41EB">
        <w:br/>
      </w:r>
      <w:r w:rsidR="006A41EB">
        <w:t>T</w:t>
      </w:r>
      <w:r w:rsidR="006A41EB">
        <w:t xml:space="preserve">he capturing of all data is managed over TCP/IP. The laptop uses an </w:t>
      </w:r>
      <w:proofErr w:type="spellStart"/>
      <w:r w:rsidR="006A41EB">
        <w:t>ssh</w:t>
      </w:r>
      <w:proofErr w:type="spellEnd"/>
      <w:r w:rsidR="006A41EB">
        <w:t xml:space="preserve"> connection to the raspberry pi and a python program captures data directly to the SD card.</w:t>
      </w:r>
      <w:r w:rsidR="006A41EB">
        <w:br/>
        <w:t xml:space="preserve">While this is running, a </w:t>
      </w:r>
      <w:proofErr w:type="spellStart"/>
      <w:r w:rsidR="006A41EB">
        <w:t>a</w:t>
      </w:r>
      <w:proofErr w:type="spellEnd"/>
      <w:r w:rsidR="006A41EB">
        <w:t xml:space="preserve"> python script inside a Windows Services for Linux Ubuntu container gathers data from the robot listening on 192.168.1.100 via the </w:t>
      </w:r>
      <w:proofErr w:type="spellStart"/>
      <w:r w:rsidR="006A41EB">
        <w:t>ut_rtde</w:t>
      </w:r>
      <w:proofErr w:type="spellEnd"/>
      <w:r w:rsidR="006A41EB">
        <w:t xml:space="preserve"> python module.</w:t>
      </w:r>
      <w:r w:rsidR="006A41EB">
        <w:br/>
      </w:r>
      <w:r w:rsidR="004F681D">
        <w:br/>
      </w:r>
      <w:r w:rsidR="006A41EB">
        <w:t xml:space="preserve">The </w:t>
      </w:r>
      <w:r w:rsidR="004F681D">
        <w:t xml:space="preserve">captured </w:t>
      </w:r>
      <w:r w:rsidR="004F681D">
        <w:t xml:space="preserve">data files </w:t>
      </w:r>
      <w:r w:rsidR="006A41EB">
        <w:t xml:space="preserve">are copied </w:t>
      </w:r>
      <w:r w:rsidR="004F681D">
        <w:t>from the Ubuntu Container and Raspberry Pi to a data directory</w:t>
      </w:r>
      <w:r w:rsidR="006A41EB">
        <w:t xml:space="preserve"> and data is edited to </w:t>
      </w:r>
      <w:r w:rsidR="004F681D">
        <w:t>remove any Python artifacts, if present. (</w:t>
      </w:r>
      <w:proofErr w:type="spellStart"/>
      <w:proofErr w:type="gramStart"/>
      <w:r w:rsidR="004F681D">
        <w:t>ie</w:t>
      </w:r>
      <w:proofErr w:type="spellEnd"/>
      <w:proofErr w:type="gramEnd"/>
      <w:r w:rsidR="004F681D">
        <w:t xml:space="preserve"> brackets, etc)</w:t>
      </w:r>
      <w:r w:rsidR="00A53E76">
        <w:t>.</w:t>
      </w:r>
      <w:r w:rsidR="006A41EB">
        <w:t xml:space="preserve"> Outlying data is to be kept to verify real world performance.</w:t>
      </w:r>
      <w:r w:rsidR="004F681D">
        <w:br/>
      </w:r>
      <w:r w:rsidR="008C40F5">
        <w:br/>
      </w:r>
      <w:r w:rsidR="008C40F5">
        <w:lastRenderedPageBreak/>
        <w:t xml:space="preserve">The captured IMU data during these movements is entered into </w:t>
      </w:r>
      <w:proofErr w:type="spellStart"/>
      <w:r w:rsidR="008C40F5">
        <w:t>Matlab</w:t>
      </w:r>
      <w:proofErr w:type="spellEnd"/>
      <w:r w:rsidR="008C40F5">
        <w:t xml:space="preserve"> and processed using the </w:t>
      </w:r>
      <w:proofErr w:type="spellStart"/>
      <w:r w:rsidR="008C40F5">
        <w:t>Matlab</w:t>
      </w:r>
      <w:proofErr w:type="spellEnd"/>
      <w:r w:rsidR="008C40F5">
        <w:t xml:space="preserve"> commands listed in “</w:t>
      </w:r>
      <w:proofErr w:type="spellStart"/>
      <w:r w:rsidR="008C40F5">
        <w:t>Matlabs</w:t>
      </w:r>
      <w:proofErr w:type="spellEnd"/>
      <w:r w:rsidR="008C40F5">
        <w:t xml:space="preserve"> commands-&lt;</w:t>
      </w:r>
      <w:proofErr w:type="spellStart"/>
      <w:r w:rsidR="008C40F5">
        <w:t>movement_</w:t>
      </w:r>
      <w:r w:rsidR="008C40F5">
        <w:t>type</w:t>
      </w:r>
      <w:proofErr w:type="spellEnd"/>
      <w:r w:rsidR="008C40F5">
        <w:t xml:space="preserve">&gt;.txt” in the </w:t>
      </w:r>
      <w:proofErr w:type="spellStart"/>
      <w:r w:rsidR="008C40F5">
        <w:t>Github</w:t>
      </w:r>
      <w:proofErr w:type="spellEnd"/>
      <w:r w:rsidR="008C40F5">
        <w:t xml:space="preserve"> repository.</w:t>
      </w:r>
      <w:r w:rsidR="00A53E76">
        <w:br/>
      </w:r>
      <w:r w:rsidR="00A7254B">
        <w:t xml:space="preserve">This will provide </w:t>
      </w:r>
      <w:proofErr w:type="spellStart"/>
      <w:r w:rsidR="00A7254B">
        <w:t>Matlab</w:t>
      </w:r>
      <w:proofErr w:type="spellEnd"/>
      <w:r w:rsidR="00A7254B">
        <w:t xml:space="preserve"> variables and plotting results that can then be used to align the imu and robot arm data.</w:t>
      </w:r>
      <w:r w:rsidR="00A7254B">
        <w:br/>
      </w:r>
      <w:r w:rsidR="00A7254B">
        <w:br/>
      </w:r>
      <w:r w:rsidR="008C40F5">
        <w:rPr>
          <w:noProof/>
        </w:rPr>
        <w:t xml:space="preserve">Alignment of the IMU and Robot arm data </w:t>
      </w:r>
      <w:r w:rsidR="008C40F5">
        <w:rPr>
          <w:noProof/>
        </w:rPr>
        <w:t>is a manual process</w:t>
      </w:r>
      <w:r w:rsidR="004F681D">
        <w:rPr>
          <w:noProof/>
        </w:rPr>
        <w:t>.</w:t>
      </w:r>
      <w:r w:rsidR="004F681D">
        <w:rPr>
          <w:noProof/>
        </w:rPr>
        <w:br/>
      </w:r>
      <w:r w:rsidR="008C40F5">
        <w:rPr>
          <w:noProof/>
        </w:rPr>
        <w:t xml:space="preserve">The </w:t>
      </w:r>
      <w:r w:rsidR="008C40F5">
        <w:rPr>
          <w:noProof/>
        </w:rPr>
        <w:t xml:space="preserve">time where camera imu movement </w:t>
      </w:r>
      <w:r w:rsidR="008C40F5">
        <w:rPr>
          <w:noProof/>
        </w:rPr>
        <w:t>start</w:t>
      </w:r>
      <w:r w:rsidR="008C40F5">
        <w:rPr>
          <w:noProof/>
        </w:rPr>
        <w:t>s (obtained by examining the associated Matlab camera imu array) and the time where the robot arm shows initial movement (vi</w:t>
      </w:r>
      <w:r w:rsidR="004F681D">
        <w:rPr>
          <w:noProof/>
        </w:rPr>
        <w:t>a</w:t>
      </w:r>
      <w:r w:rsidR="008C40F5">
        <w:rPr>
          <w:noProof/>
        </w:rPr>
        <w:t xml:space="preserve"> examining the robot entry array) should be entered into the Matlab commands script</w:t>
      </w:r>
      <w:r w:rsidR="004F681D">
        <w:rPr>
          <w:noProof/>
        </w:rPr>
        <w:t>. An offset value should also be selected</w:t>
      </w:r>
      <w:r w:rsidR="00A7254B">
        <w:rPr>
          <w:noProof/>
        </w:rPr>
        <w:t xml:space="preserve"> which is the number of robot arm lines to skip and is a factor of the robot sample rate compared to the imu sample rate</w:t>
      </w:r>
      <w:r w:rsidR="004F681D">
        <w:rPr>
          <w:noProof/>
        </w:rPr>
        <w:t xml:space="preserve"> This offset value should be approximately 258 although this needs verifying by trying different values.</w:t>
      </w:r>
      <w:r w:rsidR="008C40F5">
        <w:rPr>
          <w:noProof/>
        </w:rPr>
        <w:br/>
      </w:r>
      <w:r w:rsidR="004F681D">
        <w:rPr>
          <w:noProof/>
        </w:rPr>
        <w:t>To verify the offset value, replot the non-averaged plot sequence found near the end of the Matlab commands file with all values of data points, rather than the more limited range used to highlight values. The offset value is value that gives the best fit of aligning the calculated Kalman and Madgwick results with the robot movements across the entire dataset.</w:t>
      </w:r>
      <w:r w:rsidR="006A41EB" w:rsidDel="006A41EB">
        <w:rPr>
          <w:noProof/>
        </w:rPr>
        <w:t xml:space="preserve"> </w:t>
      </w:r>
      <w:r w:rsidR="00E83D5F">
        <w:t xml:space="preserve">Table </w:t>
      </w:r>
      <w:r w:rsidR="00724C2F">
        <w:fldChar w:fldCharType="begin"/>
      </w:r>
      <w:r w:rsidR="00724C2F">
        <w:instrText xml:space="preserve"> STYLEREF 1 \s </w:instrText>
      </w:r>
      <w:r w:rsidR="00724C2F">
        <w:fldChar w:fldCharType="separate"/>
      </w:r>
      <w:r w:rsidR="00724C2F">
        <w:rPr>
          <w:noProof/>
        </w:rPr>
        <w:t>3</w:t>
      </w:r>
      <w:r w:rsidR="00724C2F">
        <w:fldChar w:fldCharType="end"/>
      </w:r>
      <w:r w:rsidR="00724C2F">
        <w:t>.</w:t>
      </w:r>
      <w:r w:rsidR="00724C2F">
        <w:fldChar w:fldCharType="begin"/>
      </w:r>
      <w:r w:rsidR="00724C2F">
        <w:instrText xml:space="preserve"> SEQ Table \* ARABIC \s 1 </w:instrText>
      </w:r>
      <w:r w:rsidR="00724C2F">
        <w:fldChar w:fldCharType="separate"/>
      </w:r>
      <w:r w:rsidR="00724C2F">
        <w:rPr>
          <w:noProof/>
        </w:rPr>
        <w:t>1</w:t>
      </w:r>
      <w:r w:rsidR="00724C2F">
        <w:fldChar w:fldCharType="end"/>
      </w:r>
      <w:r w:rsidR="00E83D5F">
        <w:t xml:space="preserve"> Angles of movement per motion test</w:t>
      </w:r>
    </w:p>
    <w:tbl>
      <w:tblPr>
        <w:tblStyle w:val="TableGrid"/>
        <w:tblW w:w="0" w:type="auto"/>
        <w:tblLook w:val="04A0" w:firstRow="1" w:lastRow="0" w:firstColumn="1" w:lastColumn="0" w:noHBand="0" w:noVBand="1"/>
      </w:tblPr>
      <w:tblGrid>
        <w:gridCol w:w="887"/>
        <w:gridCol w:w="716"/>
        <w:gridCol w:w="852"/>
        <w:gridCol w:w="889"/>
        <w:gridCol w:w="832"/>
        <w:gridCol w:w="854"/>
        <w:gridCol w:w="832"/>
        <w:gridCol w:w="832"/>
        <w:gridCol w:w="848"/>
        <w:gridCol w:w="797"/>
        <w:gridCol w:w="722"/>
      </w:tblGrid>
      <w:tr w:rsidR="005B508B" w14:paraId="38A7E6DF" w14:textId="32C751FF" w:rsidTr="005B508B">
        <w:tc>
          <w:tcPr>
            <w:tcW w:w="879" w:type="dxa"/>
          </w:tcPr>
          <w:p w14:paraId="714A5C68" w14:textId="24CF9CFF" w:rsidR="005B508B" w:rsidRDefault="005B508B" w:rsidP="008850A6">
            <w:pPr>
              <w:rPr>
                <w:noProof/>
              </w:rPr>
            </w:pPr>
            <w:r>
              <w:rPr>
                <w:noProof/>
              </w:rPr>
              <w:t>Move</w:t>
            </w:r>
          </w:p>
        </w:tc>
        <w:tc>
          <w:tcPr>
            <w:tcW w:w="744" w:type="dxa"/>
          </w:tcPr>
          <w:p w14:paraId="4CC806A1" w14:textId="6D89E6D6" w:rsidR="005B508B" w:rsidRDefault="005B508B" w:rsidP="008850A6">
            <w:pPr>
              <w:jc w:val="center"/>
              <w:rPr>
                <w:noProof/>
              </w:rPr>
            </w:pPr>
            <w:r>
              <w:rPr>
                <w:noProof/>
              </w:rPr>
              <w:t>Pos1</w:t>
            </w:r>
            <w:r>
              <w:rPr>
                <w:noProof/>
              </w:rPr>
              <w:br/>
              <w:t>Roll : Pitch</w:t>
            </w:r>
          </w:p>
        </w:tc>
        <w:tc>
          <w:tcPr>
            <w:tcW w:w="890" w:type="dxa"/>
          </w:tcPr>
          <w:p w14:paraId="30B32A47" w14:textId="1180C2D3" w:rsidR="005B508B" w:rsidRDefault="005B508B" w:rsidP="008850A6">
            <w:pPr>
              <w:jc w:val="center"/>
              <w:rPr>
                <w:noProof/>
              </w:rPr>
            </w:pPr>
            <w:r>
              <w:rPr>
                <w:noProof/>
              </w:rPr>
              <w:t>Pos2</w:t>
            </w:r>
            <w:r>
              <w:rPr>
                <w:noProof/>
              </w:rPr>
              <w:br/>
              <w:t xml:space="preserve">Roll </w:t>
            </w:r>
            <w:r>
              <w:rPr>
                <w:noProof/>
              </w:rPr>
              <w:br/>
              <w:t>:</w:t>
            </w:r>
            <w:r>
              <w:rPr>
                <w:noProof/>
              </w:rPr>
              <w:br/>
              <w:t xml:space="preserve"> Pitch</w:t>
            </w:r>
          </w:p>
        </w:tc>
        <w:tc>
          <w:tcPr>
            <w:tcW w:w="889" w:type="dxa"/>
          </w:tcPr>
          <w:p w14:paraId="6469ACD3" w14:textId="1AC0B31E" w:rsidR="005B508B" w:rsidRDefault="005B508B" w:rsidP="008850A6">
            <w:pPr>
              <w:jc w:val="center"/>
              <w:rPr>
                <w:noProof/>
              </w:rPr>
            </w:pPr>
            <w:r>
              <w:rPr>
                <w:noProof/>
              </w:rPr>
              <w:t xml:space="preserve">Pos </w:t>
            </w:r>
            <w:r>
              <w:rPr>
                <w:noProof/>
              </w:rPr>
              <w:br/>
              <w:t>3</w:t>
            </w:r>
            <w:r>
              <w:rPr>
                <w:noProof/>
              </w:rPr>
              <w:br/>
              <w:t>Roll</w:t>
            </w:r>
            <w:r>
              <w:rPr>
                <w:noProof/>
              </w:rPr>
              <w:br/>
              <w:t xml:space="preserve"> : Pitch</w:t>
            </w:r>
          </w:p>
        </w:tc>
        <w:tc>
          <w:tcPr>
            <w:tcW w:w="889" w:type="dxa"/>
          </w:tcPr>
          <w:p w14:paraId="4517FBFC" w14:textId="32CBD782" w:rsidR="005B508B" w:rsidRDefault="005B508B" w:rsidP="008850A6">
            <w:pPr>
              <w:jc w:val="center"/>
              <w:rPr>
                <w:noProof/>
              </w:rPr>
            </w:pPr>
            <w:r>
              <w:rPr>
                <w:noProof/>
              </w:rPr>
              <w:t>Pos</w:t>
            </w:r>
            <w:r>
              <w:rPr>
                <w:noProof/>
              </w:rPr>
              <w:br/>
              <w:t>4</w:t>
            </w:r>
            <w:r>
              <w:rPr>
                <w:noProof/>
              </w:rPr>
              <w:br/>
              <w:t xml:space="preserve">Roll </w:t>
            </w:r>
            <w:r>
              <w:rPr>
                <w:noProof/>
              </w:rPr>
              <w:br/>
              <w:t>:</w:t>
            </w:r>
            <w:r>
              <w:rPr>
                <w:noProof/>
              </w:rPr>
              <w:br/>
              <w:t>Pitch</w:t>
            </w:r>
          </w:p>
        </w:tc>
        <w:tc>
          <w:tcPr>
            <w:tcW w:w="889" w:type="dxa"/>
          </w:tcPr>
          <w:p w14:paraId="442ACA83" w14:textId="0D91E6F1" w:rsidR="005B508B" w:rsidRDefault="005B508B" w:rsidP="008850A6">
            <w:pPr>
              <w:jc w:val="center"/>
              <w:rPr>
                <w:noProof/>
              </w:rPr>
            </w:pPr>
            <w:r>
              <w:rPr>
                <w:noProof/>
              </w:rPr>
              <w:t>Pos</w:t>
            </w:r>
            <w:r>
              <w:rPr>
                <w:noProof/>
              </w:rPr>
              <w:br/>
              <w:t>5</w:t>
            </w:r>
            <w:r>
              <w:rPr>
                <w:noProof/>
              </w:rPr>
              <w:br/>
              <w:t>Roll</w:t>
            </w:r>
            <w:r>
              <w:rPr>
                <w:noProof/>
              </w:rPr>
              <w:br/>
              <w:t>:Pitch</w:t>
            </w:r>
          </w:p>
        </w:tc>
        <w:tc>
          <w:tcPr>
            <w:tcW w:w="889" w:type="dxa"/>
          </w:tcPr>
          <w:p w14:paraId="457E0ABF" w14:textId="103005CD" w:rsidR="005B508B" w:rsidRDefault="005B508B" w:rsidP="008850A6">
            <w:pPr>
              <w:jc w:val="center"/>
              <w:rPr>
                <w:noProof/>
              </w:rPr>
            </w:pPr>
            <w:r>
              <w:rPr>
                <w:noProof/>
              </w:rPr>
              <w:t>Pos</w:t>
            </w:r>
            <w:r>
              <w:rPr>
                <w:noProof/>
              </w:rPr>
              <w:br/>
              <w:t>6</w:t>
            </w:r>
            <w:r>
              <w:rPr>
                <w:noProof/>
              </w:rPr>
              <w:br/>
              <w:t>Roll</w:t>
            </w:r>
            <w:r>
              <w:rPr>
                <w:noProof/>
              </w:rPr>
              <w:br/>
              <w:t>:</w:t>
            </w:r>
            <w:r>
              <w:rPr>
                <w:noProof/>
              </w:rPr>
              <w:br/>
              <w:t>Pitch</w:t>
            </w:r>
          </w:p>
        </w:tc>
        <w:tc>
          <w:tcPr>
            <w:tcW w:w="889" w:type="dxa"/>
          </w:tcPr>
          <w:p w14:paraId="7D7275E9" w14:textId="503C0C70" w:rsidR="005B508B" w:rsidRDefault="005B508B" w:rsidP="008850A6">
            <w:pPr>
              <w:jc w:val="center"/>
              <w:rPr>
                <w:noProof/>
              </w:rPr>
            </w:pPr>
            <w:r>
              <w:rPr>
                <w:noProof/>
              </w:rPr>
              <w:t>Pos</w:t>
            </w:r>
            <w:r>
              <w:rPr>
                <w:noProof/>
              </w:rPr>
              <w:br/>
              <w:t>7</w:t>
            </w:r>
            <w:r>
              <w:rPr>
                <w:noProof/>
              </w:rPr>
              <w:br/>
              <w:t>Roll</w:t>
            </w:r>
            <w:r>
              <w:rPr>
                <w:noProof/>
              </w:rPr>
              <w:br/>
              <w:t>:</w:t>
            </w:r>
            <w:r>
              <w:rPr>
                <w:noProof/>
              </w:rPr>
              <w:br/>
              <w:t>Pitch</w:t>
            </w:r>
          </w:p>
        </w:tc>
        <w:tc>
          <w:tcPr>
            <w:tcW w:w="941" w:type="dxa"/>
          </w:tcPr>
          <w:p w14:paraId="6EA2A593" w14:textId="242BA49F" w:rsidR="005B508B" w:rsidRDefault="005B508B" w:rsidP="008850A6">
            <w:pPr>
              <w:jc w:val="center"/>
              <w:rPr>
                <w:noProof/>
              </w:rPr>
            </w:pPr>
            <w:r>
              <w:rPr>
                <w:noProof/>
              </w:rPr>
              <w:t>Pos</w:t>
            </w:r>
            <w:r>
              <w:rPr>
                <w:noProof/>
              </w:rPr>
              <w:br/>
              <w:t>8</w:t>
            </w:r>
            <w:r>
              <w:rPr>
                <w:noProof/>
              </w:rPr>
              <w:br/>
              <w:t>Roll : Pitch</w:t>
            </w:r>
          </w:p>
        </w:tc>
        <w:tc>
          <w:tcPr>
            <w:tcW w:w="835" w:type="dxa"/>
          </w:tcPr>
          <w:p w14:paraId="2C2C9504" w14:textId="472D1F22" w:rsidR="005B508B" w:rsidRDefault="005B508B" w:rsidP="005B508B">
            <w:pPr>
              <w:jc w:val="center"/>
              <w:rPr>
                <w:noProof/>
              </w:rPr>
            </w:pPr>
            <w:r>
              <w:rPr>
                <w:noProof/>
              </w:rPr>
              <w:t>Pos</w:t>
            </w:r>
            <w:r>
              <w:rPr>
                <w:noProof/>
              </w:rPr>
              <w:br/>
              <w:t xml:space="preserve"> 9</w:t>
            </w:r>
            <w:r>
              <w:rPr>
                <w:noProof/>
              </w:rPr>
              <w:br/>
              <w:t>Roll</w:t>
            </w:r>
            <w:r>
              <w:rPr>
                <w:noProof/>
              </w:rPr>
              <w:br/>
              <w:t>:Pitch</w:t>
            </w:r>
          </w:p>
        </w:tc>
        <w:tc>
          <w:tcPr>
            <w:tcW w:w="327" w:type="dxa"/>
          </w:tcPr>
          <w:p w14:paraId="23A1734A" w14:textId="0EBE975E" w:rsidR="005B508B" w:rsidRDefault="005B508B" w:rsidP="008850A6">
            <w:pPr>
              <w:jc w:val="center"/>
              <w:rPr>
                <w:noProof/>
              </w:rPr>
            </w:pPr>
            <w:r>
              <w:rPr>
                <w:noProof/>
              </w:rPr>
              <w:t>Pos</w:t>
            </w:r>
            <w:r>
              <w:rPr>
                <w:noProof/>
              </w:rPr>
              <w:br/>
              <w:t xml:space="preserve"> 10</w:t>
            </w:r>
            <w:r>
              <w:rPr>
                <w:noProof/>
              </w:rPr>
              <w:br/>
              <w:t>Roll</w:t>
            </w:r>
            <w:r>
              <w:rPr>
                <w:noProof/>
              </w:rPr>
              <w:br/>
              <w:t>:Pitch</w:t>
            </w:r>
          </w:p>
        </w:tc>
      </w:tr>
      <w:tr w:rsidR="005B508B" w14:paraId="13C165BE" w14:textId="03D09496" w:rsidTr="005B508B">
        <w:tc>
          <w:tcPr>
            <w:tcW w:w="879" w:type="dxa"/>
          </w:tcPr>
          <w:p w14:paraId="1C50C657" w14:textId="0A00B128" w:rsidR="005B508B" w:rsidRDefault="005B508B" w:rsidP="008850A6">
            <w:pPr>
              <w:rPr>
                <w:noProof/>
              </w:rPr>
            </w:pPr>
            <w:r>
              <w:rPr>
                <w:noProof/>
              </w:rPr>
              <w:t>Roll</w:t>
            </w:r>
          </w:p>
        </w:tc>
        <w:tc>
          <w:tcPr>
            <w:tcW w:w="744" w:type="dxa"/>
          </w:tcPr>
          <w:p w14:paraId="61D5BC76" w14:textId="2BD3B865" w:rsidR="005B508B" w:rsidRDefault="005B508B" w:rsidP="008850A6">
            <w:pPr>
              <w:jc w:val="center"/>
              <w:rPr>
                <w:noProof/>
              </w:rPr>
            </w:pPr>
            <w:r>
              <w:rPr>
                <w:noProof/>
              </w:rPr>
              <w:t>0 : 0</w:t>
            </w:r>
          </w:p>
        </w:tc>
        <w:tc>
          <w:tcPr>
            <w:tcW w:w="890" w:type="dxa"/>
          </w:tcPr>
          <w:p w14:paraId="5FABF84C" w14:textId="0DC0D8E2" w:rsidR="005B508B" w:rsidRDefault="005B508B" w:rsidP="008850A6">
            <w:pPr>
              <w:jc w:val="center"/>
              <w:rPr>
                <w:noProof/>
              </w:rPr>
            </w:pPr>
            <w:r>
              <w:rPr>
                <w:noProof/>
              </w:rPr>
              <w:t>-.7854: 0</w:t>
            </w:r>
          </w:p>
        </w:tc>
        <w:tc>
          <w:tcPr>
            <w:tcW w:w="889" w:type="dxa"/>
          </w:tcPr>
          <w:p w14:paraId="636157FE" w14:textId="1E576C19" w:rsidR="005B508B" w:rsidRDefault="005B508B" w:rsidP="008850A6">
            <w:pPr>
              <w:jc w:val="center"/>
              <w:rPr>
                <w:noProof/>
              </w:rPr>
            </w:pPr>
            <w:r>
              <w:rPr>
                <w:noProof/>
              </w:rPr>
              <w:t>-1.047: 0</w:t>
            </w:r>
          </w:p>
        </w:tc>
        <w:tc>
          <w:tcPr>
            <w:tcW w:w="889" w:type="dxa"/>
          </w:tcPr>
          <w:p w14:paraId="2879AA0E" w14:textId="73F0944F" w:rsidR="005B508B" w:rsidRDefault="005B508B" w:rsidP="008850A6">
            <w:pPr>
              <w:jc w:val="center"/>
              <w:rPr>
                <w:noProof/>
              </w:rPr>
            </w:pPr>
            <w:r>
              <w:rPr>
                <w:noProof/>
              </w:rPr>
              <w:t>Loop</w:t>
            </w:r>
            <w:r>
              <w:rPr>
                <w:noProof/>
              </w:rPr>
              <w:br/>
              <w:t xml:space="preserve"> x 5</w:t>
            </w:r>
          </w:p>
        </w:tc>
        <w:tc>
          <w:tcPr>
            <w:tcW w:w="889" w:type="dxa"/>
          </w:tcPr>
          <w:p w14:paraId="5E7D9B73" w14:textId="1ADACFE7" w:rsidR="005B508B" w:rsidRDefault="005B508B" w:rsidP="008850A6">
            <w:pPr>
              <w:jc w:val="center"/>
              <w:rPr>
                <w:noProof/>
              </w:rPr>
            </w:pPr>
            <w:r>
              <w:rPr>
                <w:noProof/>
              </w:rPr>
              <w:t>LoopA 1.047 : 0</w:t>
            </w:r>
          </w:p>
        </w:tc>
        <w:tc>
          <w:tcPr>
            <w:tcW w:w="889" w:type="dxa"/>
          </w:tcPr>
          <w:p w14:paraId="34C4CE1F" w14:textId="57669C12" w:rsidR="005B508B" w:rsidRDefault="005B508B" w:rsidP="008850A6">
            <w:pPr>
              <w:jc w:val="center"/>
              <w:rPr>
                <w:noProof/>
              </w:rPr>
            </w:pPr>
            <w:r>
              <w:rPr>
                <w:noProof/>
              </w:rPr>
              <w:t>Loop B</w:t>
            </w:r>
            <w:r>
              <w:rPr>
                <w:noProof/>
              </w:rPr>
              <w:br/>
              <w:t>-1.047 : 0</w:t>
            </w:r>
          </w:p>
        </w:tc>
        <w:tc>
          <w:tcPr>
            <w:tcW w:w="889" w:type="dxa"/>
          </w:tcPr>
          <w:p w14:paraId="610C26F6" w14:textId="5E0AB69B" w:rsidR="005B508B" w:rsidRDefault="005B508B" w:rsidP="008850A6">
            <w:pPr>
              <w:jc w:val="center"/>
              <w:rPr>
                <w:noProof/>
              </w:rPr>
            </w:pPr>
          </w:p>
        </w:tc>
        <w:tc>
          <w:tcPr>
            <w:tcW w:w="941" w:type="dxa"/>
          </w:tcPr>
          <w:p w14:paraId="347DC7F0" w14:textId="5FC32FB9" w:rsidR="005B508B" w:rsidRDefault="005B508B" w:rsidP="008850A6">
            <w:pPr>
              <w:jc w:val="center"/>
              <w:rPr>
                <w:noProof/>
              </w:rPr>
            </w:pPr>
          </w:p>
        </w:tc>
        <w:tc>
          <w:tcPr>
            <w:tcW w:w="835" w:type="dxa"/>
          </w:tcPr>
          <w:p w14:paraId="2DD323AD" w14:textId="77777777" w:rsidR="005B508B" w:rsidRDefault="005B508B" w:rsidP="008850A6">
            <w:pPr>
              <w:jc w:val="center"/>
              <w:rPr>
                <w:noProof/>
              </w:rPr>
            </w:pPr>
          </w:p>
        </w:tc>
        <w:tc>
          <w:tcPr>
            <w:tcW w:w="327" w:type="dxa"/>
          </w:tcPr>
          <w:p w14:paraId="73E0E288" w14:textId="77777777" w:rsidR="005B508B" w:rsidRDefault="005B508B" w:rsidP="008850A6">
            <w:pPr>
              <w:jc w:val="center"/>
              <w:rPr>
                <w:noProof/>
              </w:rPr>
            </w:pPr>
          </w:p>
        </w:tc>
      </w:tr>
      <w:tr w:rsidR="005B508B" w14:paraId="29C55237" w14:textId="155F6369" w:rsidTr="005B508B">
        <w:tc>
          <w:tcPr>
            <w:tcW w:w="879" w:type="dxa"/>
          </w:tcPr>
          <w:p w14:paraId="7D68F121" w14:textId="5C71C264" w:rsidR="005B508B" w:rsidRDefault="005B508B" w:rsidP="008850A6">
            <w:pPr>
              <w:rPr>
                <w:noProof/>
              </w:rPr>
            </w:pPr>
            <w:r>
              <w:rPr>
                <w:noProof/>
              </w:rPr>
              <w:t>Pitch</w:t>
            </w:r>
          </w:p>
        </w:tc>
        <w:tc>
          <w:tcPr>
            <w:tcW w:w="744" w:type="dxa"/>
          </w:tcPr>
          <w:p w14:paraId="3DF7674A" w14:textId="75FFF99A" w:rsidR="005B508B" w:rsidRDefault="005B508B" w:rsidP="008850A6">
            <w:pPr>
              <w:jc w:val="center"/>
              <w:rPr>
                <w:noProof/>
              </w:rPr>
            </w:pPr>
            <w:r>
              <w:rPr>
                <w:noProof/>
              </w:rPr>
              <w:t>0 : 0</w:t>
            </w:r>
          </w:p>
        </w:tc>
        <w:tc>
          <w:tcPr>
            <w:tcW w:w="890" w:type="dxa"/>
          </w:tcPr>
          <w:p w14:paraId="574255BA" w14:textId="3A4D1D95" w:rsidR="005B508B" w:rsidRDefault="005B508B" w:rsidP="008850A6">
            <w:pPr>
              <w:jc w:val="center"/>
              <w:rPr>
                <w:noProof/>
              </w:rPr>
            </w:pPr>
            <w:r>
              <w:rPr>
                <w:noProof/>
              </w:rPr>
              <w:t>0</w:t>
            </w:r>
            <w:r w:rsidR="00724ED0">
              <w:rPr>
                <w:noProof/>
              </w:rPr>
              <w:br/>
            </w:r>
            <w:r>
              <w:rPr>
                <w:noProof/>
              </w:rPr>
              <w:t>: .5236</w:t>
            </w:r>
          </w:p>
        </w:tc>
        <w:tc>
          <w:tcPr>
            <w:tcW w:w="889" w:type="dxa"/>
          </w:tcPr>
          <w:p w14:paraId="26DFA43A" w14:textId="6F4EDF7F" w:rsidR="005B508B" w:rsidRDefault="005B508B" w:rsidP="008850A6">
            <w:pPr>
              <w:jc w:val="center"/>
              <w:rPr>
                <w:noProof/>
              </w:rPr>
            </w:pPr>
            <w:r>
              <w:rPr>
                <w:noProof/>
              </w:rPr>
              <w:t>0</w:t>
            </w:r>
            <w:r w:rsidR="00724ED0">
              <w:rPr>
                <w:noProof/>
              </w:rPr>
              <w:br/>
            </w:r>
            <w:r>
              <w:rPr>
                <w:noProof/>
              </w:rPr>
              <w:t>:0.7854</w:t>
            </w:r>
          </w:p>
        </w:tc>
        <w:tc>
          <w:tcPr>
            <w:tcW w:w="889" w:type="dxa"/>
          </w:tcPr>
          <w:p w14:paraId="6CAC0EDF" w14:textId="35BF4E53" w:rsidR="005B508B" w:rsidRDefault="005B508B" w:rsidP="008850A6">
            <w:pPr>
              <w:jc w:val="center"/>
              <w:rPr>
                <w:noProof/>
              </w:rPr>
            </w:pPr>
            <w:r>
              <w:rPr>
                <w:noProof/>
              </w:rPr>
              <w:t>0</w:t>
            </w:r>
            <w:r w:rsidR="00724ED0">
              <w:rPr>
                <w:noProof/>
              </w:rPr>
              <w:br/>
            </w:r>
            <w:r>
              <w:rPr>
                <w:noProof/>
              </w:rPr>
              <w:t>:</w:t>
            </w:r>
            <w:r w:rsidR="00724ED0">
              <w:rPr>
                <w:noProof/>
              </w:rPr>
              <w:br/>
            </w:r>
            <w:r>
              <w:rPr>
                <w:noProof/>
              </w:rPr>
              <w:t>1.047</w:t>
            </w:r>
          </w:p>
        </w:tc>
        <w:tc>
          <w:tcPr>
            <w:tcW w:w="889" w:type="dxa"/>
          </w:tcPr>
          <w:p w14:paraId="1FC37DFF" w14:textId="072C9222" w:rsidR="005B508B" w:rsidRDefault="005B508B" w:rsidP="008850A6">
            <w:pPr>
              <w:jc w:val="center"/>
              <w:rPr>
                <w:noProof/>
              </w:rPr>
            </w:pPr>
            <w:r>
              <w:rPr>
                <w:noProof/>
              </w:rPr>
              <w:t>0</w:t>
            </w:r>
            <w:r w:rsidR="00724ED0">
              <w:rPr>
                <w:noProof/>
              </w:rPr>
              <w:br/>
            </w:r>
            <w:r>
              <w:rPr>
                <w:noProof/>
              </w:rPr>
              <w:t>:</w:t>
            </w:r>
            <w:r>
              <w:rPr>
                <w:noProof/>
              </w:rPr>
              <w:br/>
              <w:t>-.5236</w:t>
            </w:r>
          </w:p>
        </w:tc>
        <w:tc>
          <w:tcPr>
            <w:tcW w:w="889" w:type="dxa"/>
          </w:tcPr>
          <w:p w14:paraId="75C4D968" w14:textId="3B74C1E8" w:rsidR="005B508B" w:rsidRDefault="005B508B" w:rsidP="008850A6">
            <w:pPr>
              <w:jc w:val="center"/>
              <w:rPr>
                <w:noProof/>
              </w:rPr>
            </w:pPr>
            <w:r>
              <w:rPr>
                <w:noProof/>
              </w:rPr>
              <w:t>0</w:t>
            </w:r>
            <w:r w:rsidR="00724ED0">
              <w:rPr>
                <w:noProof/>
              </w:rPr>
              <w:br/>
            </w:r>
            <w:r>
              <w:rPr>
                <w:noProof/>
              </w:rPr>
              <w:t>:</w:t>
            </w:r>
            <w:r w:rsidR="00724ED0">
              <w:rPr>
                <w:noProof/>
              </w:rPr>
              <w:br/>
            </w:r>
            <w:r>
              <w:rPr>
                <w:noProof/>
              </w:rPr>
              <w:t>-.785</w:t>
            </w:r>
            <w:r w:rsidR="00724ED0">
              <w:rPr>
                <w:noProof/>
              </w:rPr>
              <w:t>4</w:t>
            </w:r>
          </w:p>
        </w:tc>
        <w:tc>
          <w:tcPr>
            <w:tcW w:w="889" w:type="dxa"/>
          </w:tcPr>
          <w:p w14:paraId="64B79377" w14:textId="093FC6E3" w:rsidR="005B508B" w:rsidRDefault="005B508B" w:rsidP="008850A6">
            <w:pPr>
              <w:jc w:val="center"/>
              <w:rPr>
                <w:noProof/>
              </w:rPr>
            </w:pPr>
            <w:r>
              <w:rPr>
                <w:noProof/>
              </w:rPr>
              <w:t>0 : -.1047</w:t>
            </w:r>
          </w:p>
        </w:tc>
        <w:tc>
          <w:tcPr>
            <w:tcW w:w="941" w:type="dxa"/>
          </w:tcPr>
          <w:p w14:paraId="44CCDD9D" w14:textId="77777777" w:rsidR="005B508B" w:rsidRDefault="005B508B" w:rsidP="008850A6">
            <w:pPr>
              <w:jc w:val="center"/>
              <w:rPr>
                <w:noProof/>
              </w:rPr>
            </w:pPr>
          </w:p>
        </w:tc>
        <w:tc>
          <w:tcPr>
            <w:tcW w:w="835" w:type="dxa"/>
          </w:tcPr>
          <w:p w14:paraId="2F4A9CA0" w14:textId="77777777" w:rsidR="005B508B" w:rsidRDefault="005B508B" w:rsidP="008850A6">
            <w:pPr>
              <w:jc w:val="center"/>
              <w:rPr>
                <w:noProof/>
              </w:rPr>
            </w:pPr>
          </w:p>
        </w:tc>
        <w:tc>
          <w:tcPr>
            <w:tcW w:w="327" w:type="dxa"/>
          </w:tcPr>
          <w:p w14:paraId="07756B1F" w14:textId="77777777" w:rsidR="005B508B" w:rsidRDefault="005B508B" w:rsidP="008850A6">
            <w:pPr>
              <w:jc w:val="center"/>
              <w:rPr>
                <w:noProof/>
              </w:rPr>
            </w:pPr>
          </w:p>
        </w:tc>
      </w:tr>
      <w:tr w:rsidR="005B508B" w14:paraId="7FF1142C" w14:textId="3E9B2BAD" w:rsidTr="005B508B">
        <w:tc>
          <w:tcPr>
            <w:tcW w:w="879" w:type="dxa"/>
          </w:tcPr>
          <w:p w14:paraId="030D9EF4" w14:textId="3CC7C04E" w:rsidR="005B508B" w:rsidRDefault="005B508B" w:rsidP="008850A6">
            <w:pPr>
              <w:rPr>
                <w:noProof/>
              </w:rPr>
            </w:pPr>
            <w:r>
              <w:rPr>
                <w:noProof/>
              </w:rPr>
              <w:t>Mixed</w:t>
            </w:r>
            <w:r w:rsidR="00724ED0">
              <w:rPr>
                <w:noProof/>
              </w:rPr>
              <w:t>1</w:t>
            </w:r>
          </w:p>
        </w:tc>
        <w:tc>
          <w:tcPr>
            <w:tcW w:w="744" w:type="dxa"/>
          </w:tcPr>
          <w:p w14:paraId="3C97B44F" w14:textId="7783ABF0" w:rsidR="005B508B" w:rsidRDefault="005B508B" w:rsidP="008850A6">
            <w:pPr>
              <w:jc w:val="center"/>
              <w:rPr>
                <w:noProof/>
              </w:rPr>
            </w:pPr>
            <w:r>
              <w:rPr>
                <w:noProof/>
              </w:rPr>
              <w:t xml:space="preserve">0 </w:t>
            </w:r>
            <w:r>
              <w:rPr>
                <w:noProof/>
              </w:rPr>
              <w:br/>
              <w:t>:</w:t>
            </w:r>
            <w:r>
              <w:rPr>
                <w:noProof/>
              </w:rPr>
              <w:br/>
              <w:t>0</w:t>
            </w:r>
          </w:p>
        </w:tc>
        <w:tc>
          <w:tcPr>
            <w:tcW w:w="890" w:type="dxa"/>
          </w:tcPr>
          <w:p w14:paraId="22ED00FD" w14:textId="6D6B0D89" w:rsidR="005B508B" w:rsidRDefault="005B508B" w:rsidP="008850A6">
            <w:pPr>
              <w:jc w:val="center"/>
              <w:rPr>
                <w:noProof/>
              </w:rPr>
            </w:pPr>
            <w:r>
              <w:rPr>
                <w:noProof/>
              </w:rPr>
              <w:t>.2618</w:t>
            </w:r>
            <w:r>
              <w:rPr>
                <w:noProof/>
              </w:rPr>
              <w:br/>
              <w:t>:</w:t>
            </w:r>
            <w:r w:rsidR="00724ED0">
              <w:rPr>
                <w:noProof/>
              </w:rPr>
              <w:br/>
            </w:r>
            <w:r>
              <w:rPr>
                <w:noProof/>
              </w:rPr>
              <w:t>.5236</w:t>
            </w:r>
          </w:p>
        </w:tc>
        <w:tc>
          <w:tcPr>
            <w:tcW w:w="889" w:type="dxa"/>
          </w:tcPr>
          <w:p w14:paraId="794B9C8F" w14:textId="3EF323AD" w:rsidR="005B508B" w:rsidRDefault="005B508B" w:rsidP="008850A6">
            <w:pPr>
              <w:jc w:val="center"/>
              <w:rPr>
                <w:noProof/>
              </w:rPr>
            </w:pPr>
            <w:r>
              <w:rPr>
                <w:noProof/>
              </w:rPr>
              <w:t>.5236</w:t>
            </w:r>
            <w:r>
              <w:rPr>
                <w:noProof/>
              </w:rPr>
              <w:br/>
              <w:t>:</w:t>
            </w:r>
            <w:r w:rsidR="00724ED0">
              <w:rPr>
                <w:noProof/>
              </w:rPr>
              <w:br/>
            </w:r>
            <w:r>
              <w:rPr>
                <w:noProof/>
              </w:rPr>
              <w:t>.7854</w:t>
            </w:r>
          </w:p>
        </w:tc>
        <w:tc>
          <w:tcPr>
            <w:tcW w:w="889" w:type="dxa"/>
          </w:tcPr>
          <w:p w14:paraId="64C2120F" w14:textId="36C977D3" w:rsidR="005B508B" w:rsidRDefault="005B508B" w:rsidP="008850A6">
            <w:pPr>
              <w:jc w:val="center"/>
              <w:rPr>
                <w:noProof/>
              </w:rPr>
            </w:pPr>
            <w:r>
              <w:rPr>
                <w:noProof/>
              </w:rPr>
              <w:t>.7854</w:t>
            </w:r>
            <w:r>
              <w:rPr>
                <w:noProof/>
              </w:rPr>
              <w:br/>
              <w:t>:  .5236</w:t>
            </w:r>
          </w:p>
        </w:tc>
        <w:tc>
          <w:tcPr>
            <w:tcW w:w="889" w:type="dxa"/>
          </w:tcPr>
          <w:p w14:paraId="043BA9E3" w14:textId="10AC74B3" w:rsidR="005B508B" w:rsidRDefault="005B508B" w:rsidP="008850A6">
            <w:pPr>
              <w:jc w:val="center"/>
              <w:rPr>
                <w:noProof/>
              </w:rPr>
            </w:pPr>
            <w:r>
              <w:rPr>
                <w:noProof/>
              </w:rPr>
              <w:t>.7854</w:t>
            </w:r>
            <w:r>
              <w:rPr>
                <w:noProof/>
              </w:rPr>
              <w:br/>
              <w:t>:</w:t>
            </w:r>
            <w:r w:rsidR="00724ED0">
              <w:rPr>
                <w:noProof/>
              </w:rPr>
              <w:br/>
            </w:r>
            <w:r>
              <w:rPr>
                <w:noProof/>
              </w:rPr>
              <w:t>.7854</w:t>
            </w:r>
          </w:p>
        </w:tc>
        <w:tc>
          <w:tcPr>
            <w:tcW w:w="889" w:type="dxa"/>
          </w:tcPr>
          <w:p w14:paraId="65D21327" w14:textId="02CC72EC" w:rsidR="005B508B" w:rsidRDefault="005B508B" w:rsidP="008850A6">
            <w:pPr>
              <w:jc w:val="center"/>
              <w:rPr>
                <w:noProof/>
              </w:rPr>
            </w:pPr>
            <w:r>
              <w:rPr>
                <w:noProof/>
              </w:rPr>
              <w:t>.5236</w:t>
            </w:r>
            <w:r>
              <w:rPr>
                <w:noProof/>
              </w:rPr>
              <w:br/>
              <w:t xml:space="preserve">: </w:t>
            </w:r>
            <w:r>
              <w:rPr>
                <w:noProof/>
              </w:rPr>
              <w:br/>
              <w:t>0</w:t>
            </w:r>
          </w:p>
        </w:tc>
        <w:tc>
          <w:tcPr>
            <w:tcW w:w="889" w:type="dxa"/>
          </w:tcPr>
          <w:p w14:paraId="4BFDE087" w14:textId="4B5C892E" w:rsidR="005B508B" w:rsidRDefault="005B508B" w:rsidP="008850A6">
            <w:pPr>
              <w:jc w:val="center"/>
              <w:rPr>
                <w:noProof/>
              </w:rPr>
            </w:pPr>
            <w:r>
              <w:rPr>
                <w:noProof/>
              </w:rPr>
              <w:t>.7854</w:t>
            </w:r>
            <w:r w:rsidR="00724ED0">
              <w:rPr>
                <w:noProof/>
              </w:rPr>
              <w:br/>
            </w:r>
            <w:r>
              <w:rPr>
                <w:noProof/>
              </w:rPr>
              <w:t>:</w:t>
            </w:r>
            <w:r w:rsidR="00724ED0">
              <w:rPr>
                <w:noProof/>
              </w:rPr>
              <w:br/>
            </w:r>
            <w:r>
              <w:rPr>
                <w:noProof/>
              </w:rPr>
              <w:t>.5236</w:t>
            </w:r>
          </w:p>
        </w:tc>
        <w:tc>
          <w:tcPr>
            <w:tcW w:w="941" w:type="dxa"/>
          </w:tcPr>
          <w:p w14:paraId="053D4153" w14:textId="5A8F98AC" w:rsidR="005B508B" w:rsidRDefault="005B508B" w:rsidP="008850A6">
            <w:pPr>
              <w:jc w:val="center"/>
              <w:rPr>
                <w:noProof/>
              </w:rPr>
            </w:pPr>
            <w:r>
              <w:rPr>
                <w:noProof/>
              </w:rPr>
              <w:t xml:space="preserve">0 </w:t>
            </w:r>
            <w:r>
              <w:rPr>
                <w:noProof/>
              </w:rPr>
              <w:br/>
              <w:t xml:space="preserve">: </w:t>
            </w:r>
            <w:r>
              <w:rPr>
                <w:noProof/>
              </w:rPr>
              <w:br/>
              <w:t>0</w:t>
            </w:r>
          </w:p>
        </w:tc>
        <w:tc>
          <w:tcPr>
            <w:tcW w:w="835" w:type="dxa"/>
          </w:tcPr>
          <w:p w14:paraId="0546CAB7" w14:textId="326334D9" w:rsidR="005B508B" w:rsidRDefault="005B508B" w:rsidP="008850A6">
            <w:pPr>
              <w:jc w:val="center"/>
              <w:rPr>
                <w:noProof/>
              </w:rPr>
            </w:pPr>
            <w:r>
              <w:rPr>
                <w:noProof/>
              </w:rPr>
              <w:t>-2.094</w:t>
            </w:r>
            <w:r>
              <w:rPr>
                <w:noProof/>
              </w:rPr>
              <w:br/>
              <w:t>:</w:t>
            </w:r>
            <w:r>
              <w:rPr>
                <w:noProof/>
              </w:rPr>
              <w:br/>
              <w:t>.5236</w:t>
            </w:r>
          </w:p>
        </w:tc>
        <w:tc>
          <w:tcPr>
            <w:tcW w:w="327" w:type="dxa"/>
          </w:tcPr>
          <w:p w14:paraId="61E75427" w14:textId="11A1A977" w:rsidR="005B508B" w:rsidRDefault="005B508B" w:rsidP="008850A6">
            <w:pPr>
              <w:jc w:val="center"/>
              <w:rPr>
                <w:noProof/>
              </w:rPr>
            </w:pPr>
            <w:r>
              <w:rPr>
                <w:noProof/>
              </w:rPr>
              <w:t>0</w:t>
            </w:r>
            <w:r>
              <w:rPr>
                <w:noProof/>
              </w:rPr>
              <w:br/>
              <w:t>:</w:t>
            </w:r>
            <w:r>
              <w:rPr>
                <w:noProof/>
              </w:rPr>
              <w:br/>
              <w:t>0</w:t>
            </w:r>
          </w:p>
        </w:tc>
      </w:tr>
      <w:tr w:rsidR="005B508B" w14:paraId="582E1531" w14:textId="029440E0" w:rsidTr="005B508B">
        <w:tc>
          <w:tcPr>
            <w:tcW w:w="879" w:type="dxa"/>
          </w:tcPr>
          <w:p w14:paraId="23F02A4F" w14:textId="6AB2D051" w:rsidR="005B508B" w:rsidRDefault="005B508B" w:rsidP="008850A6">
            <w:pPr>
              <w:rPr>
                <w:noProof/>
              </w:rPr>
            </w:pPr>
            <w:r>
              <w:rPr>
                <w:noProof/>
              </w:rPr>
              <w:t>Live (TBC)</w:t>
            </w:r>
          </w:p>
        </w:tc>
        <w:tc>
          <w:tcPr>
            <w:tcW w:w="744" w:type="dxa"/>
          </w:tcPr>
          <w:p w14:paraId="4F93D012" w14:textId="6845B35E" w:rsidR="005B508B" w:rsidRDefault="005B508B" w:rsidP="008850A6">
            <w:pPr>
              <w:jc w:val="center"/>
              <w:rPr>
                <w:noProof/>
              </w:rPr>
            </w:pPr>
            <w:r>
              <w:rPr>
                <w:noProof/>
              </w:rPr>
              <w:t>0 : 0</w:t>
            </w:r>
          </w:p>
        </w:tc>
        <w:tc>
          <w:tcPr>
            <w:tcW w:w="890" w:type="dxa"/>
          </w:tcPr>
          <w:p w14:paraId="74A2254B" w14:textId="36242B8D" w:rsidR="005B508B" w:rsidRDefault="005B508B" w:rsidP="008850A6">
            <w:pPr>
              <w:jc w:val="center"/>
              <w:rPr>
                <w:noProof/>
              </w:rPr>
            </w:pPr>
            <w:r>
              <w:rPr>
                <w:noProof/>
              </w:rPr>
              <w:t>60</w:t>
            </w:r>
            <w:r>
              <w:rPr>
                <w:noProof/>
              </w:rPr>
              <w:br/>
              <w:t>:</w:t>
            </w:r>
            <w:r>
              <w:rPr>
                <w:noProof/>
              </w:rPr>
              <w:br/>
              <w:t>-30</w:t>
            </w:r>
          </w:p>
        </w:tc>
        <w:tc>
          <w:tcPr>
            <w:tcW w:w="889" w:type="dxa"/>
          </w:tcPr>
          <w:p w14:paraId="0B7D9786" w14:textId="4C8C0C75" w:rsidR="005B508B" w:rsidRDefault="005B508B" w:rsidP="008850A6">
            <w:pPr>
              <w:jc w:val="center"/>
              <w:rPr>
                <w:noProof/>
              </w:rPr>
            </w:pPr>
            <w:r>
              <w:rPr>
                <w:noProof/>
              </w:rPr>
              <w:t>30</w:t>
            </w:r>
            <w:r>
              <w:rPr>
                <w:noProof/>
              </w:rPr>
              <w:br/>
              <w:t>:</w:t>
            </w:r>
            <w:r>
              <w:rPr>
                <w:noProof/>
              </w:rPr>
              <w:br/>
              <w:t>-45</w:t>
            </w:r>
          </w:p>
        </w:tc>
        <w:tc>
          <w:tcPr>
            <w:tcW w:w="889" w:type="dxa"/>
          </w:tcPr>
          <w:p w14:paraId="6C2AAB18" w14:textId="6D24893F" w:rsidR="005B508B" w:rsidRDefault="005B508B" w:rsidP="008850A6">
            <w:pPr>
              <w:jc w:val="center"/>
              <w:rPr>
                <w:noProof/>
              </w:rPr>
            </w:pPr>
            <w:r>
              <w:rPr>
                <w:noProof/>
              </w:rPr>
              <w:t>-60</w:t>
            </w:r>
            <w:r>
              <w:rPr>
                <w:noProof/>
              </w:rPr>
              <w:br/>
              <w:t>:</w:t>
            </w:r>
            <w:r>
              <w:rPr>
                <w:noProof/>
              </w:rPr>
              <w:br/>
              <w:t>30</w:t>
            </w:r>
          </w:p>
        </w:tc>
        <w:tc>
          <w:tcPr>
            <w:tcW w:w="889" w:type="dxa"/>
          </w:tcPr>
          <w:p w14:paraId="3BF2B97F" w14:textId="275952F9" w:rsidR="005B508B" w:rsidRDefault="005B508B" w:rsidP="008850A6">
            <w:pPr>
              <w:jc w:val="center"/>
              <w:rPr>
                <w:noProof/>
              </w:rPr>
            </w:pPr>
            <w:r>
              <w:rPr>
                <w:noProof/>
              </w:rPr>
              <w:t>60</w:t>
            </w:r>
            <w:r>
              <w:rPr>
                <w:noProof/>
              </w:rPr>
              <w:br/>
              <w:t>:</w:t>
            </w:r>
            <w:r>
              <w:rPr>
                <w:noProof/>
              </w:rPr>
              <w:br/>
              <w:t>-30</w:t>
            </w:r>
          </w:p>
        </w:tc>
        <w:tc>
          <w:tcPr>
            <w:tcW w:w="889" w:type="dxa"/>
          </w:tcPr>
          <w:p w14:paraId="69C307B0" w14:textId="7610C8DB" w:rsidR="005B508B" w:rsidRDefault="005B508B" w:rsidP="008850A6">
            <w:pPr>
              <w:jc w:val="center"/>
              <w:rPr>
                <w:noProof/>
              </w:rPr>
            </w:pPr>
            <w:r>
              <w:rPr>
                <w:noProof/>
              </w:rPr>
              <w:t>Loop x 5</w:t>
            </w:r>
          </w:p>
        </w:tc>
        <w:tc>
          <w:tcPr>
            <w:tcW w:w="889" w:type="dxa"/>
          </w:tcPr>
          <w:p w14:paraId="7A0AE0DF" w14:textId="28D0D042" w:rsidR="005B508B" w:rsidRDefault="005B508B" w:rsidP="008850A6">
            <w:pPr>
              <w:jc w:val="center"/>
              <w:rPr>
                <w:noProof/>
              </w:rPr>
            </w:pPr>
            <w:r>
              <w:rPr>
                <w:noProof/>
              </w:rPr>
              <w:t xml:space="preserve">Loop </w:t>
            </w:r>
            <w:r w:rsidR="00724ED0">
              <w:rPr>
                <w:noProof/>
              </w:rPr>
              <w:br/>
            </w:r>
            <w:r>
              <w:rPr>
                <w:noProof/>
              </w:rPr>
              <w:t>A</w:t>
            </w:r>
            <w:r>
              <w:rPr>
                <w:noProof/>
              </w:rPr>
              <w:br/>
              <w:t>30</w:t>
            </w:r>
            <w:r>
              <w:rPr>
                <w:noProof/>
              </w:rPr>
              <w:br/>
              <w:t>:</w:t>
            </w:r>
            <w:r>
              <w:rPr>
                <w:noProof/>
              </w:rPr>
              <w:br/>
              <w:t>-30</w:t>
            </w:r>
          </w:p>
        </w:tc>
        <w:tc>
          <w:tcPr>
            <w:tcW w:w="941" w:type="dxa"/>
          </w:tcPr>
          <w:p w14:paraId="0E61C779" w14:textId="6DD2377C" w:rsidR="005B508B" w:rsidRDefault="005B508B" w:rsidP="008850A6">
            <w:pPr>
              <w:jc w:val="center"/>
              <w:rPr>
                <w:noProof/>
              </w:rPr>
            </w:pPr>
            <w:r>
              <w:rPr>
                <w:noProof/>
              </w:rPr>
              <w:t>Loop B</w:t>
            </w:r>
            <w:r>
              <w:rPr>
                <w:noProof/>
              </w:rPr>
              <w:br/>
              <w:t>-15</w:t>
            </w:r>
            <w:r>
              <w:rPr>
                <w:noProof/>
              </w:rPr>
              <w:br/>
              <w:t>:</w:t>
            </w:r>
            <w:r>
              <w:rPr>
                <w:noProof/>
              </w:rPr>
              <w:br/>
              <w:t>30</w:t>
            </w:r>
          </w:p>
        </w:tc>
        <w:tc>
          <w:tcPr>
            <w:tcW w:w="835" w:type="dxa"/>
          </w:tcPr>
          <w:p w14:paraId="09CAD48D" w14:textId="77777777" w:rsidR="005B508B" w:rsidRDefault="005B508B" w:rsidP="008850A6">
            <w:pPr>
              <w:jc w:val="center"/>
              <w:rPr>
                <w:noProof/>
              </w:rPr>
            </w:pPr>
          </w:p>
        </w:tc>
        <w:tc>
          <w:tcPr>
            <w:tcW w:w="327" w:type="dxa"/>
          </w:tcPr>
          <w:p w14:paraId="0C8989A6" w14:textId="77777777" w:rsidR="005B508B" w:rsidRDefault="005B508B" w:rsidP="008850A6">
            <w:pPr>
              <w:jc w:val="center"/>
              <w:rPr>
                <w:noProof/>
              </w:rPr>
            </w:pPr>
          </w:p>
        </w:tc>
      </w:tr>
    </w:tbl>
    <w:p w14:paraId="7CB4ECB0" w14:textId="435A90AE" w:rsidR="00F96324" w:rsidRDefault="00E83D5F" w:rsidP="00842CFB">
      <w:pPr>
        <w:pStyle w:val="Caption"/>
      </w:pPr>
      <w:r>
        <w:t xml:space="preserve"> </w:t>
      </w:r>
      <w:r w:rsidR="00C11155">
        <w:br/>
      </w:r>
      <w:r w:rsidR="006A41EB">
        <w:t>Once the data is aligned then the Matlab command script should be re-run with the values derived and the resulting plots examined.</w:t>
      </w:r>
      <w:r w:rsidR="006A41EB">
        <w:br/>
      </w:r>
      <w:r w:rsidR="006A41EB">
        <w:br/>
      </w:r>
      <w:r w:rsidR="00A53E76">
        <w:t>The script provides a section</w:t>
      </w:r>
      <w:r w:rsidR="00A7254B">
        <w:t xml:space="preserve"> at the top of the file </w:t>
      </w:r>
      <w:r w:rsidR="00A53E76">
        <w:t>to specify captured data filenames and the sequence time.</w:t>
      </w:r>
      <w:r w:rsidR="00A53E76">
        <w:br/>
        <w:t xml:space="preserve">Another section (approximately line 150) is where the time values for initial movement of the camera </w:t>
      </w:r>
      <w:r w:rsidR="00A53E76">
        <w:lastRenderedPageBreak/>
        <w:t xml:space="preserve">imu and robot arm and the robot </w:t>
      </w:r>
      <w:r w:rsidR="006A41EB">
        <w:t xml:space="preserve">line </w:t>
      </w:r>
      <w:r w:rsidR="00A53E76">
        <w:t>offset value are entered.</w:t>
      </w:r>
      <w:r w:rsidR="00A53E76">
        <w:br/>
      </w:r>
      <w:r w:rsidR="00A53E76">
        <w:br/>
        <w:t>The script performs the following functions:</w:t>
      </w:r>
      <w:r w:rsidR="00A53E76">
        <w:br/>
        <w:t>Loads the csv data from the files and converts these to Matlab arrays.</w:t>
      </w:r>
      <w:r w:rsidR="00A53E76">
        <w:br/>
        <w:t>Aligns all camera data to use the smallest number of entries of the sets of data.</w:t>
      </w:r>
      <w:r w:rsidR="00A53E76">
        <w:br/>
        <w:t>Performs the alignment of robot arm data to camera imu data based on the values selected.</w:t>
      </w:r>
      <w:r w:rsidR="00A53E76">
        <w:br/>
        <w:t>For each set of imu data:</w:t>
      </w:r>
      <w:r w:rsidR="00A53E76">
        <w:br/>
        <w:t xml:space="preserve">      Calculate roll and pitch via the Madgwick method 10 times to enable processing time capture. </w:t>
      </w:r>
      <w:r w:rsidR="00A53E76">
        <w:br/>
        <w:t xml:space="preserve">      </w:t>
      </w:r>
      <w:r w:rsidR="00A53E76">
        <w:t>(Matlab timing accuracy is not defined for measurements below 0.1 seconds).</w:t>
      </w:r>
      <w:r w:rsidR="00A53E76">
        <w:br/>
        <w:t xml:space="preserve">      Calculate roll and pitch via the </w:t>
      </w:r>
      <w:r w:rsidR="00A53E76">
        <w:t>Kalman</w:t>
      </w:r>
      <w:r w:rsidR="00A53E76">
        <w:t xml:space="preserve"> method</w:t>
      </w:r>
      <w:r w:rsidR="00A53E76">
        <w:br/>
      </w:r>
      <w:r w:rsidR="00A53E76">
        <w:t>Obtain average values of roll and pitch across all imus.</w:t>
      </w:r>
      <w:r w:rsidR="00A53E76">
        <w:br/>
        <w:t>Plot</w:t>
      </w:r>
      <w:r w:rsidR="00A7254B">
        <w:t>s</w:t>
      </w:r>
      <w:r w:rsidR="00A53E76">
        <w:t xml:space="preserve"> the results of the camera imu results and the averaged results.</w:t>
      </w:r>
      <w:r w:rsidR="00A53E76">
        <w:br/>
      </w:r>
      <w:r w:rsidR="006A41EB">
        <w:br/>
      </w:r>
      <w:r w:rsidR="006A41EB">
        <w:t xml:space="preserve">The Madgwick filter selected is the freely available Matlab implementation provided by the author of the filter. The “Initial release” version of this code was used (dated 28/09/2011). </w:t>
      </w:r>
      <w:r w:rsidR="006A41EB">
        <w:fldChar w:fldCharType="begin" w:fldLock="1"/>
      </w:r>
      <w:r w:rsidR="006A41EB">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operties":{"noteIndex":0},"schema":"https://github.com/citation-style-language/schema/raw/master/csl-citation.json"}</w:instrText>
      </w:r>
      <w:r w:rsidR="006A41EB">
        <w:fldChar w:fldCharType="separate"/>
      </w:r>
      <w:r w:rsidR="006A41EB" w:rsidRPr="00A7254B">
        <w:t>(Madgwick, 2009)</w:t>
      </w:r>
      <w:r w:rsidR="006A41EB">
        <w:fldChar w:fldCharType="end"/>
      </w:r>
      <w:r w:rsidR="006A41EB">
        <w:br/>
      </w:r>
      <w:r w:rsidR="006A41EB">
        <w:br/>
        <w:t>The Kalman filter selected is an internal Matlab “imufilter” with default settings unless specified otherwise. The version of Matlab used shall be the 64bit version 2023a (build 9.14.0.2206163).</w:t>
      </w:r>
      <w:r w:rsidR="006A41EB">
        <w:br/>
      </w:r>
      <w:r w:rsidR="006A41EB">
        <w:br/>
      </w:r>
      <w:r w:rsidR="006A41EB">
        <w:t xml:space="preserve">The Matlab graphical neural network builder, “nnstart” will be used to develop the initial neural network using the </w:t>
      </w:r>
      <w:r w:rsidR="006A41EB">
        <w:t>“</w:t>
      </w:r>
      <w:r w:rsidR="006A41EB">
        <w:t>Fitting” model design</w:t>
      </w:r>
      <w:r w:rsidR="006A41EB">
        <w:t xml:space="preserve"> </w:t>
      </w:r>
      <w:r w:rsidR="006A41EB">
        <w:t>(this best suits the regression task we are attempting)</w:t>
      </w:r>
      <w:r w:rsidR="006A41EB">
        <w:t>. This will create a 10 layer neural network using sigmoid functions for the inner layers and a final linear function for the output layer.</w:t>
      </w:r>
      <w:r w:rsidR="006A41EB">
        <w:br/>
        <w:t>By default, the system will use a random division of data into training, validation and testing sets of 70%, 15% and 15%, respectively. The training algorithm used will be Levenberg-Marquardt with the mean-squared-error performance method.</w:t>
      </w:r>
      <w:r w:rsidR="006A41EB">
        <w:br/>
      </w:r>
      <w:r w:rsidR="00293367">
        <w:br/>
      </w:r>
      <w:r w:rsidR="005B69EF">
        <w:t>Initial nn operation should only analyse the camera imu input. Data should be split into the default nnstart ratios of 70% training, 15% test and 15% validation). Training of the data should result in low mean square error (MSE) and high Pearson correlation coefficient (R) values.</w:t>
      </w:r>
      <w:r w:rsidR="005B69EF">
        <w:br/>
      </w:r>
      <w:r w:rsidR="006A41EB">
        <w:t xml:space="preserve">The model may need to be altered </w:t>
      </w:r>
      <w:r w:rsidR="005B69EF">
        <w:t>to accomplish good results</w:t>
      </w:r>
      <w:r w:rsidR="006A41EB">
        <w:t xml:space="preserve"> with minimal computing resources</w:t>
      </w:r>
      <w:r w:rsidR="005B69EF">
        <w:t>.</w:t>
      </w:r>
      <w:r w:rsidR="005B69EF">
        <w:br/>
      </w:r>
      <w:r w:rsidR="005B69EF">
        <w:br/>
        <w:t>Once the best performing model has been selected, the live training data set (containing data not seen by the nn up until this point) should be used to validate real world performance and a comparison made against the Madgwick and Kalman filters.</w:t>
      </w:r>
      <w:r w:rsidR="005B69EF">
        <w:br/>
      </w:r>
      <w:r w:rsidR="005B69EF">
        <w:br/>
        <w:t xml:space="preserve">Tests on the front 3 (three) imu results and across all 5 (five) imus should then be undertaken (this may require a redesign of the model to achieve satisfactory results) to explore if multiple imu data </w:t>
      </w:r>
      <w:r w:rsidR="006A41EB">
        <w:t>offers any improvements to the fitted data compared to the extra computing resources required to process this additional data.</w:t>
      </w:r>
      <w:r w:rsidR="00210D86">
        <w:br/>
      </w:r>
      <w:r w:rsidR="00CC484C">
        <w:br/>
      </w:r>
      <w:r w:rsidR="00F96324">
        <w:t>In Chapter 4, the results from these experiments will be detail</w:t>
      </w:r>
      <w:r w:rsidR="00511D4A">
        <w:t>ed</w:t>
      </w:r>
      <w:r w:rsidR="00F96324">
        <w:t xml:space="preserve"> and discussed, with analysis of these in Chapter 5 and conclusions reached in Chapter 6.</w:t>
      </w:r>
    </w:p>
    <w:p w14:paraId="6F199921" w14:textId="2D5DA5F8" w:rsidR="00EC7ED1" w:rsidRDefault="00EC7ED1" w:rsidP="00F96324">
      <w:pPr>
        <w:pStyle w:val="Heading1"/>
      </w:pPr>
      <w:r>
        <w:lastRenderedPageBreak/>
        <w:br/>
      </w:r>
      <w:bookmarkStart w:id="48" w:name="_Toc146487453"/>
      <w:r>
        <w:t>Results</w:t>
      </w:r>
      <w:bookmarkEnd w:id="48"/>
    </w:p>
    <w:p w14:paraId="23D4CCC6" w14:textId="77777777" w:rsidR="00720CE4" w:rsidRDefault="00720CE4" w:rsidP="00F87422">
      <w:pPr>
        <w:pStyle w:val="Heading2"/>
      </w:pPr>
      <w:bookmarkStart w:id="49" w:name="_Toc146487454"/>
      <w:r>
        <w:t>Initial data capture and calibration</w:t>
      </w:r>
      <w:bookmarkEnd w:id="49"/>
    </w:p>
    <w:p w14:paraId="01A4C982" w14:textId="2FDC3C73" w:rsidR="00D04C5D" w:rsidRDefault="00720CE4" w:rsidP="00B00643">
      <w:pPr>
        <w:pStyle w:val="BodyText"/>
      </w:pPr>
      <w:r>
        <w:br/>
      </w:r>
      <w:r w:rsidR="00982CFB">
        <w:t xml:space="preserve">A sample of the raw </w:t>
      </w:r>
      <w:r w:rsidR="00B00643">
        <w:t xml:space="preserve">IMU </w:t>
      </w:r>
      <w:r w:rsidR="00982CFB">
        <w:t xml:space="preserve">data </w:t>
      </w:r>
      <w:r w:rsidR="007C7E3C">
        <w:t xml:space="preserve">taken from the stationary vehicle </w:t>
      </w:r>
      <w:r w:rsidR="00982CFB">
        <w:t>is shown below</w:t>
      </w:r>
      <w:r w:rsidR="00B00643">
        <w:t xml:space="preserve"> in </w:t>
      </w:r>
      <w:r w:rsidR="005F1C92">
        <w:t>Figure</w:t>
      </w:r>
      <w:r w:rsidR="00B00643">
        <w:t xml:space="preserve"> 4.1. </w:t>
      </w:r>
      <w:r w:rsidR="007C7E3C">
        <w:t xml:space="preserve">All IMU data </w:t>
      </w:r>
      <w:r w:rsidR="00E47A73">
        <w:t>was</w:t>
      </w:r>
      <w:r w:rsidR="007605F0">
        <w:t xml:space="preserve"> </w:t>
      </w:r>
      <w:r w:rsidR="007C7E3C">
        <w:t xml:space="preserve">captured but only the Camera IMU data </w:t>
      </w:r>
      <w:r w:rsidR="007701F5">
        <w:t>is displayed in this figure</w:t>
      </w:r>
      <w:r w:rsidR="007C7E3C">
        <w:t xml:space="preserve">. </w:t>
      </w:r>
      <w:r w:rsidR="0051206B">
        <w:t xml:space="preserve">The large value of </w:t>
      </w:r>
      <w:r w:rsidR="007701F5">
        <w:t>the z (vertical) axis</w:t>
      </w:r>
      <w:r w:rsidR="0051206B">
        <w:t xml:space="preserve"> is a measure of gravitational acceleration. This </w:t>
      </w:r>
      <w:r w:rsidR="000F33C5">
        <w:t>was</w:t>
      </w:r>
      <w:r w:rsidR="0051206B">
        <w:t xml:space="preserve"> measuring an average of 10.</w:t>
      </w:r>
      <w:r w:rsidR="000F33C5">
        <w:t>22617</w:t>
      </w:r>
      <w:r w:rsidR="0051206B">
        <w:t xml:space="preserve"> m/s</w:t>
      </w:r>
      <w:r w:rsidR="0051206B" w:rsidRPr="001A41BB">
        <w:rPr>
          <w:vertAlign w:val="superscript"/>
        </w:rPr>
        <w:t>2</w:t>
      </w:r>
      <w:r w:rsidR="0051206B">
        <w:t xml:space="preserve"> instead of the expected 9.80665m/s</w:t>
      </w:r>
      <w:r w:rsidR="0051206B" w:rsidRPr="001A41BB">
        <w:rPr>
          <w:vertAlign w:val="superscript"/>
        </w:rPr>
        <w:t>2</w:t>
      </w:r>
      <w:r w:rsidR="0051206B">
        <w:t>. The maximum variation between sea level to the top of Mt Everest is approximately 0.02m/s</w:t>
      </w:r>
      <w:r w:rsidR="0051206B" w:rsidRPr="0051206B">
        <w:rPr>
          <w:vertAlign w:val="superscript"/>
        </w:rPr>
        <w:t>2</w:t>
      </w:r>
      <w:r w:rsidR="0051206B">
        <w:t xml:space="preserve"> so the discrepancy does not relate to altitude. (These measurements </w:t>
      </w:r>
      <w:r w:rsidR="007605F0">
        <w:t>a</w:t>
      </w:r>
      <w:r w:rsidR="0051206B">
        <w:t>re taken at approximately 19m above sea level). Varying the mounting position</w:t>
      </w:r>
      <w:r w:rsidR="00D04C5D">
        <w:t>s</w:t>
      </w:r>
      <w:r w:rsidR="0051206B">
        <w:t xml:space="preserve"> of the sensor</w:t>
      </w:r>
      <w:r w:rsidR="00D04C5D">
        <w:t>s slightly</w:t>
      </w:r>
      <w:r w:rsidR="0051206B">
        <w:t xml:space="preserve"> </w:t>
      </w:r>
      <w:r w:rsidR="00D04C5D">
        <w:t xml:space="preserve">by tightening the mounting nuts </w:t>
      </w:r>
      <w:r w:rsidR="0051206B">
        <w:t>changed these values</w:t>
      </w:r>
      <w:r w:rsidR="00D04C5D">
        <w:t xml:space="preserve"> by significant amounts</w:t>
      </w:r>
      <w:r w:rsidR="0051206B">
        <w:t xml:space="preserve">, demonstrating that sensor positioning is of critical importance for accurate results. </w:t>
      </w:r>
      <w:r w:rsidR="000F33C5">
        <w:t xml:space="preserve">Once the sensors were mounted firmly on the chassis board, results showed that some sensors were mounted incorrectly in terms of consistent X and Y directions. The incorrect sensors were remounted, tightened down and readings taken again. </w:t>
      </w:r>
      <w:r w:rsidR="007701F5">
        <w:t>Results from t</w:t>
      </w:r>
      <w:r w:rsidR="000F33C5">
        <w:t xml:space="preserve">his </w:t>
      </w:r>
      <w:r w:rsidR="007701F5">
        <w:t xml:space="preserve">initial calibration </w:t>
      </w:r>
      <w:r w:rsidR="000F33C5">
        <w:t xml:space="preserve">can be </w:t>
      </w:r>
      <w:r w:rsidR="007701F5">
        <w:t xml:space="preserve">obtained from Appendix </w:t>
      </w:r>
      <w:proofErr w:type="spellStart"/>
      <w:r w:rsidR="007701F5">
        <w:t>A</w:t>
      </w:r>
      <w:r w:rsidR="00336F2C">
        <w:t>To</w:t>
      </w:r>
      <w:proofErr w:type="spellEnd"/>
      <w:r w:rsidR="00336F2C">
        <w:t xml:space="preserve"> reduce the impact of outlying values, the 95</w:t>
      </w:r>
      <w:r w:rsidR="00336F2C" w:rsidRPr="00794E47">
        <w:rPr>
          <w:vertAlign w:val="superscript"/>
        </w:rPr>
        <w:t>th</w:t>
      </w:r>
      <w:r w:rsidR="00336F2C">
        <w:t xml:space="preserve"> percentile values of the data </w:t>
      </w:r>
      <w:proofErr w:type="gramStart"/>
      <w:r w:rsidR="00336F2C">
        <w:t>was</w:t>
      </w:r>
      <w:proofErr w:type="gramEnd"/>
      <w:r w:rsidR="00336F2C">
        <w:t xml:space="preserve"> derived and used to calculate the average value of the data. </w:t>
      </w:r>
      <w:r w:rsidR="007701F5">
        <w:t>The first three lines of data are shown in Table 4.1.</w:t>
      </w:r>
    </w:p>
    <w:p w14:paraId="4362F20F" w14:textId="7A2564B0" w:rsidR="007701F5" w:rsidRDefault="007701F5" w:rsidP="00842CFB">
      <w:pPr>
        <w:pStyle w:val="Caption"/>
      </w:pPr>
      <w:r>
        <w:t xml:space="preserve">Table </w:t>
      </w:r>
      <w:r w:rsidR="00724C2F">
        <w:fldChar w:fldCharType="begin"/>
      </w:r>
      <w:r w:rsidR="00724C2F">
        <w:instrText xml:space="preserve"> STYLEREF 1 \s </w:instrText>
      </w:r>
      <w:r w:rsidR="00724C2F">
        <w:fldChar w:fldCharType="separate"/>
      </w:r>
      <w:r w:rsidR="00724C2F">
        <w:t>4</w:t>
      </w:r>
      <w:r w:rsidR="00724C2F">
        <w:fldChar w:fldCharType="end"/>
      </w:r>
      <w:r w:rsidR="00724C2F">
        <w:t>.</w:t>
      </w:r>
      <w:r w:rsidR="00724C2F">
        <w:fldChar w:fldCharType="begin"/>
      </w:r>
      <w:r w:rsidR="00724C2F">
        <w:instrText xml:space="preserve"> SEQ Table \* ARABIC \s 1 </w:instrText>
      </w:r>
      <w:r w:rsidR="00724C2F">
        <w:fldChar w:fldCharType="separate"/>
      </w:r>
      <w:r w:rsidR="00724C2F">
        <w:t>1</w:t>
      </w:r>
      <w:r w:rsidR="00724C2F">
        <w:fldChar w:fldCharType="end"/>
      </w:r>
      <w:r>
        <w:t xml:space="preserve"> </w:t>
      </w:r>
      <w:r w:rsidRPr="00077304">
        <w:t>First three lines of data from the Camera IMU</w:t>
      </w:r>
    </w:p>
    <w:tbl>
      <w:tblPr>
        <w:tblStyle w:val="TableGrid"/>
        <w:tblW w:w="0" w:type="auto"/>
        <w:tblLook w:val="04A0" w:firstRow="1" w:lastRow="0" w:firstColumn="1" w:lastColumn="0" w:noHBand="0" w:noVBand="1"/>
      </w:tblPr>
      <w:tblGrid>
        <w:gridCol w:w="1510"/>
        <w:gridCol w:w="1510"/>
        <w:gridCol w:w="1510"/>
        <w:gridCol w:w="1510"/>
        <w:gridCol w:w="1510"/>
        <w:gridCol w:w="1511"/>
      </w:tblGrid>
      <w:tr w:rsidR="00D04C5D" w14:paraId="724340A1" w14:textId="77777777" w:rsidTr="00E71D00">
        <w:tc>
          <w:tcPr>
            <w:tcW w:w="1510" w:type="dxa"/>
            <w:vAlign w:val="bottom"/>
          </w:tcPr>
          <w:p w14:paraId="238C8A7E" w14:textId="1777EC04" w:rsidR="00D04C5D" w:rsidRDefault="00D04C5D" w:rsidP="00D04C5D">
            <w:pPr>
              <w:pStyle w:val="BodyText"/>
              <w:rPr>
                <w:rFonts w:cs="Calibri"/>
                <w:color w:val="000000"/>
                <w:szCs w:val="22"/>
              </w:rPr>
            </w:pPr>
            <w:proofErr w:type="spellStart"/>
            <w:r>
              <w:rPr>
                <w:rFonts w:cs="Calibri"/>
                <w:color w:val="000000"/>
                <w:szCs w:val="22"/>
              </w:rPr>
              <w:t>Accel_X</w:t>
            </w:r>
            <w:proofErr w:type="spellEnd"/>
            <w:r w:rsidR="000F33C5">
              <w:rPr>
                <w:rFonts w:cs="Calibri"/>
                <w:color w:val="000000"/>
                <w:szCs w:val="22"/>
              </w:rPr>
              <w:br/>
            </w:r>
            <w:r w:rsidR="00336F2C">
              <w:rPr>
                <w:rFonts w:cs="Calibri"/>
                <w:color w:val="000000"/>
                <w:szCs w:val="22"/>
              </w:rPr>
              <w:t>average</w:t>
            </w:r>
            <w:r w:rsidR="00336F2C">
              <w:rPr>
                <w:rFonts w:cs="Calibri"/>
                <w:color w:val="000000"/>
                <w:szCs w:val="22"/>
              </w:rPr>
              <w:br/>
            </w:r>
            <w:proofErr w:type="spellStart"/>
            <w:r w:rsidR="000F33C5">
              <w:rPr>
                <w:rFonts w:cs="Calibri"/>
                <w:color w:val="000000"/>
                <w:szCs w:val="22"/>
              </w:rPr>
              <w:t>ms</w:t>
            </w:r>
            <w:proofErr w:type="spellEnd"/>
            <w:r w:rsidR="000F33C5">
              <w:rPr>
                <w:rFonts w:cs="Calibri"/>
                <w:color w:val="000000"/>
                <w:szCs w:val="22"/>
              </w:rPr>
              <w:t>/s</w:t>
            </w:r>
            <w:r w:rsidR="000F33C5" w:rsidRPr="000F33C5">
              <w:rPr>
                <w:rFonts w:cs="Calibri"/>
                <w:color w:val="000000"/>
                <w:szCs w:val="22"/>
                <w:vertAlign w:val="superscript"/>
              </w:rPr>
              <w:t>2</w:t>
            </w:r>
          </w:p>
        </w:tc>
        <w:tc>
          <w:tcPr>
            <w:tcW w:w="1510" w:type="dxa"/>
            <w:vAlign w:val="bottom"/>
          </w:tcPr>
          <w:p w14:paraId="61A9C3C3" w14:textId="5F0450A9" w:rsidR="00D04C5D" w:rsidRDefault="00D04C5D" w:rsidP="00D04C5D">
            <w:pPr>
              <w:pStyle w:val="BodyText"/>
              <w:rPr>
                <w:rFonts w:cs="Calibri"/>
                <w:color w:val="000000"/>
                <w:szCs w:val="22"/>
              </w:rPr>
            </w:pPr>
            <w:proofErr w:type="spellStart"/>
            <w:r>
              <w:rPr>
                <w:rFonts w:cs="Calibri"/>
                <w:color w:val="000000"/>
                <w:szCs w:val="22"/>
              </w:rPr>
              <w:t>Accel_Y</w:t>
            </w:r>
            <w:proofErr w:type="spellEnd"/>
            <w:r w:rsidR="000F33C5">
              <w:rPr>
                <w:rFonts w:cs="Calibri"/>
                <w:color w:val="000000"/>
                <w:szCs w:val="22"/>
              </w:rPr>
              <w:br/>
            </w:r>
            <w:r w:rsidR="00336F2C">
              <w:rPr>
                <w:rFonts w:cs="Calibri"/>
                <w:color w:val="000000"/>
                <w:szCs w:val="22"/>
              </w:rPr>
              <w:t>average</w:t>
            </w:r>
            <w:r w:rsidR="00336F2C">
              <w:rPr>
                <w:rFonts w:cs="Calibri"/>
                <w:color w:val="000000"/>
                <w:szCs w:val="22"/>
              </w:rPr>
              <w:br/>
            </w:r>
            <w:proofErr w:type="spellStart"/>
            <w:r w:rsidR="000F33C5">
              <w:rPr>
                <w:rFonts w:cs="Calibri"/>
                <w:color w:val="000000"/>
                <w:szCs w:val="22"/>
              </w:rPr>
              <w:t>ms</w:t>
            </w:r>
            <w:proofErr w:type="spellEnd"/>
            <w:r w:rsidR="000F33C5">
              <w:rPr>
                <w:rFonts w:cs="Calibri"/>
                <w:color w:val="000000"/>
                <w:szCs w:val="22"/>
              </w:rPr>
              <w:t>/s</w:t>
            </w:r>
            <w:r w:rsidR="000F33C5" w:rsidRPr="000F33C5">
              <w:rPr>
                <w:rFonts w:cs="Calibri"/>
                <w:color w:val="000000"/>
                <w:szCs w:val="22"/>
                <w:vertAlign w:val="superscript"/>
              </w:rPr>
              <w:t>2</w:t>
            </w:r>
          </w:p>
        </w:tc>
        <w:tc>
          <w:tcPr>
            <w:tcW w:w="1510" w:type="dxa"/>
            <w:vAlign w:val="bottom"/>
          </w:tcPr>
          <w:p w14:paraId="48C7EE53" w14:textId="32B29A9D" w:rsidR="00D04C5D" w:rsidRDefault="00D04C5D" w:rsidP="00D04C5D">
            <w:pPr>
              <w:pStyle w:val="BodyText"/>
              <w:rPr>
                <w:rFonts w:cs="Calibri"/>
                <w:color w:val="000000"/>
                <w:szCs w:val="22"/>
              </w:rPr>
            </w:pPr>
            <w:proofErr w:type="spellStart"/>
            <w:r>
              <w:rPr>
                <w:rFonts w:cs="Calibri"/>
                <w:color w:val="000000"/>
                <w:szCs w:val="22"/>
              </w:rPr>
              <w:t>Accel_Z</w:t>
            </w:r>
            <w:proofErr w:type="spellEnd"/>
            <w:r w:rsidR="000F33C5">
              <w:rPr>
                <w:rFonts w:cs="Calibri"/>
                <w:color w:val="000000"/>
                <w:szCs w:val="22"/>
              </w:rPr>
              <w:br/>
            </w:r>
            <w:r w:rsidR="00336F2C">
              <w:rPr>
                <w:rFonts w:cs="Calibri"/>
                <w:color w:val="000000"/>
                <w:szCs w:val="22"/>
              </w:rPr>
              <w:t>average</w:t>
            </w:r>
            <w:r w:rsidR="00336F2C">
              <w:rPr>
                <w:rFonts w:cs="Calibri"/>
                <w:color w:val="000000"/>
                <w:szCs w:val="22"/>
              </w:rPr>
              <w:br/>
            </w:r>
            <w:r w:rsidR="000F33C5">
              <w:rPr>
                <w:rFonts w:cs="Calibri"/>
                <w:color w:val="000000"/>
                <w:szCs w:val="22"/>
              </w:rPr>
              <w:t>m/s</w:t>
            </w:r>
            <w:r w:rsidR="000F33C5" w:rsidRPr="000F33C5">
              <w:rPr>
                <w:rFonts w:cs="Calibri"/>
                <w:color w:val="000000"/>
                <w:szCs w:val="22"/>
                <w:vertAlign w:val="superscript"/>
              </w:rPr>
              <w:t>2</w:t>
            </w:r>
          </w:p>
        </w:tc>
        <w:tc>
          <w:tcPr>
            <w:tcW w:w="1510" w:type="dxa"/>
            <w:vAlign w:val="bottom"/>
          </w:tcPr>
          <w:p w14:paraId="390EC1DE" w14:textId="5BA0A221" w:rsidR="00D04C5D" w:rsidRDefault="00D04C5D" w:rsidP="00D04C5D">
            <w:pPr>
              <w:pStyle w:val="BodyText"/>
              <w:rPr>
                <w:rFonts w:cs="Calibri"/>
                <w:color w:val="000000"/>
                <w:szCs w:val="22"/>
              </w:rPr>
            </w:pPr>
            <w:proofErr w:type="spellStart"/>
            <w:r>
              <w:rPr>
                <w:rFonts w:cs="Calibri"/>
                <w:color w:val="000000"/>
                <w:szCs w:val="22"/>
              </w:rPr>
              <w:t>Gyro_X</w:t>
            </w:r>
            <w:proofErr w:type="spellEnd"/>
            <w:r w:rsidR="00336F2C">
              <w:rPr>
                <w:rFonts w:cs="Calibri"/>
                <w:color w:val="000000"/>
                <w:szCs w:val="22"/>
              </w:rPr>
              <w:br/>
              <w:t>average</w:t>
            </w:r>
            <w:r w:rsidR="00336F2C">
              <w:rPr>
                <w:rFonts w:cs="Calibri"/>
                <w:color w:val="000000"/>
                <w:szCs w:val="22"/>
              </w:rPr>
              <w:br/>
            </w:r>
            <w:r w:rsidR="000F33C5">
              <w:rPr>
                <w:rFonts w:cs="Calibri"/>
                <w:color w:val="000000"/>
                <w:szCs w:val="22"/>
              </w:rPr>
              <w:t>degree/sec</w:t>
            </w:r>
          </w:p>
        </w:tc>
        <w:tc>
          <w:tcPr>
            <w:tcW w:w="1510" w:type="dxa"/>
            <w:vAlign w:val="bottom"/>
          </w:tcPr>
          <w:p w14:paraId="063021B7" w14:textId="6BC31009" w:rsidR="00D04C5D" w:rsidRDefault="00D04C5D" w:rsidP="00D04C5D">
            <w:pPr>
              <w:pStyle w:val="BodyText"/>
              <w:rPr>
                <w:rFonts w:cs="Calibri"/>
                <w:color w:val="000000"/>
                <w:szCs w:val="22"/>
              </w:rPr>
            </w:pPr>
            <w:proofErr w:type="spellStart"/>
            <w:r>
              <w:rPr>
                <w:rFonts w:cs="Calibri"/>
                <w:color w:val="000000"/>
                <w:szCs w:val="22"/>
              </w:rPr>
              <w:t>Gyro_Y</w:t>
            </w:r>
            <w:proofErr w:type="spellEnd"/>
            <w:r w:rsidR="000F33C5">
              <w:rPr>
                <w:rFonts w:cs="Calibri"/>
                <w:color w:val="000000"/>
                <w:szCs w:val="22"/>
              </w:rPr>
              <w:br/>
            </w:r>
            <w:r w:rsidR="00336F2C">
              <w:rPr>
                <w:rFonts w:cs="Calibri"/>
                <w:color w:val="000000"/>
                <w:szCs w:val="22"/>
              </w:rPr>
              <w:t>average</w:t>
            </w:r>
            <w:r w:rsidR="00336F2C">
              <w:rPr>
                <w:rFonts w:cs="Calibri"/>
                <w:color w:val="000000"/>
                <w:szCs w:val="22"/>
              </w:rPr>
              <w:br/>
            </w:r>
            <w:r w:rsidR="000F33C5">
              <w:rPr>
                <w:rFonts w:cs="Calibri"/>
                <w:color w:val="000000"/>
                <w:szCs w:val="22"/>
              </w:rPr>
              <w:t>degree/sec</w:t>
            </w:r>
          </w:p>
        </w:tc>
        <w:tc>
          <w:tcPr>
            <w:tcW w:w="1511" w:type="dxa"/>
            <w:vAlign w:val="bottom"/>
          </w:tcPr>
          <w:p w14:paraId="7F8A2891" w14:textId="3C78C0F4" w:rsidR="00D04C5D" w:rsidRDefault="00D04C5D" w:rsidP="00D04C5D">
            <w:pPr>
              <w:pStyle w:val="BodyText"/>
              <w:rPr>
                <w:rFonts w:cs="Calibri"/>
                <w:color w:val="000000"/>
                <w:szCs w:val="22"/>
              </w:rPr>
            </w:pPr>
            <w:proofErr w:type="spellStart"/>
            <w:r>
              <w:rPr>
                <w:rFonts w:cs="Calibri"/>
                <w:color w:val="000000"/>
                <w:szCs w:val="22"/>
              </w:rPr>
              <w:t>Gyro_Z</w:t>
            </w:r>
            <w:proofErr w:type="spellEnd"/>
            <w:r w:rsidR="00336F2C">
              <w:rPr>
                <w:rFonts w:cs="Calibri"/>
                <w:color w:val="000000"/>
                <w:szCs w:val="22"/>
              </w:rPr>
              <w:br/>
              <w:t>average</w:t>
            </w:r>
            <w:r w:rsidR="00336F2C">
              <w:rPr>
                <w:rFonts w:cs="Calibri"/>
                <w:color w:val="000000"/>
                <w:szCs w:val="22"/>
              </w:rPr>
              <w:br/>
            </w:r>
            <w:r w:rsidR="000F33C5">
              <w:rPr>
                <w:rFonts w:cs="Calibri"/>
                <w:color w:val="000000"/>
                <w:szCs w:val="22"/>
              </w:rPr>
              <w:t>degree/sec</w:t>
            </w:r>
          </w:p>
        </w:tc>
      </w:tr>
      <w:tr w:rsidR="00D04C5D" w14:paraId="2719DF25" w14:textId="77777777" w:rsidTr="00FC080E">
        <w:tc>
          <w:tcPr>
            <w:tcW w:w="1510" w:type="dxa"/>
            <w:vAlign w:val="bottom"/>
          </w:tcPr>
          <w:p w14:paraId="7D3FC346" w14:textId="491BD562" w:rsidR="00D04C5D" w:rsidRDefault="00D04C5D" w:rsidP="00D04C5D">
            <w:pPr>
              <w:pStyle w:val="BodyText"/>
            </w:pPr>
            <w:r>
              <w:rPr>
                <w:rFonts w:cs="Calibri"/>
                <w:color w:val="000000"/>
                <w:szCs w:val="22"/>
              </w:rPr>
              <w:t>-0.19154</w:t>
            </w:r>
          </w:p>
        </w:tc>
        <w:tc>
          <w:tcPr>
            <w:tcW w:w="1510" w:type="dxa"/>
            <w:vAlign w:val="bottom"/>
          </w:tcPr>
          <w:p w14:paraId="12334281" w14:textId="4BD5E1F9" w:rsidR="00D04C5D" w:rsidRDefault="00D04C5D" w:rsidP="00D04C5D">
            <w:pPr>
              <w:pStyle w:val="BodyText"/>
            </w:pPr>
            <w:r>
              <w:rPr>
                <w:rFonts w:cs="Calibri"/>
                <w:color w:val="000000"/>
                <w:szCs w:val="22"/>
              </w:rPr>
              <w:t>0.11971</w:t>
            </w:r>
          </w:p>
        </w:tc>
        <w:tc>
          <w:tcPr>
            <w:tcW w:w="1510" w:type="dxa"/>
            <w:vAlign w:val="bottom"/>
          </w:tcPr>
          <w:p w14:paraId="538AFBE5" w14:textId="674AF156" w:rsidR="00D04C5D" w:rsidRDefault="00D04C5D" w:rsidP="00D04C5D">
            <w:pPr>
              <w:pStyle w:val="BodyText"/>
            </w:pPr>
            <w:r>
              <w:rPr>
                <w:rFonts w:cs="Calibri"/>
                <w:color w:val="000000"/>
                <w:szCs w:val="22"/>
              </w:rPr>
              <w:t>10.24718</w:t>
            </w:r>
          </w:p>
        </w:tc>
        <w:tc>
          <w:tcPr>
            <w:tcW w:w="1510" w:type="dxa"/>
            <w:vAlign w:val="bottom"/>
          </w:tcPr>
          <w:p w14:paraId="15EE6067" w14:textId="41194EF4" w:rsidR="00D04C5D" w:rsidRDefault="00D04C5D" w:rsidP="00D04C5D">
            <w:pPr>
              <w:pStyle w:val="BodyText"/>
            </w:pPr>
            <w:r>
              <w:rPr>
                <w:rFonts w:cs="Calibri"/>
                <w:color w:val="000000"/>
                <w:szCs w:val="22"/>
              </w:rPr>
              <w:t>0.027712</w:t>
            </w:r>
          </w:p>
        </w:tc>
        <w:tc>
          <w:tcPr>
            <w:tcW w:w="1510" w:type="dxa"/>
            <w:vAlign w:val="bottom"/>
          </w:tcPr>
          <w:p w14:paraId="74F50B95" w14:textId="02F6B0E6" w:rsidR="00D04C5D" w:rsidRDefault="00D04C5D" w:rsidP="00D04C5D">
            <w:pPr>
              <w:pStyle w:val="BodyText"/>
            </w:pPr>
            <w:r>
              <w:rPr>
                <w:rFonts w:cs="Calibri"/>
                <w:color w:val="000000"/>
                <w:szCs w:val="22"/>
              </w:rPr>
              <w:t>0.006262</w:t>
            </w:r>
          </w:p>
        </w:tc>
        <w:tc>
          <w:tcPr>
            <w:tcW w:w="1511" w:type="dxa"/>
            <w:vAlign w:val="bottom"/>
          </w:tcPr>
          <w:p w14:paraId="77CA4DDC" w14:textId="4CED1B41" w:rsidR="00D04C5D" w:rsidRDefault="00D04C5D" w:rsidP="00D04C5D">
            <w:pPr>
              <w:pStyle w:val="BodyText"/>
            </w:pPr>
            <w:r>
              <w:rPr>
                <w:rFonts w:cs="Calibri"/>
                <w:color w:val="000000"/>
                <w:szCs w:val="22"/>
              </w:rPr>
              <w:t>-0.01092496</w:t>
            </w:r>
          </w:p>
        </w:tc>
      </w:tr>
      <w:tr w:rsidR="00D04C5D" w14:paraId="5CDF5782" w14:textId="77777777" w:rsidTr="00FC080E">
        <w:tc>
          <w:tcPr>
            <w:tcW w:w="1510" w:type="dxa"/>
            <w:vAlign w:val="bottom"/>
          </w:tcPr>
          <w:p w14:paraId="26924969" w14:textId="3F3B7331" w:rsidR="00D04C5D" w:rsidRDefault="00D04C5D" w:rsidP="00D04C5D">
            <w:pPr>
              <w:pStyle w:val="BodyText"/>
            </w:pPr>
            <w:r>
              <w:rPr>
                <w:rFonts w:cs="Calibri"/>
                <w:color w:val="000000"/>
                <w:szCs w:val="22"/>
              </w:rPr>
              <w:t>-0.1652</w:t>
            </w:r>
          </w:p>
        </w:tc>
        <w:tc>
          <w:tcPr>
            <w:tcW w:w="1510" w:type="dxa"/>
            <w:vAlign w:val="bottom"/>
          </w:tcPr>
          <w:p w14:paraId="5517191C" w14:textId="66BF02D4" w:rsidR="00D04C5D" w:rsidRDefault="00D04C5D" w:rsidP="00D04C5D">
            <w:pPr>
              <w:pStyle w:val="BodyText"/>
            </w:pPr>
            <w:r>
              <w:rPr>
                <w:rFonts w:cs="Calibri"/>
                <w:color w:val="000000"/>
                <w:szCs w:val="22"/>
              </w:rPr>
              <w:t>0.043096</w:t>
            </w:r>
          </w:p>
        </w:tc>
        <w:tc>
          <w:tcPr>
            <w:tcW w:w="1510" w:type="dxa"/>
            <w:vAlign w:val="bottom"/>
          </w:tcPr>
          <w:p w14:paraId="722B2A73" w14:textId="48DC6BA9" w:rsidR="00D04C5D" w:rsidRDefault="00D04C5D" w:rsidP="00D04C5D">
            <w:pPr>
              <w:pStyle w:val="BodyText"/>
            </w:pPr>
            <w:r>
              <w:rPr>
                <w:rFonts w:cs="Calibri"/>
                <w:color w:val="000000"/>
                <w:szCs w:val="22"/>
              </w:rPr>
              <w:t>10.27831</w:t>
            </w:r>
          </w:p>
        </w:tc>
        <w:tc>
          <w:tcPr>
            <w:tcW w:w="1510" w:type="dxa"/>
            <w:vAlign w:val="bottom"/>
          </w:tcPr>
          <w:p w14:paraId="7D087177" w14:textId="4B1B1AC5" w:rsidR="00D04C5D" w:rsidRDefault="00D04C5D" w:rsidP="00D04C5D">
            <w:pPr>
              <w:pStyle w:val="BodyText"/>
            </w:pPr>
            <w:r>
              <w:rPr>
                <w:rFonts w:cs="Calibri"/>
                <w:color w:val="000000"/>
                <w:szCs w:val="22"/>
              </w:rPr>
              <w:t>0.031043</w:t>
            </w:r>
          </w:p>
        </w:tc>
        <w:tc>
          <w:tcPr>
            <w:tcW w:w="1510" w:type="dxa"/>
            <w:vAlign w:val="bottom"/>
          </w:tcPr>
          <w:p w14:paraId="47F5CD74" w14:textId="69DED261" w:rsidR="00D04C5D" w:rsidRDefault="00D04C5D" w:rsidP="00D04C5D">
            <w:pPr>
              <w:pStyle w:val="BodyText"/>
            </w:pPr>
            <w:r>
              <w:rPr>
                <w:rFonts w:cs="Calibri"/>
                <w:color w:val="000000"/>
                <w:szCs w:val="22"/>
              </w:rPr>
              <w:t>0.004663</w:t>
            </w:r>
          </w:p>
        </w:tc>
        <w:tc>
          <w:tcPr>
            <w:tcW w:w="1511" w:type="dxa"/>
            <w:vAlign w:val="bottom"/>
          </w:tcPr>
          <w:p w14:paraId="3BD7B248" w14:textId="2439B2C6" w:rsidR="00D04C5D" w:rsidRDefault="00D04C5D" w:rsidP="00D04C5D">
            <w:pPr>
              <w:pStyle w:val="BodyText"/>
            </w:pPr>
            <w:r>
              <w:rPr>
                <w:rFonts w:cs="Calibri"/>
                <w:color w:val="000000"/>
                <w:szCs w:val="22"/>
              </w:rPr>
              <w:t>-0.01652067</w:t>
            </w:r>
          </w:p>
        </w:tc>
      </w:tr>
      <w:tr w:rsidR="00D04C5D" w14:paraId="662CC7A7" w14:textId="77777777" w:rsidTr="00FC080E">
        <w:tc>
          <w:tcPr>
            <w:tcW w:w="1510" w:type="dxa"/>
            <w:vAlign w:val="bottom"/>
          </w:tcPr>
          <w:p w14:paraId="7F2D10E1" w14:textId="548C201C" w:rsidR="00D04C5D" w:rsidRDefault="00D04C5D" w:rsidP="00D04C5D">
            <w:pPr>
              <w:pStyle w:val="BodyText"/>
            </w:pPr>
            <w:r>
              <w:rPr>
                <w:rFonts w:cs="Calibri"/>
                <w:color w:val="000000"/>
                <w:szCs w:val="22"/>
              </w:rPr>
              <w:t>-0.17957</w:t>
            </w:r>
          </w:p>
        </w:tc>
        <w:tc>
          <w:tcPr>
            <w:tcW w:w="1510" w:type="dxa"/>
            <w:vAlign w:val="bottom"/>
          </w:tcPr>
          <w:p w14:paraId="7EED9533" w14:textId="1EB8A545" w:rsidR="00D04C5D" w:rsidRDefault="00D04C5D" w:rsidP="00D04C5D">
            <w:pPr>
              <w:pStyle w:val="BodyText"/>
            </w:pPr>
            <w:r>
              <w:rPr>
                <w:rFonts w:cs="Calibri"/>
                <w:color w:val="000000"/>
                <w:szCs w:val="22"/>
              </w:rPr>
              <w:t>0.050278</w:t>
            </w:r>
          </w:p>
        </w:tc>
        <w:tc>
          <w:tcPr>
            <w:tcW w:w="1510" w:type="dxa"/>
            <w:vAlign w:val="bottom"/>
          </w:tcPr>
          <w:p w14:paraId="7B81C354" w14:textId="2CA90C67" w:rsidR="00D04C5D" w:rsidRDefault="00D04C5D" w:rsidP="00D04C5D">
            <w:pPr>
              <w:pStyle w:val="BodyText"/>
            </w:pPr>
            <w:r>
              <w:rPr>
                <w:rFonts w:cs="Calibri"/>
                <w:color w:val="000000"/>
                <w:szCs w:val="22"/>
              </w:rPr>
              <w:t>10.20888</w:t>
            </w:r>
          </w:p>
        </w:tc>
        <w:tc>
          <w:tcPr>
            <w:tcW w:w="1510" w:type="dxa"/>
            <w:vAlign w:val="bottom"/>
          </w:tcPr>
          <w:p w14:paraId="3C2F6CD2" w14:textId="6C4D9811" w:rsidR="00D04C5D" w:rsidRDefault="00D04C5D" w:rsidP="00D04C5D">
            <w:pPr>
              <w:pStyle w:val="BodyText"/>
            </w:pPr>
            <w:r>
              <w:rPr>
                <w:rFonts w:cs="Calibri"/>
                <w:color w:val="000000"/>
                <w:szCs w:val="22"/>
              </w:rPr>
              <w:t>0.033441</w:t>
            </w:r>
          </w:p>
        </w:tc>
        <w:tc>
          <w:tcPr>
            <w:tcW w:w="1510" w:type="dxa"/>
            <w:vAlign w:val="bottom"/>
          </w:tcPr>
          <w:p w14:paraId="026E7F26" w14:textId="77CFBD68" w:rsidR="00D04C5D" w:rsidRDefault="00D04C5D" w:rsidP="00D04C5D">
            <w:pPr>
              <w:pStyle w:val="BodyText"/>
            </w:pPr>
            <w:r>
              <w:rPr>
                <w:rFonts w:cs="Calibri"/>
                <w:color w:val="000000"/>
                <w:szCs w:val="22"/>
              </w:rPr>
              <w:t>0.001732</w:t>
            </w:r>
          </w:p>
        </w:tc>
        <w:tc>
          <w:tcPr>
            <w:tcW w:w="1511" w:type="dxa"/>
            <w:vAlign w:val="bottom"/>
          </w:tcPr>
          <w:p w14:paraId="64107386" w14:textId="77A23B16" w:rsidR="00D04C5D" w:rsidRDefault="00D04C5D" w:rsidP="00D04C5D">
            <w:pPr>
              <w:pStyle w:val="BodyText"/>
            </w:pPr>
            <w:r>
              <w:rPr>
                <w:rFonts w:cs="Calibri"/>
                <w:color w:val="000000"/>
                <w:szCs w:val="22"/>
              </w:rPr>
              <w:t>-0.0085268</w:t>
            </w:r>
          </w:p>
        </w:tc>
      </w:tr>
    </w:tbl>
    <w:p w14:paraId="3D206BE1" w14:textId="63CCD86C" w:rsidR="000F69BD" w:rsidRDefault="000F69BD" w:rsidP="000F69BD">
      <w:pPr>
        <w:pStyle w:val="BodyText"/>
      </w:pPr>
      <w:r>
        <w:t xml:space="preserve">A </w:t>
      </w:r>
      <w:proofErr w:type="spellStart"/>
      <w:r>
        <w:t>Jaycar</w:t>
      </w:r>
      <w:proofErr w:type="spellEnd"/>
      <w:r>
        <w:t xml:space="preserve"> KJ8916 robotic arm </w:t>
      </w:r>
      <w:r>
        <w:fldChar w:fldCharType="begin" w:fldLock="1"/>
      </w:r>
      <w:r w:rsidR="00E17D8C">
        <w:instrText>ADDIN CSL_CITATION {"citationItems":[{"id":"ITEM-1","itemData":{"URL":"https://www.jaycar.com.au/robot-arm-kit-with-controller/p/KJ8916","author":[{"dropping-particle":"","family":"Jaycar Ltd","given":"","non-dropping-particle":"","parse-names":false,"suffix":""}],"id":"ITEM-1","issued":{"date-parts":[["2023"]]},"title":"Jaycar KJ8916 Robotic Arm","type":"webpage"},"uris":["http://www.mendeley.com/documents/?uuid=6c070957-eb8b-45f2-ad81-66a3dd1887b1"]}],"mendeley":{"formattedCitation":"(Jaycar Ltd, 2023)","plainTextFormattedCitation":"(Jaycar Ltd, 2023)","previouslyFormattedCitation":"(Jaycar Ltd, 2023)"},"properties":{"noteIndex":0},"schema":"https://github.com/citation-style-language/schema/raw/master/csl-citation.json"}</w:instrText>
      </w:r>
      <w:r>
        <w:fldChar w:fldCharType="separate"/>
      </w:r>
      <w:r w:rsidRPr="00FC080E">
        <w:rPr>
          <w:noProof/>
        </w:rPr>
        <w:t>(Jaycar Ltd, 2023)</w:t>
      </w:r>
      <w:r>
        <w:fldChar w:fldCharType="end"/>
      </w:r>
      <w:r>
        <w:t xml:space="preserve"> was initially implemented to validate these measurements but this proved to be incapable of the task as the weight limit was 100g and the board, without battery, weighed 486g. On top of this, the KJ8916 robotic arm had significant play and movement was in approximately 1 degree increments on the main stepper motor.</w:t>
      </w:r>
      <w:r>
        <w:br/>
        <w:t>A set of setsquares (</w:t>
      </w:r>
      <w:r w:rsidR="00336F2C">
        <w:t xml:space="preserve">permitting fixed angles of </w:t>
      </w:r>
      <w:r>
        <w:t xml:space="preserve">0,30,45,60 and 90 degrees) </w:t>
      </w:r>
      <w:r w:rsidR="00336F2C">
        <w:t xml:space="preserve">was </w:t>
      </w:r>
      <w:r w:rsidR="00E83D5F">
        <w:t xml:space="preserve">initially </w:t>
      </w:r>
      <w:r>
        <w:t xml:space="preserve">used to </w:t>
      </w:r>
      <w:r>
        <w:lastRenderedPageBreak/>
        <w:t>calibrate the individual IMU sensors to apply appropriate offset and bias values (in the case of the accelerometer sensor).</w:t>
      </w:r>
      <w:r>
        <w:br/>
        <w:t>The gyroscope calibration is easiest to determine so is dealt with first.</w:t>
      </w:r>
      <w:r>
        <w:br/>
        <w:t>At rest, all gyroscope readings should be zero so averaging the deviations from this should suffice for a bias offset value in each axis direction. Table 4.2 lists gyroscope offset values for the Camera IMU.</w:t>
      </w:r>
    </w:p>
    <w:p w14:paraId="20561E59" w14:textId="218DA434" w:rsidR="007701F5" w:rsidRPr="000F69BD" w:rsidRDefault="007701F5" w:rsidP="00842CFB">
      <w:pPr>
        <w:pStyle w:val="Caption"/>
      </w:pPr>
      <w:r>
        <w:t xml:space="preserve">Table </w:t>
      </w:r>
      <w:r w:rsidR="00724C2F">
        <w:fldChar w:fldCharType="begin"/>
      </w:r>
      <w:r w:rsidR="00724C2F">
        <w:instrText xml:space="preserve"> STYLEREF 1 \s </w:instrText>
      </w:r>
      <w:r w:rsidR="00724C2F">
        <w:fldChar w:fldCharType="separate"/>
      </w:r>
      <w:r w:rsidR="00724C2F">
        <w:t>4</w:t>
      </w:r>
      <w:r w:rsidR="00724C2F">
        <w:fldChar w:fldCharType="end"/>
      </w:r>
      <w:r w:rsidR="00724C2F">
        <w:t>.</w:t>
      </w:r>
      <w:r w:rsidR="00724C2F">
        <w:fldChar w:fldCharType="begin"/>
      </w:r>
      <w:r w:rsidR="00724C2F">
        <w:instrText xml:space="preserve"> SEQ Table \* ARABIC \s 1 </w:instrText>
      </w:r>
      <w:r w:rsidR="00724C2F">
        <w:fldChar w:fldCharType="separate"/>
      </w:r>
      <w:r w:rsidR="00724C2F">
        <w:t>2</w:t>
      </w:r>
      <w:r w:rsidR="00724C2F">
        <w:fldChar w:fldCharType="end"/>
      </w:r>
      <w:r>
        <w:t xml:space="preserve"> </w:t>
      </w:r>
      <w:r w:rsidRPr="00EE0616">
        <w:t>Initial Camera IMU Gyroscope Offsets</w:t>
      </w:r>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E930F0" w14:paraId="606699E1" w14:textId="5AC6F2C7" w:rsidTr="00C3237C">
        <w:trPr>
          <w:trHeight w:val="1076"/>
        </w:trPr>
        <w:tc>
          <w:tcPr>
            <w:tcW w:w="1156" w:type="dxa"/>
          </w:tcPr>
          <w:p w14:paraId="7937013F" w14:textId="1BC0B09D" w:rsidR="00863E62" w:rsidRDefault="00C3237C" w:rsidP="00794E47">
            <w:r>
              <w:br/>
            </w:r>
            <w:r w:rsidR="00863E62">
              <w:t>Axis</w:t>
            </w:r>
          </w:p>
        </w:tc>
        <w:tc>
          <w:tcPr>
            <w:tcW w:w="1391" w:type="dxa"/>
          </w:tcPr>
          <w:p w14:paraId="4E37CEC3" w14:textId="5BF77A8C" w:rsidR="00863E62" w:rsidRDefault="00863E62" w:rsidP="00794E47">
            <w:pPr>
              <w:rPr>
                <w:rFonts w:ascii="Calibri" w:hAnsi="Calibri" w:cs="Calibri"/>
                <w:color w:val="000000"/>
                <w:szCs w:val="22"/>
              </w:rPr>
            </w:pPr>
            <w:r>
              <w:rPr>
                <w:rFonts w:ascii="Calibri" w:hAnsi="Calibri" w:cs="Calibri"/>
                <w:color w:val="000000"/>
                <w:szCs w:val="22"/>
              </w:rPr>
              <w:t>Flat, Facing Up</w:t>
            </w:r>
          </w:p>
        </w:tc>
        <w:tc>
          <w:tcPr>
            <w:tcW w:w="1134" w:type="dxa"/>
          </w:tcPr>
          <w:p w14:paraId="4E03F8DD" w14:textId="748C5450" w:rsidR="00863E62" w:rsidRDefault="00863E62" w:rsidP="00794E47">
            <w:pPr>
              <w:rPr>
                <w:rFonts w:ascii="Calibri" w:hAnsi="Calibri" w:cs="Calibri"/>
                <w:color w:val="000000"/>
                <w:szCs w:val="22"/>
              </w:rPr>
            </w:pPr>
            <w:r>
              <w:rPr>
                <w:rFonts w:ascii="Calibri" w:hAnsi="Calibri" w:cs="Calibri"/>
                <w:color w:val="000000"/>
                <w:szCs w:val="22"/>
              </w:rPr>
              <w:t>Flat, Facing Down</w:t>
            </w:r>
          </w:p>
        </w:tc>
        <w:tc>
          <w:tcPr>
            <w:tcW w:w="1134" w:type="dxa"/>
          </w:tcPr>
          <w:p w14:paraId="096F10F4" w14:textId="75FC1BF4" w:rsidR="00863E62" w:rsidRDefault="00863E62" w:rsidP="00794E47">
            <w:pPr>
              <w:rPr>
                <w:rFonts w:ascii="Calibri" w:hAnsi="Calibri" w:cs="Calibri"/>
                <w:color w:val="000000"/>
                <w:szCs w:val="22"/>
              </w:rPr>
            </w:pPr>
            <w:r>
              <w:rPr>
                <w:rFonts w:ascii="Calibri" w:hAnsi="Calibri" w:cs="Calibri"/>
                <w:color w:val="000000"/>
                <w:szCs w:val="22"/>
              </w:rPr>
              <w:t>90deg, tilting left</w:t>
            </w:r>
          </w:p>
        </w:tc>
        <w:tc>
          <w:tcPr>
            <w:tcW w:w="1134" w:type="dxa"/>
          </w:tcPr>
          <w:p w14:paraId="04EA0BE1" w14:textId="3D7FABBA" w:rsidR="00863E62" w:rsidRDefault="00863E62" w:rsidP="00794E47">
            <w:pPr>
              <w:rPr>
                <w:rFonts w:ascii="Calibri" w:hAnsi="Calibri" w:cs="Calibri"/>
                <w:color w:val="000000"/>
                <w:szCs w:val="22"/>
              </w:rPr>
            </w:pPr>
            <w:r>
              <w:rPr>
                <w:rFonts w:ascii="Calibri" w:hAnsi="Calibri" w:cs="Calibri"/>
                <w:color w:val="000000"/>
                <w:szCs w:val="22"/>
              </w:rPr>
              <w:t>90deg, tilting right</w:t>
            </w:r>
          </w:p>
        </w:tc>
        <w:tc>
          <w:tcPr>
            <w:tcW w:w="1134" w:type="dxa"/>
          </w:tcPr>
          <w:p w14:paraId="21D662CC" w14:textId="6349D309" w:rsidR="00863E62" w:rsidRDefault="00863E62" w:rsidP="00794E47">
            <w:pPr>
              <w:rPr>
                <w:rFonts w:ascii="Calibri" w:hAnsi="Calibri" w:cs="Calibri"/>
                <w:color w:val="000000"/>
                <w:szCs w:val="22"/>
              </w:rPr>
            </w:pPr>
            <w:r>
              <w:rPr>
                <w:rFonts w:ascii="Calibri" w:hAnsi="Calibri" w:cs="Calibri"/>
                <w:color w:val="000000"/>
                <w:szCs w:val="22"/>
              </w:rPr>
              <w:t>Tilting Up</w:t>
            </w:r>
          </w:p>
        </w:tc>
        <w:tc>
          <w:tcPr>
            <w:tcW w:w="1134" w:type="dxa"/>
          </w:tcPr>
          <w:p w14:paraId="3898FE75" w14:textId="04A66DF2" w:rsidR="00863E62" w:rsidRDefault="00863E62" w:rsidP="00794E47">
            <w:pPr>
              <w:rPr>
                <w:rFonts w:ascii="Calibri" w:hAnsi="Calibri" w:cs="Calibri"/>
                <w:color w:val="000000"/>
                <w:szCs w:val="22"/>
              </w:rPr>
            </w:pPr>
            <w:r>
              <w:rPr>
                <w:rFonts w:ascii="Calibri" w:hAnsi="Calibri" w:cs="Calibri"/>
                <w:color w:val="000000"/>
                <w:szCs w:val="22"/>
              </w:rPr>
              <w:t>Tilting Down</w:t>
            </w:r>
          </w:p>
        </w:tc>
        <w:tc>
          <w:tcPr>
            <w:tcW w:w="1559" w:type="dxa"/>
          </w:tcPr>
          <w:p w14:paraId="1D5CB5C1" w14:textId="7970CAA3" w:rsidR="00863E62" w:rsidRDefault="00E930F0" w:rsidP="00794E47">
            <w:pPr>
              <w:rPr>
                <w:rFonts w:ascii="Calibri" w:hAnsi="Calibri" w:cs="Calibri"/>
                <w:color w:val="000000"/>
                <w:szCs w:val="22"/>
              </w:rPr>
            </w:pPr>
            <w:r>
              <w:rPr>
                <w:rFonts w:ascii="Calibri" w:hAnsi="Calibri" w:cs="Calibri"/>
                <w:color w:val="000000"/>
                <w:szCs w:val="22"/>
              </w:rPr>
              <w:t>Average</w:t>
            </w:r>
            <w:r>
              <w:rPr>
                <w:rFonts w:ascii="Calibri" w:hAnsi="Calibri" w:cs="Calibri"/>
                <w:color w:val="000000"/>
                <w:szCs w:val="22"/>
              </w:rPr>
              <w:br/>
              <w:t>Offset</w:t>
            </w:r>
          </w:p>
        </w:tc>
      </w:tr>
      <w:tr w:rsidR="00E930F0" w14:paraId="45600230" w14:textId="08B57174" w:rsidTr="00C3237C">
        <w:trPr>
          <w:trHeight w:val="837"/>
        </w:trPr>
        <w:tc>
          <w:tcPr>
            <w:tcW w:w="1156" w:type="dxa"/>
          </w:tcPr>
          <w:p w14:paraId="5BAB7E7A" w14:textId="561D1FD7" w:rsidR="00863E62" w:rsidRDefault="00863E62" w:rsidP="00794E47">
            <w:proofErr w:type="spellStart"/>
            <w:r>
              <w:t>Gyro_X</w:t>
            </w:r>
            <w:proofErr w:type="spellEnd"/>
          </w:p>
        </w:tc>
        <w:tc>
          <w:tcPr>
            <w:tcW w:w="1391" w:type="dxa"/>
          </w:tcPr>
          <w:p w14:paraId="5D200634" w14:textId="1F6F049D" w:rsidR="00863E62" w:rsidRDefault="00863E62" w:rsidP="00794E47">
            <w:pPr>
              <w:rPr>
                <w:rFonts w:ascii="Calibri" w:hAnsi="Calibri" w:cs="Calibri"/>
                <w:color w:val="000000"/>
                <w:szCs w:val="22"/>
              </w:rPr>
            </w:pPr>
            <w:r>
              <w:rPr>
                <w:rFonts w:ascii="Calibri" w:hAnsi="Calibri" w:cs="Calibri"/>
                <w:color w:val="000000"/>
                <w:szCs w:val="22"/>
              </w:rPr>
              <w:t>0.029521</w:t>
            </w:r>
          </w:p>
        </w:tc>
        <w:tc>
          <w:tcPr>
            <w:tcW w:w="1134" w:type="dxa"/>
          </w:tcPr>
          <w:p w14:paraId="309AEAB5" w14:textId="22CB6479" w:rsidR="00863E62" w:rsidRDefault="00863E62" w:rsidP="00794E47">
            <w:pPr>
              <w:rPr>
                <w:rFonts w:ascii="Calibri" w:hAnsi="Calibri" w:cs="Calibri"/>
                <w:color w:val="000000"/>
                <w:szCs w:val="22"/>
              </w:rPr>
            </w:pPr>
            <w:r w:rsidRPr="00FD3C6A">
              <w:rPr>
                <w:rFonts w:ascii="Calibri" w:hAnsi="Calibri" w:cs="Calibri"/>
                <w:color w:val="000000"/>
                <w:szCs w:val="22"/>
                <w:lang w:eastAsia="zh-CN"/>
              </w:rPr>
              <w:t>0.029307</w:t>
            </w:r>
          </w:p>
        </w:tc>
        <w:tc>
          <w:tcPr>
            <w:tcW w:w="1134" w:type="dxa"/>
          </w:tcPr>
          <w:p w14:paraId="422AF839" w14:textId="3795165B" w:rsidR="00863E62" w:rsidRDefault="00863E62" w:rsidP="00794E47">
            <w:pPr>
              <w:rPr>
                <w:rFonts w:ascii="Calibri" w:hAnsi="Calibri" w:cs="Calibri"/>
                <w:color w:val="000000"/>
                <w:szCs w:val="22"/>
                <w:lang w:eastAsia="zh-CN"/>
              </w:rPr>
            </w:pPr>
            <w:r>
              <w:rPr>
                <w:rFonts w:ascii="Calibri" w:hAnsi="Calibri" w:cs="Calibri"/>
                <w:color w:val="000000"/>
                <w:szCs w:val="22"/>
              </w:rPr>
              <w:t>0.028777</w:t>
            </w:r>
          </w:p>
        </w:tc>
        <w:tc>
          <w:tcPr>
            <w:tcW w:w="1134" w:type="dxa"/>
          </w:tcPr>
          <w:p w14:paraId="05816DB7" w14:textId="48EE1F44" w:rsidR="00863E62" w:rsidRDefault="00863E62" w:rsidP="00794E47">
            <w:pPr>
              <w:rPr>
                <w:rFonts w:ascii="Calibri" w:hAnsi="Calibri" w:cs="Calibri"/>
                <w:color w:val="000000"/>
                <w:szCs w:val="22"/>
              </w:rPr>
            </w:pPr>
            <w:r>
              <w:rPr>
                <w:rFonts w:ascii="Calibri" w:hAnsi="Calibri" w:cs="Calibri"/>
                <w:color w:val="000000"/>
                <w:szCs w:val="22"/>
              </w:rPr>
              <w:t>-0.02387</w:t>
            </w:r>
          </w:p>
        </w:tc>
        <w:tc>
          <w:tcPr>
            <w:tcW w:w="1134" w:type="dxa"/>
          </w:tcPr>
          <w:p w14:paraId="4FCCE8FD" w14:textId="77777777" w:rsidR="00863E62" w:rsidRDefault="00863E62" w:rsidP="00794E47">
            <w:pPr>
              <w:rPr>
                <w:rFonts w:ascii="Calibri" w:hAnsi="Calibri" w:cs="Calibri"/>
                <w:color w:val="000000"/>
                <w:szCs w:val="22"/>
                <w:lang w:eastAsia="zh-CN"/>
              </w:rPr>
            </w:pPr>
            <w:r>
              <w:rPr>
                <w:rFonts w:ascii="Calibri" w:hAnsi="Calibri" w:cs="Calibri"/>
                <w:color w:val="000000"/>
                <w:szCs w:val="22"/>
              </w:rPr>
              <w:t>0.028599</w:t>
            </w:r>
          </w:p>
          <w:p w14:paraId="515AB223" w14:textId="77777777" w:rsidR="00863E62" w:rsidRDefault="00863E62" w:rsidP="00794E47">
            <w:pPr>
              <w:rPr>
                <w:rFonts w:ascii="Calibri" w:hAnsi="Calibri" w:cs="Calibri"/>
                <w:color w:val="000000"/>
                <w:szCs w:val="22"/>
              </w:rPr>
            </w:pPr>
          </w:p>
        </w:tc>
        <w:tc>
          <w:tcPr>
            <w:tcW w:w="1134" w:type="dxa"/>
          </w:tcPr>
          <w:p w14:paraId="2BF14CA1" w14:textId="77777777" w:rsidR="00863E62" w:rsidRDefault="00863E62" w:rsidP="00794E47">
            <w:pPr>
              <w:rPr>
                <w:rFonts w:ascii="Calibri" w:hAnsi="Calibri" w:cs="Calibri"/>
                <w:color w:val="000000"/>
                <w:szCs w:val="22"/>
                <w:lang w:eastAsia="zh-CN"/>
              </w:rPr>
            </w:pPr>
            <w:r>
              <w:rPr>
                <w:rFonts w:ascii="Calibri" w:hAnsi="Calibri" w:cs="Calibri"/>
                <w:color w:val="000000"/>
                <w:szCs w:val="22"/>
              </w:rPr>
              <w:t>-0.02385</w:t>
            </w:r>
          </w:p>
          <w:p w14:paraId="1F70CC72" w14:textId="77777777" w:rsidR="00863E62" w:rsidRDefault="00863E62" w:rsidP="00794E47">
            <w:pPr>
              <w:rPr>
                <w:rFonts w:ascii="Calibri" w:hAnsi="Calibri" w:cs="Calibri"/>
                <w:color w:val="000000"/>
                <w:szCs w:val="22"/>
              </w:rPr>
            </w:pPr>
          </w:p>
        </w:tc>
        <w:tc>
          <w:tcPr>
            <w:tcW w:w="1559" w:type="dxa"/>
          </w:tcPr>
          <w:p w14:paraId="33CE156E" w14:textId="6A5F3198" w:rsidR="00863E62" w:rsidRDefault="00E930F0" w:rsidP="00794E47">
            <w:pPr>
              <w:rPr>
                <w:rFonts w:ascii="Calibri" w:hAnsi="Calibri" w:cs="Calibri"/>
                <w:color w:val="000000"/>
                <w:szCs w:val="22"/>
              </w:rPr>
            </w:pPr>
            <w:r>
              <w:rPr>
                <w:rFonts w:ascii="Calibri" w:hAnsi="Calibri" w:cs="Calibri"/>
                <w:color w:val="000000"/>
                <w:szCs w:val="22"/>
              </w:rPr>
              <w:t>0.</w:t>
            </w:r>
            <w:r w:rsidR="00794E47">
              <w:rPr>
                <w:rFonts w:ascii="Calibri" w:hAnsi="Calibri" w:cs="Calibri"/>
                <w:color w:val="000000"/>
                <w:szCs w:val="22"/>
              </w:rPr>
              <w:t>029078</w:t>
            </w:r>
          </w:p>
        </w:tc>
      </w:tr>
      <w:tr w:rsidR="00E930F0" w14:paraId="447D2746" w14:textId="77777777" w:rsidTr="00C3237C">
        <w:trPr>
          <w:trHeight w:val="837"/>
        </w:trPr>
        <w:tc>
          <w:tcPr>
            <w:tcW w:w="1156" w:type="dxa"/>
          </w:tcPr>
          <w:p w14:paraId="64D6A4BB" w14:textId="77145D87" w:rsidR="00E930F0" w:rsidRDefault="00E930F0" w:rsidP="00794E47">
            <w:proofErr w:type="spellStart"/>
            <w:r>
              <w:t>Gyro_Y</w:t>
            </w:r>
            <w:proofErr w:type="spellEnd"/>
          </w:p>
        </w:tc>
        <w:tc>
          <w:tcPr>
            <w:tcW w:w="1391" w:type="dxa"/>
          </w:tcPr>
          <w:p w14:paraId="427D02CB"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4314</w:t>
            </w:r>
          </w:p>
          <w:p w14:paraId="197A9352" w14:textId="77777777" w:rsidR="00E930F0" w:rsidRDefault="00E930F0" w:rsidP="00794E47">
            <w:pPr>
              <w:rPr>
                <w:rFonts w:ascii="Calibri" w:hAnsi="Calibri" w:cs="Calibri"/>
                <w:color w:val="000000"/>
                <w:szCs w:val="22"/>
              </w:rPr>
            </w:pPr>
          </w:p>
        </w:tc>
        <w:tc>
          <w:tcPr>
            <w:tcW w:w="1134" w:type="dxa"/>
          </w:tcPr>
          <w:p w14:paraId="0C254302"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4279</w:t>
            </w:r>
          </w:p>
          <w:p w14:paraId="0E726E29" w14:textId="77777777" w:rsidR="00E930F0" w:rsidRPr="00FD3C6A" w:rsidRDefault="00E930F0" w:rsidP="00794E47">
            <w:pPr>
              <w:rPr>
                <w:rFonts w:ascii="Calibri" w:hAnsi="Calibri" w:cs="Calibri"/>
                <w:color w:val="000000"/>
                <w:szCs w:val="22"/>
                <w:lang w:eastAsia="zh-CN"/>
              </w:rPr>
            </w:pPr>
          </w:p>
        </w:tc>
        <w:tc>
          <w:tcPr>
            <w:tcW w:w="1134" w:type="dxa"/>
          </w:tcPr>
          <w:p w14:paraId="64E85573"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8543</w:t>
            </w:r>
          </w:p>
          <w:p w14:paraId="56F8C54E" w14:textId="77777777" w:rsidR="00E930F0" w:rsidRDefault="00E930F0" w:rsidP="00794E47">
            <w:pPr>
              <w:rPr>
                <w:rFonts w:ascii="Calibri" w:hAnsi="Calibri" w:cs="Calibri"/>
                <w:color w:val="000000"/>
                <w:szCs w:val="22"/>
              </w:rPr>
            </w:pPr>
          </w:p>
        </w:tc>
        <w:tc>
          <w:tcPr>
            <w:tcW w:w="1134" w:type="dxa"/>
          </w:tcPr>
          <w:p w14:paraId="26A78788"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8462</w:t>
            </w:r>
          </w:p>
          <w:p w14:paraId="20B613D6" w14:textId="77777777" w:rsidR="00E930F0" w:rsidRDefault="00E930F0" w:rsidP="00794E47">
            <w:pPr>
              <w:rPr>
                <w:rFonts w:ascii="Calibri" w:hAnsi="Calibri" w:cs="Calibri"/>
                <w:color w:val="000000"/>
                <w:szCs w:val="22"/>
              </w:rPr>
            </w:pPr>
          </w:p>
        </w:tc>
        <w:tc>
          <w:tcPr>
            <w:tcW w:w="1134" w:type="dxa"/>
          </w:tcPr>
          <w:p w14:paraId="4893966E"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3848</w:t>
            </w:r>
          </w:p>
          <w:p w14:paraId="0423ABB3" w14:textId="77777777" w:rsidR="00E930F0" w:rsidRDefault="00E930F0" w:rsidP="00794E47">
            <w:pPr>
              <w:rPr>
                <w:rFonts w:ascii="Calibri" w:hAnsi="Calibri" w:cs="Calibri"/>
                <w:color w:val="000000"/>
                <w:szCs w:val="22"/>
              </w:rPr>
            </w:pPr>
          </w:p>
        </w:tc>
        <w:tc>
          <w:tcPr>
            <w:tcW w:w="1134" w:type="dxa"/>
          </w:tcPr>
          <w:p w14:paraId="0155C094"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8154</w:t>
            </w:r>
          </w:p>
          <w:p w14:paraId="677E92EB" w14:textId="77777777" w:rsidR="00E930F0" w:rsidRDefault="00E930F0" w:rsidP="00794E47">
            <w:pPr>
              <w:rPr>
                <w:rFonts w:ascii="Calibri" w:hAnsi="Calibri" w:cs="Calibri"/>
                <w:color w:val="000000"/>
                <w:szCs w:val="22"/>
              </w:rPr>
            </w:pPr>
          </w:p>
        </w:tc>
        <w:tc>
          <w:tcPr>
            <w:tcW w:w="1559" w:type="dxa"/>
          </w:tcPr>
          <w:p w14:paraId="7DD7379B" w14:textId="53F5B276" w:rsidR="00E930F0" w:rsidRDefault="00A861DD" w:rsidP="00794E47">
            <w:pPr>
              <w:rPr>
                <w:rFonts w:ascii="Calibri" w:hAnsi="Calibri" w:cs="Calibri"/>
                <w:color w:val="000000"/>
                <w:szCs w:val="22"/>
              </w:rPr>
            </w:pPr>
            <w:r>
              <w:rPr>
                <w:rFonts w:ascii="Calibri" w:hAnsi="Calibri" w:cs="Calibri"/>
                <w:color w:val="000000"/>
                <w:szCs w:val="22"/>
              </w:rPr>
              <w:t>0.0</w:t>
            </w:r>
            <w:r w:rsidR="00794E47">
              <w:rPr>
                <w:rFonts w:ascii="Calibri" w:hAnsi="Calibri" w:cs="Calibri"/>
                <w:color w:val="000000"/>
                <w:szCs w:val="22"/>
              </w:rPr>
              <w:t>04103</w:t>
            </w:r>
          </w:p>
        </w:tc>
      </w:tr>
      <w:tr w:rsidR="00E930F0" w14:paraId="6CFA808A" w14:textId="77777777" w:rsidTr="00C3237C">
        <w:trPr>
          <w:trHeight w:val="837"/>
        </w:trPr>
        <w:tc>
          <w:tcPr>
            <w:tcW w:w="1156" w:type="dxa"/>
          </w:tcPr>
          <w:p w14:paraId="01961F34" w14:textId="3D611D6F" w:rsidR="00E930F0" w:rsidRDefault="00E930F0" w:rsidP="00794E47">
            <w:proofErr w:type="spellStart"/>
            <w:r>
              <w:t>Gyro_Z</w:t>
            </w:r>
            <w:proofErr w:type="spellEnd"/>
          </w:p>
        </w:tc>
        <w:tc>
          <w:tcPr>
            <w:tcW w:w="1391" w:type="dxa"/>
          </w:tcPr>
          <w:p w14:paraId="21F0CB1B"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118137</w:t>
            </w:r>
          </w:p>
          <w:p w14:paraId="7737CC3A" w14:textId="77777777" w:rsidR="00E930F0" w:rsidRDefault="00E930F0" w:rsidP="00794E47">
            <w:pPr>
              <w:rPr>
                <w:rFonts w:ascii="Calibri" w:hAnsi="Calibri" w:cs="Calibri"/>
                <w:color w:val="000000"/>
                <w:szCs w:val="22"/>
              </w:rPr>
            </w:pPr>
          </w:p>
        </w:tc>
        <w:tc>
          <w:tcPr>
            <w:tcW w:w="1134" w:type="dxa"/>
          </w:tcPr>
          <w:p w14:paraId="009FF543"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12</w:t>
            </w:r>
          </w:p>
          <w:p w14:paraId="32A2D212" w14:textId="77777777" w:rsidR="00E930F0" w:rsidRPr="00FD3C6A" w:rsidRDefault="00E930F0" w:rsidP="00794E47">
            <w:pPr>
              <w:rPr>
                <w:rFonts w:ascii="Calibri" w:hAnsi="Calibri" w:cs="Calibri"/>
                <w:color w:val="000000"/>
                <w:szCs w:val="22"/>
                <w:lang w:eastAsia="zh-CN"/>
              </w:rPr>
            </w:pPr>
          </w:p>
        </w:tc>
        <w:tc>
          <w:tcPr>
            <w:tcW w:w="1134" w:type="dxa"/>
          </w:tcPr>
          <w:p w14:paraId="01285720"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8.4E-05</w:t>
            </w:r>
          </w:p>
          <w:p w14:paraId="2B61CB71" w14:textId="77777777" w:rsidR="00E930F0" w:rsidRDefault="00E930F0" w:rsidP="00794E47">
            <w:pPr>
              <w:rPr>
                <w:rFonts w:ascii="Calibri" w:hAnsi="Calibri" w:cs="Calibri"/>
                <w:color w:val="000000"/>
                <w:szCs w:val="22"/>
              </w:rPr>
            </w:pPr>
          </w:p>
        </w:tc>
        <w:tc>
          <w:tcPr>
            <w:tcW w:w="1134" w:type="dxa"/>
          </w:tcPr>
          <w:p w14:paraId="569AF43F"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0296</w:t>
            </w:r>
          </w:p>
          <w:p w14:paraId="08FAD183" w14:textId="77777777" w:rsidR="00E930F0" w:rsidRDefault="00E930F0" w:rsidP="00794E47">
            <w:pPr>
              <w:rPr>
                <w:rFonts w:ascii="Calibri" w:hAnsi="Calibri" w:cs="Calibri"/>
                <w:color w:val="000000"/>
                <w:szCs w:val="22"/>
              </w:rPr>
            </w:pPr>
          </w:p>
          <w:p w14:paraId="61C66BCA" w14:textId="77777777" w:rsidR="00E930F0" w:rsidRPr="00794E47" w:rsidRDefault="00E930F0" w:rsidP="00794E47">
            <w:pPr>
              <w:rPr>
                <w:rFonts w:ascii="Calibri" w:hAnsi="Calibri" w:cs="Calibri"/>
                <w:szCs w:val="22"/>
              </w:rPr>
            </w:pPr>
          </w:p>
        </w:tc>
        <w:tc>
          <w:tcPr>
            <w:tcW w:w="1134" w:type="dxa"/>
          </w:tcPr>
          <w:p w14:paraId="6CD8C60C"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144</w:t>
            </w:r>
          </w:p>
          <w:p w14:paraId="14221800" w14:textId="77777777" w:rsidR="00E930F0" w:rsidRDefault="00E930F0" w:rsidP="00794E47">
            <w:pPr>
              <w:rPr>
                <w:rFonts w:ascii="Calibri" w:hAnsi="Calibri" w:cs="Calibri"/>
                <w:color w:val="000000"/>
                <w:szCs w:val="22"/>
              </w:rPr>
            </w:pPr>
          </w:p>
        </w:tc>
        <w:tc>
          <w:tcPr>
            <w:tcW w:w="1134" w:type="dxa"/>
          </w:tcPr>
          <w:p w14:paraId="27DEAAF0"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0378</w:t>
            </w:r>
          </w:p>
          <w:p w14:paraId="372D505D" w14:textId="77777777" w:rsidR="00E930F0" w:rsidRDefault="00E930F0" w:rsidP="00794E47">
            <w:pPr>
              <w:rPr>
                <w:rFonts w:ascii="Calibri" w:hAnsi="Calibri" w:cs="Calibri"/>
                <w:color w:val="000000"/>
                <w:szCs w:val="22"/>
              </w:rPr>
            </w:pPr>
          </w:p>
          <w:p w14:paraId="7AFF75E3" w14:textId="77777777" w:rsidR="00E930F0" w:rsidRPr="00794E47" w:rsidRDefault="00E930F0" w:rsidP="00794E47">
            <w:pPr>
              <w:rPr>
                <w:rFonts w:ascii="Calibri" w:hAnsi="Calibri" w:cs="Calibri"/>
                <w:szCs w:val="22"/>
              </w:rPr>
            </w:pPr>
          </w:p>
        </w:tc>
        <w:tc>
          <w:tcPr>
            <w:tcW w:w="1559" w:type="dxa"/>
          </w:tcPr>
          <w:p w14:paraId="355A8704" w14:textId="60A86710" w:rsidR="00E930F0" w:rsidRDefault="00E930F0" w:rsidP="00794E47">
            <w:pPr>
              <w:rPr>
                <w:rFonts w:ascii="Calibri" w:hAnsi="Calibri" w:cs="Calibri"/>
                <w:color w:val="000000"/>
                <w:szCs w:val="22"/>
              </w:rPr>
            </w:pPr>
            <w:r>
              <w:rPr>
                <w:rFonts w:ascii="Calibri" w:hAnsi="Calibri" w:cs="Calibri"/>
                <w:color w:val="000000"/>
                <w:szCs w:val="22"/>
              </w:rPr>
              <w:t>0.</w:t>
            </w:r>
            <w:r w:rsidR="00794E47">
              <w:rPr>
                <w:rFonts w:ascii="Calibri" w:hAnsi="Calibri" w:cs="Calibri"/>
                <w:color w:val="000000"/>
                <w:szCs w:val="22"/>
              </w:rPr>
              <w:t>00743</w:t>
            </w:r>
          </w:p>
        </w:tc>
      </w:tr>
    </w:tbl>
    <w:p w14:paraId="699233B0" w14:textId="2E8684AC" w:rsidR="00794E47" w:rsidRDefault="00794E47" w:rsidP="00A861DD">
      <w:pPr>
        <w:pStyle w:val="BodyText"/>
      </w:pPr>
      <w:r>
        <w:br/>
        <w:t>Table 4.</w:t>
      </w:r>
      <w:r w:rsidR="00C3237C">
        <w:t>3</w:t>
      </w:r>
      <w:r>
        <w:t xml:space="preserve"> lists the Accelerometer offsets</w:t>
      </w:r>
      <w:r w:rsidR="00FC080E">
        <w:t xml:space="preserve"> for the Camera IMU</w:t>
      </w:r>
      <w:r>
        <w:t>.</w:t>
      </w:r>
      <w:r w:rsidR="00D04C5D">
        <w:t xml:space="preserve"> These were obtained from the </w:t>
      </w:r>
      <w:r w:rsidR="000F33C5">
        <w:t>a</w:t>
      </w:r>
      <w:r w:rsidR="00D04C5D">
        <w:t xml:space="preserve">xes shown in the table and the </w:t>
      </w:r>
      <w:proofErr w:type="spellStart"/>
      <w:r w:rsidR="00D04C5D">
        <w:t>Matlab</w:t>
      </w:r>
      <w:proofErr w:type="spellEnd"/>
      <w:r w:rsidR="00D04C5D">
        <w:t xml:space="preserve"> </w:t>
      </w:r>
      <w:proofErr w:type="spellStart"/>
      <w:r w:rsidR="00D04C5D">
        <w:t>polyfit</w:t>
      </w:r>
      <w:proofErr w:type="spellEnd"/>
      <w:r w:rsidR="00D04C5D">
        <w:t xml:space="preserve"> function</w:t>
      </w:r>
      <w:r w:rsidR="00E17D8C">
        <w:t xml:space="preserve"> </w:t>
      </w:r>
      <w:r w:rsidR="00E17D8C">
        <w:fldChar w:fldCharType="begin" w:fldLock="1"/>
      </w:r>
      <w:r w:rsidR="007211F0">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plainTextFormattedCitation":"(Matlab, 2023)","previouslyFormattedCitation":"(Matlab, 2023)"},"properties":{"noteIndex":0},"schema":"https://github.com/citation-style-language/schema/raw/master/csl-citation.json"}</w:instrText>
      </w:r>
      <w:r w:rsidR="00E17D8C">
        <w:fldChar w:fldCharType="separate"/>
      </w:r>
      <w:r w:rsidR="00E17D8C" w:rsidRPr="00E17D8C">
        <w:rPr>
          <w:noProof/>
        </w:rPr>
        <w:t>(Matlab, 2023)</w:t>
      </w:r>
      <w:r w:rsidR="00E17D8C">
        <w:fldChar w:fldCharType="end"/>
      </w:r>
      <w:r w:rsidR="00D04C5D">
        <w:t xml:space="preserve"> was used to determine the first order equation parameters of s</w:t>
      </w:r>
      <w:r w:rsidR="00FC080E">
        <w:t>lope</w:t>
      </w:r>
      <w:r w:rsidR="00D04C5D">
        <w:t xml:space="preserve"> and offset.</w:t>
      </w:r>
      <w:r w:rsidR="00336F2C">
        <w:t xml:space="preserve"> X values used were -1, 0 and 1.</w:t>
      </w:r>
    </w:p>
    <w:p w14:paraId="65E67FC1" w14:textId="7F8A555D" w:rsidR="007701F5" w:rsidRDefault="007701F5" w:rsidP="00842CFB">
      <w:pPr>
        <w:pStyle w:val="Caption"/>
      </w:pPr>
      <w:r>
        <w:t xml:space="preserve">Table </w:t>
      </w:r>
      <w:r w:rsidR="00724C2F">
        <w:fldChar w:fldCharType="begin"/>
      </w:r>
      <w:r w:rsidR="00724C2F">
        <w:instrText xml:space="preserve"> STYLEREF 1 \s </w:instrText>
      </w:r>
      <w:r w:rsidR="00724C2F">
        <w:fldChar w:fldCharType="separate"/>
      </w:r>
      <w:r w:rsidR="00724C2F">
        <w:t>4</w:t>
      </w:r>
      <w:r w:rsidR="00724C2F">
        <w:fldChar w:fldCharType="end"/>
      </w:r>
      <w:r w:rsidR="00724C2F">
        <w:t>.</w:t>
      </w:r>
      <w:r w:rsidR="00724C2F">
        <w:fldChar w:fldCharType="begin"/>
      </w:r>
      <w:r w:rsidR="00724C2F">
        <w:instrText xml:space="preserve"> SEQ Table \* ARABIC \s 1 </w:instrText>
      </w:r>
      <w:r w:rsidR="00724C2F">
        <w:fldChar w:fldCharType="separate"/>
      </w:r>
      <w:r w:rsidR="00724C2F">
        <w:t>3</w:t>
      </w:r>
      <w:r w:rsidR="00724C2F">
        <w:fldChar w:fldCharType="end"/>
      </w:r>
      <w:r>
        <w:t xml:space="preserve"> </w:t>
      </w:r>
      <w:r w:rsidRPr="009319C7">
        <w:t>Accelerometer Slope and Offset Table</w:t>
      </w:r>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FC080E" w14:paraId="24551977" w14:textId="6EEE6687" w:rsidTr="00FC080E">
        <w:trPr>
          <w:trHeight w:val="1076"/>
        </w:trPr>
        <w:tc>
          <w:tcPr>
            <w:tcW w:w="1156" w:type="dxa"/>
          </w:tcPr>
          <w:p w14:paraId="7E01635D" w14:textId="77777777" w:rsidR="00FC080E" w:rsidRPr="00794E47" w:rsidRDefault="00FC080E" w:rsidP="00FC080E">
            <w:r w:rsidRPr="00794E47">
              <w:t>Axis</w:t>
            </w:r>
          </w:p>
        </w:tc>
        <w:tc>
          <w:tcPr>
            <w:tcW w:w="1391" w:type="dxa"/>
          </w:tcPr>
          <w:p w14:paraId="10C06040" w14:textId="3D773389" w:rsidR="00FC080E" w:rsidRPr="00794E47" w:rsidRDefault="00FC080E" w:rsidP="00FC080E">
            <w:pPr>
              <w:rPr>
                <w:color w:val="000000"/>
              </w:rPr>
            </w:pPr>
            <w:r w:rsidRPr="00794E47">
              <w:rPr>
                <w:color w:val="000000"/>
              </w:rPr>
              <w:t>Flat, Facing Down</w:t>
            </w:r>
            <w:r>
              <w:rPr>
                <w:color w:val="000000"/>
              </w:rPr>
              <w:t xml:space="preserve"> (gravity = -1)</w:t>
            </w:r>
          </w:p>
        </w:tc>
        <w:tc>
          <w:tcPr>
            <w:tcW w:w="1391" w:type="dxa"/>
          </w:tcPr>
          <w:p w14:paraId="4E67E5BE" w14:textId="047E7271" w:rsidR="00FC080E" w:rsidRPr="00794E47" w:rsidRDefault="00FC080E" w:rsidP="00FC080E">
            <w:pPr>
              <w:rPr>
                <w:color w:val="000000"/>
              </w:rPr>
            </w:pPr>
            <w:r w:rsidRPr="00794E47">
              <w:rPr>
                <w:color w:val="000000"/>
              </w:rPr>
              <w:t>90deg, tilting left</w:t>
            </w:r>
            <w:r>
              <w:rPr>
                <w:color w:val="000000"/>
              </w:rPr>
              <w:t xml:space="preserve"> </w:t>
            </w:r>
            <w:r>
              <w:rPr>
                <w:color w:val="000000"/>
              </w:rPr>
              <w:br/>
              <w:t>(gravity = 0)</w:t>
            </w:r>
          </w:p>
        </w:tc>
        <w:tc>
          <w:tcPr>
            <w:tcW w:w="1391" w:type="dxa"/>
          </w:tcPr>
          <w:p w14:paraId="164DD741" w14:textId="04ED1457" w:rsidR="00FC080E" w:rsidRPr="00794E47" w:rsidRDefault="00FC080E" w:rsidP="00FC080E">
            <w:pPr>
              <w:rPr>
                <w:color w:val="000000"/>
              </w:rPr>
            </w:pPr>
            <w:r w:rsidRPr="00794E47">
              <w:rPr>
                <w:color w:val="000000"/>
              </w:rPr>
              <w:t>Flat, Facing Up</w:t>
            </w:r>
            <w:r>
              <w:rPr>
                <w:color w:val="000000"/>
              </w:rPr>
              <w:t xml:space="preserve"> (gravity=1)</w:t>
            </w:r>
          </w:p>
        </w:tc>
        <w:tc>
          <w:tcPr>
            <w:tcW w:w="2126" w:type="dxa"/>
          </w:tcPr>
          <w:p w14:paraId="1A5C05DB" w14:textId="5F15934B" w:rsidR="00FC080E" w:rsidRPr="00794E47" w:rsidRDefault="00FC080E" w:rsidP="00FC080E">
            <w:pPr>
              <w:rPr>
                <w:color w:val="000000"/>
              </w:rPr>
            </w:pPr>
            <w:r>
              <w:rPr>
                <w:color w:val="000000"/>
              </w:rPr>
              <w:t>S</w:t>
            </w:r>
            <w:r w:rsidRPr="00794E47">
              <w:rPr>
                <w:color w:val="000000"/>
              </w:rPr>
              <w:t>lope</w:t>
            </w:r>
          </w:p>
        </w:tc>
        <w:tc>
          <w:tcPr>
            <w:tcW w:w="2268" w:type="dxa"/>
          </w:tcPr>
          <w:p w14:paraId="575952F6" w14:textId="6F5E58FE" w:rsidR="00FC080E" w:rsidRPr="00794E47" w:rsidRDefault="00FC080E" w:rsidP="00FC080E">
            <w:pPr>
              <w:rPr>
                <w:color w:val="000000"/>
              </w:rPr>
            </w:pPr>
            <w:r w:rsidRPr="00794E47">
              <w:rPr>
                <w:color w:val="000000"/>
              </w:rPr>
              <w:t>Offset</w:t>
            </w:r>
          </w:p>
        </w:tc>
      </w:tr>
      <w:tr w:rsidR="00FC080E" w14:paraId="608FBAC6" w14:textId="188F3143" w:rsidTr="00FC080E">
        <w:trPr>
          <w:trHeight w:val="837"/>
        </w:trPr>
        <w:tc>
          <w:tcPr>
            <w:tcW w:w="1156" w:type="dxa"/>
          </w:tcPr>
          <w:p w14:paraId="6FBEACEA" w14:textId="54952315" w:rsidR="00FC080E" w:rsidRPr="00794E47" w:rsidRDefault="000F69BD" w:rsidP="00FC080E">
            <w:proofErr w:type="spellStart"/>
            <w:r>
              <w:t>Accel</w:t>
            </w:r>
            <w:r w:rsidR="00FC080E" w:rsidRPr="00794E47">
              <w:t>_X</w:t>
            </w:r>
            <w:proofErr w:type="spellEnd"/>
          </w:p>
        </w:tc>
        <w:tc>
          <w:tcPr>
            <w:tcW w:w="1391" w:type="dxa"/>
          </w:tcPr>
          <w:p w14:paraId="64F05C24"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02984</w:t>
            </w:r>
          </w:p>
          <w:p w14:paraId="0E401DB9" w14:textId="608E6A58" w:rsidR="00FC080E" w:rsidRPr="00794E47" w:rsidRDefault="00FC080E" w:rsidP="00FC080E">
            <w:pPr>
              <w:rPr>
                <w:color w:val="000000"/>
              </w:rPr>
            </w:pPr>
          </w:p>
        </w:tc>
        <w:tc>
          <w:tcPr>
            <w:tcW w:w="1391" w:type="dxa"/>
          </w:tcPr>
          <w:p w14:paraId="01E96053"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9.720203</w:t>
            </w:r>
          </w:p>
          <w:p w14:paraId="39319045" w14:textId="52929AA5" w:rsidR="00FC080E" w:rsidRPr="00794E47" w:rsidRDefault="00FC080E" w:rsidP="00FC080E">
            <w:pPr>
              <w:rPr>
                <w:color w:val="000000"/>
              </w:rPr>
            </w:pPr>
          </w:p>
        </w:tc>
        <w:tc>
          <w:tcPr>
            <w:tcW w:w="1391" w:type="dxa"/>
          </w:tcPr>
          <w:p w14:paraId="7C6C5602"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20886</w:t>
            </w:r>
          </w:p>
          <w:p w14:paraId="00FC802D" w14:textId="5D437C43" w:rsidR="00FC080E" w:rsidRPr="00794E47" w:rsidRDefault="00FC080E" w:rsidP="00FC080E">
            <w:pPr>
              <w:rPr>
                <w:color w:val="000000"/>
              </w:rPr>
            </w:pPr>
          </w:p>
        </w:tc>
        <w:tc>
          <w:tcPr>
            <w:tcW w:w="2126" w:type="dxa"/>
          </w:tcPr>
          <w:p w14:paraId="45581FCE" w14:textId="0FAFE420" w:rsidR="00FC080E" w:rsidRPr="00794E47" w:rsidRDefault="00FC080E" w:rsidP="00FC080E">
            <w:pPr>
              <w:rPr>
                <w:color w:val="000000"/>
              </w:rPr>
            </w:pPr>
            <w:r>
              <w:rPr>
                <w:color w:val="000000"/>
              </w:rPr>
              <w:t>0.</w:t>
            </w:r>
            <w:r w:rsidR="00887F59">
              <w:rPr>
                <w:color w:val="000000"/>
              </w:rPr>
              <w:t>0013</w:t>
            </w:r>
          </w:p>
        </w:tc>
        <w:tc>
          <w:tcPr>
            <w:tcW w:w="2268" w:type="dxa"/>
          </w:tcPr>
          <w:p w14:paraId="60C8EBDD" w14:textId="7C7C1B64" w:rsidR="00FC080E" w:rsidRPr="00794E47" w:rsidRDefault="00887F59" w:rsidP="00FC080E">
            <w:pPr>
              <w:rPr>
                <w:color w:val="000000"/>
                <w:lang w:eastAsia="zh-CN"/>
              </w:rPr>
            </w:pPr>
            <w:r>
              <w:rPr>
                <w:color w:val="000000"/>
              </w:rPr>
              <w:t>0.0315</w:t>
            </w:r>
          </w:p>
          <w:p w14:paraId="170D68CF" w14:textId="77777777" w:rsidR="00FC080E" w:rsidRPr="00794E47" w:rsidRDefault="00FC080E" w:rsidP="00FC080E">
            <w:pPr>
              <w:rPr>
                <w:color w:val="000000"/>
              </w:rPr>
            </w:pPr>
          </w:p>
        </w:tc>
      </w:tr>
      <w:tr w:rsidR="00FC080E" w14:paraId="3C1AA376" w14:textId="6159629F" w:rsidTr="00FC080E">
        <w:trPr>
          <w:trHeight w:val="837"/>
        </w:trPr>
        <w:tc>
          <w:tcPr>
            <w:tcW w:w="1156" w:type="dxa"/>
          </w:tcPr>
          <w:p w14:paraId="04FD3572" w14:textId="260E2218" w:rsidR="00FC080E" w:rsidRPr="00794E47" w:rsidRDefault="000F69BD" w:rsidP="00FC080E">
            <w:proofErr w:type="spellStart"/>
            <w:r>
              <w:t>Accel</w:t>
            </w:r>
            <w:r w:rsidR="00FC080E" w:rsidRPr="00794E47">
              <w:t>_Y</w:t>
            </w:r>
            <w:proofErr w:type="spellEnd"/>
          </w:p>
        </w:tc>
        <w:tc>
          <w:tcPr>
            <w:tcW w:w="1391" w:type="dxa"/>
          </w:tcPr>
          <w:p w14:paraId="187894D1"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10395</w:t>
            </w:r>
          </w:p>
          <w:p w14:paraId="1FD500D0" w14:textId="77777777" w:rsidR="00FC080E" w:rsidRPr="00794E47" w:rsidRDefault="00FC080E" w:rsidP="00FC080E">
            <w:pPr>
              <w:rPr>
                <w:color w:val="000000"/>
              </w:rPr>
            </w:pPr>
          </w:p>
        </w:tc>
        <w:tc>
          <w:tcPr>
            <w:tcW w:w="1391" w:type="dxa"/>
          </w:tcPr>
          <w:p w14:paraId="26302E1C"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59628</w:t>
            </w:r>
          </w:p>
          <w:p w14:paraId="515DFF52" w14:textId="77777777" w:rsidR="00FC080E" w:rsidRPr="00794E47" w:rsidRDefault="00FC080E" w:rsidP="00FC080E">
            <w:pPr>
              <w:rPr>
                <w:color w:val="000000"/>
              </w:rPr>
            </w:pPr>
          </w:p>
        </w:tc>
        <w:tc>
          <w:tcPr>
            <w:tcW w:w="1391" w:type="dxa"/>
          </w:tcPr>
          <w:p w14:paraId="12A6BDC8"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032943</w:t>
            </w:r>
          </w:p>
          <w:p w14:paraId="44FF7441" w14:textId="77777777" w:rsidR="00FC080E" w:rsidRPr="00794E47" w:rsidRDefault="00FC080E" w:rsidP="00FC080E">
            <w:pPr>
              <w:rPr>
                <w:color w:val="000000"/>
              </w:rPr>
            </w:pPr>
          </w:p>
        </w:tc>
        <w:tc>
          <w:tcPr>
            <w:tcW w:w="2126" w:type="dxa"/>
          </w:tcPr>
          <w:p w14:paraId="61961ECA" w14:textId="1E6FEE04" w:rsidR="00FC080E" w:rsidRPr="00794E47" w:rsidRDefault="00887F59" w:rsidP="00FC080E">
            <w:pPr>
              <w:rPr>
                <w:color w:val="000000"/>
              </w:rPr>
            </w:pPr>
            <w:r>
              <w:rPr>
                <w:color w:val="000000"/>
              </w:rPr>
              <w:t>-2.338e-4</w:t>
            </w:r>
          </w:p>
        </w:tc>
        <w:tc>
          <w:tcPr>
            <w:tcW w:w="2268" w:type="dxa"/>
          </w:tcPr>
          <w:p w14:paraId="3714F998" w14:textId="071AE5A4" w:rsidR="00FC080E" w:rsidRPr="00794E47" w:rsidRDefault="00887F59" w:rsidP="00FC080E">
            <w:pPr>
              <w:rPr>
                <w:color w:val="000000"/>
              </w:rPr>
            </w:pPr>
            <w:r>
              <w:rPr>
                <w:color w:val="000000"/>
              </w:rPr>
              <w:t>0.0325</w:t>
            </w:r>
          </w:p>
        </w:tc>
      </w:tr>
      <w:tr w:rsidR="00FC080E" w14:paraId="7E61BDF4" w14:textId="76A66E58" w:rsidTr="00FC080E">
        <w:trPr>
          <w:trHeight w:val="837"/>
        </w:trPr>
        <w:tc>
          <w:tcPr>
            <w:tcW w:w="1156" w:type="dxa"/>
          </w:tcPr>
          <w:p w14:paraId="64FDB284" w14:textId="6FC67620" w:rsidR="00FC080E" w:rsidRPr="00794E47" w:rsidRDefault="000F69BD" w:rsidP="00FC080E">
            <w:proofErr w:type="spellStart"/>
            <w:r>
              <w:t>Accel</w:t>
            </w:r>
            <w:r w:rsidR="00FC080E" w:rsidRPr="00794E47">
              <w:t>_Z</w:t>
            </w:r>
            <w:proofErr w:type="spellEnd"/>
          </w:p>
        </w:tc>
        <w:tc>
          <w:tcPr>
            <w:tcW w:w="1391" w:type="dxa"/>
          </w:tcPr>
          <w:p w14:paraId="6D96C6E8"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9.4977</w:t>
            </w:r>
          </w:p>
          <w:p w14:paraId="3CB9EFC7" w14:textId="77777777" w:rsidR="00FC080E" w:rsidRPr="00794E47" w:rsidRDefault="00FC080E" w:rsidP="00FC080E">
            <w:pPr>
              <w:rPr>
                <w:color w:val="000000"/>
              </w:rPr>
            </w:pPr>
          </w:p>
        </w:tc>
        <w:tc>
          <w:tcPr>
            <w:tcW w:w="1391" w:type="dxa"/>
          </w:tcPr>
          <w:p w14:paraId="1DA3928C"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368226</w:t>
            </w:r>
          </w:p>
          <w:p w14:paraId="37917FC6" w14:textId="77777777" w:rsidR="00FC080E" w:rsidRPr="00794E47" w:rsidRDefault="00FC080E" w:rsidP="00FC080E">
            <w:pPr>
              <w:rPr>
                <w:color w:val="000000"/>
              </w:rPr>
            </w:pPr>
          </w:p>
        </w:tc>
        <w:tc>
          <w:tcPr>
            <w:tcW w:w="1391" w:type="dxa"/>
          </w:tcPr>
          <w:p w14:paraId="314DC3ED"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10.22617</w:t>
            </w:r>
          </w:p>
          <w:p w14:paraId="383AE63B" w14:textId="77777777" w:rsidR="00FC080E" w:rsidRPr="00794E47" w:rsidRDefault="00FC080E" w:rsidP="00FC080E">
            <w:pPr>
              <w:rPr>
                <w:color w:val="000000"/>
              </w:rPr>
            </w:pPr>
          </w:p>
        </w:tc>
        <w:tc>
          <w:tcPr>
            <w:tcW w:w="2126" w:type="dxa"/>
          </w:tcPr>
          <w:p w14:paraId="24D653D2" w14:textId="48A07649" w:rsidR="00FC080E" w:rsidRPr="00794E47" w:rsidRDefault="00887F59" w:rsidP="00FC080E">
            <w:pPr>
              <w:rPr>
                <w:color w:val="000000"/>
              </w:rPr>
            </w:pPr>
            <w:r>
              <w:rPr>
                <w:color w:val="000000"/>
              </w:rPr>
              <w:t>-1.0244e-4</w:t>
            </w:r>
          </w:p>
          <w:p w14:paraId="4D5A7468" w14:textId="77777777" w:rsidR="00FC080E" w:rsidRPr="00794E47" w:rsidRDefault="00FC080E" w:rsidP="00FC080E"/>
        </w:tc>
        <w:tc>
          <w:tcPr>
            <w:tcW w:w="2268" w:type="dxa"/>
          </w:tcPr>
          <w:p w14:paraId="2230A0CF" w14:textId="03093543" w:rsidR="00FC080E" w:rsidRPr="00794E47" w:rsidRDefault="00887F59" w:rsidP="00FC080E">
            <w:pPr>
              <w:rPr>
                <w:color w:val="000000"/>
                <w:lang w:eastAsia="zh-CN"/>
              </w:rPr>
            </w:pPr>
            <w:r>
              <w:rPr>
                <w:color w:val="000000"/>
              </w:rPr>
              <w:t>0.0325</w:t>
            </w:r>
          </w:p>
          <w:p w14:paraId="3E95F5AC" w14:textId="77777777" w:rsidR="00FC080E" w:rsidRPr="00794E47" w:rsidRDefault="00FC080E" w:rsidP="00FC080E">
            <w:pPr>
              <w:rPr>
                <w:color w:val="000000"/>
              </w:rPr>
            </w:pPr>
          </w:p>
        </w:tc>
      </w:tr>
    </w:tbl>
    <w:p w14:paraId="0D03A8FE" w14:textId="4E687D45" w:rsidR="00797231" w:rsidRDefault="00336F2C" w:rsidP="00A861DD">
      <w:pPr>
        <w:pStyle w:val="BodyText"/>
      </w:pPr>
      <w:r>
        <w:t xml:space="preserve">The offset and scaling values from Tables 4.2 and 4.3 are applied to each measurement to reduce calibration errors. </w:t>
      </w:r>
      <w:r w:rsidR="007605F0">
        <w:br/>
      </w:r>
      <w:r w:rsidR="0051206B">
        <w:t>Variation in the output matter</w:t>
      </w:r>
      <w:r w:rsidR="007605F0">
        <w:t xml:space="preserve">s </w:t>
      </w:r>
      <w:r w:rsidR="0051206B">
        <w:t xml:space="preserve">as it may mask any differences in technique. </w:t>
      </w:r>
      <w:r w:rsidR="00B00643">
        <w:t>Note that there is some considerable variation in the output for a completely stationary vehicle</w:t>
      </w:r>
      <w:r w:rsidR="0051206B">
        <w:t xml:space="preserve">, indicating high </w:t>
      </w:r>
      <w:r w:rsidR="005F1C92">
        <w:t>noise floor of the sensors</w:t>
      </w:r>
      <w:r w:rsidR="00B00643">
        <w:t>.</w:t>
      </w:r>
      <w:r w:rsidR="00A8145C">
        <w:t xml:space="preserve"> The Madgwick, Kalman and Neural Network processes are meant to reduce these errors, </w:t>
      </w:r>
      <w:r w:rsidR="00A8145C">
        <w:lastRenderedPageBreak/>
        <w:t>providing they are gaussian in nature.</w:t>
      </w:r>
      <w:r w:rsidR="00630C50">
        <w:br/>
      </w:r>
      <w:r w:rsidR="00630C50">
        <w:br/>
        <w:t xml:space="preserve">The </w:t>
      </w:r>
      <w:r w:rsidR="00EA1C3B">
        <w:t xml:space="preserve">UR5 </w:t>
      </w:r>
      <w:r w:rsidR="00630C50">
        <w:t xml:space="preserve">robot </w:t>
      </w:r>
      <w:r w:rsidR="00ED5B03">
        <w:t xml:space="preserve">joint angles themselves </w:t>
      </w:r>
      <w:r w:rsidR="00797231">
        <w:t>are</w:t>
      </w:r>
      <w:r w:rsidR="00ED5B03">
        <w:t xml:space="preserve"> </w:t>
      </w:r>
      <w:r w:rsidR="00630C50">
        <w:t xml:space="preserve">not calibrated and show slight errors when manually compared to a 1.5m long spirit level. </w:t>
      </w:r>
      <w:r w:rsidR="00ED5B03">
        <w:t>It is believed that</w:t>
      </w:r>
      <w:r w:rsidR="00797231">
        <w:t>, in this instance,</w:t>
      </w:r>
      <w:r w:rsidR="00ED5B03">
        <w:t xml:space="preserve"> this is mainly due to the </w:t>
      </w:r>
      <w:r w:rsidR="0065746C">
        <w:t>visibly</w:t>
      </w:r>
      <w:r w:rsidR="00911BC0">
        <w:t xml:space="preserve"> </w:t>
      </w:r>
      <w:r w:rsidR="00ED5B03">
        <w:t xml:space="preserve">obvious bow in the wooden table used to mount the robot. </w:t>
      </w:r>
      <w:r w:rsidR="00630C50">
        <w:t xml:space="preserve">These were </w:t>
      </w:r>
      <w:r w:rsidR="00ED5B03">
        <w:t xml:space="preserve">initially compensated </w:t>
      </w:r>
      <w:r w:rsidR="00630C50">
        <w:t>for but mean</w:t>
      </w:r>
      <w:r w:rsidR="00ED5B03">
        <w:t>t</w:t>
      </w:r>
      <w:r w:rsidR="00630C50">
        <w:t xml:space="preserve"> that the robot </w:t>
      </w:r>
      <w:r w:rsidR="00797231">
        <w:t xml:space="preserve">sensor data </w:t>
      </w:r>
      <w:r w:rsidR="00630C50">
        <w:t>show</w:t>
      </w:r>
      <w:r w:rsidR="00ED5B03">
        <w:t>ed</w:t>
      </w:r>
      <w:r w:rsidR="00630C50">
        <w:t xml:space="preserve"> slight variations away from true positions. </w:t>
      </w:r>
      <w:r w:rsidR="00ED5B03">
        <w:t>Using t</w:t>
      </w:r>
      <w:r w:rsidR="00797231">
        <w:t xml:space="preserve">ool </w:t>
      </w:r>
      <w:proofErr w:type="spellStart"/>
      <w:r w:rsidR="00797231">
        <w:t>center</w:t>
      </w:r>
      <w:proofErr w:type="spellEnd"/>
      <w:r w:rsidR="00797231">
        <w:t xml:space="preserve"> point (TCP)</w:t>
      </w:r>
      <w:r w:rsidR="00C7451F">
        <w:t xml:space="preserve"> </w:t>
      </w:r>
      <w:r w:rsidR="00ED5B03">
        <w:t xml:space="preserve">sensors on the tool section of the arm </w:t>
      </w:r>
      <w:r w:rsidR="00C7451F">
        <w:t xml:space="preserve">initially </w:t>
      </w:r>
      <w:r w:rsidR="00ED5B03">
        <w:t xml:space="preserve">showed true values </w:t>
      </w:r>
      <w:r w:rsidR="00797231">
        <w:t xml:space="preserve">of the pose </w:t>
      </w:r>
      <w:r w:rsidR="00911BC0">
        <w:t xml:space="preserve">compared to the spirit level </w:t>
      </w:r>
      <w:r w:rsidR="00ED5B03">
        <w:t>however so the</w:t>
      </w:r>
      <w:r w:rsidR="00797231">
        <w:t xml:space="preserve"> TCP sensors </w:t>
      </w:r>
      <w:r w:rsidR="00C7451F">
        <w:t xml:space="preserve">were </w:t>
      </w:r>
      <w:r w:rsidR="00ED5B03">
        <w:t>used</w:t>
      </w:r>
      <w:r w:rsidR="0065746C">
        <w:t xml:space="preserve"> </w:t>
      </w:r>
      <w:r w:rsidR="00C7451F">
        <w:t xml:space="preserve">first </w:t>
      </w:r>
      <w:r w:rsidR="0065746C">
        <w:t xml:space="preserve">in </w:t>
      </w:r>
      <w:r w:rsidR="00C7451F">
        <w:t xml:space="preserve">initial </w:t>
      </w:r>
      <w:r w:rsidR="0065746C">
        <w:t>measurements</w:t>
      </w:r>
      <w:r w:rsidR="00ED5B03">
        <w:t xml:space="preserve">. </w:t>
      </w:r>
      <w:r w:rsidR="00C7451F">
        <w:t>When movement occurs</w:t>
      </w:r>
      <w:r w:rsidR="00CC484C">
        <w:t xml:space="preserve">, it </w:t>
      </w:r>
      <w:proofErr w:type="spellStart"/>
      <w:r w:rsidR="00CC484C">
        <w:t>becamed</w:t>
      </w:r>
      <w:proofErr w:type="spellEnd"/>
      <w:r w:rsidR="00CC484C">
        <w:t xml:space="preserve"> evident that</w:t>
      </w:r>
      <w:r w:rsidR="00C7451F">
        <w:t xml:space="preserve"> the TCP sensors calculate positioning based on weight and size of the tool mounted on the arm</w:t>
      </w:r>
      <w:r w:rsidR="00CC484C">
        <w:t xml:space="preserve"> which introduced some subtle errors</w:t>
      </w:r>
      <w:r w:rsidR="00C7451F">
        <w:t xml:space="preserve">. </w:t>
      </w:r>
      <w:r w:rsidR="00CC484C">
        <w:t>T</w:t>
      </w:r>
      <w:r w:rsidR="00C7451F">
        <w:t xml:space="preserve">he actual joint angles of the arm components were used </w:t>
      </w:r>
      <w:r w:rsidR="00CC484C">
        <w:t xml:space="preserve">instead </w:t>
      </w:r>
      <w:r w:rsidR="00C7451F">
        <w:t>to obtain angular positions.</w:t>
      </w:r>
      <w:r w:rsidR="00797231">
        <w:br/>
      </w:r>
      <w:r w:rsidR="00797231">
        <w:br/>
      </w:r>
      <w:r w:rsidR="00630C50">
        <w:t xml:space="preserve">When operating the </w:t>
      </w:r>
      <w:proofErr w:type="gramStart"/>
      <w:r w:rsidR="00630C50">
        <w:t>robot</w:t>
      </w:r>
      <w:proofErr w:type="gramEnd"/>
      <w:r w:rsidR="00630C50">
        <w:t xml:space="preserve"> it was seen that there is some tolerance and play in </w:t>
      </w:r>
      <w:r w:rsidR="00911BC0">
        <w:t xml:space="preserve">moving repeatedly between the same defined angles. </w:t>
      </w:r>
      <w:r w:rsidR="00ED5B03">
        <w:t xml:space="preserve">In section 5.1 of the user manual, worst case joint position accuracy is given as 1.15 degrees with a detection time of 100ms. The tool </w:t>
      </w:r>
      <w:proofErr w:type="spellStart"/>
      <w:r w:rsidR="00ED5B03">
        <w:t>center</w:t>
      </w:r>
      <w:proofErr w:type="spellEnd"/>
      <w:r w:rsidR="00ED5B03">
        <w:t xml:space="preserve"> point (TCP) sensors have a worst</w:t>
      </w:r>
      <w:r w:rsidR="0065746C">
        <w:t>-</w:t>
      </w:r>
      <w:r w:rsidR="00ED5B03">
        <w:t>case accuracy error of 20mm in positioning and 1</w:t>
      </w:r>
      <w:r w:rsidR="0065746C">
        <w:t>.</w:t>
      </w:r>
      <w:r w:rsidR="00ED5B03">
        <w:t xml:space="preserve">15 degrees in orientation. </w:t>
      </w:r>
      <w:r w:rsidR="00911BC0">
        <w:t>These are worst-case values</w:t>
      </w:r>
      <w:r w:rsidR="00CC484C">
        <w:t>, however,</w:t>
      </w:r>
      <w:r w:rsidR="00911BC0">
        <w:t xml:space="preserve"> and the robot operate</w:t>
      </w:r>
      <w:r w:rsidR="00CC484C">
        <w:t>d</w:t>
      </w:r>
      <w:r w:rsidR="00911BC0">
        <w:t xml:space="preserve"> well within these limits.</w:t>
      </w:r>
    </w:p>
    <w:p w14:paraId="3E74A6A1" w14:textId="5652127D" w:rsidR="00ED5B03" w:rsidRDefault="00ED5B03" w:rsidP="00911BC0">
      <w:pPr>
        <w:pStyle w:val="BodyText"/>
      </w:pPr>
      <w:r>
        <w:t xml:space="preserve">With the robotic arm in the neutral position as shown in </w:t>
      </w:r>
      <w:r w:rsidR="00911BC0">
        <w:t>Figure 3.1</w:t>
      </w:r>
      <w:r>
        <w:t>, a sample of static results</w:t>
      </w:r>
      <w:r w:rsidR="00353F4B">
        <w:t xml:space="preserve"> from the robot arm sensors </w:t>
      </w:r>
      <w:r>
        <w:t>is shown in Table 4.4.</w:t>
      </w:r>
    </w:p>
    <w:p w14:paraId="7589A7D0" w14:textId="32E620FB" w:rsidR="00ED5B03" w:rsidRDefault="00ED5B03" w:rsidP="00842CFB">
      <w:pPr>
        <w:pStyle w:val="Caption"/>
      </w:pPr>
      <w:r>
        <w:t xml:space="preserve">Table </w:t>
      </w:r>
      <w:r w:rsidR="00724C2F">
        <w:fldChar w:fldCharType="begin"/>
      </w:r>
      <w:r w:rsidR="00724C2F">
        <w:instrText xml:space="preserve"> STYLEREF 1 \s </w:instrText>
      </w:r>
      <w:r w:rsidR="00724C2F">
        <w:fldChar w:fldCharType="separate"/>
      </w:r>
      <w:r w:rsidR="00724C2F">
        <w:t>4</w:t>
      </w:r>
      <w:r w:rsidR="00724C2F">
        <w:fldChar w:fldCharType="end"/>
      </w:r>
      <w:r w:rsidR="00724C2F">
        <w:t>.</w:t>
      </w:r>
      <w:r w:rsidR="00724C2F">
        <w:fldChar w:fldCharType="begin"/>
      </w:r>
      <w:r w:rsidR="00724C2F">
        <w:instrText xml:space="preserve"> SEQ Table \* ARABIC \s 1 </w:instrText>
      </w:r>
      <w:r w:rsidR="00724C2F">
        <w:fldChar w:fldCharType="separate"/>
      </w:r>
      <w:r w:rsidR="00724C2F">
        <w:t>4</w:t>
      </w:r>
      <w:r w:rsidR="00724C2F">
        <w:fldChar w:fldCharType="end"/>
      </w:r>
      <w:r>
        <w:t xml:space="preserve"> Sample of </w:t>
      </w:r>
      <w:r w:rsidR="00213105">
        <w:t xml:space="preserve">Euler angle </w:t>
      </w:r>
      <w:r>
        <w:t xml:space="preserve">results </w:t>
      </w:r>
      <w:r w:rsidR="007701F5">
        <w:t>using tool arm sensors while at rest.</w:t>
      </w:r>
    </w:p>
    <w:tbl>
      <w:tblPr>
        <w:tblStyle w:val="TableGrid"/>
        <w:tblW w:w="4673" w:type="dxa"/>
        <w:jc w:val="center"/>
        <w:tblLayout w:type="fixed"/>
        <w:tblLook w:val="04A0" w:firstRow="1" w:lastRow="0" w:firstColumn="1" w:lastColumn="0" w:noHBand="0" w:noVBand="1"/>
      </w:tblPr>
      <w:tblGrid>
        <w:gridCol w:w="1555"/>
        <w:gridCol w:w="1417"/>
        <w:gridCol w:w="1701"/>
      </w:tblGrid>
      <w:tr w:rsidR="00213105" w14:paraId="37FF0F1F" w14:textId="77777777" w:rsidTr="00213105">
        <w:trPr>
          <w:jc w:val="center"/>
        </w:trPr>
        <w:tc>
          <w:tcPr>
            <w:tcW w:w="1555" w:type="dxa"/>
          </w:tcPr>
          <w:p w14:paraId="3EF03C3B" w14:textId="475E8707" w:rsidR="00213105" w:rsidRDefault="00213105" w:rsidP="007701F5">
            <w:proofErr w:type="spellStart"/>
            <w:r>
              <w:t>Euler_Z</w:t>
            </w:r>
            <w:proofErr w:type="spellEnd"/>
          </w:p>
        </w:tc>
        <w:tc>
          <w:tcPr>
            <w:tcW w:w="1417" w:type="dxa"/>
          </w:tcPr>
          <w:p w14:paraId="21436A3E" w14:textId="553A4575" w:rsidR="00213105" w:rsidRDefault="00213105" w:rsidP="007701F5">
            <w:proofErr w:type="spellStart"/>
            <w:r>
              <w:t>Euler_Y</w:t>
            </w:r>
            <w:proofErr w:type="spellEnd"/>
          </w:p>
        </w:tc>
        <w:tc>
          <w:tcPr>
            <w:tcW w:w="1701" w:type="dxa"/>
          </w:tcPr>
          <w:p w14:paraId="324F98F4" w14:textId="74290F8C" w:rsidR="00213105" w:rsidRDefault="00213105" w:rsidP="007701F5">
            <w:proofErr w:type="spellStart"/>
            <w:r>
              <w:t>Euler_X</w:t>
            </w:r>
            <w:proofErr w:type="spellEnd"/>
          </w:p>
        </w:tc>
      </w:tr>
      <w:tr w:rsidR="00213105" w14:paraId="4E857BC9" w14:textId="77777777" w:rsidTr="00213105">
        <w:trPr>
          <w:jc w:val="center"/>
        </w:trPr>
        <w:tc>
          <w:tcPr>
            <w:tcW w:w="1555" w:type="dxa"/>
            <w:vAlign w:val="center"/>
          </w:tcPr>
          <w:tbl>
            <w:tblPr>
              <w:tblW w:w="1387" w:type="dxa"/>
              <w:tblLayout w:type="fixed"/>
              <w:tblLook w:val="04A0" w:firstRow="1" w:lastRow="0" w:firstColumn="1" w:lastColumn="0" w:noHBand="0" w:noVBand="1"/>
            </w:tblPr>
            <w:tblGrid>
              <w:gridCol w:w="1387"/>
            </w:tblGrid>
            <w:tr w:rsidR="00213105" w:rsidRPr="00353F4B" w14:paraId="3C89B9AC" w14:textId="77777777" w:rsidTr="00213105">
              <w:trPr>
                <w:trHeight w:val="454"/>
              </w:trPr>
              <w:tc>
                <w:tcPr>
                  <w:tcW w:w="1387" w:type="dxa"/>
                  <w:tcBorders>
                    <w:top w:val="single" w:sz="4" w:space="0" w:color="8EA9DB"/>
                    <w:left w:val="nil"/>
                    <w:bottom w:val="single" w:sz="4" w:space="0" w:color="8EA9DB"/>
                    <w:right w:val="nil"/>
                  </w:tcBorders>
                  <w:shd w:val="clear" w:color="auto" w:fill="auto"/>
                  <w:noWrap/>
                  <w:vAlign w:val="bottom"/>
                  <w:hideMark/>
                </w:tcPr>
                <w:p w14:paraId="1EA8C6C6" w14:textId="77777777" w:rsidR="00213105" w:rsidRPr="00353F4B" w:rsidRDefault="00213105" w:rsidP="007701F5">
                  <w:pPr>
                    <w:rPr>
                      <w:rFonts w:ascii="Calibri" w:hAnsi="Calibri" w:cs="Calibri"/>
                      <w:color w:val="000000"/>
                      <w:szCs w:val="22"/>
                      <w:lang w:eastAsia="zh-CN"/>
                    </w:rPr>
                  </w:pPr>
                  <w:r w:rsidRPr="00353F4B">
                    <w:rPr>
                      <w:rFonts w:ascii="Calibri" w:hAnsi="Calibri" w:cs="Calibri"/>
                      <w:color w:val="000000"/>
                      <w:szCs w:val="22"/>
                      <w:lang w:eastAsia="zh-CN"/>
                    </w:rPr>
                    <w:t>0.278238171</w:t>
                  </w:r>
                </w:p>
              </w:tc>
            </w:tr>
          </w:tbl>
          <w:p w14:paraId="4EF3F4A6" w14:textId="77777777" w:rsidR="00213105" w:rsidRDefault="00213105" w:rsidP="007701F5"/>
        </w:tc>
        <w:tc>
          <w:tcPr>
            <w:tcW w:w="1417" w:type="dxa"/>
            <w:vAlign w:val="center"/>
          </w:tcPr>
          <w:tbl>
            <w:tblPr>
              <w:tblW w:w="3900" w:type="dxa"/>
              <w:tblLayout w:type="fixed"/>
              <w:tblLook w:val="04A0" w:firstRow="1" w:lastRow="0" w:firstColumn="1" w:lastColumn="0" w:noHBand="0" w:noVBand="1"/>
            </w:tblPr>
            <w:tblGrid>
              <w:gridCol w:w="1905"/>
              <w:gridCol w:w="1995"/>
            </w:tblGrid>
            <w:tr w:rsidR="00213105" w:rsidRPr="00353F4B" w14:paraId="56A678EF" w14:textId="77777777" w:rsidTr="00213105">
              <w:trPr>
                <w:trHeight w:val="454"/>
              </w:trPr>
              <w:tc>
                <w:tcPr>
                  <w:tcW w:w="1280" w:type="dxa"/>
                  <w:tcBorders>
                    <w:top w:val="single" w:sz="4" w:space="0" w:color="8EA9DB"/>
                    <w:left w:val="nil"/>
                    <w:bottom w:val="single" w:sz="4" w:space="0" w:color="8EA9DB"/>
                    <w:right w:val="nil"/>
                  </w:tcBorders>
                  <w:shd w:val="clear" w:color="auto" w:fill="auto"/>
                  <w:noWrap/>
                  <w:vAlign w:val="bottom"/>
                  <w:hideMark/>
                </w:tcPr>
                <w:p w14:paraId="62A2C93E" w14:textId="77777777" w:rsidR="00213105" w:rsidRPr="00353F4B" w:rsidRDefault="00213105" w:rsidP="007701F5">
                  <w:pPr>
                    <w:rPr>
                      <w:rFonts w:ascii="Calibri" w:hAnsi="Calibri" w:cs="Calibri"/>
                      <w:color w:val="000000"/>
                      <w:szCs w:val="22"/>
                      <w:lang w:eastAsia="zh-CN"/>
                    </w:rPr>
                  </w:pPr>
                  <w:r w:rsidRPr="00353F4B">
                    <w:rPr>
                      <w:rFonts w:ascii="Calibri" w:hAnsi="Calibri" w:cs="Calibri"/>
                      <w:color w:val="000000"/>
                      <w:szCs w:val="22"/>
                      <w:lang w:eastAsia="zh-CN"/>
                    </w:rPr>
                    <w:t>0.52853157</w:t>
                  </w:r>
                </w:p>
              </w:tc>
              <w:tc>
                <w:tcPr>
                  <w:tcW w:w="1340" w:type="dxa"/>
                  <w:tcBorders>
                    <w:top w:val="single" w:sz="4" w:space="0" w:color="8EA9DB"/>
                    <w:left w:val="nil"/>
                    <w:bottom w:val="single" w:sz="4" w:space="0" w:color="8EA9DB"/>
                    <w:right w:val="nil"/>
                  </w:tcBorders>
                  <w:shd w:val="clear" w:color="auto" w:fill="auto"/>
                  <w:noWrap/>
                  <w:vAlign w:val="bottom"/>
                </w:tcPr>
                <w:p w14:paraId="1A0F43BD" w14:textId="2092A6BE" w:rsidR="00213105" w:rsidRPr="00353F4B" w:rsidRDefault="00213105" w:rsidP="007701F5">
                  <w:pPr>
                    <w:rPr>
                      <w:rFonts w:ascii="Calibri" w:hAnsi="Calibri" w:cs="Calibri"/>
                      <w:color w:val="000000"/>
                      <w:szCs w:val="22"/>
                      <w:lang w:eastAsia="zh-CN"/>
                    </w:rPr>
                  </w:pPr>
                </w:p>
              </w:tc>
            </w:tr>
          </w:tbl>
          <w:p w14:paraId="7FFD5CB7" w14:textId="77777777" w:rsidR="00213105" w:rsidRDefault="00213105" w:rsidP="007701F5"/>
        </w:tc>
        <w:tc>
          <w:tcPr>
            <w:tcW w:w="1701" w:type="dxa"/>
            <w:vAlign w:val="center"/>
          </w:tcPr>
          <w:p w14:paraId="35DAE592" w14:textId="2C751CA6" w:rsidR="00213105" w:rsidRDefault="00213105" w:rsidP="007701F5">
            <w:r>
              <w:rPr>
                <w:lang w:eastAsia="zh-CN"/>
              </w:rPr>
              <w:t>-</w:t>
            </w:r>
            <w:r w:rsidRPr="00353F4B">
              <w:rPr>
                <w:lang w:eastAsia="zh-CN"/>
              </w:rPr>
              <w:t>90.0214431</w:t>
            </w:r>
          </w:p>
        </w:tc>
      </w:tr>
    </w:tbl>
    <w:p w14:paraId="3E374BC2" w14:textId="406BB752" w:rsidR="00213105" w:rsidRPr="00213105" w:rsidRDefault="00213105" w:rsidP="00842CFB">
      <w:pPr>
        <w:pStyle w:val="Caption"/>
      </w:pPr>
      <w:r>
        <w:t xml:space="preserve">Table </w:t>
      </w:r>
      <w:r w:rsidR="00724C2F">
        <w:fldChar w:fldCharType="begin"/>
      </w:r>
      <w:r w:rsidR="00724C2F">
        <w:instrText xml:space="preserve"> STYLEREF 1 \s </w:instrText>
      </w:r>
      <w:r w:rsidR="00724C2F">
        <w:fldChar w:fldCharType="separate"/>
      </w:r>
      <w:r w:rsidR="00724C2F">
        <w:t>4</w:t>
      </w:r>
      <w:r w:rsidR="00724C2F">
        <w:fldChar w:fldCharType="end"/>
      </w:r>
      <w:r w:rsidR="00724C2F">
        <w:t>.</w:t>
      </w:r>
      <w:r w:rsidR="00724C2F">
        <w:fldChar w:fldCharType="begin"/>
      </w:r>
      <w:r w:rsidR="00724C2F">
        <w:instrText xml:space="preserve"> SEQ Table \* ARABIC \s 1 </w:instrText>
      </w:r>
      <w:r w:rsidR="00724C2F">
        <w:fldChar w:fldCharType="separate"/>
      </w:r>
      <w:r w:rsidR="00724C2F">
        <w:t>5</w:t>
      </w:r>
      <w:r w:rsidR="00724C2F">
        <w:fldChar w:fldCharType="end"/>
      </w:r>
      <w:r>
        <w:t xml:space="preserve"> Joint angles of Robot at rest</w:t>
      </w:r>
    </w:p>
    <w:tbl>
      <w:tblPr>
        <w:tblStyle w:val="TableGrid"/>
        <w:tblW w:w="0" w:type="auto"/>
        <w:tblLayout w:type="fixed"/>
        <w:tblLook w:val="04A0" w:firstRow="1" w:lastRow="0" w:firstColumn="1" w:lastColumn="0" w:noHBand="0" w:noVBand="1"/>
      </w:tblPr>
      <w:tblGrid>
        <w:gridCol w:w="1129"/>
        <w:gridCol w:w="1560"/>
        <w:gridCol w:w="1275"/>
        <w:gridCol w:w="1137"/>
        <w:gridCol w:w="987"/>
        <w:gridCol w:w="1028"/>
        <w:gridCol w:w="1945"/>
      </w:tblGrid>
      <w:tr w:rsidR="00213105" w14:paraId="3DFB9F8C" w14:textId="77777777" w:rsidTr="007A2974">
        <w:tc>
          <w:tcPr>
            <w:tcW w:w="1129" w:type="dxa"/>
          </w:tcPr>
          <w:p w14:paraId="28DB047C" w14:textId="75BDC451" w:rsidR="00213105" w:rsidRDefault="00213105" w:rsidP="007701F5">
            <w:r>
              <w:t>Angle</w:t>
            </w:r>
          </w:p>
        </w:tc>
        <w:tc>
          <w:tcPr>
            <w:tcW w:w="1560" w:type="dxa"/>
          </w:tcPr>
          <w:p w14:paraId="79991213" w14:textId="1D0A2285" w:rsidR="00213105" w:rsidRDefault="00213105" w:rsidP="007701F5">
            <w:r>
              <w:t>Base</w:t>
            </w:r>
          </w:p>
        </w:tc>
        <w:tc>
          <w:tcPr>
            <w:tcW w:w="1275" w:type="dxa"/>
          </w:tcPr>
          <w:p w14:paraId="005765E2" w14:textId="1C3056B7" w:rsidR="00213105" w:rsidRDefault="00213105" w:rsidP="007701F5">
            <w:r>
              <w:t>Shoulder</w:t>
            </w:r>
          </w:p>
        </w:tc>
        <w:tc>
          <w:tcPr>
            <w:tcW w:w="1137" w:type="dxa"/>
          </w:tcPr>
          <w:p w14:paraId="33EC2FB2" w14:textId="47F8D91D" w:rsidR="00213105" w:rsidRDefault="00213105" w:rsidP="007701F5">
            <w:r>
              <w:t>Elbow</w:t>
            </w:r>
          </w:p>
        </w:tc>
        <w:tc>
          <w:tcPr>
            <w:tcW w:w="987" w:type="dxa"/>
          </w:tcPr>
          <w:p w14:paraId="06EE9A08" w14:textId="77FF621E" w:rsidR="00213105" w:rsidRDefault="00213105" w:rsidP="007701F5">
            <w:r>
              <w:t>Wrist 1</w:t>
            </w:r>
            <w:r w:rsidR="00911BC0">
              <w:br/>
              <w:t>(Roll)</w:t>
            </w:r>
          </w:p>
        </w:tc>
        <w:tc>
          <w:tcPr>
            <w:tcW w:w="1028" w:type="dxa"/>
          </w:tcPr>
          <w:p w14:paraId="0A97E905" w14:textId="34B31F1A" w:rsidR="00213105" w:rsidRDefault="00213105" w:rsidP="007701F5">
            <w:r>
              <w:t>Wrist 2</w:t>
            </w:r>
            <w:r w:rsidR="00911BC0">
              <w:br/>
              <w:t>(Pitch)</w:t>
            </w:r>
          </w:p>
        </w:tc>
        <w:tc>
          <w:tcPr>
            <w:tcW w:w="1945" w:type="dxa"/>
          </w:tcPr>
          <w:p w14:paraId="00D31C91" w14:textId="772DB65B" w:rsidR="00213105" w:rsidRDefault="00213105" w:rsidP="007701F5">
            <w:r>
              <w:t>Wrist 3</w:t>
            </w:r>
            <w:r w:rsidR="00A2015B">
              <w:br/>
              <w:t>(Yaw)</w:t>
            </w:r>
          </w:p>
        </w:tc>
      </w:tr>
      <w:tr w:rsidR="00213105" w14:paraId="31FAFD46" w14:textId="77777777" w:rsidTr="007A2974">
        <w:tc>
          <w:tcPr>
            <w:tcW w:w="1129" w:type="dxa"/>
          </w:tcPr>
          <w:p w14:paraId="61061993" w14:textId="4C9A41EE" w:rsidR="00213105" w:rsidRDefault="00213105" w:rsidP="007701F5">
            <w:pPr>
              <w:rPr>
                <w:rFonts w:ascii="Calibri" w:hAnsi="Calibri" w:cs="Calibri"/>
                <w:color w:val="000000"/>
                <w:szCs w:val="22"/>
              </w:rPr>
            </w:pPr>
            <w:r>
              <w:rPr>
                <w:rFonts w:ascii="Calibri" w:hAnsi="Calibri" w:cs="Calibri"/>
                <w:color w:val="000000"/>
                <w:szCs w:val="22"/>
              </w:rPr>
              <w:t>Radians</w:t>
            </w:r>
          </w:p>
        </w:tc>
        <w:tc>
          <w:tcPr>
            <w:tcW w:w="1560" w:type="dxa"/>
          </w:tcPr>
          <w:p w14:paraId="537DD049" w14:textId="0D74252B" w:rsidR="00213105" w:rsidRDefault="00213105" w:rsidP="007701F5">
            <w:pPr>
              <w:rPr>
                <w:rFonts w:ascii="Calibri" w:hAnsi="Calibri" w:cs="Calibri"/>
                <w:color w:val="000000"/>
                <w:szCs w:val="22"/>
                <w:lang w:eastAsia="zh-CN"/>
              </w:rPr>
            </w:pPr>
            <w:r>
              <w:rPr>
                <w:rFonts w:ascii="Calibri" w:hAnsi="Calibri" w:cs="Calibri"/>
                <w:color w:val="000000"/>
                <w:szCs w:val="22"/>
              </w:rPr>
              <w:t>-0.0002992788897913101</w:t>
            </w:r>
          </w:p>
          <w:p w14:paraId="79249287" w14:textId="77777777" w:rsidR="00213105" w:rsidRDefault="00213105" w:rsidP="007701F5"/>
        </w:tc>
        <w:tc>
          <w:tcPr>
            <w:tcW w:w="1275" w:type="dxa"/>
          </w:tcPr>
          <w:p w14:paraId="0B163417" w14:textId="5CD2E049" w:rsidR="00213105" w:rsidRPr="00213105" w:rsidRDefault="00213105" w:rsidP="007701F5">
            <w:pPr>
              <w:rPr>
                <w:rFonts w:ascii="Calibri" w:hAnsi="Calibri" w:cs="Calibri"/>
                <w:color w:val="000000"/>
                <w:szCs w:val="22"/>
                <w:lang w:eastAsia="zh-CN"/>
              </w:rPr>
            </w:pPr>
            <w:r>
              <w:rPr>
                <w:rFonts w:ascii="Calibri" w:hAnsi="Calibri" w:cs="Calibri"/>
                <w:color w:val="000000"/>
                <w:szCs w:val="22"/>
              </w:rPr>
              <w:t>-1.570928399</w:t>
            </w:r>
          </w:p>
        </w:tc>
        <w:tc>
          <w:tcPr>
            <w:tcW w:w="1137" w:type="dxa"/>
          </w:tcPr>
          <w:p w14:paraId="6DD91152" w14:textId="69104637" w:rsidR="00213105" w:rsidRPr="00213105" w:rsidRDefault="00213105" w:rsidP="007701F5">
            <w:pPr>
              <w:rPr>
                <w:rFonts w:ascii="Calibri" w:hAnsi="Calibri" w:cs="Calibri"/>
                <w:color w:val="000000"/>
                <w:szCs w:val="22"/>
                <w:lang w:eastAsia="zh-CN"/>
              </w:rPr>
            </w:pPr>
            <w:r>
              <w:rPr>
                <w:rFonts w:ascii="Calibri" w:hAnsi="Calibri" w:cs="Calibri"/>
                <w:color w:val="000000"/>
                <w:szCs w:val="22"/>
              </w:rPr>
              <w:t>-2.3667E-05</w:t>
            </w:r>
          </w:p>
        </w:tc>
        <w:tc>
          <w:tcPr>
            <w:tcW w:w="987" w:type="dxa"/>
          </w:tcPr>
          <w:p w14:paraId="3B7A751E" w14:textId="18252C5A" w:rsidR="00213105" w:rsidRPr="00213105" w:rsidRDefault="00213105" w:rsidP="007701F5">
            <w:pPr>
              <w:rPr>
                <w:rFonts w:ascii="Calibri" w:hAnsi="Calibri" w:cs="Calibri"/>
                <w:color w:val="000000"/>
                <w:szCs w:val="22"/>
                <w:lang w:eastAsia="zh-CN"/>
              </w:rPr>
            </w:pPr>
            <w:r>
              <w:rPr>
                <w:rFonts w:ascii="Calibri" w:hAnsi="Calibri" w:cs="Calibri"/>
                <w:color w:val="000000"/>
                <w:szCs w:val="22"/>
              </w:rPr>
              <w:t>8.39233E-05</w:t>
            </w:r>
          </w:p>
        </w:tc>
        <w:tc>
          <w:tcPr>
            <w:tcW w:w="1028" w:type="dxa"/>
          </w:tcPr>
          <w:p w14:paraId="63EBE354" w14:textId="76C4272C" w:rsidR="00213105" w:rsidRPr="00213105" w:rsidRDefault="00213105" w:rsidP="007701F5">
            <w:pPr>
              <w:rPr>
                <w:rFonts w:ascii="Calibri" w:hAnsi="Calibri" w:cs="Calibri"/>
                <w:color w:val="000000"/>
                <w:szCs w:val="22"/>
                <w:lang w:eastAsia="zh-CN"/>
              </w:rPr>
            </w:pPr>
            <w:r>
              <w:rPr>
                <w:rFonts w:ascii="Calibri" w:hAnsi="Calibri" w:cs="Calibri"/>
                <w:color w:val="000000"/>
                <w:szCs w:val="22"/>
              </w:rPr>
              <w:t>1.5705477</w:t>
            </w:r>
          </w:p>
        </w:tc>
        <w:tc>
          <w:tcPr>
            <w:tcW w:w="1945" w:type="dxa"/>
          </w:tcPr>
          <w:p w14:paraId="6B7CE8C7" w14:textId="68724CB8" w:rsidR="00213105" w:rsidRPr="00213105" w:rsidRDefault="00213105" w:rsidP="007701F5">
            <w:pPr>
              <w:rPr>
                <w:rFonts w:ascii="Calibri" w:hAnsi="Calibri" w:cs="Calibri"/>
                <w:color w:val="000000"/>
                <w:szCs w:val="22"/>
                <w:lang w:eastAsia="zh-CN"/>
              </w:rPr>
            </w:pPr>
            <w:r>
              <w:rPr>
                <w:rFonts w:ascii="Calibri" w:hAnsi="Calibri" w:cs="Calibri"/>
                <w:color w:val="000000"/>
                <w:szCs w:val="22"/>
              </w:rPr>
              <w:t>-7.230440248662262e-05</w:t>
            </w:r>
          </w:p>
        </w:tc>
      </w:tr>
      <w:tr w:rsidR="00213105" w14:paraId="566BA9A8" w14:textId="77777777" w:rsidTr="007A2974">
        <w:tc>
          <w:tcPr>
            <w:tcW w:w="1129" w:type="dxa"/>
          </w:tcPr>
          <w:p w14:paraId="3CA856BB" w14:textId="5D23291E" w:rsidR="00213105" w:rsidRDefault="00213105" w:rsidP="007701F5">
            <w:pPr>
              <w:rPr>
                <w:rFonts w:ascii="Calibri" w:hAnsi="Calibri" w:cs="Calibri"/>
                <w:color w:val="000000"/>
                <w:szCs w:val="22"/>
              </w:rPr>
            </w:pPr>
            <w:r>
              <w:rPr>
                <w:rFonts w:ascii="Calibri" w:hAnsi="Calibri" w:cs="Calibri"/>
                <w:color w:val="000000"/>
                <w:szCs w:val="22"/>
              </w:rPr>
              <w:t>Degrees</w:t>
            </w:r>
          </w:p>
        </w:tc>
        <w:tc>
          <w:tcPr>
            <w:tcW w:w="1560" w:type="dxa"/>
          </w:tcPr>
          <w:p w14:paraId="21140AE5" w14:textId="18DD70FB" w:rsidR="00213105" w:rsidRDefault="007A2974" w:rsidP="007701F5">
            <w:pPr>
              <w:rPr>
                <w:rFonts w:ascii="Calibri" w:hAnsi="Calibri" w:cs="Calibri"/>
                <w:color w:val="000000"/>
                <w:szCs w:val="22"/>
                <w:lang w:eastAsia="zh-CN"/>
              </w:rPr>
            </w:pPr>
            <w:r>
              <w:rPr>
                <w:rFonts w:ascii="Calibri" w:hAnsi="Calibri" w:cs="Calibri"/>
                <w:color w:val="000000"/>
                <w:szCs w:val="22"/>
              </w:rPr>
              <w:t>-0.017147417</w:t>
            </w:r>
          </w:p>
        </w:tc>
        <w:tc>
          <w:tcPr>
            <w:tcW w:w="1275" w:type="dxa"/>
          </w:tcPr>
          <w:p w14:paraId="18F2A732" w14:textId="68397DCA" w:rsidR="00213105" w:rsidRDefault="007A2974" w:rsidP="007701F5">
            <w:pPr>
              <w:rPr>
                <w:rFonts w:ascii="Calibri" w:hAnsi="Calibri" w:cs="Calibri"/>
                <w:color w:val="000000"/>
                <w:szCs w:val="22"/>
                <w:lang w:eastAsia="zh-CN"/>
              </w:rPr>
            </w:pPr>
            <w:r>
              <w:rPr>
                <w:rFonts w:ascii="Calibri" w:hAnsi="Calibri" w:cs="Calibri"/>
                <w:color w:val="000000"/>
                <w:szCs w:val="22"/>
              </w:rPr>
              <w:t>-90.00756717</w:t>
            </w:r>
          </w:p>
        </w:tc>
        <w:tc>
          <w:tcPr>
            <w:tcW w:w="1137" w:type="dxa"/>
          </w:tcPr>
          <w:p w14:paraId="3004DEE4" w14:textId="2AD00215" w:rsidR="00213105" w:rsidRDefault="007A2974" w:rsidP="007701F5">
            <w:pPr>
              <w:rPr>
                <w:rFonts w:ascii="Calibri" w:hAnsi="Calibri" w:cs="Calibri"/>
                <w:color w:val="000000"/>
                <w:szCs w:val="22"/>
                <w:lang w:eastAsia="zh-CN"/>
              </w:rPr>
            </w:pPr>
            <w:r>
              <w:rPr>
                <w:rFonts w:ascii="Calibri" w:hAnsi="Calibri" w:cs="Calibri"/>
                <w:color w:val="000000"/>
                <w:szCs w:val="22"/>
              </w:rPr>
              <w:t>-0.00135602</w:t>
            </w:r>
          </w:p>
        </w:tc>
        <w:tc>
          <w:tcPr>
            <w:tcW w:w="987" w:type="dxa"/>
          </w:tcPr>
          <w:p w14:paraId="45E78D5F" w14:textId="539F1138" w:rsidR="007A2974" w:rsidRPr="007A2974" w:rsidRDefault="007A2974" w:rsidP="007701F5">
            <w:pPr>
              <w:rPr>
                <w:rFonts w:ascii="Calibri" w:hAnsi="Calibri" w:cs="Calibri"/>
                <w:color w:val="000000"/>
                <w:szCs w:val="22"/>
                <w:lang w:eastAsia="zh-CN"/>
              </w:rPr>
            </w:pPr>
            <w:r>
              <w:rPr>
                <w:rFonts w:ascii="Calibri" w:hAnsi="Calibri" w:cs="Calibri"/>
                <w:color w:val="000000"/>
                <w:szCs w:val="22"/>
              </w:rPr>
              <w:t>0.004808453</w:t>
            </w:r>
          </w:p>
        </w:tc>
        <w:tc>
          <w:tcPr>
            <w:tcW w:w="1028" w:type="dxa"/>
          </w:tcPr>
          <w:p w14:paraId="5F27465C" w14:textId="17C9F60F" w:rsidR="00213105" w:rsidRDefault="007A2974" w:rsidP="007701F5">
            <w:pPr>
              <w:rPr>
                <w:rFonts w:ascii="Calibri" w:hAnsi="Calibri" w:cs="Calibri"/>
                <w:color w:val="000000"/>
                <w:szCs w:val="22"/>
                <w:lang w:eastAsia="zh-CN"/>
              </w:rPr>
            </w:pPr>
            <w:r>
              <w:rPr>
                <w:rFonts w:ascii="Calibri" w:hAnsi="Calibri" w:cs="Calibri"/>
                <w:color w:val="000000"/>
                <w:szCs w:val="22"/>
              </w:rPr>
              <w:t>89.98575473</w:t>
            </w:r>
          </w:p>
        </w:tc>
        <w:tc>
          <w:tcPr>
            <w:tcW w:w="1945" w:type="dxa"/>
          </w:tcPr>
          <w:p w14:paraId="6233A2F8" w14:textId="77777777" w:rsidR="007A2974" w:rsidRDefault="007A2974" w:rsidP="007701F5">
            <w:pPr>
              <w:rPr>
                <w:rFonts w:ascii="Calibri" w:hAnsi="Calibri" w:cs="Calibri"/>
                <w:color w:val="000000"/>
                <w:szCs w:val="22"/>
                <w:lang w:eastAsia="zh-CN"/>
              </w:rPr>
            </w:pPr>
            <w:r>
              <w:rPr>
                <w:rFonts w:ascii="Calibri" w:hAnsi="Calibri" w:cs="Calibri"/>
                <w:color w:val="000000"/>
                <w:szCs w:val="22"/>
              </w:rPr>
              <w:t>-0.004142737</w:t>
            </w:r>
          </w:p>
          <w:p w14:paraId="00C310E4" w14:textId="77777777" w:rsidR="00213105" w:rsidRDefault="00213105" w:rsidP="007701F5">
            <w:pPr>
              <w:rPr>
                <w:rFonts w:ascii="Calibri" w:hAnsi="Calibri" w:cs="Calibri"/>
                <w:color w:val="000000"/>
                <w:szCs w:val="22"/>
              </w:rPr>
            </w:pPr>
          </w:p>
        </w:tc>
      </w:tr>
    </w:tbl>
    <w:p w14:paraId="7AF3484A" w14:textId="23F4DA70" w:rsidR="00797231" w:rsidRDefault="00C66355" w:rsidP="00797231">
      <w:pPr>
        <w:pStyle w:val="BodyText"/>
      </w:pPr>
      <w:r>
        <w:br/>
      </w:r>
      <w:r w:rsidR="0065746C">
        <w:t>The various orientation determination methods were applied with the following results.</w:t>
      </w:r>
    </w:p>
    <w:p w14:paraId="35BA5C67" w14:textId="4D2BAB61" w:rsidR="00A8145C" w:rsidRDefault="001D7C84" w:rsidP="00253974">
      <w:pPr>
        <w:pStyle w:val="Heading2"/>
      </w:pPr>
      <w:bookmarkStart w:id="50" w:name="_Toc146487455"/>
      <w:r>
        <w:lastRenderedPageBreak/>
        <w:t xml:space="preserve">Filter Performance </w:t>
      </w:r>
      <w:r w:rsidR="00797231">
        <w:t>on a stationary vehicle</w:t>
      </w:r>
      <w:bookmarkEnd w:id="50"/>
      <w:r w:rsidR="00887F59">
        <w:t xml:space="preserve"> </w:t>
      </w:r>
    </w:p>
    <w:p w14:paraId="726428F6" w14:textId="69C7F8EA" w:rsidR="000D4BF9" w:rsidRDefault="00E74685" w:rsidP="000D4BF9">
      <w:pPr>
        <w:pStyle w:val="BodyText"/>
      </w:pPr>
      <w:r>
        <w:t xml:space="preserve">Applying the </w:t>
      </w:r>
      <w:proofErr w:type="spellStart"/>
      <w:r w:rsidR="002245F1">
        <w:t>Mat</w:t>
      </w:r>
      <w:r w:rsidR="00F67348">
        <w:t>l</w:t>
      </w:r>
      <w:r w:rsidR="002245F1">
        <w:t>ab</w:t>
      </w:r>
      <w:proofErr w:type="spellEnd"/>
      <w:r w:rsidR="002245F1">
        <w:t xml:space="preserve"> </w:t>
      </w:r>
      <w:r>
        <w:t>Madgwick</w:t>
      </w:r>
      <w:r w:rsidR="002245F1">
        <w:t xml:space="preserve"> function from Madgwick’s website </w:t>
      </w:r>
      <w:r w:rsidR="002A7F81">
        <w:fldChar w:fldCharType="begin" w:fldLock="1"/>
      </w:r>
      <w:r w:rsidR="00A7254B">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2A7F81">
        <w:fldChar w:fldCharType="separate"/>
      </w:r>
      <w:r w:rsidR="002A7F81" w:rsidRPr="002A7F81">
        <w:rPr>
          <w:noProof/>
        </w:rPr>
        <w:t>(Madgwick, 2009)</w:t>
      </w:r>
      <w:r w:rsidR="002A7F81">
        <w:fldChar w:fldCharType="end"/>
      </w:r>
      <w:r w:rsidR="002A7F81">
        <w:t xml:space="preserve"> </w:t>
      </w:r>
      <w:r>
        <w:t>(</w:t>
      </w:r>
      <w:r w:rsidR="00F67348">
        <w:t xml:space="preserve">code </w:t>
      </w:r>
      <w:r w:rsidR="002245F1">
        <w:t>dated 28/</w:t>
      </w:r>
      <w:r w:rsidR="00F67348">
        <w:t>0</w:t>
      </w:r>
      <w:r w:rsidR="002245F1">
        <w:t xml:space="preserve">8/2011) </w:t>
      </w:r>
      <w:r>
        <w:t xml:space="preserve">produced the following results on a stationary vehicle, demonstrated in </w:t>
      </w:r>
      <w:r w:rsidR="00F67348">
        <w:t xml:space="preserve">Table </w:t>
      </w:r>
      <w:r>
        <w:t>4.</w:t>
      </w:r>
      <w:r w:rsidR="007701F5">
        <w:t>7</w:t>
      </w:r>
      <w:r>
        <w:t>. Settings for the Madgwick filter were left at defaults. These defaults were a</w:t>
      </w:r>
      <w:r w:rsidR="002245F1">
        <w:t xml:space="preserve"> sample period of 1/996, and a </w:t>
      </w:r>
      <w:r w:rsidR="007701F5">
        <w:t>b</w:t>
      </w:r>
      <w:r w:rsidR="002245F1">
        <w:t>eta gain value</w:t>
      </w:r>
      <w:r>
        <w:t xml:space="preserve"> of 0.</w:t>
      </w:r>
      <w:r w:rsidR="002245F1">
        <w:t>1</w:t>
      </w:r>
      <w:r>
        <w:t xml:space="preserve">. </w:t>
      </w:r>
      <w:r w:rsidR="00C74F4B">
        <w:t>The time taken to process 9</w:t>
      </w:r>
      <w:r w:rsidR="00F67348">
        <w:t>9</w:t>
      </w:r>
      <w:r w:rsidR="00C74F4B">
        <w:t xml:space="preserve">6 sensor readings </w:t>
      </w:r>
      <w:r w:rsidR="009E5AF8">
        <w:t xml:space="preserve">from the camera imu </w:t>
      </w:r>
      <w:r w:rsidR="00C74F4B">
        <w:t>was 0.0</w:t>
      </w:r>
      <w:r w:rsidR="00F67348">
        <w:t>42</w:t>
      </w:r>
      <w:r w:rsidR="009E5AF8">
        <w:t>7</w:t>
      </w:r>
      <w:r w:rsidR="00F67348">
        <w:t xml:space="preserve"> </w:t>
      </w:r>
      <w:r w:rsidR="00C74F4B">
        <w:t>seconds</w:t>
      </w:r>
      <w:r w:rsidR="00F67348">
        <w:t xml:space="preserve"> using the tic/toc method in </w:t>
      </w:r>
      <w:proofErr w:type="spellStart"/>
      <w:r w:rsidR="00F67348">
        <w:t>Matlab</w:t>
      </w:r>
      <w:proofErr w:type="spellEnd"/>
      <w:r w:rsidR="00C74F4B">
        <w:t xml:space="preserve">. </w:t>
      </w:r>
      <w:r w:rsidR="00F67348">
        <w:t>As the code runs faster than the recommended</w:t>
      </w:r>
      <w:r w:rsidR="002A7F81">
        <w:t xml:space="preserve"> </w:t>
      </w:r>
      <w:proofErr w:type="gramStart"/>
      <w:r w:rsidR="002A7F81">
        <w:t xml:space="preserve">minimum </w:t>
      </w:r>
      <w:r w:rsidR="00F67348">
        <w:t xml:space="preserve"> 1</w:t>
      </w:r>
      <w:proofErr w:type="gramEnd"/>
      <w:r w:rsidR="00F67348">
        <w:t xml:space="preserve">/10 second </w:t>
      </w:r>
      <w:r w:rsidR="002A7F81">
        <w:t xml:space="preserve">code runtime recommended </w:t>
      </w:r>
      <w:r w:rsidR="00F67348">
        <w:t xml:space="preserve">for the tic/toc approach, the code was looped 10 times and the tic/toc result is an average. </w:t>
      </w:r>
      <w:r w:rsidR="000D4BF9">
        <w:t>The results of the Madgwick filter are shown in Table 4.</w:t>
      </w:r>
      <w:r w:rsidR="007701F5">
        <w:t>7</w:t>
      </w:r>
      <w:r w:rsidR="000D4BF9">
        <w:t>.</w:t>
      </w:r>
    </w:p>
    <w:p w14:paraId="292A2C90" w14:textId="070D250D" w:rsidR="00F67348" w:rsidRDefault="000D4BF9" w:rsidP="000D4BF9">
      <w:pPr>
        <w:pStyle w:val="BodyText"/>
      </w:pPr>
      <w:r>
        <w:t xml:space="preserve">Table </w:t>
      </w:r>
      <w:r w:rsidR="00724C2F">
        <w:fldChar w:fldCharType="begin"/>
      </w:r>
      <w:r w:rsidR="00724C2F">
        <w:instrText xml:space="preserve"> STYLEREF 1 \s </w:instrText>
      </w:r>
      <w:r w:rsidR="00724C2F">
        <w:fldChar w:fldCharType="separate"/>
      </w:r>
      <w:r w:rsidR="00724C2F">
        <w:rPr>
          <w:noProof/>
        </w:rPr>
        <w:t>4</w:t>
      </w:r>
      <w:r w:rsidR="00724C2F">
        <w:fldChar w:fldCharType="end"/>
      </w:r>
      <w:r w:rsidR="00724C2F">
        <w:t>.</w:t>
      </w:r>
      <w:r w:rsidR="00724C2F">
        <w:fldChar w:fldCharType="begin"/>
      </w:r>
      <w:r w:rsidR="00724C2F">
        <w:instrText xml:space="preserve"> SEQ Table \* ARABIC \s 1 </w:instrText>
      </w:r>
      <w:r w:rsidR="00724C2F">
        <w:fldChar w:fldCharType="separate"/>
      </w:r>
      <w:r w:rsidR="00724C2F">
        <w:rPr>
          <w:noProof/>
        </w:rPr>
        <w:t>6</w:t>
      </w:r>
      <w:r w:rsidR="00724C2F">
        <w:fldChar w:fldCharType="end"/>
      </w:r>
      <w:r>
        <w:t xml:space="preserve"> Madgwick filter results from a stationary vehicle.</w:t>
      </w:r>
    </w:p>
    <w:tbl>
      <w:tblPr>
        <w:tblStyle w:val="TableGrid"/>
        <w:tblW w:w="0" w:type="auto"/>
        <w:tblLook w:val="04A0" w:firstRow="1" w:lastRow="0" w:firstColumn="1" w:lastColumn="0" w:noHBand="0" w:noVBand="1"/>
      </w:tblPr>
      <w:tblGrid>
        <w:gridCol w:w="3020"/>
        <w:gridCol w:w="3020"/>
        <w:gridCol w:w="3021"/>
      </w:tblGrid>
      <w:tr w:rsidR="000D4BF9" w14:paraId="3B82B53B" w14:textId="77777777" w:rsidTr="000D4BF9">
        <w:tc>
          <w:tcPr>
            <w:tcW w:w="3020" w:type="dxa"/>
          </w:tcPr>
          <w:p w14:paraId="67678B22" w14:textId="5F63D7B1" w:rsidR="000D4BF9" w:rsidRDefault="000D4BF9" w:rsidP="000D4BF9">
            <w:pPr>
              <w:pStyle w:val="BodyText"/>
            </w:pPr>
            <w:r>
              <w:t>Angle X</w:t>
            </w:r>
            <w:r w:rsidR="00BC3115">
              <w:t xml:space="preserve"> (Roll)</w:t>
            </w:r>
          </w:p>
        </w:tc>
        <w:tc>
          <w:tcPr>
            <w:tcW w:w="3020" w:type="dxa"/>
          </w:tcPr>
          <w:p w14:paraId="0A517EFB" w14:textId="7E6956E9" w:rsidR="000D4BF9" w:rsidRDefault="000D4BF9" w:rsidP="000D4BF9">
            <w:pPr>
              <w:pStyle w:val="BodyText"/>
            </w:pPr>
            <w:r>
              <w:t>Angle Y</w:t>
            </w:r>
            <w:r w:rsidR="00BC3115">
              <w:t xml:space="preserve"> (Pitch)</w:t>
            </w:r>
          </w:p>
        </w:tc>
        <w:tc>
          <w:tcPr>
            <w:tcW w:w="3021" w:type="dxa"/>
          </w:tcPr>
          <w:p w14:paraId="73811EAD" w14:textId="341DCA7A" w:rsidR="000D4BF9" w:rsidRDefault="000D4BF9" w:rsidP="000D4BF9">
            <w:pPr>
              <w:pStyle w:val="BodyText"/>
            </w:pPr>
            <w:r>
              <w:t>Angle Z</w:t>
            </w:r>
            <w:r w:rsidR="00BC3115">
              <w:t xml:space="preserve"> (Yaw)</w:t>
            </w:r>
          </w:p>
        </w:tc>
      </w:tr>
      <w:tr w:rsidR="000D4BF9" w14:paraId="2E6A52BB" w14:textId="77777777" w:rsidTr="000D4BF9">
        <w:tc>
          <w:tcPr>
            <w:tcW w:w="3020" w:type="dxa"/>
          </w:tcPr>
          <w:p w14:paraId="206F5EF2" w14:textId="758C93B4" w:rsidR="000D4BF9" w:rsidRDefault="000D4BF9" w:rsidP="000D4BF9">
            <w:pPr>
              <w:pStyle w:val="BodyText"/>
            </w:pPr>
            <w:r>
              <w:t>-0.2286</w:t>
            </w:r>
          </w:p>
        </w:tc>
        <w:tc>
          <w:tcPr>
            <w:tcW w:w="3020" w:type="dxa"/>
          </w:tcPr>
          <w:p w14:paraId="6B9A1A77" w14:textId="4EA1CB9A" w:rsidR="000D4BF9" w:rsidRDefault="000D4BF9" w:rsidP="000D4BF9">
            <w:pPr>
              <w:pStyle w:val="BodyText"/>
            </w:pPr>
            <w:r>
              <w:t>0.0278</w:t>
            </w:r>
          </w:p>
        </w:tc>
        <w:tc>
          <w:tcPr>
            <w:tcW w:w="3021" w:type="dxa"/>
          </w:tcPr>
          <w:p w14:paraId="11F63C0C" w14:textId="71E3DCA7" w:rsidR="000D4BF9" w:rsidRDefault="0065746C" w:rsidP="000D4BF9">
            <w:pPr>
              <w:pStyle w:val="BodyText"/>
            </w:pPr>
            <w:r>
              <w:t xml:space="preserve">Varied from </w:t>
            </w:r>
            <w:r w:rsidR="000D4BF9">
              <w:t>-0.019</w:t>
            </w:r>
            <w:r>
              <w:t xml:space="preserve">4 to </w:t>
            </w:r>
            <w:r w:rsidR="000D4BF9">
              <w:t>0.0217</w:t>
            </w:r>
          </w:p>
        </w:tc>
      </w:tr>
    </w:tbl>
    <w:p w14:paraId="2005DC87" w14:textId="225D489B" w:rsidR="000D4BF9" w:rsidRDefault="00BC3115" w:rsidP="000D4BF9">
      <w:pPr>
        <w:pStyle w:val="BodyText"/>
      </w:pPr>
      <w:r>
        <w:br/>
        <w:t>A graph of the calculated data is shown in Figure 4.</w:t>
      </w:r>
      <w:r w:rsidR="00C66355">
        <w:t>1</w:t>
      </w:r>
      <w:r>
        <w:t>.</w:t>
      </w:r>
    </w:p>
    <w:p w14:paraId="39A1A5F5" w14:textId="06CA69AE" w:rsidR="00BC3115" w:rsidRDefault="00BC3115" w:rsidP="000D4BF9">
      <w:pPr>
        <w:pStyle w:val="BodyText"/>
      </w:pPr>
      <w:r>
        <w:rPr>
          <w:noProof/>
        </w:rPr>
        <w:drawing>
          <wp:inline distT="0" distB="0" distL="0" distR="0" wp14:anchorId="1E44F0B6" wp14:editId="7AFCEC90">
            <wp:extent cx="5760085" cy="2889250"/>
            <wp:effectExtent l="0" t="0" r="0" b="6350"/>
            <wp:docPr id="1897773213" name="Picture 2" descr="A graph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73213" name="Picture 2" descr="A graph on a white background&#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85" cy="2889250"/>
                    </a:xfrm>
                    <a:prstGeom prst="rect">
                      <a:avLst/>
                    </a:prstGeom>
                  </pic:spPr>
                </pic:pic>
              </a:graphicData>
            </a:graphic>
          </wp:inline>
        </w:drawing>
      </w:r>
    </w:p>
    <w:p w14:paraId="01345D17" w14:textId="3746C042" w:rsidR="00BC3115" w:rsidRDefault="00BC3115"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1</w:t>
      </w:r>
      <w:r w:rsidR="00C7118D">
        <w:fldChar w:fldCharType="end"/>
      </w:r>
      <w:r>
        <w:t xml:space="preserve"> Madgwick filter results from a stationary vehicle (Brown=Roll,</w:t>
      </w:r>
      <w:r w:rsidR="00911BC0">
        <w:t>Yellow</w:t>
      </w:r>
      <w:r>
        <w:t>=Pitch,Blue=Yaw)</w:t>
      </w:r>
      <w:r>
        <w:br/>
      </w:r>
      <w:r>
        <w:br/>
        <w:t>The Yaw value shown in Figure 4.</w:t>
      </w:r>
      <w:r w:rsidR="007701F5">
        <w:t>1</w:t>
      </w:r>
      <w:r>
        <w:t xml:space="preserve"> has a descending value over time due to the double-integration involved in producing yaw values from gyroscope information</w:t>
      </w:r>
      <w:r w:rsidR="00911BC0">
        <w:t xml:space="preserve"> and clearly show that calculating yaw without magnetometer data is fraught with errors</w:t>
      </w:r>
      <w:r>
        <w:t>. The roll and pitch values vary</w:t>
      </w:r>
      <w:r w:rsidR="0065746C">
        <w:t xml:space="preserve"> slightly</w:t>
      </w:r>
      <w:r>
        <w:t xml:space="preserve"> </w:t>
      </w:r>
      <w:r w:rsidR="00911BC0">
        <w:t xml:space="preserve">but values are within </w:t>
      </w:r>
      <w:r>
        <w:t>the noise floor of the sensor data.</w:t>
      </w:r>
    </w:p>
    <w:p w14:paraId="6521D08C" w14:textId="77777777" w:rsidR="00C74F4B" w:rsidRPr="00C74F4B" w:rsidRDefault="00C74F4B" w:rsidP="00A3459A">
      <w:pPr>
        <w:pStyle w:val="BodyText"/>
      </w:pPr>
    </w:p>
    <w:p w14:paraId="51F9F588" w14:textId="44ED204E" w:rsidR="00A46BDE" w:rsidRPr="00424AAB" w:rsidRDefault="00A46BDE" w:rsidP="00C66355">
      <w:pPr>
        <w:rPr>
          <w:lang w:eastAsia="zh-CN"/>
        </w:rPr>
      </w:pPr>
      <w:r w:rsidRPr="00213105">
        <w:rPr>
          <w:rStyle w:val="BodyTextChar"/>
        </w:rPr>
        <w:lastRenderedPageBreak/>
        <w:t xml:space="preserve">The default </w:t>
      </w:r>
      <w:proofErr w:type="spellStart"/>
      <w:r w:rsidRPr="00213105">
        <w:rPr>
          <w:rStyle w:val="BodyTextChar"/>
        </w:rPr>
        <w:t>Matlab</w:t>
      </w:r>
      <w:proofErr w:type="spellEnd"/>
      <w:r w:rsidRPr="00213105">
        <w:rPr>
          <w:rStyle w:val="BodyTextChar"/>
        </w:rPr>
        <w:t xml:space="preserve"> </w:t>
      </w:r>
      <w:proofErr w:type="spellStart"/>
      <w:r w:rsidRPr="00213105">
        <w:rPr>
          <w:rStyle w:val="BodyTextChar"/>
        </w:rPr>
        <w:t>imufilter</w:t>
      </w:r>
      <w:proofErr w:type="spellEnd"/>
      <w:r w:rsidRPr="00213105">
        <w:rPr>
          <w:rStyle w:val="BodyTextChar"/>
        </w:rPr>
        <w:t xml:space="preserve"> filter was used to represent a</w:t>
      </w:r>
      <w:r w:rsidR="00911BC0">
        <w:rPr>
          <w:rStyle w:val="BodyTextChar"/>
        </w:rPr>
        <w:t>n error-state</w:t>
      </w:r>
      <w:r w:rsidRPr="00213105">
        <w:rPr>
          <w:rStyle w:val="BodyTextChar"/>
        </w:rPr>
        <w:t xml:space="preserve"> Kalman filter with </w:t>
      </w:r>
      <w:r w:rsidR="00CC484C">
        <w:rPr>
          <w:rStyle w:val="BodyTextChar"/>
        </w:rPr>
        <w:t xml:space="preserve">the </w:t>
      </w:r>
      <w:r w:rsidRPr="00213105">
        <w:rPr>
          <w:rStyle w:val="BodyTextChar"/>
        </w:rPr>
        <w:t>properties</w:t>
      </w:r>
      <w:r w:rsidR="00CC484C">
        <w:rPr>
          <w:rStyle w:val="BodyTextChar"/>
        </w:rPr>
        <w:t xml:space="preserve"> shown below</w:t>
      </w:r>
      <w:r w:rsidRPr="00213105">
        <w:rPr>
          <w:rStyle w:val="BodyTextChar"/>
        </w:rPr>
        <w:t>.</w:t>
      </w:r>
      <w:r w:rsidR="00CC484C">
        <w:rPr>
          <w:rStyle w:val="BodyTextChar"/>
        </w:rPr>
        <w:t xml:space="preserve"> These properties were configured from experimentation with the datasets to obtain the best results, matched to the robot arm data.</w:t>
      </w:r>
      <w:r w:rsidRPr="00213105">
        <w:rPr>
          <w:rStyle w:val="BodyTextChar"/>
        </w:rPr>
        <w:br/>
      </w:r>
      <w:r>
        <w:br/>
      </w:r>
      <w:r w:rsidR="00CC484C" w:rsidRPr="00CC484C">
        <w:rPr>
          <w:lang w:eastAsia="zh-CN"/>
        </w:rPr>
        <w:t>FUSE=</w:t>
      </w:r>
      <w:proofErr w:type="gramStart"/>
      <w:r w:rsidR="00CC484C" w:rsidRPr="00CC484C">
        <w:rPr>
          <w:lang w:eastAsia="zh-CN"/>
        </w:rPr>
        <w:t>imufilter(</w:t>
      </w:r>
      <w:proofErr w:type="gramEnd"/>
      <w:r w:rsidR="00CC484C" w:rsidRPr="00CC484C">
        <w:rPr>
          <w:lang w:eastAsia="zh-CN"/>
        </w:rPr>
        <w:t>ReferenceFrame='NED',SampleRate=8.36,AccelerometerNoise=0.16,GyroscopeNoise=0.03,GyroscopeDriftNoise=3.04622e-2,LinearAccelerationNoise=0.0096236,LinearAccelerationDecayFactor=0.1,OrientationFormat='quaternion');</w:t>
      </w:r>
      <w:r w:rsidR="00CC484C">
        <w:rPr>
          <w:lang w:eastAsia="zh-CN"/>
        </w:rPr>
        <w:br/>
      </w:r>
    </w:p>
    <w:p w14:paraId="2E821FC3" w14:textId="5F36C6D0" w:rsidR="00A46BDE" w:rsidRDefault="00A46BDE" w:rsidP="00842CFB">
      <w:pPr>
        <w:pStyle w:val="Caption"/>
      </w:pPr>
      <w:r w:rsidRPr="00A3459A">
        <w:t>Running th</w:t>
      </w:r>
      <w:r>
        <w:t xml:space="preserve">e Kalman filter above </w:t>
      </w:r>
      <w:r w:rsidRPr="00A3459A">
        <w:t>on the 9</w:t>
      </w:r>
      <w:r>
        <w:t>9</w:t>
      </w:r>
      <w:r w:rsidRPr="00A3459A">
        <w:t>6 sensor readings took 0.</w:t>
      </w:r>
      <w:r>
        <w:t>7581</w:t>
      </w:r>
      <w:r w:rsidRPr="00A3459A">
        <w:t xml:space="preserve"> seconds and produced an array of </w:t>
      </w:r>
      <w:r w:rsidR="007701F5">
        <w:t>e</w:t>
      </w:r>
      <w:r w:rsidRPr="00A3459A">
        <w:t xml:space="preserve">uler angles after </w:t>
      </w:r>
      <w:r>
        <w:t xml:space="preserve">the </w:t>
      </w:r>
      <w:r w:rsidRPr="00A3459A">
        <w:t>conversion. Figure 4.</w:t>
      </w:r>
      <w:r w:rsidR="00C66355">
        <w:t>2</w:t>
      </w:r>
      <w:r w:rsidRPr="00A3459A">
        <w:t xml:space="preserve"> shows the results and indicates that the Kalman filter can not handle yaw values </w:t>
      </w:r>
      <w:r>
        <w:t xml:space="preserve">(blue line) </w:t>
      </w:r>
      <w:r w:rsidRPr="00A3459A">
        <w:t xml:space="preserve">without magnetometer input. As </w:t>
      </w:r>
      <w:r w:rsidR="00A2015B">
        <w:t xml:space="preserve">mentioned </w:t>
      </w:r>
      <w:r w:rsidRPr="00A3459A">
        <w:t>above, yaw values are not handled well by filter</w:t>
      </w:r>
      <w:r w:rsidR="00A2015B">
        <w:t>s</w:t>
      </w:r>
      <w:r w:rsidRPr="00A3459A">
        <w:t xml:space="preserve"> </w:t>
      </w:r>
      <w:r w:rsidR="00A2015B">
        <w:t>as, without magnetometer data, there is no fixed reference point to provide accurate values</w:t>
      </w:r>
      <w:r w:rsidR="00C66355">
        <w:t>.</w:t>
      </w:r>
      <w:r w:rsidRPr="00A3459A">
        <w:t xml:space="preserve"> Figure 4.</w:t>
      </w:r>
      <w:r w:rsidR="00C66355">
        <w:t>3</w:t>
      </w:r>
      <w:r w:rsidRPr="00A3459A">
        <w:t xml:space="preserve"> shows a magnified view of the area around the x axis showing that the </w:t>
      </w:r>
      <w:r>
        <w:t xml:space="preserve">Matlab </w:t>
      </w:r>
      <w:r w:rsidRPr="00A3459A">
        <w:t>Kalman filter will produce accurate results to within 0.0</w:t>
      </w:r>
      <w:r>
        <w:t>3208</w:t>
      </w:r>
      <w:r w:rsidRPr="00A3459A">
        <w:t xml:space="preserve"> degrees for roll values and within 0.0</w:t>
      </w:r>
      <w:r>
        <w:t>257</w:t>
      </w:r>
      <w:r w:rsidRPr="00A3459A">
        <w:t xml:space="preserve"> of a degree for pitch values. </w:t>
      </w:r>
      <w:r>
        <w:t>T</w:t>
      </w:r>
      <w:r w:rsidRPr="00A3459A">
        <w:t xml:space="preserve">he </w:t>
      </w:r>
      <w:r w:rsidR="009E5AF8">
        <w:t>Kalman filter processing</w:t>
      </w:r>
      <w:r w:rsidRPr="00A3459A">
        <w:t xml:space="preserve"> time is considerably longer than the Madgwick filter</w:t>
      </w:r>
      <w:r>
        <w:t xml:space="preserve"> </w:t>
      </w:r>
      <w:r w:rsidR="009E5AF8">
        <w:t xml:space="preserve">processing time </w:t>
      </w:r>
      <w:r>
        <w:t>(0.7581 vs 0.042</w:t>
      </w:r>
      <w:r w:rsidR="009E5AF8">
        <w:t>7</w:t>
      </w:r>
      <w:r>
        <w:t xml:space="preserve"> seconds).</w:t>
      </w:r>
    </w:p>
    <w:p w14:paraId="51094D70" w14:textId="77777777" w:rsidR="00A46BDE" w:rsidRDefault="00A46BDE" w:rsidP="00A46BDE">
      <w:pPr>
        <w:pStyle w:val="BodyText"/>
      </w:pPr>
      <w:r>
        <w:rPr>
          <w:noProof/>
        </w:rPr>
        <w:drawing>
          <wp:inline distT="0" distB="0" distL="0" distR="0" wp14:anchorId="0E129909" wp14:editId="7A85B945">
            <wp:extent cx="5760085" cy="3969385"/>
            <wp:effectExtent l="0" t="0" r="0" b="0"/>
            <wp:docPr id="1617951813" name="Picture 161795181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15158" name="Picture 8" descr="A graph of a number of people&#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760085" cy="3969385"/>
                    </a:xfrm>
                    <a:prstGeom prst="rect">
                      <a:avLst/>
                    </a:prstGeom>
                  </pic:spPr>
                </pic:pic>
              </a:graphicData>
            </a:graphic>
          </wp:inline>
        </w:drawing>
      </w:r>
    </w:p>
    <w:p w14:paraId="6CEC941B" w14:textId="201EBA56" w:rsidR="00A46BDE" w:rsidRDefault="00A46BDE"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2</w:t>
      </w:r>
      <w:r w:rsidR="00C7118D">
        <w:fldChar w:fldCharType="end"/>
      </w:r>
      <w:r>
        <w:t xml:space="preserve"> Kalman Filter results from a stationary vehicle</w:t>
      </w:r>
    </w:p>
    <w:p w14:paraId="4AFAC885" w14:textId="77777777" w:rsidR="00A46BDE" w:rsidRDefault="00A46BDE" w:rsidP="00A46BDE">
      <w:pPr>
        <w:pStyle w:val="BodyText"/>
      </w:pPr>
      <w:r>
        <w:rPr>
          <w:noProof/>
        </w:rPr>
        <w:lastRenderedPageBreak/>
        <w:drawing>
          <wp:inline distT="0" distB="0" distL="0" distR="0" wp14:anchorId="77218572" wp14:editId="5C097081">
            <wp:extent cx="5760085" cy="4001770"/>
            <wp:effectExtent l="0" t="0" r="0" b="0"/>
            <wp:docPr id="1075076464" name="Picture 1075076464" descr="A graph showing a number of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61849" name="Picture 11" descr="A graph showing a number of results&#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60085" cy="4001770"/>
                    </a:xfrm>
                    <a:prstGeom prst="rect">
                      <a:avLst/>
                    </a:prstGeom>
                  </pic:spPr>
                </pic:pic>
              </a:graphicData>
            </a:graphic>
          </wp:inline>
        </w:drawing>
      </w:r>
    </w:p>
    <w:p w14:paraId="11EB61C6" w14:textId="0BF7D52E" w:rsidR="00A46BDE" w:rsidRDefault="00A46BDE"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3</w:t>
      </w:r>
      <w:r w:rsidR="00C7118D">
        <w:fldChar w:fldCharType="end"/>
      </w:r>
      <w:r>
        <w:t xml:space="preserve"> Magnified view of Kalman filter results from a stationary vehicle.</w:t>
      </w:r>
    </w:p>
    <w:p w14:paraId="54D780F2" w14:textId="762E8EE6" w:rsidR="00A46BDE" w:rsidRDefault="00CC484C" w:rsidP="00A46BDE">
      <w:pPr>
        <w:pStyle w:val="BodyText"/>
      </w:pPr>
      <w:r>
        <w:br/>
        <w:t>The robot arm was not sampled for this experiment as expected values are somewhat obvious.</w:t>
      </w:r>
      <w:r>
        <w:br/>
        <w:t>It was not believed necessary to employ a Neural Network model on a stationary vehicle.</w:t>
      </w:r>
    </w:p>
    <w:p w14:paraId="7A125A87" w14:textId="7B7680AD" w:rsidR="00A46BDE" w:rsidRDefault="00C66355" w:rsidP="00A46BDE">
      <w:pPr>
        <w:pStyle w:val="Heading2"/>
      </w:pPr>
      <w:bookmarkStart w:id="51" w:name="_Toc146487456"/>
      <w:r>
        <w:t xml:space="preserve">Filter performance </w:t>
      </w:r>
      <w:r w:rsidR="00A46BDE">
        <w:t>on a rolling vehicle</w:t>
      </w:r>
      <w:r w:rsidR="00B14725">
        <w:t>.</w:t>
      </w:r>
      <w:bookmarkEnd w:id="51"/>
    </w:p>
    <w:p w14:paraId="5B25CB3D" w14:textId="14F5A73F" w:rsidR="00A46BDE" w:rsidRDefault="00A46BDE" w:rsidP="00A46BDE">
      <w:pPr>
        <w:pStyle w:val="BodyText"/>
      </w:pPr>
      <w:r>
        <w:t xml:space="preserve">The robot arm </w:t>
      </w:r>
      <w:r w:rsidR="009E5AF8">
        <w:t xml:space="preserve">was </w:t>
      </w:r>
      <w:r w:rsidR="00BB5D02">
        <w:t>rotated according to the appropriate angles in Table 3.1</w:t>
      </w:r>
      <w:r w:rsidR="00E80307">
        <w:t xml:space="preserve"> associated with the roll test</w:t>
      </w:r>
      <w:r w:rsidR="009E5AF8">
        <w:t xml:space="preserve"> and</w:t>
      </w:r>
      <w:r w:rsidR="007701F5">
        <w:t xml:space="preserve"> </w:t>
      </w:r>
      <w:r w:rsidR="009E5AF8">
        <w:t>t</w:t>
      </w:r>
      <w:r>
        <w:t xml:space="preserve">he Robot arm data </w:t>
      </w:r>
      <w:r w:rsidR="009E5AF8">
        <w:t>was</w:t>
      </w:r>
      <w:r w:rsidR="00BB5D02">
        <w:t xml:space="preserve"> </w:t>
      </w:r>
      <w:r>
        <w:t xml:space="preserve">synchronised </w:t>
      </w:r>
      <w:r w:rsidR="00BB5D02">
        <w:t xml:space="preserve">with </w:t>
      </w:r>
      <w:r>
        <w:t>the imu data via manual alignment. The single camera imu data produced 1001 readings in the 120 second period.</w:t>
      </w:r>
    </w:p>
    <w:p w14:paraId="53F2B940" w14:textId="499A820F" w:rsidR="00A46BDE" w:rsidRDefault="00A46BDE" w:rsidP="00A46BDE">
      <w:pPr>
        <w:pStyle w:val="BodyText"/>
      </w:pPr>
      <w:r>
        <w:t>The Madgwick filter was run on th</w:t>
      </w:r>
      <w:r w:rsidR="00B14725">
        <w:t>e camera imu</w:t>
      </w:r>
      <w:r>
        <w:t xml:space="preserve"> data with standard settings of a </w:t>
      </w:r>
      <w:r w:rsidR="007701F5">
        <w:t>s</w:t>
      </w:r>
      <w:r>
        <w:t xml:space="preserve">ample </w:t>
      </w:r>
      <w:r w:rsidR="007701F5">
        <w:t>p</w:t>
      </w:r>
      <w:r>
        <w:t xml:space="preserve">eriod of 1/1001 and a default </w:t>
      </w:r>
      <w:r w:rsidR="007701F5">
        <w:t>b</w:t>
      </w:r>
      <w:r>
        <w:t xml:space="preserve">eta gain value of </w:t>
      </w:r>
      <w:r w:rsidR="00C66355">
        <w:t>0.1</w:t>
      </w:r>
      <w:r>
        <w:t xml:space="preserve"> and took 0.</w:t>
      </w:r>
      <w:r w:rsidR="00BB5D02">
        <w:t>0</w:t>
      </w:r>
      <w:r>
        <w:t>41</w:t>
      </w:r>
      <w:r w:rsidR="009E5AF8">
        <w:t>7</w:t>
      </w:r>
      <w:r>
        <w:t xml:space="preserve"> seconds to run.</w:t>
      </w:r>
      <w:r>
        <w:br/>
        <w:t>The results were clearly incorrect as can be shown on Figure 4.</w:t>
      </w:r>
      <w:r w:rsidR="00C66355">
        <w:t>4</w:t>
      </w:r>
      <w:r>
        <w:t xml:space="preserve"> below. Increasing the </w:t>
      </w:r>
      <w:r w:rsidR="007701F5">
        <w:t>b</w:t>
      </w:r>
      <w:r>
        <w:t xml:space="preserve">eta gain uses the accelerometer values to compensate for the gyroscope values and results from various </w:t>
      </w:r>
      <w:r w:rsidR="007701F5">
        <w:t>b</w:t>
      </w:r>
      <w:r w:rsidR="00BB5D02">
        <w:t xml:space="preserve">eta </w:t>
      </w:r>
      <w:r>
        <w:t>values are shown in Figures 4.</w:t>
      </w:r>
      <w:r w:rsidR="007701F5">
        <w:t>5</w:t>
      </w:r>
      <w:r>
        <w:t xml:space="preserve"> through to 4.</w:t>
      </w:r>
      <w:r w:rsidR="00C66355">
        <w:t>7</w:t>
      </w:r>
      <w:r>
        <w:t>.</w:t>
      </w:r>
    </w:p>
    <w:p w14:paraId="21B9C124" w14:textId="77777777" w:rsidR="00A46BDE" w:rsidRDefault="00A46BDE" w:rsidP="00A46BDE">
      <w:pPr>
        <w:pStyle w:val="BodyText"/>
      </w:pPr>
    </w:p>
    <w:p w14:paraId="6E334357" w14:textId="4C8ABA05" w:rsidR="00A46BDE" w:rsidRDefault="00867355" w:rsidP="00842CFB">
      <w:pPr>
        <w:pStyle w:val="Caption"/>
      </w:pPr>
      <w:r>
        <w:lastRenderedPageBreak/>
        <w:drawing>
          <wp:inline distT="0" distB="0" distL="0" distR="0" wp14:anchorId="54C6D0CF" wp14:editId="314758DE">
            <wp:extent cx="5760085" cy="3888740"/>
            <wp:effectExtent l="0" t="0" r="0" b="0"/>
            <wp:docPr id="648705181"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05181" name="Picture 12" descr="A graph of a graph&#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085" cy="3888740"/>
                    </a:xfrm>
                    <a:prstGeom prst="rect">
                      <a:avLst/>
                    </a:prstGeom>
                  </pic:spPr>
                </pic:pic>
              </a:graphicData>
            </a:graphic>
          </wp:inline>
        </w:drawing>
      </w:r>
    </w:p>
    <w:p w14:paraId="3FAB4276" w14:textId="4D9EE96E" w:rsidR="00A46BDE" w:rsidRDefault="00A46BDE"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4</w:t>
      </w:r>
      <w:r w:rsidR="00C7118D">
        <w:fldChar w:fldCharType="end"/>
      </w:r>
      <w:r>
        <w:t xml:space="preserve"> Madgwick results from a stationary vehicle with a default gain of 0.1</w:t>
      </w:r>
    </w:p>
    <w:p w14:paraId="28218B66" w14:textId="1442A128" w:rsidR="00A46BDE" w:rsidRDefault="00867355" w:rsidP="00842CFB">
      <w:pPr>
        <w:pStyle w:val="Caption"/>
      </w:pPr>
      <w:r>
        <w:drawing>
          <wp:inline distT="0" distB="0" distL="0" distR="0" wp14:anchorId="43D89091" wp14:editId="423CCB12">
            <wp:extent cx="5760085" cy="3787775"/>
            <wp:effectExtent l="0" t="0" r="0" b="3175"/>
            <wp:docPr id="1950190175" name="Picture 1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90175" name="Picture 13" descr="A graph of a graph&#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85" cy="3787775"/>
                    </a:xfrm>
                    <a:prstGeom prst="rect">
                      <a:avLst/>
                    </a:prstGeom>
                  </pic:spPr>
                </pic:pic>
              </a:graphicData>
            </a:graphic>
          </wp:inline>
        </w:drawing>
      </w:r>
      <w:r w:rsidR="00A46BDE">
        <w:b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5</w:t>
      </w:r>
      <w:r w:rsidR="00C7118D">
        <w:fldChar w:fldCharType="end"/>
      </w:r>
      <w:r w:rsidR="00A46BDE">
        <w:t xml:space="preserve"> Madgwick Filter on a rolling vehicle with a gain of 1</w:t>
      </w:r>
    </w:p>
    <w:p w14:paraId="29ED9C6D" w14:textId="6AF3C511" w:rsidR="00A46BDE" w:rsidRDefault="00A46BDE" w:rsidP="00A46BDE">
      <w:pPr>
        <w:pStyle w:val="BodyText"/>
      </w:pPr>
      <w:r>
        <w:lastRenderedPageBreak/>
        <w:t>Using a gain of 10, the Madgwick filter took 0.</w:t>
      </w:r>
      <w:r w:rsidR="003A733D">
        <w:t>0</w:t>
      </w:r>
      <w:r>
        <w:t>4</w:t>
      </w:r>
      <w:r w:rsidR="009E5AF8">
        <w:t>40</w:t>
      </w:r>
      <w:r>
        <w:t xml:space="preserve"> seconds but produced better results as can be seen in Figure 4.</w:t>
      </w:r>
      <w:r w:rsidR="009E5AF8">
        <w:t>6</w:t>
      </w:r>
      <w:r>
        <w:t>.</w:t>
      </w:r>
      <w:r>
        <w:br/>
      </w:r>
      <w:r w:rsidR="00867355">
        <w:rPr>
          <w:noProof/>
        </w:rPr>
        <w:drawing>
          <wp:inline distT="0" distB="0" distL="0" distR="0" wp14:anchorId="4A7D1674" wp14:editId="7601E861">
            <wp:extent cx="5760085" cy="3798570"/>
            <wp:effectExtent l="0" t="0" r="0" b="0"/>
            <wp:docPr id="1265953627"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953627" name="Picture 14" descr="A graph of a graph&#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85" cy="3798570"/>
                    </a:xfrm>
                    <a:prstGeom prst="rect">
                      <a:avLst/>
                    </a:prstGeom>
                  </pic:spPr>
                </pic:pic>
              </a:graphicData>
            </a:graphic>
          </wp:inline>
        </w:drawing>
      </w:r>
    </w:p>
    <w:p w14:paraId="1B96C94E" w14:textId="135D740D" w:rsidR="00A46BDE" w:rsidRDefault="00A46BDE"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6</w:t>
      </w:r>
      <w:r w:rsidR="00C7118D">
        <w:fldChar w:fldCharType="end"/>
      </w:r>
      <w:r>
        <w:t xml:space="preserve"> Madgwick filter on a rolling vehicle with a gain of 10</w:t>
      </w:r>
    </w:p>
    <w:p w14:paraId="394A65A5" w14:textId="7D316E76" w:rsidR="003A733D" w:rsidRPr="00A46BDE" w:rsidRDefault="00A46BDE" w:rsidP="003A733D">
      <w:pPr>
        <w:pStyle w:val="BodyText"/>
      </w:pPr>
      <w:r>
        <w:br/>
        <w:t>By repeated experimentation, a gain of 15 was the lowest gain required to produce the acceptable results show in in Figure 4.</w:t>
      </w:r>
      <w:r w:rsidR="009E5AF8">
        <w:t>7</w:t>
      </w:r>
      <w:r>
        <w:t xml:space="preserve">. </w:t>
      </w:r>
      <w:r w:rsidR="00C84630">
        <w:t xml:space="preserve">This clearly indicates that the gyroscope output is either noisy and/or has significant drift. From looking at the data, and from examining the output of the gyroscope when the vehicle is stationary, it can </w:t>
      </w:r>
      <w:proofErr w:type="gramStart"/>
      <w:r w:rsidR="00C84630">
        <w:t>been</w:t>
      </w:r>
      <w:proofErr w:type="gramEnd"/>
      <w:r w:rsidR="00C84630">
        <w:t xml:space="preserve"> seen that noise is significant. </w:t>
      </w:r>
      <w:r>
        <w:t>This operation took 0.</w:t>
      </w:r>
      <w:r w:rsidR="003A733D">
        <w:t>0</w:t>
      </w:r>
      <w:r>
        <w:t>4</w:t>
      </w:r>
      <w:r w:rsidR="00C66355">
        <w:t>997</w:t>
      </w:r>
      <w:r>
        <w:t xml:space="preserve"> seconds</w:t>
      </w:r>
      <w:r w:rsidR="00C66355">
        <w:t xml:space="preserve"> for the camera imu</w:t>
      </w:r>
      <w:r>
        <w:t>.</w:t>
      </w:r>
      <w:r w:rsidR="00C66355">
        <w:t xml:space="preserve"> The average elapsed time for all imus was 0.046592 with a median of 0.04319</w:t>
      </w:r>
      <w:r w:rsidR="00520AD7">
        <w:t xml:space="preserve"> and max and min values of 0.06516 and 0.03855, respectively.</w:t>
      </w:r>
      <w:r w:rsidR="003A733D">
        <w:t xml:space="preserve"> The results from Figure 4.</w:t>
      </w:r>
      <w:r w:rsidR="009E5AF8">
        <w:t>7</w:t>
      </w:r>
      <w:r w:rsidR="003A733D">
        <w:t xml:space="preserve"> show a maximum measured value of </w:t>
      </w:r>
      <w:r w:rsidR="009E5AF8">
        <w:t>.9948</w:t>
      </w:r>
      <w:r w:rsidR="003A733D">
        <w:t xml:space="preserve"> </w:t>
      </w:r>
      <w:r w:rsidR="009E5AF8">
        <w:t xml:space="preserve">radians </w:t>
      </w:r>
      <w:r w:rsidR="003A733D">
        <w:t xml:space="preserve">instead of the expected +/- </w:t>
      </w:r>
      <w:r w:rsidR="009E5AF8">
        <w:t>1.047</w:t>
      </w:r>
      <w:r w:rsidR="003A733D">
        <w:t xml:space="preserve"> </w:t>
      </w:r>
      <w:r w:rsidR="009E5AF8">
        <w:t>radians</w:t>
      </w:r>
      <w:r w:rsidR="003A733D">
        <w:t xml:space="preserve"> and the </w:t>
      </w:r>
      <w:r w:rsidR="009E5AF8">
        <w:t>0.7854</w:t>
      </w:r>
      <w:r w:rsidR="003A733D">
        <w:t xml:space="preserve"> </w:t>
      </w:r>
      <w:r w:rsidR="009E5AF8">
        <w:t xml:space="preserve">radian position </w:t>
      </w:r>
      <w:r w:rsidR="003A733D">
        <w:t xml:space="preserve">was calculated as </w:t>
      </w:r>
      <w:r w:rsidR="009E5AF8">
        <w:t>0.7487</w:t>
      </w:r>
      <w:r w:rsidR="003A733D">
        <w:t xml:space="preserve"> </w:t>
      </w:r>
      <w:r w:rsidR="009E5AF8">
        <w:t>radians</w:t>
      </w:r>
      <w:r w:rsidR="003A733D">
        <w:t xml:space="preserve">. If the </w:t>
      </w:r>
      <w:r w:rsidR="007701F5">
        <w:t>0.0201</w:t>
      </w:r>
      <w:r w:rsidR="003A733D">
        <w:t xml:space="preserve"> </w:t>
      </w:r>
      <w:r w:rsidR="007701F5">
        <w:t xml:space="preserve">radian </w:t>
      </w:r>
      <w:r w:rsidR="00551D1B">
        <w:t xml:space="preserve">maximum </w:t>
      </w:r>
      <w:r w:rsidR="003A733D">
        <w:t xml:space="preserve">tool angle </w:t>
      </w:r>
      <w:r w:rsidR="00551D1B">
        <w:t xml:space="preserve">error </w:t>
      </w:r>
      <w:r w:rsidR="003A733D">
        <w:t xml:space="preserve">plus the imu’s own 1.5% inaccuracy values are </w:t>
      </w:r>
      <w:proofErr w:type="gramStart"/>
      <w:r w:rsidR="003A733D">
        <w:t>combined</w:t>
      </w:r>
      <w:proofErr w:type="gramEnd"/>
      <w:r w:rsidR="003A733D">
        <w:t xml:space="preserve"> then this error is within the operating conditions of the sensors.</w:t>
      </w:r>
    </w:p>
    <w:p w14:paraId="02B588A9" w14:textId="762A48E6" w:rsidR="00A46BDE" w:rsidRDefault="00A46BDE" w:rsidP="00842CFB">
      <w:pPr>
        <w:pStyle w:val="Caption"/>
      </w:pPr>
    </w:p>
    <w:p w14:paraId="09486E46" w14:textId="7881B5A7" w:rsidR="00A46BDE" w:rsidRDefault="00867355" w:rsidP="00A46BDE">
      <w:pPr>
        <w:pStyle w:val="BodyText"/>
      </w:pPr>
      <w:r>
        <w:rPr>
          <w:noProof/>
        </w:rPr>
        <w:lastRenderedPageBreak/>
        <w:drawing>
          <wp:inline distT="0" distB="0" distL="0" distR="0" wp14:anchorId="193437E5" wp14:editId="3F2E806F">
            <wp:extent cx="5760085" cy="3772535"/>
            <wp:effectExtent l="0" t="0" r="0" b="0"/>
            <wp:docPr id="539293558" name="Picture 1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93558" name="Picture 15" descr="A graph of a graph&#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085" cy="3772535"/>
                    </a:xfrm>
                    <a:prstGeom prst="rect">
                      <a:avLst/>
                    </a:prstGeom>
                  </pic:spPr>
                </pic:pic>
              </a:graphicData>
            </a:graphic>
          </wp:inline>
        </w:drawing>
      </w:r>
    </w:p>
    <w:p w14:paraId="3ABB33B9" w14:textId="5DD449BA" w:rsidR="00A46BDE" w:rsidRDefault="00A46BDE"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7</w:t>
      </w:r>
      <w:r w:rsidR="00C7118D">
        <w:fldChar w:fldCharType="end"/>
      </w:r>
      <w:r>
        <w:t xml:space="preserve"> Madgwick filter on a rolling vehicle with a gain of 15</w:t>
      </w:r>
    </w:p>
    <w:p w14:paraId="66FF3B9A" w14:textId="3A70BFAF" w:rsidR="00A46BDE" w:rsidRDefault="00A46BDE" w:rsidP="00DC5CB0">
      <w:pPr>
        <w:pStyle w:val="BodyText"/>
      </w:pPr>
      <w:r>
        <w:br/>
        <w:t xml:space="preserve">A Kalman filter was implemented using the standard </w:t>
      </w:r>
      <w:proofErr w:type="spellStart"/>
      <w:r>
        <w:t>Matlab</w:t>
      </w:r>
      <w:proofErr w:type="spellEnd"/>
      <w:r>
        <w:t xml:space="preserve"> </w:t>
      </w:r>
      <w:proofErr w:type="spellStart"/>
      <w:r>
        <w:t>imufiter</w:t>
      </w:r>
      <w:proofErr w:type="spellEnd"/>
      <w:r>
        <w:t xml:space="preserve"> function using the following parameters:</w:t>
      </w:r>
      <w:r w:rsidR="00520AD7">
        <w:br/>
      </w:r>
      <w:r w:rsidRPr="00424AAB">
        <w:rPr>
          <w:lang w:eastAsia="zh-CN"/>
        </w:rPr>
        <w:t>FUSE=</w:t>
      </w:r>
      <w:proofErr w:type="gramStart"/>
      <w:r w:rsidRPr="00424AAB">
        <w:rPr>
          <w:lang w:eastAsia="zh-CN"/>
        </w:rPr>
        <w:t>imufilter(</w:t>
      </w:r>
      <w:proofErr w:type="gramEnd"/>
      <w:r w:rsidRPr="002630AA">
        <w:rPr>
          <w:lang w:eastAsia="zh-CN"/>
        </w:rPr>
        <w:t>ReferenceFrame='NED',SampleRate=8.33,AccelerometerNoise=0.6,GyroscopeNoise=0.3,GyroscopeDriftNoise=3.04622e-2,LinearAccelerationNoise=0.0096236,LinearAccelerationDecayFactor=0.1,OrientationFormat='quaternion');</w:t>
      </w:r>
      <w:r w:rsidRPr="00424AAB" w:rsidDel="002630AA">
        <w:rPr>
          <w:lang w:eastAsia="zh-CN"/>
        </w:rPr>
        <w:t xml:space="preserve"> </w:t>
      </w:r>
      <w:r>
        <w:rPr>
          <w:lang w:eastAsia="zh-CN"/>
        </w:rPr>
        <w:br/>
      </w:r>
      <w:r>
        <w:br/>
        <w:t xml:space="preserve">The filter </w:t>
      </w:r>
      <w:r w:rsidR="00520AD7">
        <w:t xml:space="preserve">operation </w:t>
      </w:r>
      <w:r>
        <w:t>took 0.</w:t>
      </w:r>
      <w:r w:rsidR="00520AD7">
        <w:t>6516</w:t>
      </w:r>
      <w:r>
        <w:t xml:space="preserve"> seconds </w:t>
      </w:r>
      <w:r w:rsidR="00520AD7">
        <w:t xml:space="preserve">for the camera imu </w:t>
      </w:r>
      <w:r>
        <w:t>and produced the output shown in Figure 4.</w:t>
      </w:r>
      <w:r w:rsidR="00551D1B">
        <w:t>8</w:t>
      </w:r>
      <w:r>
        <w:t xml:space="preserve">. </w:t>
      </w:r>
      <w:r w:rsidR="00520AD7">
        <w:t xml:space="preserve">The average elapsed time for all imus was 0.3772 with a median of 0.3051 and max and min values of 0.6516 and 0.2905, respectively, taking </w:t>
      </w:r>
      <w:r w:rsidR="009C2EB0">
        <w:t>8.0958</w:t>
      </w:r>
      <w:r w:rsidR="00520AD7">
        <w:t xml:space="preserve"> times longer than the Madgwick filter. </w:t>
      </w:r>
      <w:r>
        <w:t xml:space="preserve">Smoothing of this data should be applied to these results but they track the movement of the vehicle adequately (Varying the Kalman filter settings did not show any significant difference in the output results). The average calculated value for the </w:t>
      </w:r>
      <w:r w:rsidR="00551D1B">
        <w:t xml:space="preserve">desired 1.0472 </w:t>
      </w:r>
      <w:r>
        <w:t xml:space="preserve">angle is </w:t>
      </w:r>
      <w:r w:rsidR="00551D1B">
        <w:t>1.0297</w:t>
      </w:r>
      <w:r>
        <w:t xml:space="preserve"> which is well within specifications of the sensors and tracks better than the </w:t>
      </w:r>
      <w:r w:rsidR="00551D1B">
        <w:t>0.9948</w:t>
      </w:r>
      <w:r>
        <w:t xml:space="preserve"> reading of the Madgwick result. </w:t>
      </w:r>
      <w:r w:rsidR="00B14725">
        <w:t xml:space="preserve">It is interesting to see the various phasing differences between the values. This is most likely because of the </w:t>
      </w:r>
      <w:r w:rsidR="00DC5CB0">
        <w:t xml:space="preserve">different timings of the robot arm versus </w:t>
      </w:r>
      <w:r w:rsidR="00493834">
        <w:t xml:space="preserve">timing of how </w:t>
      </w:r>
      <w:r w:rsidR="00DC5CB0">
        <w:t>the different imu units</w:t>
      </w:r>
      <w:r w:rsidR="00493834">
        <w:t xml:space="preserve"> are polled</w:t>
      </w:r>
      <w:r w:rsidR="00DC5CB0">
        <w:t xml:space="preserve">. </w:t>
      </w:r>
      <w:r w:rsidR="007D12C6">
        <w:br/>
        <w:t xml:space="preserve">The multiplexer switching time was measured as taking an average of 515 nanoseconds at the start of the movement set down to 41 nanoseconds after 30 seconds of operation. After 1 minute of </w:t>
      </w:r>
      <w:r w:rsidR="007D12C6">
        <w:lastRenderedPageBreak/>
        <w:t xml:space="preserve">operation, the multiplexing switching time was measured at 47 </w:t>
      </w:r>
      <w:r w:rsidR="00775A6A">
        <w:t>milli</w:t>
      </w:r>
      <w:r w:rsidR="007D12C6">
        <w:t xml:space="preserve">seconds. </w:t>
      </w:r>
      <w:r w:rsidR="00C23649">
        <w:t xml:space="preserve">The time taken to read acceleration data is 2202 </w:t>
      </w:r>
      <w:r w:rsidR="00775A6A">
        <w:t>milli</w:t>
      </w:r>
      <w:r w:rsidR="00C23649">
        <w:t xml:space="preserve">seconds and the time taken to read gyroscope data is </w:t>
      </w:r>
      <w:proofErr w:type="gramStart"/>
      <w:r w:rsidR="00C23649">
        <w:t xml:space="preserve">1659  </w:t>
      </w:r>
      <w:r w:rsidR="00775A6A">
        <w:t>millis</w:t>
      </w:r>
      <w:r w:rsidR="00C23649">
        <w:t>econds</w:t>
      </w:r>
      <w:proofErr w:type="gramEnd"/>
      <w:r w:rsidR="00C23649">
        <w:t xml:space="preserve">. Total time </w:t>
      </w:r>
      <w:r w:rsidR="00775A6A">
        <w:t xml:space="preserve">taken to measure each </w:t>
      </w:r>
      <w:r w:rsidR="00C23649">
        <w:t xml:space="preserve">imu </w:t>
      </w:r>
      <w:r w:rsidR="00775A6A">
        <w:t>was 2400 milli</w:t>
      </w:r>
      <w:r w:rsidR="00C23649">
        <w:t xml:space="preserve">seconds. </w:t>
      </w:r>
      <w:r w:rsidR="00493834">
        <w:t xml:space="preserve">Between each measurement the script takes 71 milliseconds (excluding multiplexor switching time) to begin the processing of the next set of measurements. </w:t>
      </w:r>
      <w:r w:rsidR="00C23649">
        <w:t xml:space="preserve">The robot arm is sampled at 6403 readings per second which </w:t>
      </w:r>
      <w:r w:rsidR="00775A6A">
        <w:t xml:space="preserve">equates to </w:t>
      </w:r>
      <w:r w:rsidR="00C23649">
        <w:t xml:space="preserve">a time of </w:t>
      </w:r>
      <w:r w:rsidR="00775A6A">
        <w:t>0.15625 milliseconds per reading</w:t>
      </w:r>
      <w:r w:rsidR="00C23649">
        <w:t xml:space="preserve">. </w:t>
      </w:r>
      <w:r w:rsidR="00493834">
        <w:t xml:space="preserve">At this speed, TCP/IP congestion must be considered as a possible influence on the measurements. Reducing the payload of the robot data packet and a separate network for both robot data and imu data should be considered for evaluation however, in production use, all imu measurements will reside on the baseboard unit which will eliminate any network congestion issues. A faster computer than the Raspberry Pi should also be considered for production use. </w:t>
      </w:r>
      <w:r w:rsidR="009852BE" w:rsidRPr="00520AD7">
        <w:rPr>
          <w:color w:val="FF0000"/>
        </w:rPr>
        <w:br/>
      </w:r>
    </w:p>
    <w:p w14:paraId="0CEA14AA" w14:textId="65F37813" w:rsidR="001511A0" w:rsidRDefault="001511A0" w:rsidP="001511A0">
      <w:pPr>
        <w:pStyle w:val="BodyText"/>
      </w:pPr>
      <w:r>
        <w:rPr>
          <w:noProof/>
        </w:rPr>
        <w:drawing>
          <wp:inline distT="0" distB="0" distL="0" distR="0" wp14:anchorId="48524B0A" wp14:editId="0A38C6C7">
            <wp:extent cx="5760085" cy="3453130"/>
            <wp:effectExtent l="0" t="0" r="0" b="0"/>
            <wp:docPr id="18083309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330991" name="Picture 180833099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85" cy="3453130"/>
                    </a:xfrm>
                    <a:prstGeom prst="rect">
                      <a:avLst/>
                    </a:prstGeom>
                  </pic:spPr>
                </pic:pic>
              </a:graphicData>
            </a:graphic>
          </wp:inline>
        </w:drawing>
      </w:r>
    </w:p>
    <w:p w14:paraId="47ECFBCF" w14:textId="5F505CC2" w:rsidR="001511A0" w:rsidRDefault="001511A0" w:rsidP="00842CFB">
      <w:pPr>
        <w:pStyle w:val="Caption"/>
      </w:pPr>
      <w:r w:rsidRPr="001511A0">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8</w:t>
      </w:r>
      <w:r w:rsidR="00C7118D">
        <w:fldChar w:fldCharType="end"/>
      </w:r>
      <w:r w:rsidRPr="001511A0">
        <w:t xml:space="preserve"> Madgwick, Kalman and Robot arm data for a rolling vehicle</w:t>
      </w:r>
      <w:r>
        <w:t xml:space="preserve"> using Camera IMU values.</w:t>
      </w:r>
    </w:p>
    <w:p w14:paraId="16060393" w14:textId="0269E044" w:rsidR="001511A0" w:rsidRDefault="003A7197" w:rsidP="001511A0">
      <w:pPr>
        <w:pStyle w:val="BodyText"/>
      </w:pPr>
      <w:r>
        <w:rPr>
          <w:noProof/>
        </w:rPr>
        <w:lastRenderedPageBreak/>
        <w:drawing>
          <wp:inline distT="0" distB="0" distL="0" distR="0" wp14:anchorId="32CD3964" wp14:editId="0B01B7F5">
            <wp:extent cx="5760085" cy="3128010"/>
            <wp:effectExtent l="0" t="0" r="0" b="0"/>
            <wp:docPr id="1529203689"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03689" name="Picture 3" descr="A graph of a graph&#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4F481A31" w14:textId="3C2A409C" w:rsidR="003A7197" w:rsidRPr="001511A0" w:rsidRDefault="003A7197"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9</w:t>
      </w:r>
      <w:r w:rsidR="00C7118D">
        <w:fldChar w:fldCharType="end"/>
      </w:r>
      <w:r>
        <w:t xml:space="preserve"> Averages of Madgwick and Kalman Roll values against robot arm movements</w:t>
      </w:r>
    </w:p>
    <w:p w14:paraId="2CF8119D" w14:textId="369ABAD3" w:rsidR="001511A0" w:rsidRPr="00210D86" w:rsidRDefault="003A7197" w:rsidP="00DC5CB0">
      <w:pPr>
        <w:pStyle w:val="BodyText"/>
        <w:rPr>
          <w:color w:val="FF0000"/>
        </w:rPr>
      </w:pPr>
      <w:r>
        <w:t>Plotting the mean of the Madgwick IMU values and the mean of the Kalman IMU values against the robot arm movements shows that both phasing and amplitude change</w:t>
      </w:r>
      <w:r w:rsidR="00DC5CB0">
        <w:t xml:space="preserve"> as seen in Figure 4.</w:t>
      </w:r>
      <w:r w:rsidR="00551D1B">
        <w:t>9</w:t>
      </w:r>
      <w:r w:rsidR="00DC5CB0">
        <w:t>.</w:t>
      </w:r>
      <w:r>
        <w:t xml:space="preserve"> This indicates that, as somewhat expected, using different IMUs for alignment against the robot arm will change the phasing discrepancies and using an average of the data significantly decreases peak amplitude in both positive and negative peak values</w:t>
      </w:r>
      <w:r w:rsidR="00520AD7">
        <w:t>, indicating a wide spread of values obtained from the various imus</w:t>
      </w:r>
      <w:r>
        <w:t>. In terms of tracking the robot arm movements, both the Kalman and the Madgwick filters make good attempts and there is little between the filter results to merit the use of the more computationally expensive Kalman filter.</w:t>
      </w:r>
      <w:r w:rsidR="00210D86">
        <w:t xml:space="preserve"> </w:t>
      </w:r>
      <w:r w:rsidR="00210D86" w:rsidRPr="00210D86">
        <w:rPr>
          <w:color w:val="FF0000"/>
        </w:rPr>
        <w:t>&lt;TBC&gt;</w:t>
      </w:r>
      <w:r w:rsidR="00210D86">
        <w:rPr>
          <w:color w:val="FF0000"/>
        </w:rPr>
        <w:t>Explain phasing differences.</w:t>
      </w:r>
    </w:p>
    <w:p w14:paraId="3A19CCF9" w14:textId="26D103AA" w:rsidR="00E80307" w:rsidRPr="00E80307" w:rsidRDefault="00E80307" w:rsidP="00E80307">
      <w:pPr>
        <w:pStyle w:val="BodyText"/>
      </w:pPr>
      <w:r>
        <w:t>It was not deemed necessary to configure a Neural Network for a simple rolling movement.</w:t>
      </w:r>
    </w:p>
    <w:p w14:paraId="189C1079" w14:textId="45E96213" w:rsidR="00A46BDE" w:rsidRDefault="00520AD7" w:rsidP="00A46BDE">
      <w:pPr>
        <w:pStyle w:val="Heading2"/>
      </w:pPr>
      <w:bookmarkStart w:id="52" w:name="_Toc146487457"/>
      <w:r>
        <w:t xml:space="preserve">Filter performance </w:t>
      </w:r>
      <w:r w:rsidR="00A46BDE">
        <w:t>on a pitching vehicle</w:t>
      </w:r>
      <w:bookmarkEnd w:id="52"/>
    </w:p>
    <w:p w14:paraId="6F4A4D3A" w14:textId="01307AF1" w:rsidR="002113C0" w:rsidRDefault="002113C0" w:rsidP="002113C0">
      <w:pPr>
        <w:pStyle w:val="BodyText"/>
      </w:pPr>
      <w:r>
        <w:t>The robot arm was rotated according to the appropriate angles in Table 3.1 associated with the pitch test. The Robot arm data was synchronised with the imu data via manual alignment. The single camera imu data produced 995 readings in the 120 second period.</w:t>
      </w:r>
    </w:p>
    <w:p w14:paraId="3EFEC13D" w14:textId="62552125" w:rsidR="002113C0" w:rsidRDefault="002113C0" w:rsidP="00AD5EE1">
      <w:pPr>
        <w:pStyle w:val="BodyText"/>
      </w:pPr>
      <w:r>
        <w:t xml:space="preserve">Applying the Madgwick filter </w:t>
      </w:r>
      <w:r w:rsidR="009E5AF8">
        <w:t xml:space="preserve">with a </w:t>
      </w:r>
      <w:r w:rsidR="00551D1B">
        <w:t xml:space="preserve">beta </w:t>
      </w:r>
      <w:r w:rsidR="009E5AF8">
        <w:t xml:space="preserve">of 15 </w:t>
      </w:r>
      <w:r>
        <w:t xml:space="preserve">on the gathered </w:t>
      </w:r>
      <w:r w:rsidR="00551D1B">
        <w:t>c</w:t>
      </w:r>
      <w:r>
        <w:t xml:space="preserve">amera </w:t>
      </w:r>
      <w:r w:rsidR="009C2EB0">
        <w:t>imu</w:t>
      </w:r>
      <w:r>
        <w:t xml:space="preserve"> data took an average of 0.04758 seconds.</w:t>
      </w:r>
      <w:r w:rsidR="009C2EB0">
        <w:t xml:space="preserve"> The average elapsed time for all imus was 0.0432 with a median of 0.0431 and max and min values of 0.04758 and 0.0401, respectively.</w:t>
      </w:r>
      <w:r>
        <w:br/>
        <w:t>The Kalman filter took 0</w:t>
      </w:r>
      <w:r w:rsidR="009C2EB0">
        <w:t>.</w:t>
      </w:r>
      <w:r w:rsidR="009C2EB0" w:rsidDel="009C2EB0">
        <w:t xml:space="preserve"> </w:t>
      </w:r>
      <w:r>
        <w:t xml:space="preserve">4268 seconds on the same data. </w:t>
      </w:r>
      <w:r w:rsidR="009C2EB0">
        <w:t>The average elapsed time for all imus was 0.3271 with a median of 0.2991 and max and min values of 0.4268 and 0.2897, respectively.</w:t>
      </w:r>
      <w:r w:rsidR="009C2EB0">
        <w:br/>
        <w:t xml:space="preserve">Using the average values, the Kalman filter took 7.568 times longer than the Madgwick filter to </w:t>
      </w:r>
      <w:r w:rsidR="009C2EB0">
        <w:lastRenderedPageBreak/>
        <w:t>process the pitch values.</w:t>
      </w:r>
      <w:r w:rsidR="009C2EB0" w:rsidDel="009C2EB0">
        <w:t xml:space="preserve"> </w:t>
      </w:r>
      <w:r>
        <w:br/>
        <w:t>Figure 4.</w:t>
      </w:r>
      <w:r w:rsidR="009C2EB0">
        <w:t>10</w:t>
      </w:r>
      <w:r>
        <w:t xml:space="preserve"> shows the results of the filters compared to the robot arm data.</w:t>
      </w:r>
      <w:r>
        <w:br/>
      </w:r>
      <w:r>
        <w:rPr>
          <w:noProof/>
        </w:rPr>
        <w:drawing>
          <wp:inline distT="0" distB="0" distL="0" distR="0" wp14:anchorId="0BFE3F1A" wp14:editId="3A099F77">
            <wp:extent cx="5760085" cy="3128010"/>
            <wp:effectExtent l="0" t="0" r="0" b="0"/>
            <wp:docPr id="1327168460"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168460" name="Picture 4" descr="A graph showing a graph&#10;&#10;Description automatically generated with medium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29779888" w14:textId="7424BF2B" w:rsidR="009C2EB0" w:rsidRDefault="009C2EB0"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10</w:t>
      </w:r>
      <w:r w:rsidR="00C7118D">
        <w:fldChar w:fldCharType="end"/>
      </w:r>
      <w:r>
        <w:t xml:space="preserve"> Madgwick, Kalman and robot arm data for a pitching vehicle using camera imu values</w:t>
      </w:r>
    </w:p>
    <w:p w14:paraId="064E9F62" w14:textId="76E566B3" w:rsidR="0022541E" w:rsidRDefault="0022541E" w:rsidP="00842CFB">
      <w:pPr>
        <w:pStyle w:val="Caption"/>
      </w:pPr>
      <w:r>
        <w:t>Figure 4.</w:t>
      </w:r>
      <w:r w:rsidR="009C2EB0">
        <w:t>11</w:t>
      </w:r>
      <w:r>
        <w:t xml:space="preserve"> shows the mean of Madgwick and Kalman results from all </w:t>
      </w:r>
      <w:r w:rsidR="00551D1B">
        <w:t>imu</w:t>
      </w:r>
      <w:r>
        <w:t>s against the robot arm data.</w:t>
      </w:r>
    </w:p>
    <w:p w14:paraId="527DEFED" w14:textId="1991D96E" w:rsidR="0022541E" w:rsidRDefault="0022541E" w:rsidP="00842CFB">
      <w:pPr>
        <w:pStyle w:val="Caption"/>
      </w:pPr>
      <w:r>
        <w:drawing>
          <wp:inline distT="0" distB="0" distL="0" distR="0" wp14:anchorId="0B4F0B69" wp14:editId="798ECC09">
            <wp:extent cx="5760085" cy="3128010"/>
            <wp:effectExtent l="0" t="0" r="0" b="0"/>
            <wp:docPr id="518991255"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91255" name="Picture 7" descr="A graph of a graph&#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7AB6703B" w14:textId="2690FCAF" w:rsidR="009C2EB0" w:rsidRPr="009C2EB0" w:rsidRDefault="009C2EB0"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11</w:t>
      </w:r>
      <w:r w:rsidR="00C7118D">
        <w:fldChar w:fldCharType="end"/>
      </w:r>
      <w:r>
        <w:t xml:space="preserve"> Averages of Madgwick and Kalman Roll values against </w:t>
      </w:r>
      <w:r w:rsidR="0002469D">
        <w:t xml:space="preserve">pitching </w:t>
      </w:r>
      <w:r>
        <w:t>robot arm movements</w:t>
      </w:r>
    </w:p>
    <w:p w14:paraId="30FFFB75" w14:textId="1F627581" w:rsidR="00AD5EE1" w:rsidRPr="00210D86" w:rsidRDefault="0022541E" w:rsidP="00842CFB">
      <w:pPr>
        <w:pStyle w:val="Caption"/>
        <w:rPr>
          <w:color w:val="FF0000"/>
        </w:rPr>
      </w:pPr>
      <w:r>
        <w:t>Averaging the pitch values over all of the</w:t>
      </w:r>
      <w:r w:rsidR="009C2EB0">
        <w:t xml:space="preserve"> imu data</w:t>
      </w:r>
      <w:r>
        <w:t xml:space="preserve"> resulted in considerable errors in amplitude and phase, concentrating at zero crossing points</w:t>
      </w:r>
      <w:r w:rsidR="009E5AF8">
        <w:t>, as seen in Figure 4.11</w:t>
      </w:r>
      <w:r>
        <w:t xml:space="preserve">. The Madgwick filter in particular shows some considerable oscillation around the zero crossing points when averaged that did not appear when using the single camera </w:t>
      </w:r>
      <w:r w:rsidR="00551D1B">
        <w:t>imu</w:t>
      </w:r>
      <w:r>
        <w:t>.</w:t>
      </w:r>
      <w:r w:rsidR="00B14725">
        <w:t xml:space="preserve"> The Kalman filter faltered at an average of -0.655 </w:t>
      </w:r>
      <w:r w:rsidR="009E5AF8">
        <w:t>radians</w:t>
      </w:r>
      <w:r w:rsidR="00B14725">
        <w:t xml:space="preserve"> while the Madgwick filter oscillated between this value and between +0.589 and +0.606.</w:t>
      </w:r>
      <w:r w:rsidR="00493834">
        <w:br/>
      </w:r>
      <w:r w:rsidR="00493834">
        <w:lastRenderedPageBreak/>
        <w:t>These results indicate there are some significant data discrepancies between the imu units.</w:t>
      </w:r>
      <w:r w:rsidR="00B14725">
        <w:br/>
      </w:r>
      <w:r w:rsidR="00210D86" w:rsidRPr="00210D86">
        <w:rPr>
          <w:color w:val="FF0000"/>
        </w:rPr>
        <w:t>&lt;TBC&gt;Explain differences.</w:t>
      </w:r>
    </w:p>
    <w:p w14:paraId="76F71AAA" w14:textId="52E426BA" w:rsidR="00E80307" w:rsidRPr="00E80307" w:rsidRDefault="00E80307" w:rsidP="00E80307">
      <w:pPr>
        <w:pStyle w:val="BodyText"/>
      </w:pPr>
      <w:r>
        <w:t>It was not deemed necessary to configure a Neural Network for a simple pitching movement.</w:t>
      </w:r>
    </w:p>
    <w:p w14:paraId="5CD42B78" w14:textId="47CE1978" w:rsidR="00550C7C" w:rsidRDefault="00DC5CB0" w:rsidP="00550C7C">
      <w:pPr>
        <w:pStyle w:val="Heading2"/>
      </w:pPr>
      <w:bookmarkStart w:id="53" w:name="_Toc146487458"/>
      <w:r>
        <w:t xml:space="preserve">Performance on a varied </w:t>
      </w:r>
      <w:r w:rsidR="00550C7C">
        <w:t>roll and pitch vehicle</w:t>
      </w:r>
      <w:bookmarkEnd w:id="53"/>
    </w:p>
    <w:p w14:paraId="60A8E6BE" w14:textId="2BB28D59" w:rsidR="00BB151D" w:rsidRDefault="00BB151D" w:rsidP="00BB151D">
      <w:pPr>
        <w:pStyle w:val="BodyText"/>
      </w:pPr>
      <w:r>
        <w:t xml:space="preserve">The robot arm </w:t>
      </w:r>
      <w:r w:rsidR="009E5AF8">
        <w:t xml:space="preserve">was </w:t>
      </w:r>
      <w:r>
        <w:t xml:space="preserve">rotated according to the appropriate angles </w:t>
      </w:r>
      <w:r w:rsidR="00DC5CB0">
        <w:t>relating to the varied movement</w:t>
      </w:r>
      <w:r w:rsidR="00063F74">
        <w:t xml:space="preserve"> test outlined </w:t>
      </w:r>
      <w:r>
        <w:t xml:space="preserve">in </w:t>
      </w:r>
      <w:r w:rsidR="00063F74">
        <w:t>T</w:t>
      </w:r>
      <w:r>
        <w:t xml:space="preserve">able 3.1. The Robot arm data </w:t>
      </w:r>
      <w:r w:rsidR="00551D1B">
        <w:t>was</w:t>
      </w:r>
      <w:r>
        <w:t xml:space="preserve"> synchronised with the imu data via manual alignment. The single camera imu data produced </w:t>
      </w:r>
      <w:r w:rsidR="00493834">
        <w:t>4</w:t>
      </w:r>
      <w:r>
        <w:t>99</w:t>
      </w:r>
      <w:r w:rsidR="00493834">
        <w:t>8</w:t>
      </w:r>
      <w:r>
        <w:t xml:space="preserve"> readings in the </w:t>
      </w:r>
      <w:r w:rsidR="00327169">
        <w:t>599.5</w:t>
      </w:r>
      <w:r>
        <w:t xml:space="preserve"> second period.</w:t>
      </w:r>
    </w:p>
    <w:p w14:paraId="0FB3500C" w14:textId="270A342C" w:rsidR="007930DE" w:rsidRDefault="00BB151D" w:rsidP="00BB151D">
      <w:pPr>
        <w:pStyle w:val="BodyText"/>
      </w:pPr>
      <w:r>
        <w:t xml:space="preserve">The Madgwick filter was </w:t>
      </w:r>
      <w:r w:rsidR="00063F74">
        <w:t xml:space="preserve">applied to </w:t>
      </w:r>
      <w:r>
        <w:t>this data with standard settings of a Sample Period of 1/</w:t>
      </w:r>
      <w:r w:rsidR="00062E96">
        <w:t>8.3333</w:t>
      </w:r>
      <w:r>
        <w:t xml:space="preserve"> and a default </w:t>
      </w:r>
      <w:r w:rsidR="00551D1B">
        <w:t>b</w:t>
      </w:r>
      <w:r>
        <w:t xml:space="preserve">eta gain value of </w:t>
      </w:r>
      <w:r w:rsidR="00551D1B">
        <w:t>15</w:t>
      </w:r>
      <w:r>
        <w:t xml:space="preserve"> and took </w:t>
      </w:r>
      <w:r w:rsidR="00897066">
        <w:t xml:space="preserve">an average of </w:t>
      </w:r>
      <w:r>
        <w:t>0.</w:t>
      </w:r>
      <w:r w:rsidR="00897066">
        <w:t>26</w:t>
      </w:r>
      <w:r w:rsidR="00CD7D6F">
        <w:t>26</w:t>
      </w:r>
      <w:r>
        <w:t xml:space="preserve"> seconds to run.</w:t>
      </w:r>
      <w:r w:rsidR="00897066">
        <w:t xml:space="preserve"> The average elapsed time for all imus was 0.</w:t>
      </w:r>
      <w:r w:rsidR="00CD7D6F">
        <w:t>2610</w:t>
      </w:r>
      <w:r w:rsidR="00897066">
        <w:t xml:space="preserve"> with a median of 0.</w:t>
      </w:r>
      <w:r w:rsidR="00CD7D6F">
        <w:t>2626</w:t>
      </w:r>
      <w:r w:rsidR="00897066">
        <w:t xml:space="preserve"> and max and min values of 0.</w:t>
      </w:r>
      <w:r w:rsidR="00CD7D6F">
        <w:t>2675</w:t>
      </w:r>
      <w:r w:rsidR="00897066">
        <w:t xml:space="preserve"> and 0.2</w:t>
      </w:r>
      <w:r w:rsidR="00CD7D6F">
        <w:t>532</w:t>
      </w:r>
      <w:r w:rsidR="00897066">
        <w:t>, respectively</w:t>
      </w:r>
      <w:r w:rsidR="00CD7D6F">
        <w:t>.</w:t>
      </w:r>
      <w:r w:rsidR="007930DE">
        <w:t xml:space="preserve"> Figure 4.</w:t>
      </w:r>
      <w:r w:rsidR="00F82966">
        <w:t>12</w:t>
      </w:r>
      <w:r w:rsidR="007930DE">
        <w:t xml:space="preserve"> shows these results</w:t>
      </w:r>
      <w:r w:rsidR="0099105D">
        <w:t>, along with the Kalman results discussed below</w:t>
      </w:r>
      <w:r w:rsidR="007930DE">
        <w:t>.</w:t>
      </w:r>
      <w:r w:rsidR="0099105D">
        <w:br/>
      </w:r>
      <w:r w:rsidR="0099105D">
        <w:br/>
        <w:t xml:space="preserve">The Kalman filter </w:t>
      </w:r>
      <w:r w:rsidR="00C2066A">
        <w:t xml:space="preserve">previously used </w:t>
      </w:r>
      <w:r w:rsidR="0099105D">
        <w:t xml:space="preserve">was applied to the data and the output is </w:t>
      </w:r>
      <w:r w:rsidR="00724ED0">
        <w:t xml:space="preserve">also presented </w:t>
      </w:r>
      <w:r w:rsidR="0099105D">
        <w:t>in Figure 4.12.</w:t>
      </w:r>
      <w:r w:rsidR="0099105D">
        <w:br/>
      </w:r>
      <w:r w:rsidR="00C84630">
        <w:rPr>
          <w:noProof/>
        </w:rPr>
        <w:drawing>
          <wp:inline distT="0" distB="0" distL="0" distR="0" wp14:anchorId="37846CA3" wp14:editId="4D5858D3">
            <wp:extent cx="5760085" cy="3157220"/>
            <wp:effectExtent l="0" t="0" r="0" b="5080"/>
            <wp:docPr id="1947562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62711" name="Picture 194756271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085" cy="3157220"/>
                    </a:xfrm>
                    <a:prstGeom prst="rect">
                      <a:avLst/>
                    </a:prstGeom>
                  </pic:spPr>
                </pic:pic>
              </a:graphicData>
            </a:graphic>
          </wp:inline>
        </w:drawing>
      </w:r>
    </w:p>
    <w:p w14:paraId="141AC8C2" w14:textId="495DA7BE" w:rsidR="00C2066A" w:rsidRDefault="007930DE"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12</w:t>
      </w:r>
      <w:r w:rsidR="00C7118D">
        <w:fldChar w:fldCharType="end"/>
      </w:r>
      <w:r>
        <w:t xml:space="preserve"> </w:t>
      </w:r>
      <w:r w:rsidR="00C2066A">
        <w:t xml:space="preserve">Filter and robot arm </w:t>
      </w:r>
      <w:r w:rsidR="00E7635E">
        <w:t xml:space="preserve">varied-motion </w:t>
      </w:r>
      <w:r w:rsidR="00C2066A">
        <w:t xml:space="preserve">data using </w:t>
      </w:r>
      <w:r w:rsidR="00E7635E">
        <w:t>a Madgwick sample rate of 8.33</w:t>
      </w:r>
    </w:p>
    <w:p w14:paraId="7438F608" w14:textId="28DEE0AE" w:rsidR="007930DE" w:rsidRDefault="00F82966" w:rsidP="00E80307">
      <w:pPr>
        <w:pStyle w:val="BodyText"/>
      </w:pPr>
      <w:r>
        <w:t>The results show</w:t>
      </w:r>
      <w:r w:rsidR="00C84630">
        <w:t xml:space="preserve">n in Figure 4.12 indicate that the Kalman filter adequately tracks the robot arm movement, as does the Madgwick roll component, but </w:t>
      </w:r>
      <w:r w:rsidR="00E7635E">
        <w:t>u</w:t>
      </w:r>
      <w:r w:rsidR="00724ED0">
        <w:t xml:space="preserve">sing the </w:t>
      </w:r>
      <w:r w:rsidR="00062E96">
        <w:t xml:space="preserve">actual sample rate as </w:t>
      </w:r>
      <w:r w:rsidR="00724ED0">
        <w:t>the sampl</w:t>
      </w:r>
      <w:r w:rsidR="00062E96">
        <w:t>ing</w:t>
      </w:r>
      <w:r w:rsidR="00724ED0">
        <w:t xml:space="preserve"> rate in the Ma</w:t>
      </w:r>
      <w:r w:rsidR="00E7635E">
        <w:t>d</w:t>
      </w:r>
      <w:r w:rsidR="00724ED0">
        <w:t xml:space="preserve">gwick filter is clearly </w:t>
      </w:r>
      <w:r w:rsidR="00062E96">
        <w:t xml:space="preserve">producing </w:t>
      </w:r>
      <w:r w:rsidR="00724ED0">
        <w:t>nonsensical</w:t>
      </w:r>
      <w:r w:rsidR="00062E96">
        <w:t xml:space="preserve"> results. In </w:t>
      </w:r>
      <w:r w:rsidR="00724ED0">
        <w:t xml:space="preserve">Figure 4.13, a </w:t>
      </w:r>
      <w:r w:rsidR="00062E96">
        <w:t xml:space="preserve">sampling rate of the size of the sampled data </w:t>
      </w:r>
      <w:r w:rsidR="00E7635E">
        <w:t xml:space="preserve">(4998 samples in this case) </w:t>
      </w:r>
      <w:r w:rsidR="00062E96">
        <w:t>is selected, which is also clearly not sensible.</w:t>
      </w:r>
      <w:r w:rsidR="00062E96">
        <w:br/>
      </w:r>
      <w:r w:rsidR="00724ED0">
        <w:t xml:space="preserve">  </w:t>
      </w:r>
    </w:p>
    <w:p w14:paraId="258A267A" w14:textId="5F2C4A86" w:rsidR="00062E96" w:rsidRDefault="00062E96" w:rsidP="00E80307">
      <w:pPr>
        <w:pStyle w:val="BodyText"/>
      </w:pPr>
      <w:r>
        <w:rPr>
          <w:noProof/>
        </w:rPr>
        <w:lastRenderedPageBreak/>
        <w:drawing>
          <wp:inline distT="0" distB="0" distL="0" distR="0" wp14:anchorId="4133CD4C" wp14:editId="32A7DBE7">
            <wp:extent cx="5760085" cy="3134995"/>
            <wp:effectExtent l="0" t="0" r="0" b="8255"/>
            <wp:docPr id="387182506"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82506" name="Picture 3" descr="A graph of a graph&#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763245E5" w14:textId="7FF5749F" w:rsidR="0002469D" w:rsidRDefault="0002469D"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13</w:t>
      </w:r>
      <w:r w:rsidR="00C7118D">
        <w:fldChar w:fldCharType="end"/>
      </w:r>
      <w:r>
        <w:t xml:space="preserve"> </w:t>
      </w:r>
      <w:r w:rsidRPr="00BE0FCE">
        <w:t xml:space="preserve">Averages of Madgwick and Kalman values </w:t>
      </w:r>
      <w:r w:rsidR="00E7635E">
        <w:t>with a sampl</w:t>
      </w:r>
      <w:r w:rsidR="00DC30A1">
        <w:t>e</w:t>
      </w:r>
      <w:r w:rsidR="00E7635E">
        <w:t xml:space="preserve"> rate of 4998.</w:t>
      </w:r>
    </w:p>
    <w:p w14:paraId="40A6B2A8" w14:textId="2EE8AF41" w:rsidR="00E7635E" w:rsidRDefault="00062E96" w:rsidP="00E7635E">
      <w:pPr>
        <w:pStyle w:val="BodyText"/>
      </w:pPr>
      <w:r>
        <w:t xml:space="preserve">Since the Madgwick filter operates by integrating past data, it was surmised that setting the sample rate to the </w:t>
      </w:r>
      <w:r w:rsidR="00C461A3">
        <w:t xml:space="preserve">number of time periods used to describe a complete movement set would be ideal. For this </w:t>
      </w:r>
      <w:proofErr w:type="gramStart"/>
      <w:r w:rsidR="00E04761">
        <w:t xml:space="preserve">particular </w:t>
      </w:r>
      <w:r w:rsidR="00C461A3">
        <w:t>set</w:t>
      </w:r>
      <w:proofErr w:type="gramEnd"/>
      <w:r w:rsidR="00C461A3">
        <w:t xml:space="preserve"> of </w:t>
      </w:r>
      <w:r w:rsidR="00E04761">
        <w:t xml:space="preserve">movement </w:t>
      </w:r>
      <w:r w:rsidR="00C461A3">
        <w:t xml:space="preserve">data, the time period is approximately 100. Utilising this value in the Madgwick filter parameters produced a better result </w:t>
      </w:r>
      <w:r w:rsidR="00E7635E">
        <w:t xml:space="preserve">as can be seen in Figure 4.14 </w:t>
      </w:r>
      <w:r w:rsidR="00C461A3">
        <w:t xml:space="preserve">but does indicate the importance of setting the correct sampling rate. Too short and the descent algorithm overfits and too long and the descent algorithm underfits. </w:t>
      </w:r>
      <w:r w:rsidR="00E7635E">
        <w:br/>
      </w:r>
      <w:r w:rsidR="00E7635E">
        <w:rPr>
          <w:noProof/>
        </w:rPr>
        <w:drawing>
          <wp:inline distT="0" distB="0" distL="0" distR="0" wp14:anchorId="2B893DF8" wp14:editId="12D4E300">
            <wp:extent cx="5760085" cy="3134995"/>
            <wp:effectExtent l="0" t="0" r="0" b="8255"/>
            <wp:docPr id="10998647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864716" name="Picture 109986471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6ADBB3E" w14:textId="30C140CF" w:rsidR="00E7635E" w:rsidRDefault="00E7635E"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14</w:t>
      </w:r>
      <w:r w:rsidR="00C7118D">
        <w:fldChar w:fldCharType="end"/>
      </w:r>
      <w:r>
        <w:t xml:space="preserve"> </w:t>
      </w:r>
      <w:r w:rsidRPr="008F754C">
        <w:t>Madgwick and Kalman values with a sampl</w:t>
      </w:r>
      <w:r w:rsidR="00DC30A1">
        <w:t>e</w:t>
      </w:r>
      <w:r w:rsidRPr="008F754C">
        <w:t xml:space="preserve"> rate of </w:t>
      </w:r>
      <w:r>
        <w:t>100</w:t>
      </w:r>
    </w:p>
    <w:p w14:paraId="4182583D" w14:textId="2DEF572A" w:rsidR="00E7635E" w:rsidRDefault="00E7635E" w:rsidP="00E7635E">
      <w:pPr>
        <w:pStyle w:val="BodyText"/>
      </w:pPr>
      <w:r>
        <w:lastRenderedPageBreak/>
        <w:t xml:space="preserve">Averaging the imu results reduces the noise </w:t>
      </w:r>
      <w:r w:rsidR="00C41D99">
        <w:t>somewhat as shown in Figure 4.15.</w:t>
      </w:r>
      <w:r w:rsidR="00C41D99">
        <w:br/>
      </w:r>
      <w:r w:rsidR="00C41D99">
        <w:rPr>
          <w:noProof/>
        </w:rPr>
        <w:drawing>
          <wp:inline distT="0" distB="0" distL="0" distR="0" wp14:anchorId="51EFACC4" wp14:editId="0DD82F05">
            <wp:extent cx="5760085" cy="3134995"/>
            <wp:effectExtent l="0" t="0" r="0" b="8255"/>
            <wp:docPr id="17226350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35065" name="Picture 172263506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71A9880" w14:textId="679B914E" w:rsidR="00E7635E" w:rsidRDefault="00C41D99"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15</w:t>
      </w:r>
      <w:r w:rsidR="00C7118D">
        <w:fldChar w:fldCharType="end"/>
      </w:r>
      <w:r>
        <w:t xml:space="preserve"> </w:t>
      </w:r>
      <w:r w:rsidRPr="00A805C1">
        <w:t>Averages of Madgwick and Kalman values with a sampl</w:t>
      </w:r>
      <w:r w:rsidR="00DC30A1">
        <w:t>e</w:t>
      </w:r>
      <w:r w:rsidRPr="00A805C1">
        <w:t xml:space="preserve"> rate of 100</w:t>
      </w:r>
    </w:p>
    <w:p w14:paraId="403FB1AE" w14:textId="5E1E815A" w:rsidR="00C41D99" w:rsidRDefault="00C41D99" w:rsidP="00C41D99">
      <w:pPr>
        <w:pStyle w:val="BodyText"/>
      </w:pPr>
      <w:r>
        <w:t xml:space="preserve">Experimenting with different sample rate values </w:t>
      </w:r>
      <w:r w:rsidR="00985E0F">
        <w:t>(</w:t>
      </w:r>
      <w:proofErr w:type="gramStart"/>
      <w:r w:rsidR="00985E0F">
        <w:t>Figure</w:t>
      </w:r>
      <w:proofErr w:type="gramEnd"/>
      <w:r w:rsidR="00985E0F">
        <w:t xml:space="preserve"> 4.16 and 4.17 show two examples of this experimentation) </w:t>
      </w:r>
      <w:r>
        <w:t xml:space="preserve">indicated that the best fit was </w:t>
      </w:r>
      <w:r w:rsidR="00985E0F">
        <w:t xml:space="preserve">the surmised opinion that the sample rate should contain a set of samples that describe a group of movements. Over a long period of time the Madgwick method will become increasingly inaccurate without a form of reset. </w:t>
      </w:r>
      <w:r>
        <w:t xml:space="preserve">In production, this will prove difficult to implement </w:t>
      </w:r>
      <w:r w:rsidR="00985E0F">
        <w:t xml:space="preserve">reliably </w:t>
      </w:r>
      <w:r>
        <w:t>and will likely need to be adjustable based on implementation.</w:t>
      </w:r>
      <w:r w:rsidR="00985E0F">
        <w:t xml:space="preserve"> Averaging the results across imus reduces noise which </w:t>
      </w:r>
      <w:r w:rsidR="00BF6904">
        <w:t xml:space="preserve">partially </w:t>
      </w:r>
      <w:r w:rsidR="00985E0F">
        <w:t>mitigate</w:t>
      </w:r>
      <w:r w:rsidR="00BF6904">
        <w:t>s</w:t>
      </w:r>
      <w:r w:rsidR="00985E0F">
        <w:t xml:space="preserve"> the </w:t>
      </w:r>
      <w:proofErr w:type="gramStart"/>
      <w:r w:rsidR="00985E0F">
        <w:t>issue</w:t>
      </w:r>
      <w:proofErr w:type="gramEnd"/>
      <w:r w:rsidR="00985E0F">
        <w:t xml:space="preserve"> but </w:t>
      </w:r>
      <w:r w:rsidR="00BF6904">
        <w:t>the problem still remains when sampling over a long period.</w:t>
      </w:r>
    </w:p>
    <w:p w14:paraId="3B85A5AC" w14:textId="250C7B6A" w:rsidR="00985E0F" w:rsidRDefault="00985E0F" w:rsidP="00842CFB">
      <w:pPr>
        <w:pStyle w:val="Caption"/>
      </w:pPr>
      <w:r>
        <w:drawing>
          <wp:inline distT="0" distB="0" distL="0" distR="0" wp14:anchorId="5825ED4C" wp14:editId="3B2EB73F">
            <wp:extent cx="5760085" cy="3134995"/>
            <wp:effectExtent l="0" t="0" r="0" b="8255"/>
            <wp:docPr id="15379448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44815" name="Picture 153794481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r>
        <w:b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16</w:t>
      </w:r>
      <w:r w:rsidR="00C7118D">
        <w:fldChar w:fldCharType="end"/>
      </w:r>
      <w:r>
        <w:t xml:space="preserve"> </w:t>
      </w:r>
      <w:r w:rsidRPr="00833DA5">
        <w:t>Madgwick and Kalman values with a sampl</w:t>
      </w:r>
      <w:r w:rsidR="00DC30A1">
        <w:t>e</w:t>
      </w:r>
      <w:r w:rsidRPr="00833DA5">
        <w:t xml:space="preserve"> rate of </w:t>
      </w:r>
      <w:r>
        <w:t>50</w:t>
      </w:r>
    </w:p>
    <w:p w14:paraId="20FFEAEC" w14:textId="7692E364" w:rsidR="00985E0F" w:rsidRDefault="00985E0F" w:rsidP="00842CFB">
      <w:pPr>
        <w:pStyle w:val="Caption"/>
      </w:pPr>
      <w:r>
        <w:lastRenderedPageBreak/>
        <w:drawing>
          <wp:inline distT="0" distB="0" distL="0" distR="0" wp14:anchorId="24E5209D" wp14:editId="0710118E">
            <wp:extent cx="5760085" cy="3134995"/>
            <wp:effectExtent l="0" t="0" r="0" b="8255"/>
            <wp:docPr id="424813261" name="Picture 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813261" name="Picture 8" descr="A graph of a graph&#10;&#10;Description automatically generated with medium confidenc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r>
        <w:b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17</w:t>
      </w:r>
      <w:r w:rsidR="00C7118D">
        <w:fldChar w:fldCharType="end"/>
      </w:r>
      <w:r>
        <w:t xml:space="preserve"> </w:t>
      </w:r>
      <w:r w:rsidRPr="009542E5">
        <w:t>Madgwick and Kalman values with a sampl</w:t>
      </w:r>
      <w:r w:rsidR="00DC30A1">
        <w:t>e</w:t>
      </w:r>
      <w:r w:rsidRPr="009542E5">
        <w:t xml:space="preserve"> rate of </w:t>
      </w:r>
      <w:r>
        <w:t>500</w:t>
      </w:r>
    </w:p>
    <w:p w14:paraId="3AB9E7F1" w14:textId="0FC6F84A" w:rsidR="00BF6904" w:rsidRDefault="00BF6904" w:rsidP="0009235C">
      <w:pPr>
        <w:pStyle w:val="BodyText"/>
      </w:pPr>
      <w:r>
        <w:t xml:space="preserve">The interplay between sample rate and beta value was explored in Figures 4.18 and 4.19. The sample rate was left at 100 and the beta value was altered down from 15 to the configured default of 0.5 (Figure 4.18), and to 1/3 of the previously-determined value of 15, which is </w:t>
      </w:r>
      <w:proofErr w:type="gramStart"/>
      <w:r>
        <w:t>5.0  (</w:t>
      </w:r>
      <w:proofErr w:type="gramEnd"/>
      <w:r>
        <w:t>Figure 4.19).</w:t>
      </w:r>
    </w:p>
    <w:p w14:paraId="02089FC5" w14:textId="5F0C8569" w:rsidR="00BF6904" w:rsidRDefault="00DC30A1" w:rsidP="0009235C">
      <w:pPr>
        <w:pStyle w:val="BodyText"/>
      </w:pPr>
      <w:r>
        <w:rPr>
          <w:noProof/>
        </w:rPr>
        <w:drawing>
          <wp:inline distT="0" distB="0" distL="0" distR="0" wp14:anchorId="7E66FD3C" wp14:editId="6228D8B0">
            <wp:extent cx="5760085" cy="3134995"/>
            <wp:effectExtent l="0" t="0" r="0" b="8255"/>
            <wp:docPr id="1787685103" name="Picture 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85103" name="Picture 9" descr="A graph of a graph&#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66C0EE76" w14:textId="05118795" w:rsidR="00BF6904" w:rsidRDefault="00BF6904"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18</w:t>
      </w:r>
      <w:r w:rsidR="00C7118D">
        <w:fldChar w:fldCharType="end"/>
      </w:r>
      <w:r>
        <w:t xml:space="preserve"> Madgwick filter beta value set to 0.5 with a sampl</w:t>
      </w:r>
      <w:r w:rsidR="00DC30A1">
        <w:t>e</w:t>
      </w:r>
      <w:r>
        <w:t xml:space="preserve"> </w:t>
      </w:r>
      <w:r w:rsidR="00DC30A1">
        <w:t>rate</w:t>
      </w:r>
      <w:r>
        <w:t xml:space="preserve"> of 100 on varied-motion data</w:t>
      </w:r>
    </w:p>
    <w:p w14:paraId="362048B7" w14:textId="3E452D27" w:rsidR="00BF6904" w:rsidRDefault="00DC30A1" w:rsidP="00842CFB">
      <w:pPr>
        <w:pStyle w:val="Caption"/>
      </w:pPr>
      <w:r>
        <w:lastRenderedPageBreak/>
        <w:drawing>
          <wp:inline distT="0" distB="0" distL="0" distR="0" wp14:anchorId="7EE21305" wp14:editId="38D518E5">
            <wp:extent cx="5760085" cy="3134995"/>
            <wp:effectExtent l="0" t="0" r="0" b="8255"/>
            <wp:docPr id="359792453"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92453" name="Picture 10" descr="A graph of a graph&#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561B0545" w14:textId="3DF9E83F" w:rsidR="00BF6904" w:rsidRDefault="00BF6904"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19</w:t>
      </w:r>
      <w:r w:rsidR="00C7118D">
        <w:fldChar w:fldCharType="end"/>
      </w:r>
      <w:r>
        <w:t xml:space="preserve"> </w:t>
      </w:r>
      <w:r w:rsidRPr="00A91763">
        <w:t>Madgwick filter beta value set to 5</w:t>
      </w:r>
      <w:r>
        <w:t>.0</w:t>
      </w:r>
      <w:r w:rsidRPr="00A91763">
        <w:t xml:space="preserve"> with a sample </w:t>
      </w:r>
      <w:r w:rsidR="00DC30A1">
        <w:t>rate</w:t>
      </w:r>
      <w:r w:rsidRPr="00A91763">
        <w:t xml:space="preserve"> of 100 on varied-motion data</w:t>
      </w:r>
    </w:p>
    <w:p w14:paraId="40743550" w14:textId="77777777" w:rsidR="008B7345" w:rsidRPr="008B7345" w:rsidRDefault="008B7345" w:rsidP="008B7345">
      <w:pPr>
        <w:pStyle w:val="BodyText"/>
      </w:pPr>
    </w:p>
    <w:p w14:paraId="02CEE458" w14:textId="77777777" w:rsidR="008B7345" w:rsidRDefault="008B7345" w:rsidP="008B7345">
      <w:pPr>
        <w:pStyle w:val="Heading2"/>
        <w:rPr>
          <w:rStyle w:val="Heading3Char"/>
        </w:rPr>
      </w:pPr>
      <w:bookmarkStart w:id="54" w:name="_Toc146487459"/>
      <w:r w:rsidRPr="008B7345">
        <w:rPr>
          <w:rStyle w:val="Heading3Char"/>
        </w:rPr>
        <w:t>Neural network using a single imu.</w:t>
      </w:r>
      <w:bookmarkEnd w:id="54"/>
    </w:p>
    <w:p w14:paraId="500DE50B" w14:textId="19E75CED" w:rsidR="0009235C" w:rsidRDefault="008B7345" w:rsidP="008B7345">
      <w:pPr>
        <w:pStyle w:val="BodyText"/>
      </w:pPr>
      <w:r>
        <w:t>Utilising a Neural Network is expected to be able to provide better accuracy but at increased computation cost.</w:t>
      </w:r>
      <w:r>
        <w:br/>
        <w:t>The first question that needs to be asked is to determine what architecture a Neural Network should comprise of. Best practise is to start with a simple model and alter this if it proves insufficient for the task.</w:t>
      </w:r>
      <w:r>
        <w:br/>
        <w:t xml:space="preserve">A six (6) input and two output (roll and pitch) multilayer neural network was developed in </w:t>
      </w:r>
      <w:proofErr w:type="spellStart"/>
      <w:r>
        <w:t>Matlab</w:t>
      </w:r>
      <w:proofErr w:type="spellEnd"/>
      <w:r>
        <w:t xml:space="preserve"> </w:t>
      </w:r>
      <w:r w:rsidR="00210D86">
        <w:t>using the “</w:t>
      </w:r>
      <w:proofErr w:type="spellStart"/>
      <w:r w:rsidR="00210D86">
        <w:t>nnstart</w:t>
      </w:r>
      <w:proofErr w:type="spellEnd"/>
      <w:r w:rsidR="00210D86">
        <w:t xml:space="preserve">” Neural Network builder </w:t>
      </w:r>
      <w:r>
        <w:t>and trained on the varied data dataset with expected outputs of the robot arm data.</w:t>
      </w:r>
      <w:r>
        <w:br/>
      </w:r>
      <w:r w:rsidR="00A04174">
        <w:br/>
      </w:r>
      <w:r w:rsidR="002B384B">
        <w:t xml:space="preserve">Running </w:t>
      </w:r>
      <w:proofErr w:type="spellStart"/>
      <w:r w:rsidR="002B384B">
        <w:t>nnstart</w:t>
      </w:r>
      <w:proofErr w:type="spellEnd"/>
      <w:r w:rsidR="002B384B">
        <w:t xml:space="preserve"> will not work with data in the workspace so save </w:t>
      </w:r>
      <w:r w:rsidR="00A04174">
        <w:t>the workspace</w:t>
      </w:r>
      <w:r w:rsidR="002B384B">
        <w:t xml:space="preserve">, delete all </w:t>
      </w:r>
      <w:r w:rsidR="00A04174">
        <w:t xml:space="preserve">data </w:t>
      </w:r>
      <w:r w:rsidR="002B384B">
        <w:t xml:space="preserve">and then run </w:t>
      </w:r>
      <w:proofErr w:type="spellStart"/>
      <w:r w:rsidR="002B384B">
        <w:t>nnstart</w:t>
      </w:r>
      <w:proofErr w:type="spellEnd"/>
      <w:r w:rsidR="002B384B">
        <w:t xml:space="preserve">. Once </w:t>
      </w:r>
      <w:proofErr w:type="spellStart"/>
      <w:r w:rsidR="002B384B">
        <w:t>nnstart</w:t>
      </w:r>
      <w:proofErr w:type="spellEnd"/>
      <w:r w:rsidR="002B384B">
        <w:t xml:space="preserve"> is running you can then reload the data variables.</w:t>
      </w:r>
      <w:r w:rsidR="002B384B">
        <w:br/>
      </w:r>
      <w:r w:rsidR="00A04174">
        <w:t xml:space="preserve">Once </w:t>
      </w:r>
      <w:proofErr w:type="spellStart"/>
      <w:r w:rsidR="00A04174">
        <w:t>nnstarts</w:t>
      </w:r>
      <w:proofErr w:type="spellEnd"/>
      <w:r w:rsidR="00A04174">
        <w:t>, s</w:t>
      </w:r>
      <w:r w:rsidR="002B384B">
        <w:t xml:space="preserve">elect the </w:t>
      </w:r>
      <w:r w:rsidR="00A04174">
        <w:t>“</w:t>
      </w:r>
      <w:r w:rsidR="002B384B">
        <w:t>Fitting</w:t>
      </w:r>
      <w:r w:rsidR="00A04174">
        <w:t>”</w:t>
      </w:r>
      <w:r w:rsidR="002B384B">
        <w:t xml:space="preserve"> option as </w:t>
      </w:r>
      <w:proofErr w:type="gramStart"/>
      <w:r w:rsidR="002B384B">
        <w:t>that best suits</w:t>
      </w:r>
      <w:proofErr w:type="gramEnd"/>
      <w:r w:rsidR="002B384B">
        <w:t xml:space="preserve"> our task. This will create a </w:t>
      </w:r>
      <w:proofErr w:type="gramStart"/>
      <w:r w:rsidR="00245385">
        <w:t xml:space="preserve">10 </w:t>
      </w:r>
      <w:r w:rsidR="002B384B">
        <w:t>layer</w:t>
      </w:r>
      <w:proofErr w:type="gramEnd"/>
      <w:r w:rsidR="002B384B">
        <w:t xml:space="preserve"> neural network using sigm</w:t>
      </w:r>
      <w:r w:rsidR="00245385">
        <w:t>oid</w:t>
      </w:r>
      <w:r w:rsidR="002B384B">
        <w:t xml:space="preserve"> fu</w:t>
      </w:r>
      <w:r w:rsidR="00245385">
        <w:t>n</w:t>
      </w:r>
      <w:r w:rsidR="002B384B">
        <w:t xml:space="preserve">ctions for the inner layers and a final </w:t>
      </w:r>
      <w:r w:rsidR="00245385">
        <w:t>linear function for the output layer.</w:t>
      </w:r>
      <w:r w:rsidR="00245385">
        <w:br/>
        <w:t>By default, the system will use a random division of data into training, validation and testing sets of 70%, 15% and 15%, respectively. The training algorithm used will be Levenberg-Marquardt</w:t>
      </w:r>
      <w:r w:rsidR="00A04174">
        <w:t xml:space="preserve"> with the mean-squared-error performance method.</w:t>
      </w:r>
      <w:r w:rsidR="00A04174">
        <w:br/>
        <w:t>The network layout is shown in Figure X.</w:t>
      </w:r>
    </w:p>
    <w:p w14:paraId="5250EF1A" w14:textId="79F4E6B1" w:rsidR="00A04174" w:rsidRDefault="00A04174" w:rsidP="00210D86">
      <w:pPr>
        <w:pStyle w:val="BodyText"/>
      </w:pPr>
      <w:r>
        <w:rPr>
          <w:noProof/>
        </w:rPr>
        <w:lastRenderedPageBreak/>
        <w:drawing>
          <wp:inline distT="0" distB="0" distL="0" distR="0" wp14:anchorId="1BA2BEB8" wp14:editId="06D4EDC1">
            <wp:extent cx="1157084" cy="2416528"/>
            <wp:effectExtent l="0" t="0" r="5080" b="3175"/>
            <wp:docPr id="179899569" name="Picture 11"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48">
                      <a:extLst>
                        <a:ext uri="{28A0092B-C50C-407E-A947-70E740481C1C}">
                          <a14:useLocalDpi xmlns:a14="http://schemas.microsoft.com/office/drawing/2010/main" val="0"/>
                        </a:ext>
                      </a:extLst>
                    </a:blip>
                    <a:stretch>
                      <a:fillRect/>
                    </a:stretch>
                  </pic:blipFill>
                  <pic:spPr>
                    <a:xfrm>
                      <a:off x="0" y="0"/>
                      <a:ext cx="1173167" cy="2450117"/>
                    </a:xfrm>
                    <a:prstGeom prst="rect">
                      <a:avLst/>
                    </a:prstGeom>
                  </pic:spPr>
                </pic:pic>
              </a:graphicData>
            </a:graphic>
          </wp:inline>
        </w:drawing>
      </w:r>
      <w:r w:rsidR="00210D86">
        <w:br/>
      </w:r>
      <w:r>
        <w:t xml:space="preserve">Figure </w:t>
      </w:r>
      <w:r w:rsidR="00C7118D">
        <w:fldChar w:fldCharType="begin"/>
      </w:r>
      <w:r w:rsidR="00C7118D">
        <w:instrText xml:space="preserve"> STYLEREF 1 \s </w:instrText>
      </w:r>
      <w:r w:rsidR="00C7118D">
        <w:fldChar w:fldCharType="separate"/>
      </w:r>
      <w:r w:rsidR="00C7118D">
        <w:rPr>
          <w:noProof/>
        </w:rPr>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rPr>
          <w:noProof/>
        </w:rPr>
        <w:t>20</w:t>
      </w:r>
      <w:r w:rsidR="00C7118D">
        <w:fldChar w:fldCharType="end"/>
      </w:r>
      <w:r>
        <w:t xml:space="preserve"> Initial design of neural network using </w:t>
      </w:r>
      <w:proofErr w:type="spellStart"/>
      <w:proofErr w:type="gramStart"/>
      <w:r>
        <w:t>nnstart</w:t>
      </w:r>
      <w:proofErr w:type="spellEnd"/>
      <w:proofErr w:type="gramEnd"/>
    </w:p>
    <w:p w14:paraId="149D5755" w14:textId="59F3C8FD" w:rsidR="00A04174" w:rsidRDefault="00A04174" w:rsidP="00A04174">
      <w:pPr>
        <w:pStyle w:val="BodyText"/>
      </w:pPr>
      <w:r>
        <w:t>Feeding the measured gyroscope and accelerometer data from the camera imu into the neural network predictors and the desired robot arm angles into the response variables and training the network, the following results were obtained as shown in Figures 4.21 to 4.2</w:t>
      </w:r>
      <w:r w:rsidR="00C50C57">
        <w:t>4 and Table 4.7</w:t>
      </w:r>
      <w:r>
        <w:t>.</w:t>
      </w:r>
    </w:p>
    <w:p w14:paraId="6A84D551" w14:textId="0A75412F" w:rsidR="00A04174" w:rsidRDefault="00A04174" w:rsidP="00210D86">
      <w:pPr>
        <w:pStyle w:val="BodyText"/>
      </w:pPr>
      <w:r>
        <w:rPr>
          <w:noProof/>
        </w:rPr>
        <w:drawing>
          <wp:inline distT="0" distB="0" distL="0" distR="0" wp14:anchorId="77B549E5" wp14:editId="10824596">
            <wp:extent cx="2132155" cy="2045128"/>
            <wp:effectExtent l="0" t="0" r="1905" b="0"/>
            <wp:docPr id="102871076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710761" name="Picture 1028710761"/>
                    <pic:cNvPicPr/>
                  </pic:nvPicPr>
                  <pic:blipFill>
                    <a:blip r:embed="rId49">
                      <a:extLst>
                        <a:ext uri="{28A0092B-C50C-407E-A947-70E740481C1C}">
                          <a14:useLocalDpi xmlns:a14="http://schemas.microsoft.com/office/drawing/2010/main" val="0"/>
                        </a:ext>
                      </a:extLst>
                    </a:blip>
                    <a:stretch>
                      <a:fillRect/>
                    </a:stretch>
                  </pic:blipFill>
                  <pic:spPr>
                    <a:xfrm>
                      <a:off x="0" y="0"/>
                      <a:ext cx="2138528" cy="2051241"/>
                    </a:xfrm>
                    <a:prstGeom prst="rect">
                      <a:avLst/>
                    </a:prstGeom>
                  </pic:spPr>
                </pic:pic>
              </a:graphicData>
            </a:graphic>
          </wp:inline>
        </w:drawing>
      </w:r>
      <w:r w:rsidR="00210D86">
        <w:br/>
      </w:r>
      <w:r>
        <w:t xml:space="preserve">Figure </w:t>
      </w:r>
      <w:r w:rsidR="00C7118D">
        <w:fldChar w:fldCharType="begin"/>
      </w:r>
      <w:r w:rsidR="00C7118D">
        <w:instrText xml:space="preserve"> STYLEREF 1 \s </w:instrText>
      </w:r>
      <w:r w:rsidR="00C7118D">
        <w:fldChar w:fldCharType="separate"/>
      </w:r>
      <w:r w:rsidR="00C7118D">
        <w:rPr>
          <w:noProof/>
        </w:rPr>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rPr>
          <w:noProof/>
        </w:rPr>
        <w:t>21</w:t>
      </w:r>
      <w:r w:rsidR="00C7118D">
        <w:fldChar w:fldCharType="end"/>
      </w:r>
      <w:r>
        <w:t xml:space="preserve"> Neural network Model training summary</w:t>
      </w:r>
    </w:p>
    <w:p w14:paraId="0C9FECB7" w14:textId="3B2E7EA8" w:rsidR="00C50C57" w:rsidRPr="00C50C57" w:rsidRDefault="00C50C57" w:rsidP="00842CFB">
      <w:pPr>
        <w:pStyle w:val="Caption"/>
      </w:pPr>
      <w:r>
        <w:t xml:space="preserve">Table </w:t>
      </w:r>
      <w:r w:rsidR="00724C2F">
        <w:fldChar w:fldCharType="begin"/>
      </w:r>
      <w:r w:rsidR="00724C2F">
        <w:instrText xml:space="preserve"> STYLEREF 1 \s </w:instrText>
      </w:r>
      <w:r w:rsidR="00724C2F">
        <w:fldChar w:fldCharType="separate"/>
      </w:r>
      <w:r w:rsidR="00724C2F">
        <w:t>4</w:t>
      </w:r>
      <w:r w:rsidR="00724C2F">
        <w:fldChar w:fldCharType="end"/>
      </w:r>
      <w:r w:rsidR="00724C2F">
        <w:t>.</w:t>
      </w:r>
      <w:r w:rsidR="00724C2F">
        <w:fldChar w:fldCharType="begin"/>
      </w:r>
      <w:r w:rsidR="00724C2F">
        <w:instrText xml:space="preserve"> SEQ Table \* ARABIC \s 1 </w:instrText>
      </w:r>
      <w:r w:rsidR="00724C2F">
        <w:fldChar w:fldCharType="separate"/>
      </w:r>
      <w:r w:rsidR="00724C2F">
        <w:t>7</w:t>
      </w:r>
      <w:r w:rsidR="00724C2F">
        <w:fldChar w:fldCharType="end"/>
      </w:r>
      <w:r>
        <w:t xml:space="preserve"> Initial Neural Network training results</w:t>
      </w:r>
      <w:r w:rsidR="00E04761">
        <w:t xml:space="preserve"> with default layer size of 10</w:t>
      </w:r>
    </w:p>
    <w:tbl>
      <w:tblPr>
        <w:tblStyle w:val="TableGrid"/>
        <w:tblW w:w="0" w:type="auto"/>
        <w:tblLook w:val="04A0" w:firstRow="1" w:lastRow="0" w:firstColumn="1" w:lastColumn="0" w:noHBand="0" w:noVBand="1"/>
      </w:tblPr>
      <w:tblGrid>
        <w:gridCol w:w="2265"/>
        <w:gridCol w:w="2265"/>
        <w:gridCol w:w="2265"/>
        <w:gridCol w:w="2266"/>
      </w:tblGrid>
      <w:tr w:rsidR="00C50C57" w14:paraId="13734D45" w14:textId="77777777" w:rsidTr="00C50C57">
        <w:tc>
          <w:tcPr>
            <w:tcW w:w="2265" w:type="dxa"/>
          </w:tcPr>
          <w:p w14:paraId="6B3E6A36" w14:textId="0BA1D363" w:rsidR="00C50C57" w:rsidRDefault="00C50C57" w:rsidP="00E04761">
            <w:r>
              <w:t>Unit</w:t>
            </w:r>
          </w:p>
        </w:tc>
        <w:tc>
          <w:tcPr>
            <w:tcW w:w="2265" w:type="dxa"/>
          </w:tcPr>
          <w:p w14:paraId="547D965F" w14:textId="3404A89E" w:rsidR="00C50C57" w:rsidRDefault="00C50C57" w:rsidP="00E04761">
            <w:r>
              <w:t>Initial Value</w:t>
            </w:r>
          </w:p>
        </w:tc>
        <w:tc>
          <w:tcPr>
            <w:tcW w:w="2265" w:type="dxa"/>
          </w:tcPr>
          <w:p w14:paraId="70FEA4FB" w14:textId="2342B6CC" w:rsidR="00C50C57" w:rsidRDefault="00C50C57" w:rsidP="00E04761">
            <w:r>
              <w:t>Stopped Value</w:t>
            </w:r>
          </w:p>
        </w:tc>
        <w:tc>
          <w:tcPr>
            <w:tcW w:w="2266" w:type="dxa"/>
          </w:tcPr>
          <w:p w14:paraId="740C35A7" w14:textId="7C3302A8" w:rsidR="00C50C57" w:rsidRDefault="00C50C57" w:rsidP="00E04761">
            <w:r>
              <w:t>Target Value</w:t>
            </w:r>
          </w:p>
        </w:tc>
      </w:tr>
      <w:tr w:rsidR="00C50C57" w14:paraId="63D2EB16" w14:textId="77777777" w:rsidTr="00C50C57">
        <w:tc>
          <w:tcPr>
            <w:tcW w:w="2265" w:type="dxa"/>
          </w:tcPr>
          <w:p w14:paraId="4967FE72" w14:textId="3696C320" w:rsidR="00C50C57" w:rsidRDefault="00C50C57" w:rsidP="00E04761">
            <w:r>
              <w:t>Epoch</w:t>
            </w:r>
          </w:p>
        </w:tc>
        <w:tc>
          <w:tcPr>
            <w:tcW w:w="2265" w:type="dxa"/>
          </w:tcPr>
          <w:p w14:paraId="359945F7" w14:textId="302709D2" w:rsidR="00C50C57" w:rsidRDefault="00C50C57" w:rsidP="00E04761">
            <w:r>
              <w:t>0</w:t>
            </w:r>
          </w:p>
        </w:tc>
        <w:tc>
          <w:tcPr>
            <w:tcW w:w="2265" w:type="dxa"/>
          </w:tcPr>
          <w:p w14:paraId="541DD372" w14:textId="4693E544" w:rsidR="00C50C57" w:rsidRDefault="00C50C57" w:rsidP="00E04761">
            <w:r>
              <w:t>17</w:t>
            </w:r>
          </w:p>
        </w:tc>
        <w:tc>
          <w:tcPr>
            <w:tcW w:w="2266" w:type="dxa"/>
          </w:tcPr>
          <w:p w14:paraId="17459788" w14:textId="395E468D" w:rsidR="00C50C57" w:rsidRDefault="00C50C57" w:rsidP="00E04761">
            <w:r>
              <w:t>1000</w:t>
            </w:r>
          </w:p>
        </w:tc>
      </w:tr>
      <w:tr w:rsidR="00C50C57" w14:paraId="03D94739" w14:textId="77777777" w:rsidTr="00C50C57">
        <w:tc>
          <w:tcPr>
            <w:tcW w:w="2265" w:type="dxa"/>
          </w:tcPr>
          <w:p w14:paraId="2D918B0D" w14:textId="70A8CC32" w:rsidR="00C50C57" w:rsidRDefault="00C50C57" w:rsidP="00E04761">
            <w:r>
              <w:t>Elapsed Time</w:t>
            </w:r>
          </w:p>
        </w:tc>
        <w:tc>
          <w:tcPr>
            <w:tcW w:w="2265" w:type="dxa"/>
          </w:tcPr>
          <w:p w14:paraId="43904651" w14:textId="2C33265F" w:rsidR="00C50C57" w:rsidRDefault="00C50C57" w:rsidP="00E04761">
            <w:r>
              <w:t>-</w:t>
            </w:r>
          </w:p>
        </w:tc>
        <w:tc>
          <w:tcPr>
            <w:tcW w:w="2265" w:type="dxa"/>
          </w:tcPr>
          <w:p w14:paraId="10E66E0A" w14:textId="333E115D" w:rsidR="00C50C57" w:rsidRDefault="00C50C57" w:rsidP="00E04761">
            <w:r>
              <w:t>00:00:01</w:t>
            </w:r>
          </w:p>
        </w:tc>
        <w:tc>
          <w:tcPr>
            <w:tcW w:w="2266" w:type="dxa"/>
          </w:tcPr>
          <w:p w14:paraId="73183C96" w14:textId="30A2FA1B" w:rsidR="00C50C57" w:rsidRDefault="00C50C57" w:rsidP="00E04761">
            <w:r>
              <w:t>-</w:t>
            </w:r>
          </w:p>
        </w:tc>
      </w:tr>
      <w:tr w:rsidR="00C50C57" w14:paraId="4476AE57" w14:textId="77777777" w:rsidTr="00C50C57">
        <w:tc>
          <w:tcPr>
            <w:tcW w:w="2265" w:type="dxa"/>
          </w:tcPr>
          <w:p w14:paraId="418E0B95" w14:textId="360F3022" w:rsidR="00C50C57" w:rsidRDefault="00C50C57" w:rsidP="00E04761">
            <w:r>
              <w:t>Performance</w:t>
            </w:r>
          </w:p>
        </w:tc>
        <w:tc>
          <w:tcPr>
            <w:tcW w:w="2265" w:type="dxa"/>
          </w:tcPr>
          <w:p w14:paraId="015F1D9D" w14:textId="574C236E" w:rsidR="00C50C57" w:rsidRDefault="00C50C57" w:rsidP="00E04761">
            <w:r>
              <w:t>1.31</w:t>
            </w:r>
          </w:p>
        </w:tc>
        <w:tc>
          <w:tcPr>
            <w:tcW w:w="2265" w:type="dxa"/>
          </w:tcPr>
          <w:p w14:paraId="38FFB247" w14:textId="3299A609" w:rsidR="00C50C57" w:rsidRDefault="00C50C57" w:rsidP="00E04761">
            <w:r>
              <w:t>0.191</w:t>
            </w:r>
          </w:p>
        </w:tc>
        <w:tc>
          <w:tcPr>
            <w:tcW w:w="2266" w:type="dxa"/>
          </w:tcPr>
          <w:p w14:paraId="44672802" w14:textId="7E63A25D" w:rsidR="00C50C57" w:rsidRDefault="00C50C57" w:rsidP="00E04761">
            <w:r>
              <w:t>0</w:t>
            </w:r>
          </w:p>
        </w:tc>
      </w:tr>
      <w:tr w:rsidR="00C50C57" w14:paraId="2BDCE0B1" w14:textId="77777777" w:rsidTr="00C50C57">
        <w:tc>
          <w:tcPr>
            <w:tcW w:w="2265" w:type="dxa"/>
          </w:tcPr>
          <w:p w14:paraId="043C1098" w14:textId="7C7462F3" w:rsidR="00C50C57" w:rsidRDefault="00C50C57" w:rsidP="00E04761">
            <w:r>
              <w:t>Gradient</w:t>
            </w:r>
          </w:p>
        </w:tc>
        <w:tc>
          <w:tcPr>
            <w:tcW w:w="2265" w:type="dxa"/>
          </w:tcPr>
          <w:p w14:paraId="0F555078" w14:textId="0ACDF739" w:rsidR="00C50C57" w:rsidRDefault="00C50C57" w:rsidP="00E04761">
            <w:r>
              <w:t>2.62</w:t>
            </w:r>
          </w:p>
        </w:tc>
        <w:tc>
          <w:tcPr>
            <w:tcW w:w="2265" w:type="dxa"/>
          </w:tcPr>
          <w:p w14:paraId="56FCB660" w14:textId="5C0A18D9" w:rsidR="00C50C57" w:rsidRDefault="00C50C57" w:rsidP="00E04761">
            <w:r>
              <w:t>0.00533</w:t>
            </w:r>
          </w:p>
        </w:tc>
        <w:tc>
          <w:tcPr>
            <w:tcW w:w="2266" w:type="dxa"/>
          </w:tcPr>
          <w:p w14:paraId="37ED7637" w14:textId="73D7081B" w:rsidR="00C50C57" w:rsidRDefault="00C50C57" w:rsidP="00E04761">
            <w:r>
              <w:t>1e-07</w:t>
            </w:r>
          </w:p>
        </w:tc>
      </w:tr>
      <w:tr w:rsidR="00C50C57" w14:paraId="471CA708" w14:textId="77777777" w:rsidTr="00C50C57">
        <w:tc>
          <w:tcPr>
            <w:tcW w:w="2265" w:type="dxa"/>
          </w:tcPr>
          <w:p w14:paraId="71AA3689" w14:textId="0C787CFF" w:rsidR="00C50C57" w:rsidRDefault="00C50C57" w:rsidP="00E04761">
            <w:r>
              <w:t>Mu</w:t>
            </w:r>
          </w:p>
        </w:tc>
        <w:tc>
          <w:tcPr>
            <w:tcW w:w="2265" w:type="dxa"/>
          </w:tcPr>
          <w:p w14:paraId="29FB1ACF" w14:textId="5D25A629" w:rsidR="00C50C57" w:rsidRDefault="00C50C57" w:rsidP="00E04761">
            <w:r>
              <w:t>0.001</w:t>
            </w:r>
          </w:p>
        </w:tc>
        <w:tc>
          <w:tcPr>
            <w:tcW w:w="2265" w:type="dxa"/>
          </w:tcPr>
          <w:p w14:paraId="2140468D" w14:textId="12A1EF44" w:rsidR="00C50C57" w:rsidRDefault="00C50C57" w:rsidP="00E04761">
            <w:r>
              <w:t>1e-05</w:t>
            </w:r>
          </w:p>
        </w:tc>
        <w:tc>
          <w:tcPr>
            <w:tcW w:w="2266" w:type="dxa"/>
          </w:tcPr>
          <w:p w14:paraId="39DF5069" w14:textId="05614911" w:rsidR="00C50C57" w:rsidRDefault="00C50C57" w:rsidP="00E04761">
            <w:r>
              <w:t>1e+10</w:t>
            </w:r>
          </w:p>
        </w:tc>
      </w:tr>
      <w:tr w:rsidR="00C50C57" w14:paraId="26D06D1F" w14:textId="77777777" w:rsidTr="00C50C57">
        <w:tc>
          <w:tcPr>
            <w:tcW w:w="2265" w:type="dxa"/>
          </w:tcPr>
          <w:p w14:paraId="14B3062D" w14:textId="25C83BF9" w:rsidR="00C50C57" w:rsidRDefault="00C50C57" w:rsidP="00E04761">
            <w:r>
              <w:t>Validation Checks</w:t>
            </w:r>
          </w:p>
        </w:tc>
        <w:tc>
          <w:tcPr>
            <w:tcW w:w="2265" w:type="dxa"/>
          </w:tcPr>
          <w:p w14:paraId="3300B567" w14:textId="572F6047" w:rsidR="00C50C57" w:rsidRDefault="00C50C57" w:rsidP="00E04761">
            <w:r>
              <w:t>0</w:t>
            </w:r>
          </w:p>
        </w:tc>
        <w:tc>
          <w:tcPr>
            <w:tcW w:w="2265" w:type="dxa"/>
          </w:tcPr>
          <w:p w14:paraId="3D3C0E14" w14:textId="0E1D6EAA" w:rsidR="00C50C57" w:rsidRDefault="00C50C57" w:rsidP="00E04761">
            <w:r>
              <w:t>6</w:t>
            </w:r>
          </w:p>
        </w:tc>
        <w:tc>
          <w:tcPr>
            <w:tcW w:w="2266" w:type="dxa"/>
          </w:tcPr>
          <w:p w14:paraId="43F4F10E" w14:textId="4ECE8E2C" w:rsidR="00C50C57" w:rsidRDefault="00C50C57" w:rsidP="00E04761">
            <w:r>
              <w:t>6</w:t>
            </w:r>
          </w:p>
        </w:tc>
      </w:tr>
    </w:tbl>
    <w:p w14:paraId="3356A003" w14:textId="30F29AA0" w:rsidR="00C50C57" w:rsidRDefault="00C50C57" w:rsidP="00C50C57">
      <w:pPr>
        <w:pStyle w:val="BodyText"/>
      </w:pPr>
      <w:r>
        <w:lastRenderedPageBreak/>
        <w:br/>
      </w:r>
      <w:r>
        <w:rPr>
          <w:noProof/>
        </w:rPr>
        <w:drawing>
          <wp:inline distT="0" distB="0" distL="0" distR="0" wp14:anchorId="6622B660" wp14:editId="25E407DC">
            <wp:extent cx="3245903" cy="2408217"/>
            <wp:effectExtent l="0" t="0" r="0" b="0"/>
            <wp:docPr id="2027471636"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471636" name="Picture 13" descr="A graph of a graph&#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52998" cy="2413481"/>
                    </a:xfrm>
                    <a:prstGeom prst="rect">
                      <a:avLst/>
                    </a:prstGeom>
                  </pic:spPr>
                </pic:pic>
              </a:graphicData>
            </a:graphic>
          </wp:inline>
        </w:drawing>
      </w:r>
    </w:p>
    <w:p w14:paraId="353364C4" w14:textId="169E6530" w:rsidR="00C50C57" w:rsidRDefault="00C50C57"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22</w:t>
      </w:r>
      <w:r w:rsidR="00C7118D">
        <w:fldChar w:fldCharType="end"/>
      </w:r>
      <w:r>
        <w:t xml:space="preserve"> Initial Neural Network Performance plot</w:t>
      </w:r>
      <w:r w:rsidR="00E04761">
        <w:t xml:space="preserve"> with default layer size of 10</w:t>
      </w:r>
    </w:p>
    <w:p w14:paraId="77886B76" w14:textId="1145D652" w:rsidR="00C50C57" w:rsidRDefault="00C50C57" w:rsidP="00C50C57">
      <w:pPr>
        <w:pStyle w:val="BodyText"/>
      </w:pPr>
      <w:r>
        <w:rPr>
          <w:noProof/>
        </w:rPr>
        <w:drawing>
          <wp:inline distT="0" distB="0" distL="0" distR="0" wp14:anchorId="3F3BCCA6" wp14:editId="55DD4D1C">
            <wp:extent cx="3293573" cy="2425429"/>
            <wp:effectExtent l="0" t="0" r="2540" b="0"/>
            <wp:docPr id="1259952557" name="Picture 1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952557" name="Picture 14" descr="A graph of a graph&#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02310" cy="2431863"/>
                    </a:xfrm>
                    <a:prstGeom prst="rect">
                      <a:avLst/>
                    </a:prstGeom>
                  </pic:spPr>
                </pic:pic>
              </a:graphicData>
            </a:graphic>
          </wp:inline>
        </w:drawing>
      </w:r>
    </w:p>
    <w:p w14:paraId="27DCB8AC" w14:textId="396413E2" w:rsidR="00C50C57" w:rsidRDefault="00C50C57"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23</w:t>
      </w:r>
      <w:r w:rsidR="00C7118D">
        <w:fldChar w:fldCharType="end"/>
      </w:r>
      <w:r>
        <w:t xml:space="preserve"> </w:t>
      </w:r>
      <w:r w:rsidRPr="00F66138">
        <w:t xml:space="preserve">Initial Neural Network </w:t>
      </w:r>
      <w:r>
        <w:t xml:space="preserve">Error Histogram </w:t>
      </w:r>
      <w:r w:rsidRPr="00F66138">
        <w:t>plot</w:t>
      </w:r>
      <w:r w:rsidR="00E04761">
        <w:t xml:space="preserve"> with default layer size of 10</w:t>
      </w:r>
    </w:p>
    <w:p w14:paraId="3F4727E5" w14:textId="7851E358" w:rsidR="00A04174" w:rsidRDefault="00C50C57" w:rsidP="00F7573E">
      <w:pPr>
        <w:pStyle w:val="BodyText"/>
      </w:pPr>
      <w:r>
        <w:rPr>
          <w:noProof/>
        </w:rPr>
        <w:drawing>
          <wp:inline distT="0" distB="0" distL="0" distR="0" wp14:anchorId="0B869FB9" wp14:editId="79914A53">
            <wp:extent cx="3011886" cy="2537740"/>
            <wp:effectExtent l="0" t="0" r="0" b="0"/>
            <wp:docPr id="985216014" name="Picture 1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216014" name="Picture 15" descr="A screenshot of a graph&#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46763" cy="2567126"/>
                    </a:xfrm>
                    <a:prstGeom prst="rect">
                      <a:avLst/>
                    </a:prstGeom>
                  </pic:spPr>
                </pic:pic>
              </a:graphicData>
            </a:graphic>
          </wp:inline>
        </w:drawing>
      </w:r>
      <w:r w:rsidR="00F7573E">
        <w:br/>
      </w:r>
      <w:r>
        <w:t xml:space="preserve">Figure </w:t>
      </w:r>
      <w:r w:rsidR="00C7118D">
        <w:fldChar w:fldCharType="begin"/>
      </w:r>
      <w:r w:rsidR="00C7118D">
        <w:instrText xml:space="preserve"> STYLEREF 1 \s </w:instrText>
      </w:r>
      <w:r w:rsidR="00C7118D">
        <w:fldChar w:fldCharType="separate"/>
      </w:r>
      <w:r w:rsidR="00C7118D">
        <w:rPr>
          <w:noProof/>
        </w:rPr>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rPr>
          <w:noProof/>
        </w:rPr>
        <w:t>24</w:t>
      </w:r>
      <w:r w:rsidR="00C7118D">
        <w:fldChar w:fldCharType="end"/>
      </w:r>
      <w:r>
        <w:t xml:space="preserve"> </w:t>
      </w:r>
      <w:r w:rsidRPr="005D78D0">
        <w:t xml:space="preserve">Initial Neural Network </w:t>
      </w:r>
      <w:r>
        <w:t xml:space="preserve">Regression </w:t>
      </w:r>
      <w:r w:rsidRPr="005D78D0">
        <w:t>plot</w:t>
      </w:r>
      <w:r>
        <w:t>s</w:t>
      </w:r>
      <w:r w:rsidR="00E04761">
        <w:t xml:space="preserve"> with default layer size of 10</w:t>
      </w:r>
    </w:p>
    <w:p w14:paraId="2C2D7744" w14:textId="67B18898" w:rsidR="00E04761" w:rsidRDefault="00E04761" w:rsidP="00F7573E">
      <w:pPr>
        <w:pStyle w:val="BodyText"/>
      </w:pPr>
      <w:r>
        <w:lastRenderedPageBreak/>
        <w:t xml:space="preserve">The initial neural network selected by </w:t>
      </w:r>
      <w:proofErr w:type="spellStart"/>
      <w:r>
        <w:t>nnstart</w:t>
      </w:r>
      <w:proofErr w:type="spellEnd"/>
      <w:r>
        <w:t xml:space="preserve"> has 10 hidden sigmoid layers. Doubling the number of layers from 10 to 20 produced the results shown in Table</w:t>
      </w:r>
      <w:r w:rsidR="00F7573E">
        <w:t>s</w:t>
      </w:r>
      <w:r>
        <w:t xml:space="preserve"> 4.8 </w:t>
      </w:r>
      <w:r w:rsidR="00F7573E">
        <w:t xml:space="preserve">and 4.9 </w:t>
      </w:r>
      <w:r>
        <w:t>and Figures 4.25 to 4.28.</w:t>
      </w:r>
      <w:r w:rsidR="00F7573E">
        <w:br/>
      </w:r>
      <w:r>
        <w:br/>
        <w:t xml:space="preserve">Table </w:t>
      </w:r>
      <w:r w:rsidR="00724C2F">
        <w:fldChar w:fldCharType="begin"/>
      </w:r>
      <w:r w:rsidR="00724C2F">
        <w:instrText xml:space="preserve"> STYLEREF 1 \s </w:instrText>
      </w:r>
      <w:r w:rsidR="00724C2F">
        <w:fldChar w:fldCharType="separate"/>
      </w:r>
      <w:r w:rsidR="00724C2F">
        <w:rPr>
          <w:noProof/>
        </w:rPr>
        <w:t>4</w:t>
      </w:r>
      <w:r w:rsidR="00724C2F">
        <w:fldChar w:fldCharType="end"/>
      </w:r>
      <w:r w:rsidR="00724C2F">
        <w:t>.</w:t>
      </w:r>
      <w:r w:rsidR="00724C2F">
        <w:fldChar w:fldCharType="begin"/>
      </w:r>
      <w:r w:rsidR="00724C2F">
        <w:instrText xml:space="preserve"> SEQ Table \* ARABIC \s 1 </w:instrText>
      </w:r>
      <w:r w:rsidR="00724C2F">
        <w:fldChar w:fldCharType="separate"/>
      </w:r>
      <w:r w:rsidR="00724C2F">
        <w:rPr>
          <w:noProof/>
        </w:rPr>
        <w:t>8</w:t>
      </w:r>
      <w:r w:rsidR="00724C2F">
        <w:fldChar w:fldCharType="end"/>
      </w:r>
      <w:r>
        <w:t xml:space="preserve"> Training results of initial neural network with a layer size of 20.</w:t>
      </w:r>
    </w:p>
    <w:tbl>
      <w:tblPr>
        <w:tblStyle w:val="TableGrid"/>
        <w:tblW w:w="0" w:type="auto"/>
        <w:tblLook w:val="04A0" w:firstRow="1" w:lastRow="0" w:firstColumn="1" w:lastColumn="0" w:noHBand="0" w:noVBand="1"/>
      </w:tblPr>
      <w:tblGrid>
        <w:gridCol w:w="2265"/>
        <w:gridCol w:w="2265"/>
        <w:gridCol w:w="2265"/>
        <w:gridCol w:w="2266"/>
      </w:tblGrid>
      <w:tr w:rsidR="00E04761" w14:paraId="69F2F205" w14:textId="77777777" w:rsidTr="00E04761">
        <w:tc>
          <w:tcPr>
            <w:tcW w:w="2265" w:type="dxa"/>
          </w:tcPr>
          <w:p w14:paraId="206196C3" w14:textId="547BC77E" w:rsidR="00E04761" w:rsidRDefault="00E04761" w:rsidP="00F7573E">
            <w:r>
              <w:t>Unit</w:t>
            </w:r>
          </w:p>
        </w:tc>
        <w:tc>
          <w:tcPr>
            <w:tcW w:w="2265" w:type="dxa"/>
          </w:tcPr>
          <w:p w14:paraId="5AE18BE2" w14:textId="25A4220C" w:rsidR="00E04761" w:rsidRDefault="00E04761" w:rsidP="00F7573E">
            <w:r>
              <w:t>Initial Value</w:t>
            </w:r>
          </w:p>
        </w:tc>
        <w:tc>
          <w:tcPr>
            <w:tcW w:w="2265" w:type="dxa"/>
          </w:tcPr>
          <w:p w14:paraId="19C03D2A" w14:textId="32F570DE" w:rsidR="00E04761" w:rsidRDefault="00E04761" w:rsidP="00F7573E">
            <w:r>
              <w:t>Stopped Value</w:t>
            </w:r>
          </w:p>
        </w:tc>
        <w:tc>
          <w:tcPr>
            <w:tcW w:w="2266" w:type="dxa"/>
          </w:tcPr>
          <w:p w14:paraId="7EF7227C" w14:textId="0C0285DE" w:rsidR="00E04761" w:rsidRDefault="00E04761" w:rsidP="00F7573E">
            <w:r>
              <w:t>Target Value</w:t>
            </w:r>
          </w:p>
        </w:tc>
      </w:tr>
      <w:tr w:rsidR="00E04761" w14:paraId="2F3E1ECB" w14:textId="77777777" w:rsidTr="00E04761">
        <w:tc>
          <w:tcPr>
            <w:tcW w:w="2265" w:type="dxa"/>
          </w:tcPr>
          <w:p w14:paraId="283B9723" w14:textId="7CCD7645" w:rsidR="00E04761" w:rsidRDefault="00E04761" w:rsidP="00F7573E">
            <w:r>
              <w:t>Epoch</w:t>
            </w:r>
          </w:p>
        </w:tc>
        <w:tc>
          <w:tcPr>
            <w:tcW w:w="2265" w:type="dxa"/>
          </w:tcPr>
          <w:p w14:paraId="1121F415" w14:textId="29BB477F" w:rsidR="00E04761" w:rsidRDefault="00E04761" w:rsidP="00F7573E">
            <w:r>
              <w:t>0</w:t>
            </w:r>
          </w:p>
        </w:tc>
        <w:tc>
          <w:tcPr>
            <w:tcW w:w="2265" w:type="dxa"/>
          </w:tcPr>
          <w:p w14:paraId="5E9D7F5A" w14:textId="30130CC9" w:rsidR="00E04761" w:rsidRDefault="00E04761" w:rsidP="00F7573E">
            <w:r>
              <w:t>12</w:t>
            </w:r>
          </w:p>
        </w:tc>
        <w:tc>
          <w:tcPr>
            <w:tcW w:w="2266" w:type="dxa"/>
          </w:tcPr>
          <w:p w14:paraId="5B2B8299" w14:textId="7EF0341D" w:rsidR="00E04761" w:rsidRDefault="00E04761" w:rsidP="00F7573E">
            <w:r>
              <w:t>1000</w:t>
            </w:r>
          </w:p>
        </w:tc>
      </w:tr>
      <w:tr w:rsidR="00E04761" w14:paraId="51137334" w14:textId="77777777" w:rsidTr="00E04761">
        <w:tc>
          <w:tcPr>
            <w:tcW w:w="2265" w:type="dxa"/>
          </w:tcPr>
          <w:p w14:paraId="7D302B35" w14:textId="02A9E599" w:rsidR="00E04761" w:rsidRDefault="00E04761" w:rsidP="00F7573E">
            <w:r>
              <w:t>Elapsed Time</w:t>
            </w:r>
          </w:p>
        </w:tc>
        <w:tc>
          <w:tcPr>
            <w:tcW w:w="2265" w:type="dxa"/>
          </w:tcPr>
          <w:p w14:paraId="3BF68BD0" w14:textId="5E330B27" w:rsidR="00E04761" w:rsidRDefault="00E04761" w:rsidP="00F7573E">
            <w:r>
              <w:t>-</w:t>
            </w:r>
          </w:p>
        </w:tc>
        <w:tc>
          <w:tcPr>
            <w:tcW w:w="2265" w:type="dxa"/>
          </w:tcPr>
          <w:p w14:paraId="7C5E7244" w14:textId="4680E2E3" w:rsidR="00E04761" w:rsidRDefault="00E04761" w:rsidP="00F7573E">
            <w:r>
              <w:t>00:00:00</w:t>
            </w:r>
          </w:p>
        </w:tc>
        <w:tc>
          <w:tcPr>
            <w:tcW w:w="2266" w:type="dxa"/>
          </w:tcPr>
          <w:p w14:paraId="4E529463" w14:textId="34F8784C" w:rsidR="00E04761" w:rsidRDefault="00E04761" w:rsidP="00F7573E">
            <w:r>
              <w:t>-</w:t>
            </w:r>
          </w:p>
        </w:tc>
      </w:tr>
      <w:tr w:rsidR="00E04761" w14:paraId="6481C55A" w14:textId="77777777" w:rsidTr="00E04761">
        <w:tc>
          <w:tcPr>
            <w:tcW w:w="2265" w:type="dxa"/>
          </w:tcPr>
          <w:p w14:paraId="7237788A" w14:textId="29911F20" w:rsidR="00E04761" w:rsidRDefault="00E04761" w:rsidP="00F7573E">
            <w:r>
              <w:t>Performance</w:t>
            </w:r>
          </w:p>
        </w:tc>
        <w:tc>
          <w:tcPr>
            <w:tcW w:w="2265" w:type="dxa"/>
          </w:tcPr>
          <w:p w14:paraId="5518407D" w14:textId="5F25D39F" w:rsidR="00E04761" w:rsidRDefault="00E04761" w:rsidP="00F7573E">
            <w:r>
              <w:t>1.46</w:t>
            </w:r>
          </w:p>
        </w:tc>
        <w:tc>
          <w:tcPr>
            <w:tcW w:w="2265" w:type="dxa"/>
          </w:tcPr>
          <w:p w14:paraId="1E6EED14" w14:textId="6D27ABA0" w:rsidR="00E04761" w:rsidRDefault="00E04761" w:rsidP="00F7573E">
            <w:r>
              <w:t>0.191</w:t>
            </w:r>
          </w:p>
        </w:tc>
        <w:tc>
          <w:tcPr>
            <w:tcW w:w="2266" w:type="dxa"/>
          </w:tcPr>
          <w:p w14:paraId="2089E0CC" w14:textId="5A98A54E" w:rsidR="00E04761" w:rsidRDefault="00E04761" w:rsidP="00F7573E">
            <w:r>
              <w:t>0</w:t>
            </w:r>
          </w:p>
        </w:tc>
      </w:tr>
      <w:tr w:rsidR="00E04761" w14:paraId="64C0DC66" w14:textId="77777777" w:rsidTr="00E04761">
        <w:tc>
          <w:tcPr>
            <w:tcW w:w="2265" w:type="dxa"/>
          </w:tcPr>
          <w:p w14:paraId="6E8A11EE" w14:textId="26E030B6" w:rsidR="00E04761" w:rsidRDefault="00E04761" w:rsidP="00F7573E">
            <w:r>
              <w:t>Gradient</w:t>
            </w:r>
          </w:p>
        </w:tc>
        <w:tc>
          <w:tcPr>
            <w:tcW w:w="2265" w:type="dxa"/>
          </w:tcPr>
          <w:p w14:paraId="41DED1F8" w14:textId="4CFE72B5" w:rsidR="00E04761" w:rsidRDefault="00E04761" w:rsidP="00F7573E">
            <w:r>
              <w:t>2.65</w:t>
            </w:r>
          </w:p>
        </w:tc>
        <w:tc>
          <w:tcPr>
            <w:tcW w:w="2265" w:type="dxa"/>
          </w:tcPr>
          <w:p w14:paraId="1C29F056" w14:textId="6C9743E6" w:rsidR="00E04761" w:rsidRDefault="00E04761" w:rsidP="00F7573E">
            <w:r>
              <w:t>0.0556</w:t>
            </w:r>
          </w:p>
        </w:tc>
        <w:tc>
          <w:tcPr>
            <w:tcW w:w="2266" w:type="dxa"/>
          </w:tcPr>
          <w:p w14:paraId="0FF5D389" w14:textId="76EB41DE" w:rsidR="00E04761" w:rsidRDefault="00E04761" w:rsidP="00F7573E">
            <w:r>
              <w:t>1e-07</w:t>
            </w:r>
          </w:p>
        </w:tc>
      </w:tr>
      <w:tr w:rsidR="00E04761" w14:paraId="5E30A292" w14:textId="77777777" w:rsidTr="00E04761">
        <w:tc>
          <w:tcPr>
            <w:tcW w:w="2265" w:type="dxa"/>
          </w:tcPr>
          <w:p w14:paraId="3C9497EB" w14:textId="5B3984D0" w:rsidR="00E04761" w:rsidRDefault="00E04761" w:rsidP="00F7573E">
            <w:r>
              <w:t>Mu</w:t>
            </w:r>
          </w:p>
        </w:tc>
        <w:tc>
          <w:tcPr>
            <w:tcW w:w="2265" w:type="dxa"/>
          </w:tcPr>
          <w:p w14:paraId="2B94E9F7" w14:textId="6D6BD123" w:rsidR="00E04761" w:rsidRDefault="00E04761" w:rsidP="00F7573E">
            <w:r>
              <w:t>0.001</w:t>
            </w:r>
          </w:p>
        </w:tc>
        <w:tc>
          <w:tcPr>
            <w:tcW w:w="2265" w:type="dxa"/>
          </w:tcPr>
          <w:p w14:paraId="0AE0692C" w14:textId="035B20FB" w:rsidR="00E04761" w:rsidRDefault="00E04761" w:rsidP="00F7573E">
            <w:r>
              <w:t>1e-05</w:t>
            </w:r>
          </w:p>
        </w:tc>
        <w:tc>
          <w:tcPr>
            <w:tcW w:w="2266" w:type="dxa"/>
          </w:tcPr>
          <w:p w14:paraId="5E2F788D" w14:textId="0E76654A" w:rsidR="00E04761" w:rsidRDefault="00E04761" w:rsidP="00F7573E">
            <w:r>
              <w:t>1e+10</w:t>
            </w:r>
          </w:p>
        </w:tc>
      </w:tr>
      <w:tr w:rsidR="00E04761" w14:paraId="225A31C5" w14:textId="77777777" w:rsidTr="00E04761">
        <w:tc>
          <w:tcPr>
            <w:tcW w:w="2265" w:type="dxa"/>
          </w:tcPr>
          <w:p w14:paraId="2B5FC7AB" w14:textId="0570DA5E" w:rsidR="00E04761" w:rsidRDefault="00E04761" w:rsidP="00F7573E">
            <w:r>
              <w:t>Validation Checks</w:t>
            </w:r>
          </w:p>
        </w:tc>
        <w:tc>
          <w:tcPr>
            <w:tcW w:w="2265" w:type="dxa"/>
          </w:tcPr>
          <w:p w14:paraId="147BC3FD" w14:textId="6C2A7C4D" w:rsidR="00E04761" w:rsidRDefault="00E04761" w:rsidP="00F7573E">
            <w:r>
              <w:t>0</w:t>
            </w:r>
          </w:p>
        </w:tc>
        <w:tc>
          <w:tcPr>
            <w:tcW w:w="2265" w:type="dxa"/>
          </w:tcPr>
          <w:p w14:paraId="6B1A84B8" w14:textId="0478F579" w:rsidR="00E04761" w:rsidRDefault="00E04761" w:rsidP="00F7573E">
            <w:r>
              <w:t>6</w:t>
            </w:r>
          </w:p>
        </w:tc>
        <w:tc>
          <w:tcPr>
            <w:tcW w:w="2266" w:type="dxa"/>
          </w:tcPr>
          <w:p w14:paraId="73626F71" w14:textId="589A7DE2" w:rsidR="00E04761" w:rsidRDefault="00E04761" w:rsidP="00F7573E">
            <w:r>
              <w:t>6</w:t>
            </w:r>
          </w:p>
        </w:tc>
      </w:tr>
      <w:tr w:rsidR="00E04761" w14:paraId="7ED06182" w14:textId="77777777" w:rsidTr="00E04761">
        <w:tc>
          <w:tcPr>
            <w:tcW w:w="2265" w:type="dxa"/>
          </w:tcPr>
          <w:p w14:paraId="430B3DD2" w14:textId="77777777" w:rsidR="00E04761" w:rsidRDefault="00E04761" w:rsidP="00F7573E"/>
        </w:tc>
        <w:tc>
          <w:tcPr>
            <w:tcW w:w="2265" w:type="dxa"/>
          </w:tcPr>
          <w:p w14:paraId="214F7789" w14:textId="77777777" w:rsidR="00E04761" w:rsidRDefault="00E04761" w:rsidP="00F7573E"/>
        </w:tc>
        <w:tc>
          <w:tcPr>
            <w:tcW w:w="2265" w:type="dxa"/>
          </w:tcPr>
          <w:p w14:paraId="00A978DF" w14:textId="77777777" w:rsidR="00E04761" w:rsidRDefault="00E04761" w:rsidP="00F7573E"/>
        </w:tc>
        <w:tc>
          <w:tcPr>
            <w:tcW w:w="2266" w:type="dxa"/>
          </w:tcPr>
          <w:p w14:paraId="008EBC09" w14:textId="77777777" w:rsidR="00E04761" w:rsidRDefault="00E04761" w:rsidP="00F7573E"/>
        </w:tc>
      </w:tr>
    </w:tbl>
    <w:p w14:paraId="4B50344A" w14:textId="7CA5482B" w:rsidR="00F7573E" w:rsidRDefault="008C13AC" w:rsidP="008C13AC">
      <w:r>
        <w:br/>
      </w:r>
      <w:r w:rsidR="00F7573E">
        <w:t xml:space="preserve">Table </w:t>
      </w:r>
      <w:r w:rsidR="00724C2F">
        <w:fldChar w:fldCharType="begin"/>
      </w:r>
      <w:r w:rsidR="00724C2F">
        <w:instrText xml:space="preserve"> STYLEREF 1 \s </w:instrText>
      </w:r>
      <w:r w:rsidR="00724C2F">
        <w:fldChar w:fldCharType="separate"/>
      </w:r>
      <w:r w:rsidR="00724C2F">
        <w:rPr>
          <w:noProof/>
        </w:rPr>
        <w:t>4</w:t>
      </w:r>
      <w:r w:rsidR="00724C2F">
        <w:fldChar w:fldCharType="end"/>
      </w:r>
      <w:r w:rsidR="00724C2F">
        <w:t>.</w:t>
      </w:r>
      <w:r w:rsidR="00724C2F">
        <w:fldChar w:fldCharType="begin"/>
      </w:r>
      <w:r w:rsidR="00724C2F">
        <w:instrText xml:space="preserve"> SEQ Table \* ARABIC \s 1 </w:instrText>
      </w:r>
      <w:r w:rsidR="00724C2F">
        <w:fldChar w:fldCharType="separate"/>
      </w:r>
      <w:r w:rsidR="00724C2F">
        <w:rPr>
          <w:noProof/>
        </w:rPr>
        <w:t>9</w:t>
      </w:r>
      <w:r w:rsidR="00724C2F">
        <w:fldChar w:fldCharType="end"/>
      </w:r>
      <w:r w:rsidR="00F7573E">
        <w:t xml:space="preserve"> Training Results</w:t>
      </w:r>
      <w:r w:rsidR="00F7573E">
        <w:br/>
      </w:r>
    </w:p>
    <w:tbl>
      <w:tblPr>
        <w:tblStyle w:val="TableGrid"/>
        <w:tblW w:w="0" w:type="auto"/>
        <w:tblLook w:val="04A0" w:firstRow="1" w:lastRow="0" w:firstColumn="1" w:lastColumn="0" w:noHBand="0" w:noVBand="1"/>
      </w:tblPr>
      <w:tblGrid>
        <w:gridCol w:w="2265"/>
        <w:gridCol w:w="2265"/>
        <w:gridCol w:w="2265"/>
        <w:gridCol w:w="2266"/>
      </w:tblGrid>
      <w:tr w:rsidR="00F7573E" w14:paraId="052556A1" w14:textId="77777777" w:rsidTr="00F7573E">
        <w:tc>
          <w:tcPr>
            <w:tcW w:w="2265" w:type="dxa"/>
          </w:tcPr>
          <w:p w14:paraId="2FB9B544" w14:textId="77777777" w:rsidR="00F7573E" w:rsidRDefault="00F7573E" w:rsidP="00F7573E">
            <w:pPr>
              <w:jc w:val="center"/>
            </w:pPr>
          </w:p>
        </w:tc>
        <w:tc>
          <w:tcPr>
            <w:tcW w:w="2265" w:type="dxa"/>
          </w:tcPr>
          <w:p w14:paraId="026BCC5F" w14:textId="6671AA2B" w:rsidR="00F7573E" w:rsidRDefault="00F7573E" w:rsidP="00F7573E">
            <w:pPr>
              <w:jc w:val="center"/>
            </w:pPr>
            <w:r>
              <w:t>Observations</w:t>
            </w:r>
          </w:p>
        </w:tc>
        <w:tc>
          <w:tcPr>
            <w:tcW w:w="2265" w:type="dxa"/>
          </w:tcPr>
          <w:p w14:paraId="7C8C03BE" w14:textId="2CD90F45" w:rsidR="00F7573E" w:rsidRDefault="00F7573E" w:rsidP="00F7573E">
            <w:pPr>
              <w:jc w:val="center"/>
            </w:pPr>
            <w:r>
              <w:t>MSE</w:t>
            </w:r>
          </w:p>
        </w:tc>
        <w:tc>
          <w:tcPr>
            <w:tcW w:w="2266" w:type="dxa"/>
          </w:tcPr>
          <w:p w14:paraId="227888D0" w14:textId="55D7A2B8" w:rsidR="00F7573E" w:rsidRDefault="00F7573E" w:rsidP="00F7573E">
            <w:pPr>
              <w:jc w:val="center"/>
            </w:pPr>
            <w:r>
              <w:t>R</w:t>
            </w:r>
          </w:p>
        </w:tc>
      </w:tr>
      <w:tr w:rsidR="00F7573E" w14:paraId="26EC6DCE" w14:textId="77777777" w:rsidTr="00F7573E">
        <w:tc>
          <w:tcPr>
            <w:tcW w:w="2265" w:type="dxa"/>
          </w:tcPr>
          <w:p w14:paraId="04790169" w14:textId="4DE45D2D" w:rsidR="00F7573E" w:rsidRDefault="00F7573E" w:rsidP="00F7573E">
            <w:pPr>
              <w:jc w:val="center"/>
            </w:pPr>
            <w:r>
              <w:t>Training</w:t>
            </w:r>
          </w:p>
        </w:tc>
        <w:tc>
          <w:tcPr>
            <w:tcW w:w="2265" w:type="dxa"/>
          </w:tcPr>
          <w:p w14:paraId="3137BEFC" w14:textId="05A91F49" w:rsidR="00F7573E" w:rsidRDefault="00F7573E" w:rsidP="00F7573E">
            <w:pPr>
              <w:jc w:val="center"/>
            </w:pPr>
            <w:r>
              <w:t>3499</w:t>
            </w:r>
          </w:p>
        </w:tc>
        <w:tc>
          <w:tcPr>
            <w:tcW w:w="2265" w:type="dxa"/>
          </w:tcPr>
          <w:p w14:paraId="42A698F9" w14:textId="68B38BE6" w:rsidR="00F7573E" w:rsidRDefault="00F7573E" w:rsidP="00F7573E">
            <w:pPr>
              <w:jc w:val="center"/>
            </w:pPr>
            <w:r>
              <w:t>0.19566</w:t>
            </w:r>
          </w:p>
        </w:tc>
        <w:tc>
          <w:tcPr>
            <w:tcW w:w="2266" w:type="dxa"/>
          </w:tcPr>
          <w:p w14:paraId="0C47509E" w14:textId="6DD1EFD7" w:rsidR="00F7573E" w:rsidRDefault="00F7573E" w:rsidP="00F7573E">
            <w:pPr>
              <w:jc w:val="center"/>
            </w:pPr>
            <w:r>
              <w:t>0.5804</w:t>
            </w:r>
          </w:p>
        </w:tc>
      </w:tr>
      <w:tr w:rsidR="00F7573E" w14:paraId="09043D38" w14:textId="77777777" w:rsidTr="00F7573E">
        <w:tc>
          <w:tcPr>
            <w:tcW w:w="2265" w:type="dxa"/>
          </w:tcPr>
          <w:p w14:paraId="573D3859" w14:textId="17C11E84" w:rsidR="00F7573E" w:rsidRDefault="00F7573E" w:rsidP="00F7573E">
            <w:pPr>
              <w:jc w:val="center"/>
            </w:pPr>
            <w:r>
              <w:t>Validation</w:t>
            </w:r>
          </w:p>
        </w:tc>
        <w:tc>
          <w:tcPr>
            <w:tcW w:w="2265" w:type="dxa"/>
          </w:tcPr>
          <w:p w14:paraId="62A7973B" w14:textId="0108FAED" w:rsidR="00F7573E" w:rsidRDefault="00F7573E" w:rsidP="00F7573E">
            <w:pPr>
              <w:jc w:val="center"/>
            </w:pPr>
            <w:r>
              <w:t>750</w:t>
            </w:r>
          </w:p>
        </w:tc>
        <w:tc>
          <w:tcPr>
            <w:tcW w:w="2265" w:type="dxa"/>
          </w:tcPr>
          <w:p w14:paraId="526197A9" w14:textId="14EB27FB" w:rsidR="00F7573E" w:rsidRDefault="00F7573E" w:rsidP="00F7573E">
            <w:pPr>
              <w:jc w:val="center"/>
            </w:pPr>
            <w:r>
              <w:t>0.1785</w:t>
            </w:r>
          </w:p>
        </w:tc>
        <w:tc>
          <w:tcPr>
            <w:tcW w:w="2266" w:type="dxa"/>
          </w:tcPr>
          <w:p w14:paraId="05041773" w14:textId="1C9A60C3" w:rsidR="00F7573E" w:rsidRDefault="00F7573E" w:rsidP="00F7573E">
            <w:pPr>
              <w:jc w:val="center"/>
            </w:pPr>
            <w:r>
              <w:t>0.6187</w:t>
            </w:r>
          </w:p>
        </w:tc>
      </w:tr>
      <w:tr w:rsidR="00F7573E" w14:paraId="7514DCE9" w14:textId="77777777" w:rsidTr="00F7573E">
        <w:tc>
          <w:tcPr>
            <w:tcW w:w="2265" w:type="dxa"/>
          </w:tcPr>
          <w:p w14:paraId="13045214" w14:textId="0D585D6D" w:rsidR="00F7573E" w:rsidRDefault="00F7573E" w:rsidP="00F7573E">
            <w:pPr>
              <w:jc w:val="center"/>
            </w:pPr>
            <w:r>
              <w:t>Test</w:t>
            </w:r>
          </w:p>
        </w:tc>
        <w:tc>
          <w:tcPr>
            <w:tcW w:w="2265" w:type="dxa"/>
          </w:tcPr>
          <w:p w14:paraId="27CD776C" w14:textId="3B2B4D6D" w:rsidR="00F7573E" w:rsidRDefault="00F7573E" w:rsidP="00F7573E">
            <w:pPr>
              <w:jc w:val="center"/>
            </w:pPr>
            <w:r>
              <w:t>750</w:t>
            </w:r>
          </w:p>
        </w:tc>
        <w:tc>
          <w:tcPr>
            <w:tcW w:w="2265" w:type="dxa"/>
          </w:tcPr>
          <w:p w14:paraId="106B3FE1" w14:textId="236DF57A" w:rsidR="00F7573E" w:rsidRDefault="00F7573E" w:rsidP="00F7573E">
            <w:pPr>
              <w:jc w:val="center"/>
            </w:pPr>
            <w:r>
              <w:t>0.1927</w:t>
            </w:r>
          </w:p>
        </w:tc>
        <w:tc>
          <w:tcPr>
            <w:tcW w:w="2266" w:type="dxa"/>
          </w:tcPr>
          <w:p w14:paraId="7D7E65D0" w14:textId="4B0CFD5C" w:rsidR="00F7573E" w:rsidRDefault="00F7573E" w:rsidP="00F7573E">
            <w:pPr>
              <w:jc w:val="center"/>
            </w:pPr>
            <w:r>
              <w:t>0.5886</w:t>
            </w:r>
          </w:p>
        </w:tc>
      </w:tr>
    </w:tbl>
    <w:p w14:paraId="276098FD" w14:textId="5D157469" w:rsidR="00F7573E" w:rsidRDefault="00F7573E" w:rsidP="00842CFB">
      <w:pPr>
        <w:pStyle w:val="Caption"/>
      </w:pPr>
      <w:r>
        <w:drawing>
          <wp:inline distT="0" distB="0" distL="0" distR="0" wp14:anchorId="2BD0B521" wp14:editId="10C9E151">
            <wp:extent cx="3796473" cy="2799538"/>
            <wp:effectExtent l="0" t="0" r="0" b="1270"/>
            <wp:docPr id="1017973791" name="Picture 1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73791" name="Picture 16" descr="A graph of a graph&#10;&#10;Description automatically generated with medium confidenc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812617" cy="2811443"/>
                    </a:xfrm>
                    <a:prstGeom prst="rect">
                      <a:avLst/>
                    </a:prstGeom>
                  </pic:spPr>
                </pic:pic>
              </a:graphicData>
            </a:graphic>
          </wp:inline>
        </w:drawing>
      </w:r>
      <w:r>
        <w:b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25</w:t>
      </w:r>
      <w:r w:rsidR="00C7118D">
        <w:fldChar w:fldCharType="end"/>
      </w:r>
      <w:r>
        <w:t xml:space="preserve"> Initial Neural Network Performance plot with 20 layers</w:t>
      </w:r>
    </w:p>
    <w:p w14:paraId="0A1E5C57" w14:textId="4229BA64" w:rsidR="00F7573E" w:rsidRDefault="00F7573E" w:rsidP="00842CFB">
      <w:pPr>
        <w:pStyle w:val="Caption"/>
      </w:pPr>
      <w:r>
        <w:lastRenderedPageBreak/>
        <w:drawing>
          <wp:inline distT="0" distB="0" distL="0" distR="0" wp14:anchorId="0E8C0A74" wp14:editId="52794145">
            <wp:extent cx="3795703" cy="2795204"/>
            <wp:effectExtent l="0" t="0" r="0" b="5715"/>
            <wp:docPr id="462696356" name="Picture 17"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96356" name="Picture 17" descr="A graph of a bar graph&#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807768" cy="2804089"/>
                    </a:xfrm>
                    <a:prstGeom prst="rect">
                      <a:avLst/>
                    </a:prstGeom>
                  </pic:spPr>
                </pic:pic>
              </a:graphicData>
            </a:graphic>
          </wp:inline>
        </w:drawing>
      </w:r>
      <w:r>
        <w:b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26</w:t>
      </w:r>
      <w:r w:rsidR="00C7118D">
        <w:fldChar w:fldCharType="end"/>
      </w:r>
      <w:r>
        <w:t xml:space="preserve"> </w:t>
      </w:r>
      <w:r w:rsidRPr="009D6009">
        <w:t xml:space="preserve">Initial Neural Network </w:t>
      </w:r>
      <w:r>
        <w:t xml:space="preserve">Error Histogram </w:t>
      </w:r>
      <w:r w:rsidRPr="009D6009">
        <w:t>plot with 20 layers</w:t>
      </w:r>
    </w:p>
    <w:p w14:paraId="2016604A" w14:textId="208F5DCB" w:rsidR="00F7573E" w:rsidRDefault="00F7573E" w:rsidP="00842CFB">
      <w:pPr>
        <w:pStyle w:val="Caption"/>
      </w:pPr>
      <w:r>
        <w:drawing>
          <wp:inline distT="0" distB="0" distL="0" distR="0" wp14:anchorId="417C60DB" wp14:editId="321A6F5B">
            <wp:extent cx="3803231" cy="3146229"/>
            <wp:effectExtent l="0" t="0" r="6985" b="0"/>
            <wp:docPr id="291149741"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149741" name="Picture 18" descr="A screenshot of a graph&#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824753" cy="3164033"/>
                    </a:xfrm>
                    <a:prstGeom prst="rect">
                      <a:avLst/>
                    </a:prstGeom>
                  </pic:spPr>
                </pic:pic>
              </a:graphicData>
            </a:graphic>
          </wp:inline>
        </w:drawing>
      </w:r>
      <w:r>
        <w:b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27</w:t>
      </w:r>
      <w:r w:rsidR="00C7118D">
        <w:fldChar w:fldCharType="end"/>
      </w:r>
      <w:r>
        <w:t xml:space="preserve"> </w:t>
      </w:r>
      <w:r w:rsidRPr="00274ED1">
        <w:t xml:space="preserve">Initial Neural Network </w:t>
      </w:r>
      <w:r>
        <w:t xml:space="preserve">Regression </w:t>
      </w:r>
      <w:r w:rsidRPr="00274ED1">
        <w:t>plot with 20 layers</w:t>
      </w:r>
    </w:p>
    <w:p w14:paraId="6D562F9B" w14:textId="23A80A5F" w:rsidR="00F7573E" w:rsidRDefault="00F7573E" w:rsidP="00842CFB">
      <w:pPr>
        <w:pStyle w:val="Caption"/>
      </w:pPr>
      <w:r>
        <w:lastRenderedPageBreak/>
        <w:br/>
      </w:r>
      <w:r>
        <w:drawing>
          <wp:inline distT="0" distB="0" distL="0" distR="0" wp14:anchorId="4F1D6743" wp14:editId="470BFDF5">
            <wp:extent cx="3810438" cy="2751867"/>
            <wp:effectExtent l="0" t="0" r="0" b="0"/>
            <wp:docPr id="1211447070" name="Picture 1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447070" name="Picture 19" descr="A graph of a graph&#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828309" cy="2764773"/>
                    </a:xfrm>
                    <a:prstGeom prst="rect">
                      <a:avLst/>
                    </a:prstGeom>
                  </pic:spPr>
                </pic:pic>
              </a:graphicData>
            </a:graphic>
          </wp:inline>
        </w:drawing>
      </w:r>
      <w:r>
        <w:b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28</w:t>
      </w:r>
      <w:r w:rsidR="00C7118D">
        <w:fldChar w:fldCharType="end"/>
      </w:r>
      <w:r>
        <w:t xml:space="preserve"> </w:t>
      </w:r>
      <w:r w:rsidRPr="001557FB">
        <w:t xml:space="preserve">Initial Neural Network </w:t>
      </w:r>
      <w:r>
        <w:t xml:space="preserve">Training State </w:t>
      </w:r>
      <w:r w:rsidRPr="001557FB">
        <w:t>plot with 20 layers</w:t>
      </w:r>
    </w:p>
    <w:p w14:paraId="1FCF38D1" w14:textId="16397327" w:rsidR="009F0794" w:rsidRDefault="008C13AC" w:rsidP="00842CFB">
      <w:pPr>
        <w:pStyle w:val="Caption"/>
      </w:pPr>
      <w:r>
        <w:t xml:space="preserve">The MSE values of around 0.19 are </w:t>
      </w:r>
      <w:r w:rsidR="007A7126">
        <w:t xml:space="preserve">fair </w:t>
      </w:r>
      <w:r>
        <w:t>results but the R values of around 0.6 are not desirable.</w:t>
      </w:r>
      <w:r>
        <w:br/>
        <w:t xml:space="preserve">Doubling the hidden layers did not appreciably improve the values indicating that the model itself </w:t>
      </w:r>
      <w:r w:rsidR="007A7126">
        <w:t xml:space="preserve">and/or the data </w:t>
      </w:r>
      <w:r>
        <w:t>is likely to be the constraint.</w:t>
      </w:r>
      <w:r w:rsidR="00E41655">
        <w:t xml:space="preserve"> This was verified by increasing the number of layers to 100 – the error and R values did not appreciably move.</w:t>
      </w:r>
      <w:r>
        <w:br/>
      </w:r>
      <w:r w:rsidR="00E41655">
        <w:t>The MSE value gives the average of the s</w:t>
      </w:r>
      <w:r w:rsidR="007A7126">
        <w:t xml:space="preserve">quare value of </w:t>
      </w:r>
      <w:r w:rsidR="00E41655">
        <w:t xml:space="preserve">"error” values where errors are the difference between the model’s predicted outputs and the actual outputs. </w:t>
      </w:r>
      <w:r w:rsidR="007A7126">
        <w:t xml:space="preserve">MSE is a measure of overall accuracy of the model predictions. </w:t>
      </w:r>
      <w:r w:rsidR="00E41655">
        <w:t xml:space="preserve">R is a measure of </w:t>
      </w:r>
      <w:r w:rsidR="007A7126">
        <w:t>variance between the expected results and the input data within a given model. Ideally, MSE should be 0 and R should be 1. With relatively low MSE values of around 0.19 and low R values (0.6), the model is providing good predictive accuracy on individual data points but is not understanding the relationships well.</w:t>
      </w:r>
      <w:r w:rsidR="007A7126">
        <w:br/>
        <w:t>This could result from underfitting or missing other important data.</w:t>
      </w:r>
      <w:r w:rsidR="00EE5321">
        <w:t xml:space="preserve"> </w:t>
      </w:r>
      <w:r w:rsidR="000921E4">
        <w:t xml:space="preserve">The camera imu dataset has only 5000 values, of which a few are zeros so underfitting is a distinct possibility. </w:t>
      </w:r>
      <w:r w:rsidR="00EE5321">
        <w:t xml:space="preserve">It is </w:t>
      </w:r>
      <w:r w:rsidR="009F0794">
        <w:t xml:space="preserve">also likely </w:t>
      </w:r>
      <w:r w:rsidR="00EE5321">
        <w:t>that the approximations used to align the imu data to the robot data create issues when the datasets are longer, as is the case with this experiment.</w:t>
      </w:r>
      <w:r w:rsidR="007A7126">
        <w:br/>
      </w:r>
      <w:r w:rsidR="000921E4">
        <w:t>To test long-term alignment, a graph was produced of all filter output and related robot arm data.</w:t>
      </w:r>
      <w:r w:rsidR="000921E4">
        <w:br/>
      </w:r>
      <w:r w:rsidR="009F0794">
        <w:drawing>
          <wp:inline distT="0" distB="0" distL="0" distR="0" wp14:anchorId="5D630FD4" wp14:editId="2C09EE37">
            <wp:extent cx="5760085" cy="3134995"/>
            <wp:effectExtent l="0" t="0" r="0" b="8255"/>
            <wp:docPr id="193320917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r w:rsidR="000921E4">
        <w:br/>
      </w:r>
      <w:r w:rsidR="009F0794">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29</w:t>
      </w:r>
      <w:r w:rsidR="00C7118D">
        <w:fldChar w:fldCharType="end"/>
      </w:r>
      <w:r w:rsidR="009F0794">
        <w:t xml:space="preserve"> Plot imu and robot values from t=1000 to t=1300 out of a dataset of 4999 values</w:t>
      </w:r>
    </w:p>
    <w:p w14:paraId="421DCC6A" w14:textId="5FDC3861" w:rsidR="009F0794" w:rsidRPr="009F0794" w:rsidRDefault="009F0794" w:rsidP="00C63086">
      <w:pPr>
        <w:pStyle w:val="BodyText"/>
      </w:pPr>
      <w:r>
        <w:lastRenderedPageBreak/>
        <w:t xml:space="preserve">From Figure 4.29 </w:t>
      </w:r>
      <w:proofErr w:type="gramStart"/>
      <w:r>
        <w:t>it is clear that the</w:t>
      </w:r>
      <w:proofErr w:type="gramEnd"/>
      <w:r>
        <w:t xml:space="preserve"> approximations used to align the imu and robot datasets are not sufficiently accurate enough for imu and robot data to remain in synchronisation across a large sample set.</w:t>
      </w:r>
    </w:p>
    <w:p w14:paraId="7E48785B" w14:textId="7A520F83" w:rsidR="00325301" w:rsidRDefault="0059352D" w:rsidP="00842CFB">
      <w:pPr>
        <w:pStyle w:val="Caption"/>
      </w:pPr>
      <w:r>
        <w:t xml:space="preserve">The </w:t>
      </w:r>
      <w:r w:rsidR="00286A9C">
        <w:t>matching method was improved by testing proposed values across the entire sample set</w:t>
      </w:r>
      <w:r>
        <w:t>and the experiment ran again with the new values.</w:t>
      </w:r>
      <w:r w:rsidR="00325301">
        <w:t xml:space="preserve"> Outputs are shown below in Figures 4.30</w:t>
      </w:r>
      <w:r w:rsidR="00CA2F6C">
        <w:t xml:space="preserve"> to 4.34</w:t>
      </w:r>
      <w:r w:rsidR="00325301">
        <w:t>.</w:t>
      </w:r>
      <w:r w:rsidR="00CA2F6C">
        <w:t xml:space="preserve"> These graphs show that a simple automated alignment approach is not possible as there is some significant drift in sampling times between the Raspberry Pi and the robot arm.</w:t>
      </w:r>
      <w:r w:rsidR="00325301">
        <w:drawing>
          <wp:inline distT="0" distB="0" distL="0" distR="0" wp14:anchorId="0C0457BF" wp14:editId="512287C8">
            <wp:extent cx="5760085" cy="3128010"/>
            <wp:effectExtent l="0" t="0" r="0" b="0"/>
            <wp:docPr id="287573596" name="Picture 2"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r>
        <w:br/>
      </w:r>
      <w:r w:rsidR="00325301">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30</w:t>
      </w:r>
      <w:r w:rsidR="00C7118D">
        <w:fldChar w:fldCharType="end"/>
      </w:r>
      <w:r w:rsidR="00286A9C">
        <w:t xml:space="preserve"> Filter </w:t>
      </w:r>
      <w:r w:rsidR="00325301">
        <w:t xml:space="preserve"> </w:t>
      </w:r>
      <w:r w:rsidR="00286A9C">
        <w:t xml:space="preserve">and Robot </w:t>
      </w:r>
      <w:r w:rsidR="00325301">
        <w:t>angles contrasted after new offset values</w:t>
      </w:r>
      <w:r w:rsidR="00286A9C">
        <w:t xml:space="preserve"> – looks good on the surface</w:t>
      </w:r>
    </w:p>
    <w:p w14:paraId="063AD464" w14:textId="0B834E1B" w:rsidR="00325301" w:rsidRDefault="00325301" w:rsidP="00842CFB">
      <w:pPr>
        <w:pStyle w:val="Caption"/>
      </w:pPr>
      <w:r>
        <w:drawing>
          <wp:inline distT="0" distB="0" distL="0" distR="0" wp14:anchorId="4C8DC678" wp14:editId="3736ECAD">
            <wp:extent cx="5760085" cy="3134995"/>
            <wp:effectExtent l="0" t="0" r="0" b="8255"/>
            <wp:docPr id="1626400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r w:rsidR="007A7126">
        <w:br/>
      </w:r>
      <w:r w:rsidR="007A7126">
        <w:br/>
      </w: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31</w:t>
      </w:r>
      <w:r w:rsidR="00C7118D">
        <w:fldChar w:fldCharType="end"/>
      </w:r>
      <w:r>
        <w:t xml:space="preserve"> Filter and Arm results after new offset values - showing </w:t>
      </w:r>
      <w:r w:rsidR="00286A9C">
        <w:t xml:space="preserve">samples from </w:t>
      </w:r>
      <w:r>
        <w:t xml:space="preserve">100-300 </w:t>
      </w:r>
      <w:r w:rsidR="00CA2F6C">
        <w:t>.</w:t>
      </w:r>
    </w:p>
    <w:p w14:paraId="60E39798" w14:textId="37C6B872" w:rsidR="00CA2F6C" w:rsidRDefault="00CA2F6C" w:rsidP="00842CFB">
      <w:pPr>
        <w:pStyle w:val="Caption"/>
      </w:pPr>
      <w:r>
        <w:lastRenderedPageBreak/>
        <w:drawing>
          <wp:inline distT="0" distB="0" distL="0" distR="0" wp14:anchorId="2923EBC4" wp14:editId="4CD883D4">
            <wp:extent cx="5760085" cy="3134995"/>
            <wp:effectExtent l="0" t="0" r="0" b="8255"/>
            <wp:docPr id="2118397913" name="Picture 4"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r w:rsidR="007A7126">
        <w:br/>
      </w: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32</w:t>
      </w:r>
      <w:r w:rsidR="00C7118D">
        <w:fldChar w:fldCharType="end"/>
      </w:r>
      <w:r>
        <w:t xml:space="preserve"> </w:t>
      </w:r>
      <w:r w:rsidRPr="00420E84">
        <w:t xml:space="preserve">Filter and Arm results after new offset values - showing </w:t>
      </w:r>
      <w:r w:rsidR="00286A9C">
        <w:t xml:space="preserve">samples from </w:t>
      </w:r>
      <w:r w:rsidRPr="00420E84">
        <w:t>10</w:t>
      </w:r>
      <w:r>
        <w:t>0</w:t>
      </w:r>
      <w:r w:rsidRPr="00420E84">
        <w:t>0-</w:t>
      </w:r>
      <w:r>
        <w:t>1</w:t>
      </w:r>
      <w:r w:rsidRPr="00420E84">
        <w:t>300</w:t>
      </w:r>
      <w:r w:rsidR="00286A9C">
        <w:t>.</w:t>
      </w:r>
    </w:p>
    <w:p w14:paraId="6D3B37A8" w14:textId="77777777" w:rsidR="00CA2F6C" w:rsidRDefault="00CA2F6C" w:rsidP="00842CFB">
      <w:pPr>
        <w:pStyle w:val="Caption"/>
      </w:pPr>
      <w:r>
        <w:drawing>
          <wp:inline distT="0" distB="0" distL="0" distR="0" wp14:anchorId="275ACBFB" wp14:editId="6949BCAF">
            <wp:extent cx="5760085" cy="3134995"/>
            <wp:effectExtent l="0" t="0" r="0" b="8255"/>
            <wp:docPr id="9352933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7BDF0204" w14:textId="53ACE81D" w:rsidR="00CA2F6C" w:rsidRDefault="00CA2F6C" w:rsidP="00842CFB">
      <w:pPr>
        <w:pStyle w:val="Caption"/>
      </w:pPr>
      <w:r>
        <w:lastRenderedPageBreak/>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33</w:t>
      </w:r>
      <w:r w:rsidR="00C7118D">
        <w:fldChar w:fldCharType="end"/>
      </w:r>
      <w:r>
        <w:t xml:space="preserve"> </w:t>
      </w:r>
      <w:r w:rsidRPr="00753293">
        <w:t xml:space="preserve">Filter and Arm results after new offset values - showing </w:t>
      </w:r>
      <w:r w:rsidR="00286A9C">
        <w:t>samples from</w:t>
      </w:r>
      <w:r w:rsidRPr="00753293">
        <w:t xml:space="preserve"> </w:t>
      </w:r>
      <w:r>
        <w:t>3</w:t>
      </w:r>
      <w:r w:rsidRPr="00753293">
        <w:t>000-</w:t>
      </w:r>
      <w:r>
        <w:t>3</w:t>
      </w:r>
      <w:r w:rsidRPr="00753293">
        <w:t>300</w:t>
      </w:r>
      <w:r w:rsidR="00286A9C">
        <w:t>.</w:t>
      </w:r>
      <w:r>
        <w:br/>
      </w:r>
      <w:r>
        <w:br/>
      </w:r>
      <w:r>
        <w:drawing>
          <wp:inline distT="0" distB="0" distL="0" distR="0" wp14:anchorId="1C503D0D" wp14:editId="126C8C29">
            <wp:extent cx="5760085" cy="3134995"/>
            <wp:effectExtent l="0" t="0" r="0" b="8255"/>
            <wp:docPr id="8457836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701541B" w14:textId="1E4A15DB" w:rsidR="002B384B" w:rsidRDefault="00CA2F6C" w:rsidP="00842CFB">
      <w:pPr>
        <w:pStyle w:val="Caption"/>
      </w:pPr>
      <w:r>
        <w:t xml:space="preserve">Figure </w:t>
      </w:r>
      <w:r w:rsidR="00C7118D">
        <w:fldChar w:fldCharType="begin"/>
      </w:r>
      <w:r w:rsidR="00C7118D">
        <w:instrText xml:space="preserve"> STYLEREF 1 \s </w:instrText>
      </w:r>
      <w:r w:rsidR="00C7118D">
        <w:fldChar w:fldCharType="separate"/>
      </w:r>
      <w:r w:rsidR="00C7118D">
        <w:t>4</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34</w:t>
      </w:r>
      <w:r w:rsidR="00C7118D">
        <w:fldChar w:fldCharType="end"/>
      </w:r>
      <w:r>
        <w:t xml:space="preserve"> </w:t>
      </w:r>
      <w:r w:rsidRPr="00D749EE">
        <w:t xml:space="preserve">Filter and Arm results after new offset values - showing </w:t>
      </w:r>
      <w:r w:rsidR="00286A9C">
        <w:t xml:space="preserve">samples from </w:t>
      </w:r>
      <w:r w:rsidRPr="00D749EE">
        <w:t>4500-4999.</w:t>
      </w:r>
      <w:r>
        <w:br/>
      </w:r>
      <w:r w:rsidR="007A7126">
        <w:br/>
      </w:r>
      <w:r w:rsidR="008C13AC">
        <w:br/>
      </w:r>
      <w:r w:rsidR="002030A1">
        <w:t xml:space="preserve">As can be seen in  Figured 4.30 to 4.34 the timing differences between the imu data and the robot data vary considerably and not in a directly linear manner. </w:t>
      </w:r>
      <w:r w:rsidR="002030A1">
        <w:br/>
      </w:r>
      <w:r w:rsidR="002030A1">
        <w:br/>
        <w:t xml:space="preserve">Running the same Neural network model as before on the “optimised” aligned data produced the results </w:t>
      </w:r>
      <w:r w:rsidR="00286A9C">
        <w:t xml:space="preserve">outlined </w:t>
      </w:r>
      <w:r w:rsidR="002030A1">
        <w:t>in Table</w:t>
      </w:r>
      <w:r w:rsidR="00C7118D">
        <w:t>s 4.10 and 4.11</w:t>
      </w:r>
      <w:r w:rsidR="002030A1">
        <w:t xml:space="preserve"> and Figures 4.</w:t>
      </w:r>
      <w:r w:rsidR="00C7118D">
        <w:t xml:space="preserve">35 to 4.38. This is a considerable improvement over the previous </w:t>
      </w:r>
      <w:r w:rsidR="00286A9C">
        <w:t xml:space="preserve">non-optimised </w:t>
      </w:r>
      <w:r w:rsidR="00C7118D">
        <w:t>results, and shows an acceptable performance level in both MSE and R values.</w:t>
      </w:r>
      <w:r w:rsidR="00C7118D" w:rsidDel="00C7118D">
        <w:t xml:space="preserve"> </w:t>
      </w:r>
      <w:r w:rsidR="00286A9C">
        <w:br/>
      </w:r>
      <w:r w:rsidR="002030A1">
        <w:br/>
        <w:t xml:space="preserve">Table </w:t>
      </w:r>
      <w:r w:rsidR="00724C2F">
        <w:fldChar w:fldCharType="begin"/>
      </w:r>
      <w:r w:rsidR="00724C2F">
        <w:instrText xml:space="preserve"> STYLEREF 1 \s </w:instrText>
      </w:r>
      <w:r w:rsidR="00724C2F">
        <w:fldChar w:fldCharType="separate"/>
      </w:r>
      <w:r w:rsidR="00724C2F">
        <w:t>4</w:t>
      </w:r>
      <w:r w:rsidR="00724C2F">
        <w:fldChar w:fldCharType="end"/>
      </w:r>
      <w:r w:rsidR="00724C2F">
        <w:t>.</w:t>
      </w:r>
      <w:r w:rsidR="00724C2F">
        <w:fldChar w:fldCharType="begin"/>
      </w:r>
      <w:r w:rsidR="00724C2F">
        <w:instrText xml:space="preserve"> SEQ Table \* ARABIC \s 1 </w:instrText>
      </w:r>
      <w:r w:rsidR="00724C2F">
        <w:fldChar w:fldCharType="separate"/>
      </w:r>
      <w:r w:rsidR="00724C2F">
        <w:t>10</w:t>
      </w:r>
      <w:r w:rsidR="00724C2F">
        <w:fldChar w:fldCharType="end"/>
      </w:r>
      <w:r w:rsidR="002030A1">
        <w:t xml:space="preserve"> Neural Network training </w:t>
      </w:r>
      <w:r w:rsidR="00724C2F">
        <w:t>progress</w:t>
      </w:r>
      <w:r w:rsidR="002030A1">
        <w:t xml:space="preserve"> after optimised alignment</w:t>
      </w:r>
    </w:p>
    <w:tbl>
      <w:tblPr>
        <w:tblStyle w:val="TableGrid"/>
        <w:tblW w:w="0" w:type="auto"/>
        <w:tblLook w:val="04A0" w:firstRow="1" w:lastRow="0" w:firstColumn="1" w:lastColumn="0" w:noHBand="0" w:noVBand="1"/>
      </w:tblPr>
      <w:tblGrid>
        <w:gridCol w:w="2265"/>
        <w:gridCol w:w="2265"/>
        <w:gridCol w:w="2265"/>
        <w:gridCol w:w="2266"/>
      </w:tblGrid>
      <w:tr w:rsidR="002030A1" w14:paraId="6026DC23" w14:textId="77777777" w:rsidTr="002030A1">
        <w:tc>
          <w:tcPr>
            <w:tcW w:w="2265" w:type="dxa"/>
          </w:tcPr>
          <w:p w14:paraId="13A9CA29" w14:textId="49C50A25" w:rsidR="002030A1" w:rsidRDefault="002030A1" w:rsidP="00724C2F">
            <w:pPr>
              <w:jc w:val="center"/>
            </w:pPr>
            <w:r>
              <w:t>Unit</w:t>
            </w:r>
          </w:p>
        </w:tc>
        <w:tc>
          <w:tcPr>
            <w:tcW w:w="2265" w:type="dxa"/>
          </w:tcPr>
          <w:p w14:paraId="73BD53D8" w14:textId="775DFB4D" w:rsidR="002030A1" w:rsidRDefault="002030A1" w:rsidP="00724C2F">
            <w:pPr>
              <w:jc w:val="center"/>
            </w:pPr>
            <w:r>
              <w:t>Initial Value</w:t>
            </w:r>
          </w:p>
        </w:tc>
        <w:tc>
          <w:tcPr>
            <w:tcW w:w="2265" w:type="dxa"/>
          </w:tcPr>
          <w:p w14:paraId="41467437" w14:textId="01483304" w:rsidR="002030A1" w:rsidRDefault="002030A1" w:rsidP="00724C2F">
            <w:pPr>
              <w:jc w:val="center"/>
            </w:pPr>
            <w:r>
              <w:t>Stopped Value</w:t>
            </w:r>
          </w:p>
        </w:tc>
        <w:tc>
          <w:tcPr>
            <w:tcW w:w="2266" w:type="dxa"/>
          </w:tcPr>
          <w:p w14:paraId="46E52770" w14:textId="73122533" w:rsidR="002030A1" w:rsidRDefault="002030A1" w:rsidP="00724C2F">
            <w:pPr>
              <w:jc w:val="center"/>
            </w:pPr>
            <w:r>
              <w:t>Target Value</w:t>
            </w:r>
          </w:p>
        </w:tc>
      </w:tr>
      <w:tr w:rsidR="002030A1" w14:paraId="7EE1359C" w14:textId="77777777" w:rsidTr="002030A1">
        <w:tc>
          <w:tcPr>
            <w:tcW w:w="2265" w:type="dxa"/>
          </w:tcPr>
          <w:p w14:paraId="4DD80C7F" w14:textId="41C18BB3" w:rsidR="002030A1" w:rsidRDefault="002030A1" w:rsidP="00724C2F">
            <w:pPr>
              <w:jc w:val="center"/>
            </w:pPr>
            <w:r>
              <w:t>Epoch</w:t>
            </w:r>
          </w:p>
        </w:tc>
        <w:tc>
          <w:tcPr>
            <w:tcW w:w="2265" w:type="dxa"/>
          </w:tcPr>
          <w:p w14:paraId="74643F8C" w14:textId="23D18E58" w:rsidR="002030A1" w:rsidRDefault="002030A1" w:rsidP="00724C2F">
            <w:pPr>
              <w:jc w:val="center"/>
            </w:pPr>
            <w:r>
              <w:t>0</w:t>
            </w:r>
          </w:p>
        </w:tc>
        <w:tc>
          <w:tcPr>
            <w:tcW w:w="2265" w:type="dxa"/>
          </w:tcPr>
          <w:p w14:paraId="44E6CEC7" w14:textId="6A6C47BB" w:rsidR="002030A1" w:rsidRDefault="002030A1" w:rsidP="00724C2F">
            <w:pPr>
              <w:jc w:val="center"/>
            </w:pPr>
            <w:r>
              <w:t>19</w:t>
            </w:r>
          </w:p>
        </w:tc>
        <w:tc>
          <w:tcPr>
            <w:tcW w:w="2266" w:type="dxa"/>
          </w:tcPr>
          <w:p w14:paraId="659777F1" w14:textId="09E3C6D4" w:rsidR="002030A1" w:rsidRDefault="002030A1" w:rsidP="00724C2F">
            <w:pPr>
              <w:jc w:val="center"/>
            </w:pPr>
            <w:r>
              <w:t>1000</w:t>
            </w:r>
          </w:p>
        </w:tc>
      </w:tr>
      <w:tr w:rsidR="002030A1" w14:paraId="054A98C4" w14:textId="77777777" w:rsidTr="002030A1">
        <w:tc>
          <w:tcPr>
            <w:tcW w:w="2265" w:type="dxa"/>
          </w:tcPr>
          <w:p w14:paraId="20D29271" w14:textId="110F4F3C" w:rsidR="002030A1" w:rsidRDefault="002030A1" w:rsidP="00724C2F">
            <w:pPr>
              <w:jc w:val="center"/>
            </w:pPr>
            <w:r>
              <w:t>Elapsed Time</w:t>
            </w:r>
          </w:p>
        </w:tc>
        <w:tc>
          <w:tcPr>
            <w:tcW w:w="2265" w:type="dxa"/>
          </w:tcPr>
          <w:p w14:paraId="4948BAC3" w14:textId="13115C5C" w:rsidR="002030A1" w:rsidRDefault="00C7118D" w:rsidP="00724C2F">
            <w:pPr>
              <w:jc w:val="center"/>
            </w:pPr>
            <w:r>
              <w:t>-</w:t>
            </w:r>
          </w:p>
        </w:tc>
        <w:tc>
          <w:tcPr>
            <w:tcW w:w="2265" w:type="dxa"/>
          </w:tcPr>
          <w:p w14:paraId="0631B026" w14:textId="5BF0BAB0" w:rsidR="002030A1" w:rsidRDefault="00C7118D" w:rsidP="00724C2F">
            <w:pPr>
              <w:jc w:val="center"/>
            </w:pPr>
            <w:r>
              <w:t>00:00:01</w:t>
            </w:r>
          </w:p>
        </w:tc>
        <w:tc>
          <w:tcPr>
            <w:tcW w:w="2266" w:type="dxa"/>
          </w:tcPr>
          <w:p w14:paraId="3B3F4519" w14:textId="5B431A70" w:rsidR="002030A1" w:rsidRDefault="00C7118D" w:rsidP="00724C2F">
            <w:pPr>
              <w:jc w:val="center"/>
            </w:pPr>
            <w:r>
              <w:t>-</w:t>
            </w:r>
          </w:p>
        </w:tc>
      </w:tr>
      <w:tr w:rsidR="00C7118D" w14:paraId="36C87EF0" w14:textId="77777777" w:rsidTr="002030A1">
        <w:tc>
          <w:tcPr>
            <w:tcW w:w="2265" w:type="dxa"/>
          </w:tcPr>
          <w:p w14:paraId="0B59FE1A" w14:textId="2266C06C" w:rsidR="00C7118D" w:rsidRDefault="00C7118D" w:rsidP="00724C2F">
            <w:pPr>
              <w:jc w:val="center"/>
            </w:pPr>
            <w:r>
              <w:t>Performance</w:t>
            </w:r>
          </w:p>
        </w:tc>
        <w:tc>
          <w:tcPr>
            <w:tcW w:w="2265" w:type="dxa"/>
          </w:tcPr>
          <w:p w14:paraId="1675E3F2" w14:textId="33A90885" w:rsidR="00C7118D" w:rsidRDefault="00C7118D" w:rsidP="00724C2F">
            <w:pPr>
              <w:jc w:val="center"/>
            </w:pPr>
            <w:r>
              <w:t>1.28</w:t>
            </w:r>
          </w:p>
        </w:tc>
        <w:tc>
          <w:tcPr>
            <w:tcW w:w="2265" w:type="dxa"/>
          </w:tcPr>
          <w:p w14:paraId="43B683BC" w14:textId="668BE3A6" w:rsidR="00C7118D" w:rsidRDefault="00C7118D" w:rsidP="00724C2F">
            <w:pPr>
              <w:jc w:val="center"/>
            </w:pPr>
            <w:r>
              <w:t>0.0438</w:t>
            </w:r>
          </w:p>
        </w:tc>
        <w:tc>
          <w:tcPr>
            <w:tcW w:w="2266" w:type="dxa"/>
          </w:tcPr>
          <w:p w14:paraId="4BE8A32B" w14:textId="7B3A7A33" w:rsidR="00C7118D" w:rsidRDefault="00C7118D" w:rsidP="00724C2F">
            <w:pPr>
              <w:jc w:val="center"/>
            </w:pPr>
            <w:r>
              <w:t>0</w:t>
            </w:r>
          </w:p>
        </w:tc>
      </w:tr>
      <w:tr w:rsidR="00C7118D" w14:paraId="4EF3D178" w14:textId="77777777" w:rsidTr="002030A1">
        <w:tc>
          <w:tcPr>
            <w:tcW w:w="2265" w:type="dxa"/>
          </w:tcPr>
          <w:p w14:paraId="0068108A" w14:textId="38CF3AC6" w:rsidR="00C7118D" w:rsidRDefault="00C7118D" w:rsidP="00724C2F">
            <w:pPr>
              <w:jc w:val="center"/>
            </w:pPr>
            <w:r>
              <w:t>Gradient</w:t>
            </w:r>
          </w:p>
        </w:tc>
        <w:tc>
          <w:tcPr>
            <w:tcW w:w="2265" w:type="dxa"/>
          </w:tcPr>
          <w:p w14:paraId="334F283E" w14:textId="0A112B34" w:rsidR="00C7118D" w:rsidRDefault="00C7118D" w:rsidP="00724C2F">
            <w:pPr>
              <w:jc w:val="center"/>
            </w:pPr>
            <w:r>
              <w:t>2.61</w:t>
            </w:r>
          </w:p>
        </w:tc>
        <w:tc>
          <w:tcPr>
            <w:tcW w:w="2265" w:type="dxa"/>
          </w:tcPr>
          <w:p w14:paraId="7EC7AF82" w14:textId="4CAAC4A9" w:rsidR="00C7118D" w:rsidRDefault="00C7118D" w:rsidP="00724C2F">
            <w:pPr>
              <w:jc w:val="center"/>
            </w:pPr>
            <w:r>
              <w:t>0.00683</w:t>
            </w:r>
          </w:p>
        </w:tc>
        <w:tc>
          <w:tcPr>
            <w:tcW w:w="2266" w:type="dxa"/>
          </w:tcPr>
          <w:p w14:paraId="4DA50669" w14:textId="51C95ED0" w:rsidR="00C7118D" w:rsidRDefault="00C7118D" w:rsidP="00724C2F">
            <w:pPr>
              <w:jc w:val="center"/>
            </w:pPr>
            <w:r>
              <w:t>1e-07</w:t>
            </w:r>
          </w:p>
        </w:tc>
      </w:tr>
      <w:tr w:rsidR="00C7118D" w14:paraId="6C2149D6" w14:textId="77777777" w:rsidTr="002030A1">
        <w:tc>
          <w:tcPr>
            <w:tcW w:w="2265" w:type="dxa"/>
          </w:tcPr>
          <w:p w14:paraId="560649E6" w14:textId="12ABFFC6" w:rsidR="00C7118D" w:rsidRDefault="00C7118D" w:rsidP="00724C2F">
            <w:pPr>
              <w:jc w:val="center"/>
            </w:pPr>
            <w:r>
              <w:t>Mu</w:t>
            </w:r>
          </w:p>
        </w:tc>
        <w:tc>
          <w:tcPr>
            <w:tcW w:w="2265" w:type="dxa"/>
          </w:tcPr>
          <w:p w14:paraId="4A4DD2CC" w14:textId="146103D4" w:rsidR="00C7118D" w:rsidRDefault="00C7118D" w:rsidP="00724C2F">
            <w:pPr>
              <w:jc w:val="center"/>
            </w:pPr>
            <w:r>
              <w:t>0.001</w:t>
            </w:r>
          </w:p>
        </w:tc>
        <w:tc>
          <w:tcPr>
            <w:tcW w:w="2265" w:type="dxa"/>
          </w:tcPr>
          <w:p w14:paraId="269CB893" w14:textId="09DB080A" w:rsidR="00C7118D" w:rsidRDefault="00C7118D" w:rsidP="00724C2F">
            <w:pPr>
              <w:jc w:val="center"/>
            </w:pPr>
            <w:r>
              <w:t>1e-05</w:t>
            </w:r>
          </w:p>
        </w:tc>
        <w:tc>
          <w:tcPr>
            <w:tcW w:w="2266" w:type="dxa"/>
          </w:tcPr>
          <w:p w14:paraId="6561986C" w14:textId="29A0F41C" w:rsidR="00C7118D" w:rsidRDefault="00C7118D" w:rsidP="00724C2F">
            <w:pPr>
              <w:jc w:val="center"/>
            </w:pPr>
            <w:r>
              <w:t>1e+10</w:t>
            </w:r>
          </w:p>
        </w:tc>
      </w:tr>
      <w:tr w:rsidR="00C7118D" w14:paraId="670100FD" w14:textId="77777777" w:rsidTr="002030A1">
        <w:tc>
          <w:tcPr>
            <w:tcW w:w="2265" w:type="dxa"/>
          </w:tcPr>
          <w:p w14:paraId="3C52A3D5" w14:textId="31722CEF" w:rsidR="00C7118D" w:rsidRDefault="00C7118D" w:rsidP="00724C2F">
            <w:pPr>
              <w:jc w:val="center"/>
            </w:pPr>
            <w:r>
              <w:t>Validation checks</w:t>
            </w:r>
          </w:p>
        </w:tc>
        <w:tc>
          <w:tcPr>
            <w:tcW w:w="2265" w:type="dxa"/>
          </w:tcPr>
          <w:p w14:paraId="4963F95F" w14:textId="148C375B" w:rsidR="00C7118D" w:rsidRDefault="00C7118D" w:rsidP="00724C2F">
            <w:pPr>
              <w:jc w:val="center"/>
            </w:pPr>
            <w:r>
              <w:t>0</w:t>
            </w:r>
          </w:p>
        </w:tc>
        <w:tc>
          <w:tcPr>
            <w:tcW w:w="2265" w:type="dxa"/>
          </w:tcPr>
          <w:p w14:paraId="1B6286EF" w14:textId="57D89277" w:rsidR="00C7118D" w:rsidRDefault="00C7118D" w:rsidP="00724C2F">
            <w:pPr>
              <w:jc w:val="center"/>
            </w:pPr>
            <w:r>
              <w:t>6</w:t>
            </w:r>
          </w:p>
        </w:tc>
        <w:tc>
          <w:tcPr>
            <w:tcW w:w="2266" w:type="dxa"/>
          </w:tcPr>
          <w:p w14:paraId="2DDF3500" w14:textId="0202FE73" w:rsidR="00C7118D" w:rsidRDefault="00C7118D" w:rsidP="00724C2F">
            <w:pPr>
              <w:jc w:val="center"/>
            </w:pPr>
            <w:r>
              <w:t>6</w:t>
            </w:r>
          </w:p>
        </w:tc>
      </w:tr>
    </w:tbl>
    <w:p w14:paraId="06ECED02" w14:textId="63D4B60C" w:rsidR="00C7118D" w:rsidRDefault="00C7118D" w:rsidP="00842CFB">
      <w:pPr>
        <w:pStyle w:val="Caption"/>
      </w:pPr>
      <w:r>
        <w:br/>
        <w:t xml:space="preserve">Table </w:t>
      </w:r>
      <w:r w:rsidR="00724C2F">
        <w:fldChar w:fldCharType="begin"/>
      </w:r>
      <w:r w:rsidR="00724C2F">
        <w:instrText xml:space="preserve"> STYLEREF 1 \s </w:instrText>
      </w:r>
      <w:r w:rsidR="00724C2F">
        <w:fldChar w:fldCharType="separate"/>
      </w:r>
      <w:r w:rsidR="00724C2F">
        <w:t>4</w:t>
      </w:r>
      <w:r w:rsidR="00724C2F">
        <w:fldChar w:fldCharType="end"/>
      </w:r>
      <w:r w:rsidR="00724C2F">
        <w:t>.</w:t>
      </w:r>
      <w:r w:rsidR="00724C2F">
        <w:fldChar w:fldCharType="begin"/>
      </w:r>
      <w:r w:rsidR="00724C2F">
        <w:instrText xml:space="preserve"> SEQ Table \* ARABIC \s 1 </w:instrText>
      </w:r>
      <w:r w:rsidR="00724C2F">
        <w:fldChar w:fldCharType="separate"/>
      </w:r>
      <w:r w:rsidR="00724C2F">
        <w:t>11</w:t>
      </w:r>
      <w:r w:rsidR="00724C2F">
        <w:fldChar w:fldCharType="end"/>
      </w:r>
      <w:r>
        <w:t xml:space="preserve"> Training results of Neural Network after optimised alignment.</w:t>
      </w:r>
    </w:p>
    <w:tbl>
      <w:tblPr>
        <w:tblStyle w:val="TableGrid"/>
        <w:tblW w:w="0" w:type="auto"/>
        <w:tblLook w:val="04A0" w:firstRow="1" w:lastRow="0" w:firstColumn="1" w:lastColumn="0" w:noHBand="0" w:noVBand="1"/>
      </w:tblPr>
      <w:tblGrid>
        <w:gridCol w:w="2265"/>
        <w:gridCol w:w="2265"/>
        <w:gridCol w:w="2265"/>
        <w:gridCol w:w="2266"/>
      </w:tblGrid>
      <w:tr w:rsidR="00C7118D" w14:paraId="0089CAEB" w14:textId="77777777" w:rsidTr="00C7118D">
        <w:tc>
          <w:tcPr>
            <w:tcW w:w="2265" w:type="dxa"/>
          </w:tcPr>
          <w:p w14:paraId="0179F20F" w14:textId="77777777" w:rsidR="00C7118D" w:rsidRDefault="00C7118D" w:rsidP="00724C2F"/>
        </w:tc>
        <w:tc>
          <w:tcPr>
            <w:tcW w:w="2265" w:type="dxa"/>
          </w:tcPr>
          <w:p w14:paraId="3E47C925" w14:textId="72A85704" w:rsidR="00C7118D" w:rsidRDefault="00C7118D" w:rsidP="00724C2F">
            <w:r>
              <w:t>Observations</w:t>
            </w:r>
          </w:p>
        </w:tc>
        <w:tc>
          <w:tcPr>
            <w:tcW w:w="2265" w:type="dxa"/>
          </w:tcPr>
          <w:p w14:paraId="62FC63E9" w14:textId="06AF91C4" w:rsidR="00C7118D" w:rsidRDefault="00C7118D" w:rsidP="00724C2F">
            <w:r>
              <w:t>MSE</w:t>
            </w:r>
          </w:p>
        </w:tc>
        <w:tc>
          <w:tcPr>
            <w:tcW w:w="2266" w:type="dxa"/>
          </w:tcPr>
          <w:p w14:paraId="0791D44A" w14:textId="14B9AE0C" w:rsidR="00C7118D" w:rsidRDefault="00C7118D" w:rsidP="00724C2F">
            <w:r>
              <w:t>R</w:t>
            </w:r>
          </w:p>
        </w:tc>
      </w:tr>
      <w:tr w:rsidR="00C7118D" w14:paraId="14BBB3A0" w14:textId="77777777" w:rsidTr="00C7118D">
        <w:tc>
          <w:tcPr>
            <w:tcW w:w="2265" w:type="dxa"/>
          </w:tcPr>
          <w:p w14:paraId="413A370B" w14:textId="15B8ACA4" w:rsidR="00C7118D" w:rsidRDefault="00C7118D" w:rsidP="00724C2F">
            <w:r>
              <w:t>Training</w:t>
            </w:r>
          </w:p>
        </w:tc>
        <w:tc>
          <w:tcPr>
            <w:tcW w:w="2265" w:type="dxa"/>
          </w:tcPr>
          <w:p w14:paraId="715E7823" w14:textId="409543E5" w:rsidR="00C7118D" w:rsidRDefault="00C7118D" w:rsidP="00724C2F">
            <w:r>
              <w:t>3499</w:t>
            </w:r>
          </w:p>
        </w:tc>
        <w:tc>
          <w:tcPr>
            <w:tcW w:w="2265" w:type="dxa"/>
          </w:tcPr>
          <w:p w14:paraId="5033C588" w14:textId="403AE078" w:rsidR="00C7118D" w:rsidRDefault="00C7118D" w:rsidP="00724C2F">
            <w:r>
              <w:t>0.0441</w:t>
            </w:r>
          </w:p>
        </w:tc>
        <w:tc>
          <w:tcPr>
            <w:tcW w:w="2266" w:type="dxa"/>
          </w:tcPr>
          <w:p w14:paraId="6D2DE51E" w14:textId="46A4ACF2" w:rsidR="00C7118D" w:rsidRDefault="00C7118D" w:rsidP="00724C2F">
            <w:r>
              <w:t>0.9219</w:t>
            </w:r>
          </w:p>
        </w:tc>
      </w:tr>
      <w:tr w:rsidR="00C7118D" w14:paraId="65F8D9FD" w14:textId="77777777" w:rsidTr="00C7118D">
        <w:tc>
          <w:tcPr>
            <w:tcW w:w="2265" w:type="dxa"/>
          </w:tcPr>
          <w:p w14:paraId="787D4E4C" w14:textId="3A4D1887" w:rsidR="00C7118D" w:rsidRDefault="00C7118D" w:rsidP="00C7118D">
            <w:r>
              <w:t>Validation</w:t>
            </w:r>
          </w:p>
        </w:tc>
        <w:tc>
          <w:tcPr>
            <w:tcW w:w="2265" w:type="dxa"/>
          </w:tcPr>
          <w:p w14:paraId="7A31ABA6" w14:textId="6DA4B7F7" w:rsidR="00C7118D" w:rsidRDefault="00C7118D" w:rsidP="00C7118D">
            <w:r>
              <w:t>750</w:t>
            </w:r>
          </w:p>
        </w:tc>
        <w:tc>
          <w:tcPr>
            <w:tcW w:w="2265" w:type="dxa"/>
          </w:tcPr>
          <w:p w14:paraId="5E92EAD3" w14:textId="10EF4509" w:rsidR="00C7118D" w:rsidRDefault="00C7118D" w:rsidP="00C7118D">
            <w:r>
              <w:t>0.0421</w:t>
            </w:r>
          </w:p>
        </w:tc>
        <w:tc>
          <w:tcPr>
            <w:tcW w:w="2266" w:type="dxa"/>
          </w:tcPr>
          <w:p w14:paraId="454793AB" w14:textId="507B4F4F" w:rsidR="00C7118D" w:rsidRDefault="00C7118D" w:rsidP="00C7118D">
            <w:r>
              <w:t>0.9250</w:t>
            </w:r>
          </w:p>
        </w:tc>
      </w:tr>
      <w:tr w:rsidR="00C7118D" w14:paraId="63B77B11" w14:textId="77777777" w:rsidTr="00C7118D">
        <w:tc>
          <w:tcPr>
            <w:tcW w:w="2265" w:type="dxa"/>
          </w:tcPr>
          <w:p w14:paraId="2BE80E8D" w14:textId="11A3F50E" w:rsidR="00C7118D" w:rsidRDefault="00C7118D" w:rsidP="00C7118D">
            <w:r>
              <w:t>Test</w:t>
            </w:r>
          </w:p>
        </w:tc>
        <w:tc>
          <w:tcPr>
            <w:tcW w:w="2265" w:type="dxa"/>
          </w:tcPr>
          <w:p w14:paraId="0082F305" w14:textId="3882858F" w:rsidR="00C7118D" w:rsidRDefault="00C7118D" w:rsidP="00C7118D">
            <w:r>
              <w:t>750</w:t>
            </w:r>
          </w:p>
        </w:tc>
        <w:tc>
          <w:tcPr>
            <w:tcW w:w="2265" w:type="dxa"/>
          </w:tcPr>
          <w:p w14:paraId="3AB1B858" w14:textId="63D37F7D" w:rsidR="00C7118D" w:rsidRDefault="00C7118D" w:rsidP="00C7118D">
            <w:r>
              <w:t>0.0423</w:t>
            </w:r>
          </w:p>
        </w:tc>
        <w:tc>
          <w:tcPr>
            <w:tcW w:w="2266" w:type="dxa"/>
          </w:tcPr>
          <w:p w14:paraId="4EF9E448" w14:textId="4FF03BA4" w:rsidR="00C7118D" w:rsidRDefault="00C7118D" w:rsidP="00C7118D">
            <w:r>
              <w:t>0.9241</w:t>
            </w:r>
          </w:p>
        </w:tc>
      </w:tr>
    </w:tbl>
    <w:p w14:paraId="70E0727F" w14:textId="1FBF3F52" w:rsidR="002030A1" w:rsidRPr="002030A1" w:rsidRDefault="00C7118D" w:rsidP="00724C2F">
      <w:pPr>
        <w:pStyle w:val="BodyText"/>
      </w:pPr>
      <w:r>
        <w:br/>
      </w:r>
    </w:p>
    <w:p w14:paraId="49ACBD5D" w14:textId="4ED1333A" w:rsidR="00E04761" w:rsidRDefault="00C7118D" w:rsidP="008B7345">
      <w:pPr>
        <w:pStyle w:val="BodyText"/>
      </w:pPr>
      <w:r>
        <w:rPr>
          <w:noProof/>
        </w:rPr>
        <w:lastRenderedPageBreak/>
        <w:drawing>
          <wp:inline distT="0" distB="0" distL="0" distR="0" wp14:anchorId="4AA71A9A" wp14:editId="7F0DF4AB">
            <wp:extent cx="5760085" cy="4248785"/>
            <wp:effectExtent l="0" t="0" r="0" b="0"/>
            <wp:docPr id="599068788" name="Picture 7" descr="A graph on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068788" name="Picture 7" descr="A graph on a computer screen&#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760085" cy="4248785"/>
                    </a:xfrm>
                    <a:prstGeom prst="rect">
                      <a:avLst/>
                    </a:prstGeom>
                  </pic:spPr>
                </pic:pic>
              </a:graphicData>
            </a:graphic>
          </wp:inline>
        </w:drawing>
      </w:r>
    </w:p>
    <w:p w14:paraId="1FBE5091" w14:textId="0D0F891F" w:rsidR="0009235C" w:rsidRDefault="00C7118D" w:rsidP="00842CFB">
      <w:pPr>
        <w:pStyle w:val="Caption"/>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5</w:t>
      </w:r>
      <w:r>
        <w:fldChar w:fldCharType="end"/>
      </w:r>
      <w:r>
        <w:t xml:space="preserve"> Training state plot after alignment optimisation</w:t>
      </w:r>
    </w:p>
    <w:p w14:paraId="1607A75C" w14:textId="4316D727" w:rsidR="00C7118D" w:rsidRDefault="00C7118D" w:rsidP="00C7118D">
      <w:pPr>
        <w:pStyle w:val="BodyText"/>
      </w:pPr>
      <w:r>
        <w:rPr>
          <w:noProof/>
        </w:rPr>
        <w:drawing>
          <wp:inline distT="0" distB="0" distL="0" distR="0" wp14:anchorId="5E48CB82" wp14:editId="44314352">
            <wp:extent cx="5760085" cy="4273550"/>
            <wp:effectExtent l="0" t="0" r="0" b="0"/>
            <wp:docPr id="460634246" name="Picture 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34246" name="Picture 8" descr="A graph with a lin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0085" cy="4273550"/>
                    </a:xfrm>
                    <a:prstGeom prst="rect">
                      <a:avLst/>
                    </a:prstGeom>
                  </pic:spPr>
                </pic:pic>
              </a:graphicData>
            </a:graphic>
          </wp:inline>
        </w:drawing>
      </w:r>
    </w:p>
    <w:p w14:paraId="526D6C0D" w14:textId="743C9F86" w:rsidR="00C7118D" w:rsidRDefault="00C7118D" w:rsidP="00842CFB">
      <w:pPr>
        <w:pStyle w:val="Caption"/>
      </w:pPr>
      <w:r>
        <w:lastRenderedPageBreak/>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6</w:t>
      </w:r>
      <w:r>
        <w:fldChar w:fldCharType="end"/>
      </w:r>
      <w:r>
        <w:t xml:space="preserve"> Performance </w:t>
      </w:r>
      <w:r w:rsidRPr="00A72985">
        <w:t>plot after alignment optimisation</w:t>
      </w:r>
    </w:p>
    <w:p w14:paraId="66FB70BA" w14:textId="0D6DECDB" w:rsidR="00C7118D" w:rsidRDefault="00C7118D" w:rsidP="00C7118D">
      <w:pPr>
        <w:pStyle w:val="BodyText"/>
      </w:pPr>
      <w:r>
        <w:rPr>
          <w:noProof/>
        </w:rPr>
        <w:drawing>
          <wp:inline distT="0" distB="0" distL="0" distR="0" wp14:anchorId="4D243E69" wp14:editId="7B854EE9">
            <wp:extent cx="5760085" cy="4241800"/>
            <wp:effectExtent l="0" t="0" r="0" b="6350"/>
            <wp:docPr id="135405460" name="Picture 9"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05460" name="Picture 9" descr="A graph of a bar graph&#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0085" cy="4241800"/>
                    </a:xfrm>
                    <a:prstGeom prst="rect">
                      <a:avLst/>
                    </a:prstGeom>
                  </pic:spPr>
                </pic:pic>
              </a:graphicData>
            </a:graphic>
          </wp:inline>
        </w:drawing>
      </w:r>
    </w:p>
    <w:p w14:paraId="553255FD" w14:textId="4B8643E8" w:rsidR="00C7118D" w:rsidRDefault="00C7118D" w:rsidP="00842CFB">
      <w:pPr>
        <w:pStyle w:val="Caption"/>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7</w:t>
      </w:r>
      <w:r>
        <w:fldChar w:fldCharType="end"/>
      </w:r>
      <w:r>
        <w:t xml:space="preserve"> Error Histogram </w:t>
      </w:r>
      <w:r w:rsidRPr="00E93580">
        <w:t>plot after alignment optimisation</w:t>
      </w:r>
    </w:p>
    <w:p w14:paraId="2FBBABFB" w14:textId="2A7B8E3E" w:rsidR="00C7118D" w:rsidRDefault="00C7118D" w:rsidP="00C7118D">
      <w:pPr>
        <w:pStyle w:val="BodyText"/>
      </w:pPr>
      <w:r>
        <w:rPr>
          <w:noProof/>
        </w:rPr>
        <w:lastRenderedPageBreak/>
        <w:drawing>
          <wp:inline distT="0" distB="0" distL="0" distR="0" wp14:anchorId="610CAA8D" wp14:editId="36425CC4">
            <wp:extent cx="5760085" cy="4949190"/>
            <wp:effectExtent l="0" t="0" r="0" b="3810"/>
            <wp:docPr id="2045214368" name="Picture 10" descr="A group of graphs with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14368" name="Picture 10" descr="A group of graphs with dots&#10;&#10;Description automatically generated with medium confidence"/>
                    <pic:cNvPicPr/>
                  </pic:nvPicPr>
                  <pic:blipFill>
                    <a:blip r:embed="rId66">
                      <a:extLst>
                        <a:ext uri="{28A0092B-C50C-407E-A947-70E740481C1C}">
                          <a14:useLocalDpi xmlns:a14="http://schemas.microsoft.com/office/drawing/2010/main" val="0"/>
                        </a:ext>
                      </a:extLst>
                    </a:blip>
                    <a:stretch>
                      <a:fillRect/>
                    </a:stretch>
                  </pic:blipFill>
                  <pic:spPr>
                    <a:xfrm>
                      <a:off x="0" y="0"/>
                      <a:ext cx="5760085" cy="4949190"/>
                    </a:xfrm>
                    <a:prstGeom prst="rect">
                      <a:avLst/>
                    </a:prstGeom>
                  </pic:spPr>
                </pic:pic>
              </a:graphicData>
            </a:graphic>
          </wp:inline>
        </w:drawing>
      </w:r>
    </w:p>
    <w:p w14:paraId="3070054D" w14:textId="37316504" w:rsidR="00C7118D" w:rsidRDefault="00C7118D" w:rsidP="00842CFB">
      <w:pPr>
        <w:pStyle w:val="Caption"/>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38</w:t>
      </w:r>
      <w:r>
        <w:fldChar w:fldCharType="end"/>
      </w:r>
      <w:r>
        <w:t xml:space="preserve"> Regression </w:t>
      </w:r>
      <w:r w:rsidRPr="00B46D03">
        <w:t>plot after alignment optimisation</w:t>
      </w:r>
    </w:p>
    <w:p w14:paraId="536F5DED" w14:textId="7258DAC0" w:rsidR="00724C2F" w:rsidRDefault="00724C2F" w:rsidP="00842CFB">
      <w:pPr>
        <w:pStyle w:val="Caption"/>
      </w:pPr>
      <w:r>
        <w:t>Dropping the number of layers down to 5 gave the training results shown in Tables 4.12 and 4.13 These are good results and only slightly less-performant than the 10 layer model, showing that this problem is a relatively simple problem for a neural network to solve.</w:t>
      </w:r>
    </w:p>
    <w:p w14:paraId="44699478" w14:textId="5300A54B" w:rsidR="00724C2F" w:rsidRDefault="00724C2F" w:rsidP="00842CFB">
      <w:pPr>
        <w:pStyle w:val="Caption"/>
      </w:pPr>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12</w:t>
      </w:r>
      <w:r>
        <w:fldChar w:fldCharType="end"/>
      </w:r>
      <w:r>
        <w:t xml:space="preserve"> Training </w:t>
      </w:r>
      <w:r>
        <w:t>progress</w:t>
      </w:r>
      <w:r>
        <w:t xml:space="preserve"> on a 5 layer Neural network</w:t>
      </w:r>
    </w:p>
    <w:tbl>
      <w:tblPr>
        <w:tblStyle w:val="TableGrid"/>
        <w:tblW w:w="0" w:type="auto"/>
        <w:tblLook w:val="04A0" w:firstRow="1" w:lastRow="0" w:firstColumn="1" w:lastColumn="0" w:noHBand="0" w:noVBand="1"/>
      </w:tblPr>
      <w:tblGrid>
        <w:gridCol w:w="2265"/>
        <w:gridCol w:w="2265"/>
        <w:gridCol w:w="2265"/>
        <w:gridCol w:w="2266"/>
      </w:tblGrid>
      <w:tr w:rsidR="00724C2F" w14:paraId="4CCD0DFE" w14:textId="77777777" w:rsidTr="00724C2F">
        <w:tc>
          <w:tcPr>
            <w:tcW w:w="2265" w:type="dxa"/>
          </w:tcPr>
          <w:p w14:paraId="2AA76075" w14:textId="4BCC12C0" w:rsidR="00724C2F" w:rsidRDefault="00724C2F" w:rsidP="00724C2F">
            <w:pPr>
              <w:jc w:val="center"/>
            </w:pPr>
            <w:r>
              <w:t>Unit</w:t>
            </w:r>
          </w:p>
        </w:tc>
        <w:tc>
          <w:tcPr>
            <w:tcW w:w="2265" w:type="dxa"/>
          </w:tcPr>
          <w:p w14:paraId="722C274B" w14:textId="769DF47D" w:rsidR="00724C2F" w:rsidRDefault="00724C2F" w:rsidP="00724C2F">
            <w:pPr>
              <w:jc w:val="center"/>
            </w:pPr>
            <w:r>
              <w:t>Initial Value</w:t>
            </w:r>
          </w:p>
        </w:tc>
        <w:tc>
          <w:tcPr>
            <w:tcW w:w="2265" w:type="dxa"/>
          </w:tcPr>
          <w:p w14:paraId="22EC4A54" w14:textId="02573E37" w:rsidR="00724C2F" w:rsidRDefault="00724C2F" w:rsidP="00724C2F">
            <w:pPr>
              <w:jc w:val="center"/>
            </w:pPr>
            <w:r>
              <w:t>Stopped Value</w:t>
            </w:r>
          </w:p>
        </w:tc>
        <w:tc>
          <w:tcPr>
            <w:tcW w:w="2266" w:type="dxa"/>
          </w:tcPr>
          <w:p w14:paraId="5DEC4983" w14:textId="6A3BC989" w:rsidR="00724C2F" w:rsidRDefault="00724C2F" w:rsidP="00724C2F">
            <w:pPr>
              <w:jc w:val="center"/>
            </w:pPr>
            <w:r>
              <w:t>Target Value</w:t>
            </w:r>
          </w:p>
        </w:tc>
      </w:tr>
      <w:tr w:rsidR="00724C2F" w14:paraId="4917248F" w14:textId="77777777" w:rsidTr="00724C2F">
        <w:tc>
          <w:tcPr>
            <w:tcW w:w="2265" w:type="dxa"/>
          </w:tcPr>
          <w:p w14:paraId="719E9639" w14:textId="13455000" w:rsidR="00724C2F" w:rsidRDefault="00724C2F" w:rsidP="00724C2F">
            <w:pPr>
              <w:jc w:val="center"/>
            </w:pPr>
            <w:r>
              <w:t>Epoch</w:t>
            </w:r>
          </w:p>
        </w:tc>
        <w:tc>
          <w:tcPr>
            <w:tcW w:w="2265" w:type="dxa"/>
          </w:tcPr>
          <w:p w14:paraId="6BF5F773" w14:textId="7CC0991E" w:rsidR="00724C2F" w:rsidRDefault="00724C2F" w:rsidP="00724C2F">
            <w:pPr>
              <w:jc w:val="center"/>
            </w:pPr>
            <w:r>
              <w:t>0</w:t>
            </w:r>
          </w:p>
        </w:tc>
        <w:tc>
          <w:tcPr>
            <w:tcW w:w="2265" w:type="dxa"/>
          </w:tcPr>
          <w:p w14:paraId="5622E299" w14:textId="46CB9FE2" w:rsidR="00724C2F" w:rsidRDefault="00724C2F" w:rsidP="00724C2F">
            <w:pPr>
              <w:jc w:val="center"/>
            </w:pPr>
            <w:r>
              <w:t>20</w:t>
            </w:r>
          </w:p>
        </w:tc>
        <w:tc>
          <w:tcPr>
            <w:tcW w:w="2266" w:type="dxa"/>
          </w:tcPr>
          <w:p w14:paraId="135BF01C" w14:textId="1BF17081" w:rsidR="00724C2F" w:rsidRDefault="00724C2F" w:rsidP="00724C2F">
            <w:pPr>
              <w:jc w:val="center"/>
            </w:pPr>
            <w:r>
              <w:t>1000</w:t>
            </w:r>
          </w:p>
        </w:tc>
      </w:tr>
      <w:tr w:rsidR="00724C2F" w14:paraId="1DFEBFE7" w14:textId="77777777" w:rsidTr="00724C2F">
        <w:tc>
          <w:tcPr>
            <w:tcW w:w="2265" w:type="dxa"/>
          </w:tcPr>
          <w:p w14:paraId="20A6F38B" w14:textId="4D77C42F" w:rsidR="00724C2F" w:rsidRDefault="00724C2F" w:rsidP="00724C2F">
            <w:pPr>
              <w:jc w:val="center"/>
            </w:pPr>
            <w:r>
              <w:t>Elapsed Time</w:t>
            </w:r>
          </w:p>
        </w:tc>
        <w:tc>
          <w:tcPr>
            <w:tcW w:w="2265" w:type="dxa"/>
          </w:tcPr>
          <w:p w14:paraId="3FD9D56A" w14:textId="5BE40473" w:rsidR="00724C2F" w:rsidRDefault="00724C2F" w:rsidP="00724C2F">
            <w:pPr>
              <w:jc w:val="center"/>
            </w:pPr>
            <w:r>
              <w:t>-</w:t>
            </w:r>
          </w:p>
        </w:tc>
        <w:tc>
          <w:tcPr>
            <w:tcW w:w="2265" w:type="dxa"/>
          </w:tcPr>
          <w:p w14:paraId="22DD2D02" w14:textId="047025ED" w:rsidR="00724C2F" w:rsidRDefault="00724C2F" w:rsidP="00724C2F">
            <w:pPr>
              <w:jc w:val="center"/>
            </w:pPr>
            <w:r>
              <w:t>00:00:00</w:t>
            </w:r>
          </w:p>
        </w:tc>
        <w:tc>
          <w:tcPr>
            <w:tcW w:w="2266" w:type="dxa"/>
          </w:tcPr>
          <w:p w14:paraId="1A1475FA" w14:textId="301012E0" w:rsidR="00724C2F" w:rsidRDefault="00724C2F" w:rsidP="00724C2F">
            <w:pPr>
              <w:jc w:val="center"/>
            </w:pPr>
            <w:r>
              <w:t>-</w:t>
            </w:r>
          </w:p>
        </w:tc>
      </w:tr>
      <w:tr w:rsidR="00724C2F" w14:paraId="0A7982E7" w14:textId="77777777" w:rsidTr="00724C2F">
        <w:tc>
          <w:tcPr>
            <w:tcW w:w="2265" w:type="dxa"/>
          </w:tcPr>
          <w:p w14:paraId="4FDA34B6" w14:textId="1C31D8E0" w:rsidR="00724C2F" w:rsidRDefault="00724C2F" w:rsidP="00724C2F">
            <w:pPr>
              <w:jc w:val="center"/>
            </w:pPr>
            <w:r>
              <w:t>Performance</w:t>
            </w:r>
          </w:p>
        </w:tc>
        <w:tc>
          <w:tcPr>
            <w:tcW w:w="2265" w:type="dxa"/>
          </w:tcPr>
          <w:p w14:paraId="012509E1" w14:textId="71203458" w:rsidR="00724C2F" w:rsidRDefault="00724C2F" w:rsidP="00724C2F">
            <w:pPr>
              <w:jc w:val="center"/>
            </w:pPr>
            <w:r>
              <w:t>0.608</w:t>
            </w:r>
          </w:p>
        </w:tc>
        <w:tc>
          <w:tcPr>
            <w:tcW w:w="2265" w:type="dxa"/>
          </w:tcPr>
          <w:p w14:paraId="04F8B577" w14:textId="654CB071" w:rsidR="00724C2F" w:rsidRDefault="00724C2F" w:rsidP="00724C2F">
            <w:pPr>
              <w:jc w:val="center"/>
            </w:pPr>
            <w:r>
              <w:t>0.0453</w:t>
            </w:r>
          </w:p>
        </w:tc>
        <w:tc>
          <w:tcPr>
            <w:tcW w:w="2266" w:type="dxa"/>
          </w:tcPr>
          <w:p w14:paraId="5456369A" w14:textId="0738050C" w:rsidR="00724C2F" w:rsidRDefault="00724C2F" w:rsidP="00724C2F">
            <w:pPr>
              <w:jc w:val="center"/>
            </w:pPr>
            <w:r>
              <w:t>0</w:t>
            </w:r>
          </w:p>
        </w:tc>
      </w:tr>
      <w:tr w:rsidR="00724C2F" w14:paraId="3D47ADAD" w14:textId="77777777" w:rsidTr="00724C2F">
        <w:tc>
          <w:tcPr>
            <w:tcW w:w="2265" w:type="dxa"/>
          </w:tcPr>
          <w:p w14:paraId="68C6FAFA" w14:textId="38940D5E" w:rsidR="00724C2F" w:rsidRDefault="00724C2F" w:rsidP="00724C2F">
            <w:pPr>
              <w:jc w:val="center"/>
            </w:pPr>
            <w:r>
              <w:t>Gradient</w:t>
            </w:r>
          </w:p>
        </w:tc>
        <w:tc>
          <w:tcPr>
            <w:tcW w:w="2265" w:type="dxa"/>
          </w:tcPr>
          <w:p w14:paraId="34972761" w14:textId="42FB5029" w:rsidR="00724C2F" w:rsidRDefault="00724C2F" w:rsidP="00724C2F">
            <w:pPr>
              <w:jc w:val="center"/>
            </w:pPr>
            <w:r>
              <w:t>1.24</w:t>
            </w:r>
          </w:p>
        </w:tc>
        <w:tc>
          <w:tcPr>
            <w:tcW w:w="2265" w:type="dxa"/>
          </w:tcPr>
          <w:p w14:paraId="25CE96EC" w14:textId="21A7BBCA" w:rsidR="00724C2F" w:rsidRDefault="00724C2F" w:rsidP="00724C2F">
            <w:pPr>
              <w:jc w:val="center"/>
            </w:pPr>
            <w:r>
              <w:t>0.00024</w:t>
            </w:r>
          </w:p>
        </w:tc>
        <w:tc>
          <w:tcPr>
            <w:tcW w:w="2266" w:type="dxa"/>
          </w:tcPr>
          <w:p w14:paraId="018097AE" w14:textId="5AFE78C2" w:rsidR="00724C2F" w:rsidRDefault="00724C2F" w:rsidP="00724C2F">
            <w:pPr>
              <w:jc w:val="center"/>
            </w:pPr>
            <w:r>
              <w:t>1e-07</w:t>
            </w:r>
          </w:p>
        </w:tc>
      </w:tr>
      <w:tr w:rsidR="00724C2F" w14:paraId="5BD3B5A1" w14:textId="77777777" w:rsidTr="00724C2F">
        <w:tc>
          <w:tcPr>
            <w:tcW w:w="2265" w:type="dxa"/>
          </w:tcPr>
          <w:p w14:paraId="25A7FFD1" w14:textId="2AF6D00B" w:rsidR="00724C2F" w:rsidRDefault="00724C2F" w:rsidP="00724C2F">
            <w:pPr>
              <w:jc w:val="center"/>
            </w:pPr>
            <w:r>
              <w:t>Mu</w:t>
            </w:r>
          </w:p>
        </w:tc>
        <w:tc>
          <w:tcPr>
            <w:tcW w:w="2265" w:type="dxa"/>
          </w:tcPr>
          <w:p w14:paraId="390DCED7" w14:textId="1F64FBD9" w:rsidR="00724C2F" w:rsidRDefault="00724C2F" w:rsidP="00724C2F">
            <w:pPr>
              <w:jc w:val="center"/>
            </w:pPr>
            <w:r>
              <w:t>0.001</w:t>
            </w:r>
          </w:p>
        </w:tc>
        <w:tc>
          <w:tcPr>
            <w:tcW w:w="2265" w:type="dxa"/>
          </w:tcPr>
          <w:p w14:paraId="61C4E6BE" w14:textId="24B02FB3" w:rsidR="00724C2F" w:rsidRDefault="00724C2F" w:rsidP="00724C2F">
            <w:pPr>
              <w:jc w:val="center"/>
            </w:pPr>
            <w:r>
              <w:t>1e-06</w:t>
            </w:r>
          </w:p>
        </w:tc>
        <w:tc>
          <w:tcPr>
            <w:tcW w:w="2266" w:type="dxa"/>
          </w:tcPr>
          <w:p w14:paraId="59D502A7" w14:textId="4A3C7DAE" w:rsidR="00724C2F" w:rsidRDefault="00724C2F" w:rsidP="00724C2F">
            <w:pPr>
              <w:jc w:val="center"/>
            </w:pPr>
            <w:r>
              <w:t>1e+10</w:t>
            </w:r>
          </w:p>
        </w:tc>
      </w:tr>
      <w:tr w:rsidR="00724C2F" w14:paraId="370C05A4" w14:textId="77777777" w:rsidTr="00724C2F">
        <w:tc>
          <w:tcPr>
            <w:tcW w:w="2265" w:type="dxa"/>
          </w:tcPr>
          <w:p w14:paraId="37936FF6" w14:textId="5611E22C" w:rsidR="00724C2F" w:rsidRDefault="00724C2F" w:rsidP="00724C2F">
            <w:pPr>
              <w:jc w:val="center"/>
            </w:pPr>
            <w:r>
              <w:t>Validation Checks</w:t>
            </w:r>
          </w:p>
        </w:tc>
        <w:tc>
          <w:tcPr>
            <w:tcW w:w="2265" w:type="dxa"/>
          </w:tcPr>
          <w:p w14:paraId="2E3B0FC1" w14:textId="0DD00972" w:rsidR="00724C2F" w:rsidRDefault="00724C2F" w:rsidP="00724C2F">
            <w:pPr>
              <w:jc w:val="center"/>
            </w:pPr>
            <w:r>
              <w:t>0</w:t>
            </w:r>
          </w:p>
        </w:tc>
        <w:tc>
          <w:tcPr>
            <w:tcW w:w="2265" w:type="dxa"/>
          </w:tcPr>
          <w:p w14:paraId="2AD81B5B" w14:textId="5C303666" w:rsidR="00724C2F" w:rsidRDefault="00724C2F" w:rsidP="00724C2F">
            <w:pPr>
              <w:jc w:val="center"/>
            </w:pPr>
            <w:r>
              <w:t>6</w:t>
            </w:r>
          </w:p>
        </w:tc>
        <w:tc>
          <w:tcPr>
            <w:tcW w:w="2266" w:type="dxa"/>
          </w:tcPr>
          <w:p w14:paraId="3F9E4D66" w14:textId="3F04478D" w:rsidR="00724C2F" w:rsidRDefault="00724C2F" w:rsidP="00724C2F">
            <w:pPr>
              <w:jc w:val="center"/>
            </w:pPr>
            <w:r>
              <w:t>6</w:t>
            </w:r>
          </w:p>
        </w:tc>
      </w:tr>
    </w:tbl>
    <w:p w14:paraId="184959CC" w14:textId="590B17B6" w:rsidR="00724C2F" w:rsidRDefault="00724C2F" w:rsidP="00842CFB">
      <w:pPr>
        <w:pStyle w:val="Caption"/>
      </w:pPr>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13</w:t>
      </w:r>
      <w:r>
        <w:fldChar w:fldCharType="end"/>
      </w:r>
      <w:r>
        <w:t xml:space="preserve"> Training results on a 5-layer Neural Network</w:t>
      </w:r>
    </w:p>
    <w:tbl>
      <w:tblPr>
        <w:tblStyle w:val="TableGrid"/>
        <w:tblW w:w="0" w:type="auto"/>
        <w:tblLook w:val="04A0" w:firstRow="1" w:lastRow="0" w:firstColumn="1" w:lastColumn="0" w:noHBand="0" w:noVBand="1"/>
      </w:tblPr>
      <w:tblGrid>
        <w:gridCol w:w="2265"/>
        <w:gridCol w:w="2265"/>
        <w:gridCol w:w="2265"/>
        <w:gridCol w:w="2266"/>
      </w:tblGrid>
      <w:tr w:rsidR="00724C2F" w14:paraId="339208D9" w14:textId="77777777" w:rsidTr="00724C2F">
        <w:tc>
          <w:tcPr>
            <w:tcW w:w="2265" w:type="dxa"/>
          </w:tcPr>
          <w:p w14:paraId="7AC90687" w14:textId="77777777" w:rsidR="00724C2F" w:rsidRDefault="00724C2F" w:rsidP="00286A9C">
            <w:pPr>
              <w:jc w:val="center"/>
            </w:pPr>
          </w:p>
        </w:tc>
        <w:tc>
          <w:tcPr>
            <w:tcW w:w="2265" w:type="dxa"/>
          </w:tcPr>
          <w:p w14:paraId="0D0C5C5C" w14:textId="6FA8DB77" w:rsidR="00724C2F" w:rsidRDefault="00724C2F" w:rsidP="00286A9C">
            <w:pPr>
              <w:jc w:val="center"/>
            </w:pPr>
            <w:r>
              <w:t>Observations</w:t>
            </w:r>
          </w:p>
        </w:tc>
        <w:tc>
          <w:tcPr>
            <w:tcW w:w="2265" w:type="dxa"/>
          </w:tcPr>
          <w:p w14:paraId="2E3FFDE1" w14:textId="2A6B3D82" w:rsidR="00724C2F" w:rsidRDefault="00724C2F" w:rsidP="00286A9C">
            <w:pPr>
              <w:jc w:val="center"/>
            </w:pPr>
            <w:r>
              <w:t>MSE</w:t>
            </w:r>
          </w:p>
        </w:tc>
        <w:tc>
          <w:tcPr>
            <w:tcW w:w="2266" w:type="dxa"/>
          </w:tcPr>
          <w:p w14:paraId="67FB6D03" w14:textId="5349BA3C" w:rsidR="00724C2F" w:rsidRDefault="00724C2F" w:rsidP="00286A9C">
            <w:pPr>
              <w:jc w:val="center"/>
            </w:pPr>
            <w:r>
              <w:t>R</w:t>
            </w:r>
          </w:p>
        </w:tc>
      </w:tr>
      <w:tr w:rsidR="00724C2F" w14:paraId="4038248F" w14:textId="77777777" w:rsidTr="00724C2F">
        <w:tc>
          <w:tcPr>
            <w:tcW w:w="2265" w:type="dxa"/>
          </w:tcPr>
          <w:p w14:paraId="046A30DF" w14:textId="39DAF101" w:rsidR="00724C2F" w:rsidRDefault="00724C2F" w:rsidP="00286A9C">
            <w:pPr>
              <w:jc w:val="center"/>
            </w:pPr>
            <w:r>
              <w:t>Training</w:t>
            </w:r>
          </w:p>
        </w:tc>
        <w:tc>
          <w:tcPr>
            <w:tcW w:w="2265" w:type="dxa"/>
          </w:tcPr>
          <w:p w14:paraId="78E18BC9" w14:textId="15DA81F9" w:rsidR="00724C2F" w:rsidRDefault="00724C2F" w:rsidP="00286A9C">
            <w:pPr>
              <w:jc w:val="center"/>
            </w:pPr>
            <w:r>
              <w:t>3499</w:t>
            </w:r>
          </w:p>
        </w:tc>
        <w:tc>
          <w:tcPr>
            <w:tcW w:w="2265" w:type="dxa"/>
          </w:tcPr>
          <w:p w14:paraId="7FBCA7BC" w14:textId="2AA54121" w:rsidR="00724C2F" w:rsidRDefault="00724C2F" w:rsidP="00286A9C">
            <w:pPr>
              <w:jc w:val="center"/>
            </w:pPr>
            <w:r>
              <w:t>0.0454</w:t>
            </w:r>
          </w:p>
        </w:tc>
        <w:tc>
          <w:tcPr>
            <w:tcW w:w="2266" w:type="dxa"/>
          </w:tcPr>
          <w:p w14:paraId="037BD21C" w14:textId="1B23E1E4" w:rsidR="00724C2F" w:rsidRDefault="00724C2F" w:rsidP="00286A9C">
            <w:pPr>
              <w:jc w:val="center"/>
            </w:pPr>
            <w:r>
              <w:t>0.9188</w:t>
            </w:r>
          </w:p>
        </w:tc>
      </w:tr>
      <w:tr w:rsidR="00724C2F" w14:paraId="1C82E172" w14:textId="77777777" w:rsidTr="00724C2F">
        <w:tc>
          <w:tcPr>
            <w:tcW w:w="2265" w:type="dxa"/>
          </w:tcPr>
          <w:p w14:paraId="0707D8C8" w14:textId="29F87659" w:rsidR="00724C2F" w:rsidRDefault="00724C2F" w:rsidP="00724C2F">
            <w:pPr>
              <w:jc w:val="center"/>
            </w:pPr>
            <w:r>
              <w:t>Validation</w:t>
            </w:r>
          </w:p>
        </w:tc>
        <w:tc>
          <w:tcPr>
            <w:tcW w:w="2265" w:type="dxa"/>
          </w:tcPr>
          <w:p w14:paraId="531418BE" w14:textId="3AFD78F7" w:rsidR="00724C2F" w:rsidRDefault="00724C2F" w:rsidP="00724C2F">
            <w:pPr>
              <w:jc w:val="center"/>
            </w:pPr>
            <w:r>
              <w:t>750</w:t>
            </w:r>
          </w:p>
        </w:tc>
        <w:tc>
          <w:tcPr>
            <w:tcW w:w="2265" w:type="dxa"/>
          </w:tcPr>
          <w:p w14:paraId="450611AE" w14:textId="3D54BE4B" w:rsidR="00724C2F" w:rsidRDefault="00724C2F" w:rsidP="00724C2F">
            <w:pPr>
              <w:jc w:val="center"/>
            </w:pPr>
            <w:r>
              <w:t>0.0460</w:t>
            </w:r>
          </w:p>
        </w:tc>
        <w:tc>
          <w:tcPr>
            <w:tcW w:w="2266" w:type="dxa"/>
          </w:tcPr>
          <w:p w14:paraId="14E12631" w14:textId="0C4AFBD5" w:rsidR="00724C2F" w:rsidRDefault="00724C2F" w:rsidP="00724C2F">
            <w:pPr>
              <w:jc w:val="center"/>
            </w:pPr>
            <w:r>
              <w:t>0.9183</w:t>
            </w:r>
          </w:p>
        </w:tc>
      </w:tr>
      <w:tr w:rsidR="00724C2F" w14:paraId="61937442" w14:textId="77777777" w:rsidTr="00724C2F">
        <w:tc>
          <w:tcPr>
            <w:tcW w:w="2265" w:type="dxa"/>
          </w:tcPr>
          <w:p w14:paraId="61B9F8F4" w14:textId="42976D59" w:rsidR="00724C2F" w:rsidRDefault="00724C2F" w:rsidP="00724C2F">
            <w:pPr>
              <w:jc w:val="center"/>
            </w:pPr>
            <w:r>
              <w:t>Test</w:t>
            </w:r>
          </w:p>
        </w:tc>
        <w:tc>
          <w:tcPr>
            <w:tcW w:w="2265" w:type="dxa"/>
          </w:tcPr>
          <w:p w14:paraId="3690840E" w14:textId="39CD721B" w:rsidR="00724C2F" w:rsidRDefault="00724C2F" w:rsidP="00724C2F">
            <w:pPr>
              <w:jc w:val="center"/>
            </w:pPr>
            <w:r>
              <w:t>750</w:t>
            </w:r>
          </w:p>
        </w:tc>
        <w:tc>
          <w:tcPr>
            <w:tcW w:w="2265" w:type="dxa"/>
          </w:tcPr>
          <w:p w14:paraId="6126D7A3" w14:textId="18A07706" w:rsidR="00724C2F" w:rsidRDefault="00724C2F" w:rsidP="00724C2F">
            <w:pPr>
              <w:jc w:val="center"/>
            </w:pPr>
            <w:r>
              <w:t>0.0414</w:t>
            </w:r>
          </w:p>
        </w:tc>
        <w:tc>
          <w:tcPr>
            <w:tcW w:w="2266" w:type="dxa"/>
          </w:tcPr>
          <w:p w14:paraId="2A2B7E27" w14:textId="66DFBB97" w:rsidR="00724C2F" w:rsidRDefault="00724C2F" w:rsidP="00724C2F">
            <w:pPr>
              <w:jc w:val="center"/>
            </w:pPr>
            <w:r>
              <w:t>0.9282</w:t>
            </w:r>
          </w:p>
        </w:tc>
      </w:tr>
    </w:tbl>
    <w:p w14:paraId="6C8D03A6" w14:textId="0E93FA82" w:rsidR="00550C7C" w:rsidRDefault="00724C2F" w:rsidP="00325301">
      <w:pPr>
        <w:pStyle w:val="Heading3"/>
      </w:pPr>
      <w:r>
        <w:lastRenderedPageBreak/>
        <w:t>The R values did not significantly drop (from 0.91</w:t>
      </w:r>
      <w:r w:rsidR="00264867">
        <w:t xml:space="preserve"> at 2 layers </w:t>
      </w:r>
      <w:r>
        <w:t>to 0.80</w:t>
      </w:r>
      <w:r w:rsidR="00264867">
        <w:t xml:space="preserve"> at 1 layer</w:t>
      </w:r>
      <w:r>
        <w:t xml:space="preserve">) until the number of layers was lowered to 1 although the testing phase showed an increase </w:t>
      </w:r>
      <w:r w:rsidR="00286A9C">
        <w:t xml:space="preserve">in MSE errors </w:t>
      </w:r>
      <w:r>
        <w:t xml:space="preserve">(0.528 </w:t>
      </w:r>
      <w:r w:rsidR="00286A9C">
        <w:t xml:space="preserve">with 3 layers from </w:t>
      </w:r>
      <w:r>
        <w:t>0.414</w:t>
      </w:r>
      <w:r w:rsidR="00286A9C">
        <w:t xml:space="preserve"> at 10 layers</w:t>
      </w:r>
      <w:r>
        <w:t xml:space="preserve">) when the </w:t>
      </w:r>
      <w:r w:rsidR="00286A9C">
        <w:t xml:space="preserve">number of </w:t>
      </w:r>
      <w:r>
        <w:t xml:space="preserve">layers </w:t>
      </w:r>
      <w:r w:rsidR="00286A9C">
        <w:t xml:space="preserve">was reduced </w:t>
      </w:r>
      <w:r>
        <w:t>to 3.</w:t>
      </w:r>
      <w:r w:rsidR="00264867">
        <w:t xml:space="preserve"> This indicates that the data matching </w:t>
      </w:r>
      <w:r w:rsidR="00286A9C">
        <w:t xml:space="preserve">element of the problem </w:t>
      </w:r>
      <w:r w:rsidR="00264867">
        <w:t xml:space="preserve">is simple but that understanding the relationships of the data </w:t>
      </w:r>
      <w:r w:rsidR="00286A9C">
        <w:t xml:space="preserve">requires </w:t>
      </w:r>
      <w:r w:rsidR="00264867">
        <w:t>at least 3 layers.</w:t>
      </w:r>
      <w:r w:rsidR="00264867">
        <w:br/>
      </w:r>
      <w:r w:rsidR="00264867">
        <w:br/>
      </w:r>
      <w:r>
        <w:t xml:space="preserve"> </w:t>
      </w:r>
      <w:r w:rsidR="00352936">
        <w:t>&lt;TBC&gt; Get perfmon counters for performance and then try different traiing methods and different model types. Look at 3 and then 5 imus. If get time, implement experiments with different imu alignments (maybe even some faulty alignments).</w:t>
      </w:r>
      <w:bookmarkStart w:id="55" w:name="_Toc146487460"/>
      <w:r w:rsidR="00550C7C">
        <w:t>N</w:t>
      </w:r>
      <w:r w:rsidR="00325301">
        <w:t xml:space="preserve">eural network </w:t>
      </w:r>
      <w:r w:rsidR="00550C7C">
        <w:t xml:space="preserve">of a varied-motion vehicle: </w:t>
      </w:r>
      <w:r w:rsidR="00325301">
        <w:t>Three Front imus</w:t>
      </w:r>
      <w:bookmarkEnd w:id="55"/>
    </w:p>
    <w:p w14:paraId="29568165" w14:textId="41926C05" w:rsidR="00550C7C" w:rsidRDefault="00325301" w:rsidP="00325301">
      <w:pPr>
        <w:pStyle w:val="Heading3"/>
      </w:pPr>
      <w:bookmarkStart w:id="56" w:name="_Toc146487461"/>
      <w:r>
        <w:t xml:space="preserve">Neural network of a varied-motion vehicle: </w:t>
      </w:r>
      <w:r>
        <w:t xml:space="preserve">All </w:t>
      </w:r>
      <w:r>
        <w:t>imus</w:t>
      </w:r>
      <w:bookmarkEnd w:id="56"/>
    </w:p>
    <w:p w14:paraId="542801E5" w14:textId="3D553C27" w:rsidR="00550C7C" w:rsidRDefault="00325301" w:rsidP="00325301">
      <w:pPr>
        <w:pStyle w:val="Heading3"/>
      </w:pPr>
      <w:bookmarkStart w:id="57" w:name="_Toc146487462"/>
      <w:r>
        <w:t>Evaluating differing orientations of imus</w:t>
      </w:r>
      <w:bookmarkEnd w:id="57"/>
      <w:r>
        <w:br/>
      </w:r>
    </w:p>
    <w:p w14:paraId="0E3042A4" w14:textId="77777777" w:rsidR="00325301" w:rsidRDefault="00325301" w:rsidP="00842CFB">
      <w:pPr>
        <w:pStyle w:val="Caption"/>
      </w:pPr>
      <w:r>
        <w:t>In Chapter 5, analysis of the results will be undertaken with conclusions reached in Chapter 6.</w:t>
      </w:r>
      <w:r>
        <w:br/>
      </w:r>
    </w:p>
    <w:p w14:paraId="21B4B989" w14:textId="77777777" w:rsidR="00325301" w:rsidRPr="00325301" w:rsidRDefault="00325301" w:rsidP="00724C2F">
      <w:pPr>
        <w:pStyle w:val="BodyText"/>
      </w:pPr>
    </w:p>
    <w:p w14:paraId="73CFC916" w14:textId="00BC760E" w:rsidR="00550C7C" w:rsidRDefault="00550C7C" w:rsidP="00550C7C">
      <w:pPr>
        <w:pStyle w:val="Heading2"/>
        <w:numPr>
          <w:ilvl w:val="0"/>
          <w:numId w:val="0"/>
        </w:numPr>
        <w:ind w:left="1984"/>
      </w:pPr>
    </w:p>
    <w:p w14:paraId="73FDB9F2" w14:textId="77777777" w:rsidR="00550C7C" w:rsidRPr="00550C7C" w:rsidRDefault="00550C7C" w:rsidP="00550C7C">
      <w:pPr>
        <w:pStyle w:val="BodyText"/>
      </w:pPr>
    </w:p>
    <w:p w14:paraId="0BF02673" w14:textId="77777777" w:rsidR="00550C7C" w:rsidRPr="00550C7C" w:rsidRDefault="00550C7C" w:rsidP="00550C7C">
      <w:pPr>
        <w:pStyle w:val="BodyText"/>
      </w:pPr>
    </w:p>
    <w:p w14:paraId="1D684F6C" w14:textId="77777777" w:rsidR="00A46BDE" w:rsidRPr="00C11155" w:rsidRDefault="00A46BDE" w:rsidP="00C11155">
      <w:pPr>
        <w:pStyle w:val="BodyText"/>
        <w:rPr>
          <w:b/>
          <w:bCs/>
        </w:rPr>
      </w:pPr>
    </w:p>
    <w:p w14:paraId="27F28EF8" w14:textId="77777777" w:rsidR="00A46BDE" w:rsidRPr="00A46BDE" w:rsidRDefault="00A46BDE" w:rsidP="00A46BDE">
      <w:pPr>
        <w:pStyle w:val="BodyText"/>
      </w:pPr>
    </w:p>
    <w:p w14:paraId="096DE2C9" w14:textId="77777777" w:rsidR="00A46BDE" w:rsidRPr="00A46BDE" w:rsidRDefault="00A46BDE" w:rsidP="00A46BDE">
      <w:pPr>
        <w:pStyle w:val="BodyText"/>
      </w:pPr>
    </w:p>
    <w:p w14:paraId="09B888FC" w14:textId="77777777" w:rsidR="00BC2835" w:rsidRPr="00BC2835" w:rsidRDefault="00BC2835" w:rsidP="00A46BDE">
      <w:pPr>
        <w:pStyle w:val="BodyText"/>
      </w:pPr>
    </w:p>
    <w:p w14:paraId="6B2A1EB5" w14:textId="77777777" w:rsidR="00BC2835" w:rsidRPr="00BC2835" w:rsidRDefault="00BC2835" w:rsidP="00A46BDE">
      <w:pPr>
        <w:pStyle w:val="BodyText"/>
      </w:pPr>
    </w:p>
    <w:p w14:paraId="61514576" w14:textId="423DF7D1" w:rsidR="008B2899" w:rsidRPr="008B2899" w:rsidRDefault="008B2899" w:rsidP="00846FF2">
      <w:pPr>
        <w:pStyle w:val="BodyText"/>
      </w:pPr>
    </w:p>
    <w:p w14:paraId="17F8CC60" w14:textId="1EC104AC" w:rsidR="002630AA" w:rsidRPr="002630AA" w:rsidRDefault="002630AA" w:rsidP="002630AA">
      <w:pPr>
        <w:pStyle w:val="BodyText"/>
      </w:pPr>
    </w:p>
    <w:p w14:paraId="2A23E1C7" w14:textId="0B5DCF2F" w:rsidR="00EC7ED1" w:rsidRDefault="00EC7ED1" w:rsidP="00FA06C5">
      <w:pPr>
        <w:pStyle w:val="Heading1"/>
      </w:pPr>
      <w:r>
        <w:lastRenderedPageBreak/>
        <w:br/>
      </w:r>
      <w:bookmarkStart w:id="58" w:name="_Toc146487463"/>
      <w:r>
        <w:t xml:space="preserve">Discussion and </w:t>
      </w:r>
      <w:r w:rsidR="00866BAC">
        <w:t>Analysis</w:t>
      </w:r>
      <w:bookmarkEnd w:id="58"/>
    </w:p>
    <w:p w14:paraId="6B458D65" w14:textId="26E76369" w:rsidR="005111D2" w:rsidRDefault="005111D2" w:rsidP="007A2638">
      <w:pPr>
        <w:pStyle w:val="Heading2"/>
      </w:pPr>
      <w:bookmarkStart w:id="59" w:name="_Toc146487464"/>
      <w:r>
        <w:t>Experimental Design</w:t>
      </w:r>
      <w:bookmarkEnd w:id="59"/>
    </w:p>
    <w:p w14:paraId="692D3FB4" w14:textId="1963CE44" w:rsidR="007A2638" w:rsidRDefault="00126841" w:rsidP="008B7345">
      <w:pPr>
        <w:pStyle w:val="BodyText"/>
      </w:pPr>
      <w:r>
        <w:t>First, the experimental design and implementation needs to be discussed.</w:t>
      </w:r>
      <w:r>
        <w:br/>
      </w:r>
      <w:r>
        <w:br/>
        <w:t xml:space="preserve">The overall design concept is </w:t>
      </w:r>
      <w:proofErr w:type="gramStart"/>
      <w:r>
        <w:t>sound</w:t>
      </w:r>
      <w:proofErr w:type="gramEnd"/>
      <w:r>
        <w:t xml:space="preserve"> but implementation c</w:t>
      </w:r>
      <w:r w:rsidR="007A2638">
        <w:t>an</w:t>
      </w:r>
      <w:r>
        <w:t xml:space="preserve"> be </w:t>
      </w:r>
      <w:r w:rsidR="007A2638">
        <w:t xml:space="preserve">significantly </w:t>
      </w:r>
      <w:r>
        <w:t>improved by removing the requirement for an I</w:t>
      </w:r>
      <w:r w:rsidRPr="007A2638">
        <w:rPr>
          <w:vertAlign w:val="superscript"/>
        </w:rPr>
        <w:t>2</w:t>
      </w:r>
      <w:r>
        <w:t>C multiplexor, and ideally, utilising individual SPI connections to increase the data collection rate</w:t>
      </w:r>
      <w:r w:rsidR="007A2638">
        <w:t>, instead of the original I</w:t>
      </w:r>
      <w:r w:rsidR="007A2638" w:rsidRPr="00210D86">
        <w:rPr>
          <w:vertAlign w:val="superscript"/>
        </w:rPr>
        <w:t>2</w:t>
      </w:r>
      <w:r w:rsidR="007A2638">
        <w:t>C implementation</w:t>
      </w:r>
      <w:r>
        <w:t xml:space="preserve">. </w:t>
      </w:r>
      <w:r w:rsidR="005111D2">
        <w:br/>
      </w:r>
      <w:r>
        <w:br/>
        <w:t xml:space="preserve">Ideally, the Raspberry Pi should be replaced with a system capable of utilising TensorFlow models so that the developed model in </w:t>
      </w:r>
      <w:proofErr w:type="spellStart"/>
      <w:r>
        <w:t>Matlab</w:t>
      </w:r>
      <w:proofErr w:type="spellEnd"/>
      <w:r>
        <w:t xml:space="preserve"> can be directly implemented on the unit</w:t>
      </w:r>
      <w:r w:rsidR="007A2638">
        <w:t xml:space="preserve"> and/or to </w:t>
      </w:r>
      <w:r>
        <w:t>increase the data collection rate.</w:t>
      </w:r>
      <w:r w:rsidR="005111D2">
        <w:br/>
      </w:r>
      <w:r>
        <w:br/>
        <w:t xml:space="preserve">The potential for TCP/IP collisions when collecting data (a minor factor in data alignment but easily mitigated) can be addressed by direct connections from individual network cards, or better, two time-synchronised computers directly connected to the vehicle-processor and the robot arm. Using reliable </w:t>
      </w:r>
      <w:r w:rsidR="007A2638">
        <w:t xml:space="preserve">and consistent </w:t>
      </w:r>
      <w:r>
        <w:t>time-stamped data would decrease the time necessary to manually align readings and it is possible that this can be automated.</w:t>
      </w:r>
      <w:r w:rsidR="005111D2">
        <w:br/>
      </w:r>
      <w:r>
        <w:br/>
      </w:r>
      <w:r w:rsidR="005111D2">
        <w:t>The aluminium and plastic baseboard design was proposed for rigidity but it is likely that imu sensors will be directly mounted to the panels on a vehicle and so it is possible that magnetometer data can be used to aid in orientation determination but at the possible cost of dealing with sensors mounted at different heights, and so, not on the same plane as the camera-based imu. If a single baseboard is to be used to eliminate multiple plane concerns, then this should be changed to a non-magnetic rigid material such as abs plastic.</w:t>
      </w:r>
      <w:r w:rsidR="007A2638">
        <w:br/>
      </w:r>
      <w:r w:rsidR="007A2638">
        <w:br/>
        <w:t xml:space="preserve">The robot arm provides predictable angles once calibrated however </w:t>
      </w:r>
      <w:proofErr w:type="gramStart"/>
      <w:r w:rsidR="007A2638">
        <w:t>it’s</w:t>
      </w:r>
      <w:proofErr w:type="gramEnd"/>
      <w:r w:rsidR="007A2638">
        <w:t xml:space="preserve"> design does not easily permit roll and pitch modifications while travelling in a particular direction except for small distances (limited by the reach of the arm and it’s joints). As such, this experiment does not consider roll and pitch movements while under any form of lateral motion. </w:t>
      </w:r>
      <w:r w:rsidR="007A2638">
        <w:br/>
        <w:t xml:space="preserve">A robot arm would not be necessary for validation of the sensor data if a jig can be devised that has known angles for a vehicle to traverse but this would be time-consuming to develop a long-enough accurate track to give good neural network training data. With the vehicle having oil-filled shock </w:t>
      </w:r>
      <w:r w:rsidR="007A2638">
        <w:lastRenderedPageBreak/>
        <w:t xml:space="preserve">absorbers and suspension springs, calculating </w:t>
      </w:r>
      <w:r w:rsidR="00505D0C">
        <w:t>where the vehicle is on such a track is a non-trivial exercise without the use of time-synchronised cameras or pressure pads, etc.</w:t>
      </w:r>
    </w:p>
    <w:p w14:paraId="1B06681B" w14:textId="77777777" w:rsidR="005111D2" w:rsidRDefault="005111D2" w:rsidP="005111D2">
      <w:pPr>
        <w:pStyle w:val="Heading2"/>
      </w:pPr>
      <w:bookmarkStart w:id="60" w:name="_Toc146487465"/>
      <w:r>
        <w:t>Filter results.</w:t>
      </w:r>
      <w:bookmarkEnd w:id="60"/>
    </w:p>
    <w:p w14:paraId="5FE440C1" w14:textId="2CA0467E" w:rsidR="008B7345" w:rsidRDefault="008B7345" w:rsidP="008B7345">
      <w:pPr>
        <w:pStyle w:val="BodyText"/>
      </w:pPr>
      <w:r>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t>the accumulation of errors</w:t>
      </w:r>
      <w:r w:rsidR="005111D2">
        <w:t xml:space="preserve">, especially when the vehicle will change </w:t>
      </w:r>
      <w:proofErr w:type="spellStart"/>
      <w:r w:rsidR="005111D2">
        <w:t>it’s</w:t>
      </w:r>
      <w:proofErr w:type="spellEnd"/>
      <w:r w:rsidR="005111D2">
        <w:t xml:space="preserve"> speed</w:t>
      </w:r>
      <w:r w:rsidR="007A2638">
        <w:t xml:space="preserve"> when responding </w:t>
      </w:r>
      <w:r w:rsidR="005111D2">
        <w:t>to local conditions.</w:t>
      </w:r>
      <w:r w:rsidR="005111D2">
        <w:br/>
      </w:r>
      <w:r w:rsidR="00126841">
        <w:br/>
        <w:t xml:space="preserve">The Kalman filter approximates the robot arm control movement </w:t>
      </w:r>
      <w:r w:rsidR="00505D0C">
        <w:t xml:space="preserve">more accurately than the Madgwick </w:t>
      </w:r>
      <w:r w:rsidR="007A2638">
        <w:t xml:space="preserve">and is not reactive to the length of the data samples fed into it </w:t>
      </w:r>
      <w:r w:rsidR="00126841">
        <w:t>but has a tendency to overshoot on changes of angle</w:t>
      </w:r>
      <w:r w:rsidR="00505D0C">
        <w:t xml:space="preserve"> and takes at least 7 times the processing power (this will vary depending on the processor implemented)</w:t>
      </w:r>
      <w:r w:rsidR="00126841">
        <w:t>. Reducing this behaviour will almost certainly alter responsiveness to change and ideally would be tuned to the vehicle’s speed</w:t>
      </w:r>
      <w:r w:rsidR="00505D0C">
        <w:t xml:space="preserve"> to optimise the value.</w:t>
      </w:r>
      <w:r w:rsidR="005111D2">
        <w:t xml:space="preserve"> This should be achievable in a dynamic fashion.</w:t>
      </w:r>
    </w:p>
    <w:p w14:paraId="0B56ECDC" w14:textId="76C2EB58" w:rsidR="007A2638" w:rsidRPr="008B7345" w:rsidRDefault="007A2638" w:rsidP="007A2638">
      <w:pPr>
        <w:pStyle w:val="BodyText"/>
      </w:pPr>
      <w:r>
        <w:t>Of the two filters, the Kalman is preferable for a long-range rover to avoid the sampling size conditions of the Madgwick filter.</w:t>
      </w:r>
      <w:r w:rsidR="00C91F69">
        <w:br/>
      </w:r>
      <w:r w:rsidR="00C91F69">
        <w:br/>
      </w:r>
      <w:r w:rsidR="00C91F69">
        <w:t xml:space="preserve">In Chapter </w:t>
      </w:r>
      <w:r w:rsidR="00C91F69">
        <w:t>6</w:t>
      </w:r>
      <w:r w:rsidR="00C91F69">
        <w:t xml:space="preserve">, </w:t>
      </w:r>
      <w:r w:rsidR="00C91F69">
        <w:t>conclusions and future recommendations will be discussed.</w:t>
      </w:r>
    </w:p>
    <w:p w14:paraId="5A22AF6B" w14:textId="063866C6" w:rsidR="00013736" w:rsidRDefault="001C0A32" w:rsidP="0015274C">
      <w:pPr>
        <w:pStyle w:val="NormalWeb"/>
        <w:shd w:val="clear" w:color="auto" w:fill="FFFFFF"/>
        <w:rPr>
          <w:rFonts w:ascii="Open Sans" w:hAnsi="Open Sans" w:cs="Open Sans"/>
          <w:color w:val="000000"/>
          <w:sz w:val="20"/>
          <w:szCs w:val="20"/>
        </w:rPr>
      </w:pPr>
      <w:r>
        <w:br/>
      </w:r>
      <w:r>
        <w:br/>
      </w:r>
      <w:r>
        <w:br/>
      </w:r>
      <w:r>
        <w:br/>
      </w:r>
    </w:p>
    <w:p w14:paraId="2DAFEFA0" w14:textId="7FB0922E" w:rsidR="001C0A32" w:rsidRPr="001C0A32" w:rsidRDefault="001C0A32" w:rsidP="001C0A32">
      <w:pPr>
        <w:pStyle w:val="BodyText"/>
      </w:pPr>
    </w:p>
    <w:p w14:paraId="1CE5AA1A" w14:textId="73F5C0D5" w:rsidR="00A23224" w:rsidRDefault="00EC7ED1" w:rsidP="00FA06C5">
      <w:pPr>
        <w:pStyle w:val="Heading1"/>
      </w:pPr>
      <w:r>
        <w:lastRenderedPageBreak/>
        <w:br/>
      </w:r>
      <w:bookmarkStart w:id="61" w:name="_Toc146487466"/>
      <w:r>
        <w:t>Conclusion and Future Works</w:t>
      </w:r>
      <w:bookmarkEnd w:id="61"/>
      <w:r>
        <w:t xml:space="preserve"> </w:t>
      </w:r>
    </w:p>
    <w:p w14:paraId="3F102CCB" w14:textId="5113EA49" w:rsidR="00A23224" w:rsidRDefault="00A23224" w:rsidP="00A23224">
      <w:pPr>
        <w:pStyle w:val="BodyText"/>
      </w:pPr>
      <w:r>
        <w:t>For future work, the robot should be oriented in the home position and a bracket designed to mount the board so there would be no need for rotation operations on the robot pitch data.</w:t>
      </w:r>
    </w:p>
    <w:p w14:paraId="3DA94ABC" w14:textId="64FC8835" w:rsidR="00A23224" w:rsidRDefault="00A23224" w:rsidP="00A23224">
      <w:pPr>
        <w:pStyle w:val="BodyText"/>
      </w:pPr>
      <w:r>
        <w:t>The board should use dedicated SPI lines for increased speed (resolution) and to avoid the switching penalty of mu</w:t>
      </w:r>
      <w:r w:rsidR="00C91F69">
        <w:t>ltiplex</w:t>
      </w:r>
      <w:r>
        <w:t>ing data.</w:t>
      </w:r>
    </w:p>
    <w:p w14:paraId="6A03AA29" w14:textId="77777777" w:rsidR="00A23224" w:rsidRPr="00A23224" w:rsidRDefault="00A23224" w:rsidP="00E80307">
      <w:pPr>
        <w:pStyle w:val="BodyText"/>
      </w:pPr>
    </w:p>
    <w:p w14:paraId="1749765B" w14:textId="08B18270" w:rsidR="00934A2D" w:rsidRDefault="00934A2D" w:rsidP="00E80307">
      <w:pPr>
        <w:pStyle w:val="Heading1"/>
        <w:numPr>
          <w:ilvl w:val="0"/>
          <w:numId w:val="0"/>
        </w:numPr>
        <w:jc w:val="left"/>
      </w:pPr>
      <w:r>
        <w:lastRenderedPageBreak/>
        <w:br/>
      </w:r>
    </w:p>
    <w:p w14:paraId="5CDA1B9D" w14:textId="77777777" w:rsidR="00934A2D" w:rsidRPr="00934A2D" w:rsidRDefault="00934A2D" w:rsidP="00934A2D">
      <w:pPr>
        <w:pStyle w:val="BodyText"/>
      </w:pPr>
    </w:p>
    <w:p w14:paraId="58EA7D87" w14:textId="6F4C2F06" w:rsidR="00934A2D" w:rsidRPr="00101836" w:rsidRDefault="00934A2D" w:rsidP="00CD5CBB">
      <w:pPr>
        <w:pStyle w:val="Heading1"/>
      </w:pPr>
      <w:r w:rsidRPr="00934A2D">
        <w:lastRenderedPageBreak/>
        <w:br/>
      </w:r>
      <w:bookmarkStart w:id="62" w:name="_Toc146487467"/>
      <w:r w:rsidRPr="00934A2D">
        <w:t>Appendi</w:t>
      </w:r>
      <w:r w:rsidR="00F06A92">
        <w:t>ces</w:t>
      </w:r>
      <w:bookmarkEnd w:id="62"/>
      <w:r>
        <w:t xml:space="preserve"> </w:t>
      </w:r>
    </w:p>
    <w:p w14:paraId="4115F882" w14:textId="71D01A6D" w:rsidR="00F06A92" w:rsidRDefault="00F06A92" w:rsidP="00804241">
      <w:pPr>
        <w:pStyle w:val="Heading2"/>
      </w:pPr>
      <w:bookmarkStart w:id="63" w:name="_Toc146487468"/>
      <w:r>
        <w:t xml:space="preserve">Appendix 1 </w:t>
      </w:r>
      <w:r w:rsidR="003A733D">
        <w:t>–</w:t>
      </w:r>
      <w:r>
        <w:t xml:space="preserve"> Code</w:t>
      </w:r>
      <w:bookmarkEnd w:id="63"/>
    </w:p>
    <w:p w14:paraId="6CAB4E4B" w14:textId="07648A05" w:rsidR="003A733D" w:rsidRPr="003A733D" w:rsidRDefault="003A733D" w:rsidP="003A733D">
      <w:pPr>
        <w:pStyle w:val="BodyText"/>
      </w:pPr>
      <w:r>
        <w:t xml:space="preserve">All code can be obtained from </w:t>
      </w:r>
      <w:proofErr w:type="gramStart"/>
      <w:r w:rsidRPr="003A733D">
        <w:t>https://github.com/BratNZ/Thesis</w:t>
      </w:r>
      <w:proofErr w:type="gramEnd"/>
      <w:r>
        <w:t xml:space="preserve"> </w:t>
      </w:r>
    </w:p>
    <w:p w14:paraId="350D29B2" w14:textId="6D9483EF" w:rsidR="00F06A92" w:rsidRDefault="00F06A92" w:rsidP="00846FF2">
      <w:pPr>
        <w:pStyle w:val="Heading2"/>
      </w:pPr>
      <w:bookmarkStart w:id="64" w:name="_Toc146487469"/>
      <w:r>
        <w:t>Appendix 2. Calibration results.</w:t>
      </w:r>
      <w:bookmarkEnd w:id="64"/>
    </w:p>
    <w:p w14:paraId="0F669BC1" w14:textId="407321CD" w:rsidR="00F06A92" w:rsidRDefault="00F06A92" w:rsidP="00842CFB">
      <w:pPr>
        <w:pStyle w:val="Caption"/>
      </w:pPr>
      <w:r>
        <w:t xml:space="preserve">Table </w:t>
      </w:r>
      <w:r w:rsidR="00724C2F">
        <w:fldChar w:fldCharType="begin"/>
      </w:r>
      <w:r w:rsidR="00724C2F">
        <w:instrText xml:space="preserve"> STYLEREF 1 \s </w:instrText>
      </w:r>
      <w:r w:rsidR="00724C2F">
        <w:fldChar w:fldCharType="separate"/>
      </w:r>
      <w:r w:rsidR="00724C2F">
        <w:t>7</w:t>
      </w:r>
      <w:r w:rsidR="00724C2F">
        <w:fldChar w:fldCharType="end"/>
      </w:r>
      <w:r w:rsidR="00724C2F">
        <w:t>.</w:t>
      </w:r>
      <w:r w:rsidR="00724C2F">
        <w:fldChar w:fldCharType="begin"/>
      </w:r>
      <w:r w:rsidR="00724C2F">
        <w:instrText xml:space="preserve"> SEQ Table \* ARABIC \s 1 </w:instrText>
      </w:r>
      <w:r w:rsidR="00724C2F">
        <w:fldChar w:fldCharType="separate"/>
      </w:r>
      <w:r w:rsidR="00724C2F">
        <w:t>1</w:t>
      </w:r>
      <w:r w:rsidR="00724C2F">
        <w:fldChar w:fldCharType="end"/>
      </w:r>
      <w:r>
        <w:t xml:space="preserve">  IMU Error Coefficients produced from </w:t>
      </w:r>
      <w:r w:rsidR="003A733D">
        <w:t xml:space="preserve">initial </w:t>
      </w:r>
      <w:r>
        <w:t>calibra</w:t>
      </w:r>
      <w:r w:rsidR="00804241">
        <w:t>t</w:t>
      </w:r>
      <w:r>
        <w:t xml:space="preserve">ion </w:t>
      </w:r>
      <w:r w:rsidR="00E4716A">
        <w:t>(rounded to 8 decimal places)</w:t>
      </w:r>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14:paraId="719F96DE" w14:textId="77777777" w:rsidTr="00804241">
        <w:tc>
          <w:tcPr>
            <w:tcW w:w="496" w:type="dxa"/>
          </w:tcPr>
          <w:p w14:paraId="2BE6FBE1" w14:textId="4D93646F" w:rsidR="00F06A92" w:rsidRPr="00804241" w:rsidRDefault="00F06A92" w:rsidP="00804241">
            <w:pPr>
              <w:rPr>
                <w:sz w:val="16"/>
                <w:szCs w:val="16"/>
              </w:rPr>
            </w:pPr>
            <w:r w:rsidRPr="00804241">
              <w:rPr>
                <w:sz w:val="16"/>
                <w:szCs w:val="16"/>
              </w:rPr>
              <w:t>IMU</w:t>
            </w:r>
          </w:p>
        </w:tc>
        <w:tc>
          <w:tcPr>
            <w:tcW w:w="1200" w:type="dxa"/>
          </w:tcPr>
          <w:p w14:paraId="5759C140" w14:textId="66FCDD51" w:rsidR="00F06A92" w:rsidRPr="00804241" w:rsidRDefault="00F06A92" w:rsidP="00804241">
            <w:pPr>
              <w:rPr>
                <w:sz w:val="16"/>
                <w:szCs w:val="16"/>
              </w:rPr>
            </w:pPr>
            <w:proofErr w:type="spellStart"/>
            <w:r w:rsidRPr="00804241">
              <w:rPr>
                <w:sz w:val="16"/>
                <w:szCs w:val="16"/>
              </w:rPr>
              <w:t>GyroX</w:t>
            </w:r>
            <w:proofErr w:type="spellEnd"/>
          </w:p>
        </w:tc>
        <w:tc>
          <w:tcPr>
            <w:tcW w:w="1276" w:type="dxa"/>
          </w:tcPr>
          <w:p w14:paraId="29579E46" w14:textId="2596DF9A" w:rsidR="00F06A92" w:rsidRPr="00804241" w:rsidRDefault="00F06A92" w:rsidP="00804241">
            <w:pPr>
              <w:rPr>
                <w:sz w:val="16"/>
                <w:szCs w:val="16"/>
              </w:rPr>
            </w:pPr>
            <w:proofErr w:type="spellStart"/>
            <w:r w:rsidRPr="00804241">
              <w:rPr>
                <w:sz w:val="16"/>
                <w:szCs w:val="16"/>
              </w:rPr>
              <w:t>GyroY</w:t>
            </w:r>
            <w:proofErr w:type="spellEnd"/>
          </w:p>
        </w:tc>
        <w:tc>
          <w:tcPr>
            <w:tcW w:w="1559" w:type="dxa"/>
          </w:tcPr>
          <w:p w14:paraId="215FBE18" w14:textId="28EA0A11" w:rsidR="00F06A92" w:rsidRPr="00804241" w:rsidRDefault="00F06A92" w:rsidP="00804241">
            <w:pPr>
              <w:rPr>
                <w:sz w:val="16"/>
                <w:szCs w:val="16"/>
              </w:rPr>
            </w:pPr>
            <w:proofErr w:type="spellStart"/>
            <w:r w:rsidRPr="00804241">
              <w:rPr>
                <w:sz w:val="16"/>
                <w:szCs w:val="16"/>
              </w:rPr>
              <w:t>GyroZ</w:t>
            </w:r>
            <w:proofErr w:type="spellEnd"/>
          </w:p>
        </w:tc>
        <w:tc>
          <w:tcPr>
            <w:tcW w:w="1418" w:type="dxa"/>
          </w:tcPr>
          <w:p w14:paraId="710C7050" w14:textId="4FAD7023" w:rsidR="00F06A92" w:rsidRPr="00804241" w:rsidRDefault="00F06A92" w:rsidP="00804241">
            <w:pPr>
              <w:rPr>
                <w:sz w:val="16"/>
                <w:szCs w:val="16"/>
              </w:rPr>
            </w:pPr>
            <w:proofErr w:type="spellStart"/>
            <w:r w:rsidRPr="00804241">
              <w:rPr>
                <w:sz w:val="16"/>
                <w:szCs w:val="16"/>
              </w:rPr>
              <w:t>AccelX</w:t>
            </w:r>
            <w:proofErr w:type="spellEnd"/>
          </w:p>
        </w:tc>
        <w:tc>
          <w:tcPr>
            <w:tcW w:w="1559" w:type="dxa"/>
          </w:tcPr>
          <w:p w14:paraId="053DA5DA" w14:textId="29B8FC3C" w:rsidR="00F06A92" w:rsidRPr="00804241" w:rsidRDefault="00F06A92" w:rsidP="00804241">
            <w:pPr>
              <w:rPr>
                <w:sz w:val="16"/>
                <w:szCs w:val="16"/>
              </w:rPr>
            </w:pPr>
            <w:proofErr w:type="spellStart"/>
            <w:r w:rsidRPr="00804241">
              <w:rPr>
                <w:sz w:val="16"/>
                <w:szCs w:val="16"/>
              </w:rPr>
              <w:t>AccelY</w:t>
            </w:r>
            <w:proofErr w:type="spellEnd"/>
          </w:p>
        </w:tc>
        <w:tc>
          <w:tcPr>
            <w:tcW w:w="1553" w:type="dxa"/>
          </w:tcPr>
          <w:p w14:paraId="2910482E" w14:textId="4878ED6B" w:rsidR="00F06A92" w:rsidRPr="00804241" w:rsidRDefault="00F06A92" w:rsidP="00804241">
            <w:pPr>
              <w:rPr>
                <w:sz w:val="16"/>
                <w:szCs w:val="16"/>
              </w:rPr>
            </w:pPr>
            <w:proofErr w:type="spellStart"/>
            <w:r w:rsidRPr="00804241">
              <w:rPr>
                <w:sz w:val="16"/>
                <w:szCs w:val="16"/>
              </w:rPr>
              <w:t>AccelZ</w:t>
            </w:r>
            <w:proofErr w:type="spellEnd"/>
          </w:p>
        </w:tc>
      </w:tr>
      <w:tr w:rsidR="00804241" w14:paraId="168A0C86" w14:textId="77777777" w:rsidTr="00804241">
        <w:tc>
          <w:tcPr>
            <w:tcW w:w="496" w:type="dxa"/>
          </w:tcPr>
          <w:p w14:paraId="5847B9DA" w14:textId="62906D34" w:rsidR="00F06A92" w:rsidRPr="00804241" w:rsidRDefault="00F06A92" w:rsidP="00804241">
            <w:pPr>
              <w:rPr>
                <w:sz w:val="16"/>
                <w:szCs w:val="16"/>
              </w:rPr>
            </w:pPr>
            <w:r w:rsidRPr="00804241">
              <w:rPr>
                <w:sz w:val="16"/>
                <w:szCs w:val="16"/>
              </w:rPr>
              <w:t>R</w:t>
            </w:r>
            <w:r w:rsidR="00876927" w:rsidRPr="00804241">
              <w:rPr>
                <w:sz w:val="16"/>
                <w:szCs w:val="16"/>
              </w:rPr>
              <w:t>R</w:t>
            </w:r>
          </w:p>
        </w:tc>
        <w:tc>
          <w:tcPr>
            <w:tcW w:w="1200" w:type="dxa"/>
          </w:tcPr>
          <w:p w14:paraId="52B1D5C2" w14:textId="76E3C0D7" w:rsidR="00F06A92" w:rsidRPr="00804241" w:rsidRDefault="00F06A92" w:rsidP="00804241">
            <w:pPr>
              <w:rPr>
                <w:sz w:val="16"/>
                <w:szCs w:val="16"/>
              </w:rPr>
            </w:pPr>
            <w:r w:rsidRPr="00804241">
              <w:rPr>
                <w:sz w:val="16"/>
                <w:szCs w:val="16"/>
              </w:rPr>
              <w:t>-0.02998955</w:t>
            </w:r>
          </w:p>
        </w:tc>
        <w:tc>
          <w:tcPr>
            <w:tcW w:w="1276" w:type="dxa"/>
          </w:tcPr>
          <w:p w14:paraId="0B624D18" w14:textId="3932A5D3" w:rsidR="00F06A92" w:rsidRPr="00804241" w:rsidRDefault="00F06A92" w:rsidP="00804241">
            <w:pPr>
              <w:rPr>
                <w:sz w:val="16"/>
                <w:szCs w:val="16"/>
              </w:rPr>
            </w:pPr>
            <w:r w:rsidRPr="00804241">
              <w:rPr>
                <w:sz w:val="16"/>
                <w:szCs w:val="16"/>
              </w:rPr>
              <w:t>0.015966</w:t>
            </w:r>
            <w:r w:rsidR="00804241">
              <w:rPr>
                <w:sz w:val="16"/>
                <w:szCs w:val="16"/>
              </w:rPr>
              <w:t>70</w:t>
            </w:r>
          </w:p>
        </w:tc>
        <w:tc>
          <w:tcPr>
            <w:tcW w:w="1559" w:type="dxa"/>
          </w:tcPr>
          <w:p w14:paraId="55344E7C" w14:textId="561978F6" w:rsidR="00F06A92" w:rsidRPr="00804241" w:rsidRDefault="00F06A92" w:rsidP="00804241">
            <w:pPr>
              <w:rPr>
                <w:sz w:val="16"/>
                <w:szCs w:val="16"/>
              </w:rPr>
            </w:pPr>
            <w:r w:rsidRPr="00804241">
              <w:rPr>
                <w:sz w:val="16"/>
                <w:szCs w:val="16"/>
              </w:rPr>
              <w:t>0.00715132</w:t>
            </w:r>
          </w:p>
        </w:tc>
        <w:tc>
          <w:tcPr>
            <w:tcW w:w="1418" w:type="dxa"/>
          </w:tcPr>
          <w:p w14:paraId="52B3D0CC" w14:textId="04E88CA0" w:rsidR="00F06A92" w:rsidRPr="00804241" w:rsidRDefault="00F06A92" w:rsidP="00804241">
            <w:pPr>
              <w:rPr>
                <w:sz w:val="16"/>
                <w:szCs w:val="16"/>
              </w:rPr>
            </w:pPr>
            <w:r w:rsidRPr="00804241">
              <w:rPr>
                <w:sz w:val="16"/>
                <w:szCs w:val="16"/>
              </w:rPr>
              <w:t>0.00078995</w:t>
            </w:r>
          </w:p>
        </w:tc>
        <w:tc>
          <w:tcPr>
            <w:tcW w:w="1559" w:type="dxa"/>
          </w:tcPr>
          <w:p w14:paraId="575E1593" w14:textId="258D80C0" w:rsidR="00F06A92" w:rsidRPr="00804241" w:rsidRDefault="00F06A92" w:rsidP="00804241">
            <w:pPr>
              <w:rPr>
                <w:sz w:val="16"/>
                <w:szCs w:val="16"/>
              </w:rPr>
            </w:pPr>
            <w:r w:rsidRPr="00804241">
              <w:rPr>
                <w:sz w:val="16"/>
                <w:szCs w:val="16"/>
              </w:rPr>
              <w:t>-0.01058559</w:t>
            </w:r>
          </w:p>
        </w:tc>
        <w:tc>
          <w:tcPr>
            <w:tcW w:w="1553" w:type="dxa"/>
          </w:tcPr>
          <w:p w14:paraId="4F6E7EB8" w14:textId="16E31BC0" w:rsidR="00F06A92" w:rsidRPr="00804241" w:rsidRDefault="00F06A92" w:rsidP="00804241">
            <w:pPr>
              <w:rPr>
                <w:sz w:val="16"/>
                <w:szCs w:val="16"/>
              </w:rPr>
            </w:pPr>
            <w:r w:rsidRPr="00804241">
              <w:rPr>
                <w:sz w:val="16"/>
                <w:szCs w:val="16"/>
              </w:rPr>
              <w:t>-0.02925765</w:t>
            </w:r>
          </w:p>
        </w:tc>
      </w:tr>
      <w:tr w:rsidR="00E4716A" w14:paraId="53439A74" w14:textId="77777777" w:rsidTr="00804241">
        <w:tc>
          <w:tcPr>
            <w:tcW w:w="496" w:type="dxa"/>
          </w:tcPr>
          <w:p w14:paraId="07B36849" w14:textId="3053A078" w:rsidR="00876927" w:rsidRPr="00804241" w:rsidRDefault="00876927" w:rsidP="00876927">
            <w:pPr>
              <w:rPr>
                <w:sz w:val="16"/>
                <w:szCs w:val="16"/>
              </w:rPr>
            </w:pPr>
            <w:r w:rsidRPr="00804241">
              <w:rPr>
                <w:sz w:val="16"/>
                <w:szCs w:val="16"/>
              </w:rPr>
              <w:t>FR</w:t>
            </w:r>
          </w:p>
        </w:tc>
        <w:tc>
          <w:tcPr>
            <w:tcW w:w="1200" w:type="dxa"/>
          </w:tcPr>
          <w:p w14:paraId="08B47A89" w14:textId="71CB8E8F" w:rsidR="00876927" w:rsidRPr="00804241" w:rsidRDefault="00876927" w:rsidP="00876927">
            <w:pPr>
              <w:rPr>
                <w:sz w:val="16"/>
                <w:szCs w:val="16"/>
              </w:rPr>
            </w:pPr>
            <w:r w:rsidRPr="00804241">
              <w:rPr>
                <w:sz w:val="16"/>
                <w:szCs w:val="16"/>
              </w:rPr>
              <w:t>-0.03219639</w:t>
            </w:r>
          </w:p>
        </w:tc>
        <w:tc>
          <w:tcPr>
            <w:tcW w:w="1276" w:type="dxa"/>
          </w:tcPr>
          <w:p w14:paraId="0ECD8E39" w14:textId="23734773" w:rsidR="00876927" w:rsidRPr="00804241" w:rsidRDefault="00876927" w:rsidP="00876927">
            <w:pPr>
              <w:rPr>
                <w:sz w:val="16"/>
                <w:szCs w:val="16"/>
              </w:rPr>
            </w:pPr>
            <w:r w:rsidRPr="00804241">
              <w:rPr>
                <w:sz w:val="16"/>
                <w:szCs w:val="16"/>
              </w:rPr>
              <w:t>0.00790274</w:t>
            </w:r>
          </w:p>
        </w:tc>
        <w:tc>
          <w:tcPr>
            <w:tcW w:w="1559" w:type="dxa"/>
          </w:tcPr>
          <w:p w14:paraId="7ED5D9E0" w14:textId="7E6199A8" w:rsidR="00876927" w:rsidRPr="00804241" w:rsidRDefault="00876927" w:rsidP="00876927">
            <w:pPr>
              <w:rPr>
                <w:sz w:val="16"/>
                <w:szCs w:val="16"/>
              </w:rPr>
            </w:pPr>
            <w:r w:rsidRPr="00804241">
              <w:rPr>
                <w:sz w:val="16"/>
                <w:szCs w:val="16"/>
              </w:rPr>
              <w:t>-7.247779</w:t>
            </w:r>
            <w:r w:rsidR="00804241">
              <w:rPr>
                <w:sz w:val="16"/>
                <w:szCs w:val="16"/>
              </w:rPr>
              <w:t>69</w:t>
            </w:r>
            <w:r w:rsidRPr="00804241">
              <w:rPr>
                <w:sz w:val="16"/>
                <w:szCs w:val="16"/>
              </w:rPr>
              <w:t>85e-05</w:t>
            </w:r>
          </w:p>
        </w:tc>
        <w:tc>
          <w:tcPr>
            <w:tcW w:w="1418" w:type="dxa"/>
          </w:tcPr>
          <w:p w14:paraId="6D1456EA" w14:textId="0E98FD68" w:rsidR="00876927" w:rsidRPr="00804241" w:rsidRDefault="00876927" w:rsidP="00876927">
            <w:pPr>
              <w:rPr>
                <w:sz w:val="16"/>
                <w:szCs w:val="16"/>
              </w:rPr>
            </w:pPr>
            <w:r w:rsidRPr="00804241">
              <w:rPr>
                <w:sz w:val="16"/>
                <w:szCs w:val="16"/>
              </w:rPr>
              <w:t>-0.00159294</w:t>
            </w:r>
          </w:p>
        </w:tc>
        <w:tc>
          <w:tcPr>
            <w:tcW w:w="1559" w:type="dxa"/>
          </w:tcPr>
          <w:p w14:paraId="4057489E" w14:textId="0899386F" w:rsidR="00876927" w:rsidRPr="00804241" w:rsidRDefault="00876927" w:rsidP="00876927">
            <w:pPr>
              <w:rPr>
                <w:sz w:val="16"/>
                <w:szCs w:val="16"/>
              </w:rPr>
            </w:pPr>
            <w:r w:rsidRPr="00804241">
              <w:rPr>
                <w:sz w:val="16"/>
                <w:szCs w:val="16"/>
              </w:rPr>
              <w:t>0.01550039</w:t>
            </w:r>
          </w:p>
        </w:tc>
        <w:tc>
          <w:tcPr>
            <w:tcW w:w="1553" w:type="dxa"/>
          </w:tcPr>
          <w:p w14:paraId="6F89A7BE" w14:textId="6B8C6AC4" w:rsidR="00876927" w:rsidRPr="00804241" w:rsidRDefault="00876927" w:rsidP="00876927">
            <w:pPr>
              <w:rPr>
                <w:sz w:val="16"/>
                <w:szCs w:val="16"/>
              </w:rPr>
            </w:pPr>
            <w:r w:rsidRPr="00804241">
              <w:rPr>
                <w:sz w:val="16"/>
                <w:szCs w:val="16"/>
              </w:rPr>
              <w:t>-0.01817877</w:t>
            </w:r>
          </w:p>
        </w:tc>
      </w:tr>
      <w:tr w:rsidR="00804241" w14:paraId="502A6D28" w14:textId="77777777" w:rsidTr="00804241">
        <w:tc>
          <w:tcPr>
            <w:tcW w:w="496" w:type="dxa"/>
          </w:tcPr>
          <w:p w14:paraId="28D7C96D" w14:textId="3673F313" w:rsidR="00876927" w:rsidRPr="00804241" w:rsidRDefault="00876927" w:rsidP="00876927">
            <w:pPr>
              <w:rPr>
                <w:sz w:val="16"/>
                <w:szCs w:val="16"/>
              </w:rPr>
            </w:pPr>
            <w:r w:rsidRPr="00804241">
              <w:rPr>
                <w:sz w:val="16"/>
                <w:szCs w:val="16"/>
              </w:rPr>
              <w:t>CM</w:t>
            </w:r>
          </w:p>
        </w:tc>
        <w:tc>
          <w:tcPr>
            <w:tcW w:w="1200" w:type="dxa"/>
          </w:tcPr>
          <w:p w14:paraId="79571710" w14:textId="2FBBF95A" w:rsidR="00876927" w:rsidRPr="00804241" w:rsidRDefault="00876927" w:rsidP="00876927">
            <w:pPr>
              <w:rPr>
                <w:sz w:val="16"/>
                <w:szCs w:val="16"/>
              </w:rPr>
            </w:pPr>
            <w:r w:rsidRPr="00804241">
              <w:rPr>
                <w:sz w:val="16"/>
                <w:szCs w:val="16"/>
              </w:rPr>
              <w:t>0.023254980</w:t>
            </w:r>
          </w:p>
        </w:tc>
        <w:tc>
          <w:tcPr>
            <w:tcW w:w="1276" w:type="dxa"/>
          </w:tcPr>
          <w:p w14:paraId="1D1CB10F" w14:textId="546522D2" w:rsidR="00876927" w:rsidRPr="00804241" w:rsidRDefault="00876927" w:rsidP="00876927">
            <w:pPr>
              <w:rPr>
                <w:sz w:val="16"/>
                <w:szCs w:val="16"/>
              </w:rPr>
            </w:pPr>
            <w:r w:rsidRPr="00804241">
              <w:rPr>
                <w:sz w:val="16"/>
                <w:szCs w:val="16"/>
              </w:rPr>
              <w:t>0.0028474</w:t>
            </w:r>
            <w:r w:rsidR="00804241">
              <w:rPr>
                <w:sz w:val="16"/>
                <w:szCs w:val="16"/>
              </w:rPr>
              <w:t>2</w:t>
            </w:r>
          </w:p>
        </w:tc>
        <w:tc>
          <w:tcPr>
            <w:tcW w:w="1559" w:type="dxa"/>
          </w:tcPr>
          <w:p w14:paraId="70C143D2" w14:textId="26780DF8" w:rsidR="00876927" w:rsidRPr="00804241" w:rsidRDefault="00876927" w:rsidP="00876927">
            <w:pPr>
              <w:rPr>
                <w:sz w:val="16"/>
                <w:szCs w:val="16"/>
              </w:rPr>
            </w:pPr>
            <w:r w:rsidRPr="00804241">
              <w:rPr>
                <w:sz w:val="16"/>
                <w:szCs w:val="16"/>
              </w:rPr>
              <w:t xml:space="preserve"> -0.00660733</w:t>
            </w:r>
          </w:p>
        </w:tc>
        <w:tc>
          <w:tcPr>
            <w:tcW w:w="1418" w:type="dxa"/>
          </w:tcPr>
          <w:p w14:paraId="4153B20B" w14:textId="31AA730F" w:rsidR="00876927" w:rsidRPr="00804241" w:rsidRDefault="00876927" w:rsidP="00876927">
            <w:pPr>
              <w:rPr>
                <w:sz w:val="16"/>
                <w:szCs w:val="16"/>
              </w:rPr>
            </w:pPr>
            <w:r w:rsidRPr="00804241">
              <w:rPr>
                <w:sz w:val="16"/>
                <w:szCs w:val="16"/>
              </w:rPr>
              <w:t>0.01240663</w:t>
            </w:r>
          </w:p>
        </w:tc>
        <w:tc>
          <w:tcPr>
            <w:tcW w:w="1559" w:type="dxa"/>
          </w:tcPr>
          <w:p w14:paraId="42E2396C" w14:textId="72CC5356" w:rsidR="00876927" w:rsidRPr="00804241" w:rsidRDefault="00876927" w:rsidP="00876927">
            <w:pPr>
              <w:rPr>
                <w:sz w:val="16"/>
                <w:szCs w:val="16"/>
              </w:rPr>
            </w:pPr>
            <w:r w:rsidRPr="00804241">
              <w:rPr>
                <w:sz w:val="16"/>
                <w:szCs w:val="16"/>
              </w:rPr>
              <w:t>0.0155684</w:t>
            </w:r>
          </w:p>
        </w:tc>
        <w:tc>
          <w:tcPr>
            <w:tcW w:w="1553" w:type="dxa"/>
          </w:tcPr>
          <w:p w14:paraId="7BC1AD83" w14:textId="21877EE6" w:rsidR="00876927" w:rsidRPr="00804241" w:rsidRDefault="00876927" w:rsidP="00876927">
            <w:pPr>
              <w:rPr>
                <w:sz w:val="16"/>
                <w:szCs w:val="16"/>
              </w:rPr>
            </w:pPr>
            <w:r w:rsidRPr="00804241">
              <w:rPr>
                <w:sz w:val="16"/>
                <w:szCs w:val="16"/>
              </w:rPr>
              <w:t>-0.03045218</w:t>
            </w:r>
          </w:p>
        </w:tc>
      </w:tr>
      <w:tr w:rsidR="00804241" w14:paraId="1463F2C2" w14:textId="77777777" w:rsidTr="00804241">
        <w:tc>
          <w:tcPr>
            <w:tcW w:w="496" w:type="dxa"/>
          </w:tcPr>
          <w:p w14:paraId="19429C91" w14:textId="1FED0EF7" w:rsidR="00876927" w:rsidRPr="00804241" w:rsidRDefault="00876927" w:rsidP="00876927">
            <w:pPr>
              <w:rPr>
                <w:sz w:val="16"/>
                <w:szCs w:val="16"/>
              </w:rPr>
            </w:pPr>
            <w:r w:rsidRPr="00804241">
              <w:rPr>
                <w:sz w:val="16"/>
                <w:szCs w:val="16"/>
              </w:rPr>
              <w:t>FL</w:t>
            </w:r>
          </w:p>
        </w:tc>
        <w:tc>
          <w:tcPr>
            <w:tcW w:w="1200" w:type="dxa"/>
          </w:tcPr>
          <w:p w14:paraId="2B7D1DAD" w14:textId="43526782" w:rsidR="00876927" w:rsidRPr="00804241" w:rsidRDefault="00876927" w:rsidP="00876927">
            <w:pPr>
              <w:rPr>
                <w:sz w:val="16"/>
                <w:szCs w:val="16"/>
              </w:rPr>
            </w:pPr>
            <w:r w:rsidRPr="00804241">
              <w:rPr>
                <w:sz w:val="16"/>
                <w:szCs w:val="16"/>
              </w:rPr>
              <w:t>0.008131502</w:t>
            </w:r>
          </w:p>
        </w:tc>
        <w:tc>
          <w:tcPr>
            <w:tcW w:w="1276" w:type="dxa"/>
          </w:tcPr>
          <w:p w14:paraId="79E835C2" w14:textId="5DC8A165" w:rsidR="00876927" w:rsidRPr="00804241" w:rsidRDefault="00876927" w:rsidP="00876927">
            <w:pPr>
              <w:rPr>
                <w:sz w:val="16"/>
                <w:szCs w:val="16"/>
              </w:rPr>
            </w:pPr>
            <w:r w:rsidRPr="00804241">
              <w:rPr>
                <w:sz w:val="16"/>
                <w:szCs w:val="16"/>
              </w:rPr>
              <w:t>-0.007085</w:t>
            </w:r>
            <w:r w:rsidR="00804241">
              <w:rPr>
                <w:sz w:val="16"/>
                <w:szCs w:val="16"/>
              </w:rPr>
              <w:t>4</w:t>
            </w:r>
            <w:r w:rsidRPr="00804241">
              <w:rPr>
                <w:sz w:val="16"/>
                <w:szCs w:val="16"/>
              </w:rPr>
              <w:t>7</w:t>
            </w:r>
          </w:p>
        </w:tc>
        <w:tc>
          <w:tcPr>
            <w:tcW w:w="1559" w:type="dxa"/>
          </w:tcPr>
          <w:p w14:paraId="5C63515B" w14:textId="2AE69139" w:rsidR="00876927" w:rsidRPr="00804241" w:rsidRDefault="00876927" w:rsidP="00876927">
            <w:pPr>
              <w:rPr>
                <w:sz w:val="16"/>
                <w:szCs w:val="16"/>
              </w:rPr>
            </w:pPr>
            <w:r w:rsidRPr="00804241">
              <w:rPr>
                <w:sz w:val="16"/>
                <w:szCs w:val="16"/>
              </w:rPr>
              <w:t>0.0031216</w:t>
            </w:r>
            <w:r w:rsidR="00804241">
              <w:rPr>
                <w:sz w:val="16"/>
                <w:szCs w:val="16"/>
              </w:rPr>
              <w:t>1</w:t>
            </w:r>
          </w:p>
        </w:tc>
        <w:tc>
          <w:tcPr>
            <w:tcW w:w="1418" w:type="dxa"/>
          </w:tcPr>
          <w:p w14:paraId="6934EFE4" w14:textId="211B8BA6" w:rsidR="00876927" w:rsidRPr="00804241" w:rsidRDefault="00876927" w:rsidP="00876927">
            <w:pPr>
              <w:rPr>
                <w:sz w:val="16"/>
                <w:szCs w:val="16"/>
              </w:rPr>
            </w:pPr>
            <w:r w:rsidRPr="00804241">
              <w:rPr>
                <w:sz w:val="16"/>
                <w:szCs w:val="16"/>
              </w:rPr>
              <w:t>-0.00665329</w:t>
            </w:r>
          </w:p>
        </w:tc>
        <w:tc>
          <w:tcPr>
            <w:tcW w:w="1559" w:type="dxa"/>
          </w:tcPr>
          <w:p w14:paraId="2EE3E3E2" w14:textId="17D9BDB3" w:rsidR="00876927" w:rsidRPr="00804241" w:rsidRDefault="00876927" w:rsidP="00876927">
            <w:pPr>
              <w:rPr>
                <w:sz w:val="16"/>
                <w:szCs w:val="16"/>
              </w:rPr>
            </w:pPr>
            <w:r w:rsidRPr="00804241">
              <w:rPr>
                <w:sz w:val="16"/>
                <w:szCs w:val="16"/>
              </w:rPr>
              <w:t>-0.01244544</w:t>
            </w:r>
          </w:p>
        </w:tc>
        <w:tc>
          <w:tcPr>
            <w:tcW w:w="1553" w:type="dxa"/>
          </w:tcPr>
          <w:p w14:paraId="77AA17B6" w14:textId="5719F1CE" w:rsidR="00876927" w:rsidRPr="00804241" w:rsidRDefault="00876927" w:rsidP="00876927">
            <w:pPr>
              <w:rPr>
                <w:sz w:val="16"/>
                <w:szCs w:val="16"/>
              </w:rPr>
            </w:pPr>
            <w:r w:rsidRPr="00804241">
              <w:rPr>
                <w:sz w:val="16"/>
                <w:szCs w:val="16"/>
              </w:rPr>
              <w:t>-0.01997862</w:t>
            </w:r>
          </w:p>
        </w:tc>
      </w:tr>
      <w:tr w:rsidR="00804241" w14:paraId="782D8F3F" w14:textId="77777777" w:rsidTr="00804241">
        <w:tc>
          <w:tcPr>
            <w:tcW w:w="496" w:type="dxa"/>
          </w:tcPr>
          <w:p w14:paraId="0E2AD9BB" w14:textId="0BC67A3F" w:rsidR="00876927" w:rsidRPr="00804241" w:rsidRDefault="00876927" w:rsidP="00876927">
            <w:pPr>
              <w:rPr>
                <w:sz w:val="16"/>
                <w:szCs w:val="16"/>
              </w:rPr>
            </w:pPr>
            <w:r w:rsidRPr="00804241">
              <w:rPr>
                <w:sz w:val="16"/>
                <w:szCs w:val="16"/>
              </w:rPr>
              <w:t>RL</w:t>
            </w:r>
          </w:p>
        </w:tc>
        <w:tc>
          <w:tcPr>
            <w:tcW w:w="1200" w:type="dxa"/>
          </w:tcPr>
          <w:p w14:paraId="1CEF9588" w14:textId="2F1AB83D" w:rsidR="00876927" w:rsidRPr="00804241" w:rsidRDefault="00876927" w:rsidP="00876927">
            <w:pPr>
              <w:rPr>
                <w:sz w:val="16"/>
                <w:szCs w:val="16"/>
              </w:rPr>
            </w:pPr>
            <w:r w:rsidRPr="00804241">
              <w:rPr>
                <w:sz w:val="16"/>
                <w:szCs w:val="16"/>
              </w:rPr>
              <w:t>-0.00307724</w:t>
            </w:r>
          </w:p>
        </w:tc>
        <w:tc>
          <w:tcPr>
            <w:tcW w:w="1276" w:type="dxa"/>
          </w:tcPr>
          <w:p w14:paraId="2E483788" w14:textId="36AB133F" w:rsidR="00876927" w:rsidRPr="00804241" w:rsidRDefault="00876927" w:rsidP="00876927">
            <w:pPr>
              <w:rPr>
                <w:sz w:val="16"/>
                <w:szCs w:val="16"/>
              </w:rPr>
            </w:pPr>
            <w:r w:rsidRPr="00804241">
              <w:rPr>
                <w:sz w:val="16"/>
                <w:szCs w:val="16"/>
              </w:rPr>
              <w:t>0.00518083</w:t>
            </w:r>
          </w:p>
        </w:tc>
        <w:tc>
          <w:tcPr>
            <w:tcW w:w="1559" w:type="dxa"/>
          </w:tcPr>
          <w:p w14:paraId="23872DEE" w14:textId="0BA93DA1" w:rsidR="00876927" w:rsidRPr="00804241" w:rsidRDefault="00876927" w:rsidP="00876927">
            <w:pPr>
              <w:rPr>
                <w:sz w:val="16"/>
                <w:szCs w:val="16"/>
              </w:rPr>
            </w:pPr>
            <w:r w:rsidRPr="00804241">
              <w:rPr>
                <w:sz w:val="16"/>
                <w:szCs w:val="16"/>
              </w:rPr>
              <w:t>-0.0011448</w:t>
            </w:r>
            <w:r w:rsidR="00804241">
              <w:rPr>
                <w:sz w:val="16"/>
                <w:szCs w:val="16"/>
              </w:rPr>
              <w:t>6</w:t>
            </w:r>
          </w:p>
        </w:tc>
        <w:tc>
          <w:tcPr>
            <w:tcW w:w="1418" w:type="dxa"/>
          </w:tcPr>
          <w:p w14:paraId="13F9CEEB" w14:textId="30168260" w:rsidR="00876927" w:rsidRPr="00804241" w:rsidRDefault="00876927" w:rsidP="00876927">
            <w:pPr>
              <w:rPr>
                <w:sz w:val="16"/>
                <w:szCs w:val="16"/>
              </w:rPr>
            </w:pPr>
            <w:r w:rsidRPr="00804241">
              <w:rPr>
                <w:sz w:val="16"/>
                <w:szCs w:val="16"/>
              </w:rPr>
              <w:t>0.0027521</w:t>
            </w:r>
          </w:p>
        </w:tc>
        <w:tc>
          <w:tcPr>
            <w:tcW w:w="1559" w:type="dxa"/>
          </w:tcPr>
          <w:p w14:paraId="7183BD79" w14:textId="0DD589FC" w:rsidR="00876927" w:rsidRPr="00804241" w:rsidRDefault="00876927" w:rsidP="00876927">
            <w:pPr>
              <w:rPr>
                <w:sz w:val="16"/>
                <w:szCs w:val="16"/>
              </w:rPr>
            </w:pPr>
            <w:r w:rsidRPr="00804241">
              <w:rPr>
                <w:sz w:val="16"/>
                <w:szCs w:val="16"/>
              </w:rPr>
              <w:t>0.0128008</w:t>
            </w:r>
          </w:p>
        </w:tc>
        <w:tc>
          <w:tcPr>
            <w:tcW w:w="1553" w:type="dxa"/>
          </w:tcPr>
          <w:p w14:paraId="6608BC52" w14:textId="17B7C674" w:rsidR="00876927" w:rsidRPr="00804241" w:rsidRDefault="00876927" w:rsidP="00876927">
            <w:pPr>
              <w:rPr>
                <w:sz w:val="16"/>
                <w:szCs w:val="16"/>
              </w:rPr>
            </w:pPr>
            <w:r w:rsidRPr="00804241">
              <w:rPr>
                <w:sz w:val="16"/>
                <w:szCs w:val="16"/>
              </w:rPr>
              <w:t>0.00237755</w:t>
            </w:r>
          </w:p>
        </w:tc>
      </w:tr>
    </w:tbl>
    <w:p w14:paraId="2F475B6B" w14:textId="7550BB03" w:rsidR="00934A2D" w:rsidRDefault="00876927" w:rsidP="00F06A92">
      <w:pPr>
        <w:pStyle w:val="BodyText"/>
      </w:pPr>
      <w:r>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br/>
      </w:r>
      <w:r>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934A2D" w:rsidRDefault="00934A2D" w:rsidP="00CD5CBB">
      <w:pPr>
        <w:pStyle w:val="BodyText"/>
      </w:pPr>
    </w:p>
    <w:p w14:paraId="02FD6FC3" w14:textId="77777777" w:rsidR="00876927" w:rsidRDefault="00876927" w:rsidP="00CD5CBB">
      <w:pPr>
        <w:pStyle w:val="BodyText"/>
      </w:pPr>
    </w:p>
    <w:p w14:paraId="2283C5FB" w14:textId="77777777" w:rsidR="00876927" w:rsidRDefault="00876927" w:rsidP="00CD5CBB">
      <w:pPr>
        <w:pStyle w:val="BodyText"/>
      </w:pPr>
    </w:p>
    <w:p w14:paraId="2DDDB0FB" w14:textId="77777777" w:rsidR="00876927" w:rsidRDefault="00876927" w:rsidP="00CD5CBB">
      <w:pPr>
        <w:pStyle w:val="BodyText"/>
      </w:pPr>
    </w:p>
    <w:p w14:paraId="119E0932" w14:textId="77777777" w:rsidR="00876927" w:rsidRDefault="00876927" w:rsidP="00CD5CBB">
      <w:pPr>
        <w:pStyle w:val="BodyText"/>
      </w:pPr>
    </w:p>
    <w:p w14:paraId="2EC9CDEB" w14:textId="7614D98C" w:rsidR="00934A2D" w:rsidRDefault="00876927" w:rsidP="00842CFB">
      <w:pPr>
        <w:pStyle w:val="Caption"/>
      </w:pPr>
      <w:r>
        <w:t xml:space="preserve">Figure </w:t>
      </w:r>
      <w:r w:rsidR="00C7118D">
        <w:fldChar w:fldCharType="begin"/>
      </w:r>
      <w:r w:rsidR="00C7118D">
        <w:instrText xml:space="preserve"> STYLEREF 1 \s </w:instrText>
      </w:r>
      <w:r w:rsidR="00C7118D">
        <w:fldChar w:fldCharType="separate"/>
      </w:r>
      <w:r w:rsidR="00C7118D">
        <w:t>7</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1</w:t>
      </w:r>
      <w:r w:rsidR="00C7118D">
        <w:fldChar w:fldCharType="end"/>
      </w:r>
      <w:r>
        <w:t xml:space="preserve">  IMU Calibration graphs for Central Camera IMU</w:t>
      </w:r>
      <w:r w:rsidR="00934A2D" w:rsidRPr="00934A2D">
        <w:br w:type="page"/>
      </w:r>
    </w:p>
    <w:p w14:paraId="3818EE95" w14:textId="5FD786BC" w:rsidR="00876927" w:rsidRDefault="00876927" w:rsidP="00842CFB">
      <w:pPr>
        <w:pStyle w:val="Caption"/>
      </w:pPr>
      <w:r>
        <w:lastRenderedPageBreak/>
        <w:br/>
        <w:t xml:space="preserve">Figure </w:t>
      </w:r>
      <w:r w:rsidR="00C7118D">
        <w:fldChar w:fldCharType="begin"/>
      </w:r>
      <w:r w:rsidR="00C7118D">
        <w:instrText xml:space="preserve"> STYLEREF 1 \s </w:instrText>
      </w:r>
      <w:r w:rsidR="00C7118D">
        <w:fldChar w:fldCharType="separate"/>
      </w:r>
      <w:r w:rsidR="00C7118D">
        <w:t>7</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2</w:t>
      </w:r>
      <w:r w:rsidR="00C7118D">
        <w:fldChar w:fldCharType="end"/>
      </w:r>
      <w:r>
        <w:t xml:space="preserve">  IMU Calibration graphs for Front Left IMU</w:t>
      </w:r>
      <w:r>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p>
    <w:p w14:paraId="37810645" w14:textId="3F8DBA15" w:rsidR="00876927" w:rsidRDefault="00876927" w:rsidP="00876927">
      <w:pPr>
        <w:pStyle w:val="BodyText"/>
      </w:pPr>
      <w:r>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7477BDBC" w:rsidR="00876927" w:rsidRDefault="00876927" w:rsidP="00842CFB">
      <w:pPr>
        <w:pStyle w:val="Caption"/>
      </w:pPr>
      <w:r>
        <w:t xml:space="preserve">Figure </w:t>
      </w:r>
      <w:r w:rsidR="00C7118D">
        <w:fldChar w:fldCharType="begin"/>
      </w:r>
      <w:r w:rsidR="00C7118D">
        <w:instrText xml:space="preserve"> STYLEREF 1 \s </w:instrText>
      </w:r>
      <w:r w:rsidR="00C7118D">
        <w:fldChar w:fldCharType="separate"/>
      </w:r>
      <w:r w:rsidR="00C7118D">
        <w:t>7</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3</w:t>
      </w:r>
      <w:r w:rsidR="00C7118D">
        <w:fldChar w:fldCharType="end"/>
      </w:r>
      <w:r>
        <w:t xml:space="preserve">  IMU Calibration graphs for Front Right IMU</w:t>
      </w:r>
    </w:p>
    <w:p w14:paraId="08930E38" w14:textId="70F34EB6" w:rsidR="00876927" w:rsidRDefault="00876927" w:rsidP="00876927">
      <w:pPr>
        <w:pStyle w:val="BodyText"/>
      </w:pPr>
      <w:r>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18E8725D" w:rsidR="00C911F7" w:rsidRDefault="00C911F7" w:rsidP="00842CFB">
      <w:pPr>
        <w:pStyle w:val="Caption"/>
      </w:pPr>
      <w:r>
        <w:t xml:space="preserve">Figure </w:t>
      </w:r>
      <w:r w:rsidR="00C7118D">
        <w:fldChar w:fldCharType="begin"/>
      </w:r>
      <w:r w:rsidR="00C7118D">
        <w:instrText xml:space="preserve"> STYLEREF 1 \s </w:instrText>
      </w:r>
      <w:r w:rsidR="00C7118D">
        <w:fldChar w:fldCharType="separate"/>
      </w:r>
      <w:r w:rsidR="00C7118D">
        <w:t>7</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4</w:t>
      </w:r>
      <w:r w:rsidR="00C7118D">
        <w:fldChar w:fldCharType="end"/>
      </w:r>
      <w:r>
        <w:t xml:space="preserve">  IMU Calibration graphs for Rear Left IMU</w:t>
      </w:r>
    </w:p>
    <w:p w14:paraId="45BE4D84" w14:textId="77777777" w:rsidR="00C911F7" w:rsidRDefault="00C911F7" w:rsidP="00C911F7">
      <w:pPr>
        <w:pStyle w:val="BodyText"/>
      </w:pPr>
    </w:p>
    <w:p w14:paraId="4409365D" w14:textId="77777777" w:rsidR="00C911F7" w:rsidRDefault="00C911F7" w:rsidP="00842CFB">
      <w:pPr>
        <w:pStyle w:val="Caption"/>
      </w:pPr>
    </w:p>
    <w:p w14:paraId="70E349EF" w14:textId="77777777" w:rsidR="00C911F7" w:rsidRDefault="00C911F7" w:rsidP="00842CFB">
      <w:pPr>
        <w:pStyle w:val="Caption"/>
      </w:pPr>
    </w:p>
    <w:p w14:paraId="7C1CDD96" w14:textId="658C8950" w:rsidR="00C911F7" w:rsidRDefault="00C911F7" w:rsidP="00842CFB">
      <w:pPr>
        <w:pStyle w:val="Caption"/>
      </w:pPr>
      <w:r>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p>
    <w:p w14:paraId="2B99A194" w14:textId="321730DF" w:rsidR="00C911F7" w:rsidRDefault="00C911F7" w:rsidP="00842CFB">
      <w:pPr>
        <w:pStyle w:val="Caption"/>
      </w:pPr>
      <w:r>
        <w:t xml:space="preserve">Figure </w:t>
      </w:r>
      <w:r w:rsidR="00C7118D">
        <w:fldChar w:fldCharType="begin"/>
      </w:r>
      <w:r w:rsidR="00C7118D">
        <w:instrText xml:space="preserve"> STYLEREF 1 \s </w:instrText>
      </w:r>
      <w:r w:rsidR="00C7118D">
        <w:fldChar w:fldCharType="separate"/>
      </w:r>
      <w:r w:rsidR="00C7118D">
        <w:t>7</w:t>
      </w:r>
      <w:r w:rsidR="00C7118D">
        <w:fldChar w:fldCharType="end"/>
      </w:r>
      <w:r w:rsidR="00C7118D">
        <w:t>.</w:t>
      </w:r>
      <w:r w:rsidR="00C7118D">
        <w:fldChar w:fldCharType="begin"/>
      </w:r>
      <w:r w:rsidR="00C7118D">
        <w:instrText xml:space="preserve"> SEQ Figure \* ARABIC \s 1 </w:instrText>
      </w:r>
      <w:r w:rsidR="00C7118D">
        <w:fldChar w:fldCharType="separate"/>
      </w:r>
      <w:r w:rsidR="00C7118D">
        <w:t>5</w:t>
      </w:r>
      <w:r w:rsidR="00C7118D">
        <w:fldChar w:fldCharType="end"/>
      </w:r>
      <w:r>
        <w:t xml:space="preserve"> </w:t>
      </w:r>
      <w:r w:rsidRPr="0069614D">
        <w:t>Figure  IMU Calibration graphs for Right Rear IMU</w:t>
      </w:r>
    </w:p>
    <w:p w14:paraId="6486CAFE" w14:textId="77777777" w:rsidR="000A4CEC" w:rsidRDefault="000A4CEC" w:rsidP="000A4CEC">
      <w:pPr>
        <w:pStyle w:val="BodyText"/>
      </w:pPr>
    </w:p>
    <w:p w14:paraId="56906CCD" w14:textId="60A3CAEC" w:rsidR="000A4CEC" w:rsidRDefault="008B2899" w:rsidP="00846FF2">
      <w:pPr>
        <w:pStyle w:val="Heading2"/>
        <w:rPr>
          <w:lang w:eastAsia="zh-CN"/>
        </w:rPr>
      </w:pPr>
      <w:bookmarkStart w:id="65" w:name="_Toc146487470"/>
      <w:r>
        <w:t xml:space="preserve">Appendix 7.3 </w:t>
      </w:r>
      <w:r w:rsidR="000A4CEC">
        <w:t>Electrical Characteristics of IMU-29048 IMU</w:t>
      </w:r>
      <w:bookmarkEnd w:id="65"/>
    </w:p>
    <w:tbl>
      <w:tblPr>
        <w:tblW w:w="12390" w:type="dxa"/>
        <w:tblCellMar>
          <w:top w:w="15" w:type="dxa"/>
          <w:left w:w="15" w:type="dxa"/>
          <w:bottom w:w="15" w:type="dxa"/>
          <w:right w:w="15" w:type="dxa"/>
        </w:tblCellMar>
        <w:tblLook w:val="04A0" w:firstRow="1" w:lastRow="0" w:firstColumn="1" w:lastColumn="0" w:noHBand="0" w:noVBand="1"/>
      </w:tblPr>
      <w:tblGrid>
        <w:gridCol w:w="6195"/>
        <w:gridCol w:w="6195"/>
      </w:tblGrid>
      <w:tr w:rsidR="000A4CEC" w14:paraId="2A806CC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DAAD7D3" w14:textId="77777777" w:rsidR="000A4CEC" w:rsidRDefault="000A4CEC">
            <w:pPr>
              <w:rPr>
                <w:rFonts w:ascii="Times New Roman" w:hAnsi="Times New Roman"/>
                <w:color w:val="5F5F5F"/>
                <w:sz w:val="24"/>
              </w:rPr>
            </w:pPr>
            <w:r>
              <w:rPr>
                <w:color w:val="5F5F5F"/>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Default="000A4CEC">
            <w:r>
              <w:t>I2C</w:t>
            </w:r>
          </w:p>
          <w:p w14:paraId="4DE021E0" w14:textId="77777777" w:rsidR="000A4CEC" w:rsidRDefault="000A4CEC">
            <w:r>
              <w:t>SPI</w:t>
            </w:r>
          </w:p>
        </w:tc>
      </w:tr>
      <w:tr w:rsidR="000A4CEC" w14:paraId="3E9E590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BDA2FC4" w14:textId="77777777" w:rsidR="000A4CEC" w:rsidRDefault="000A4CEC">
            <w:pPr>
              <w:rPr>
                <w:color w:val="5F5F5F"/>
              </w:rPr>
            </w:pPr>
            <w:r>
              <w:rPr>
                <w:color w:val="5F5F5F"/>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Default="000A4CEC">
            <w:r>
              <w:t>1.71 to 3.6</w:t>
            </w:r>
          </w:p>
        </w:tc>
      </w:tr>
      <w:tr w:rsidR="000A4CEC" w14:paraId="738EAF0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BCAD61C" w14:textId="77777777" w:rsidR="000A4CEC" w:rsidRDefault="000A4CEC">
            <w:pPr>
              <w:rPr>
                <w:color w:val="5F5F5F"/>
              </w:rPr>
            </w:pPr>
            <w:r>
              <w:rPr>
                <w:color w:val="5F5F5F"/>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Default="000A4CEC">
            <w:r>
              <w:t>1.71 to 3.6</w:t>
            </w:r>
          </w:p>
        </w:tc>
      </w:tr>
      <w:tr w:rsidR="000A4CEC" w14:paraId="1AB17868"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43DDE73A" w14:textId="77777777" w:rsidR="000A4CEC" w:rsidRDefault="000A4CEC">
            <w:pPr>
              <w:rPr>
                <w:color w:val="5F5F5F"/>
              </w:rPr>
            </w:pPr>
            <w:r>
              <w:rPr>
                <w:color w:val="5F5F5F"/>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Default="000A4CEC">
            <w:r>
              <w:t>±250/500/1000/2000</w:t>
            </w:r>
          </w:p>
        </w:tc>
      </w:tr>
      <w:tr w:rsidR="000A4CEC" w14:paraId="596148F1"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2564DDAA" w14:textId="77777777" w:rsidR="000A4CEC" w:rsidRDefault="000A4CEC">
            <w:pPr>
              <w:rPr>
                <w:color w:val="5F5F5F"/>
              </w:rPr>
            </w:pPr>
            <w:r>
              <w:rPr>
                <w:color w:val="5F5F5F"/>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Default="000A4CEC">
            <w:r>
              <w:t>±1.5%</w:t>
            </w:r>
          </w:p>
        </w:tc>
      </w:tr>
      <w:tr w:rsidR="000A4CEC" w14:paraId="5ADC6B9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04382829" w14:textId="77777777" w:rsidR="000A4CEC" w:rsidRDefault="000A4CEC">
            <w:pPr>
              <w:rPr>
                <w:color w:val="5F5F5F"/>
              </w:rPr>
            </w:pPr>
            <w:r>
              <w:rPr>
                <w:color w:val="5F5F5F"/>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Default="000A4CEC">
            <w:r>
              <w:t>0.015dps/√Hz</w:t>
            </w:r>
          </w:p>
        </w:tc>
      </w:tr>
      <w:tr w:rsidR="000A4CEC" w14:paraId="299FDC6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518A06D" w14:textId="77777777" w:rsidR="000A4CEC" w:rsidRDefault="000A4CEC">
            <w:pPr>
              <w:rPr>
                <w:color w:val="5F5F5F"/>
              </w:rPr>
            </w:pPr>
            <w:r>
              <w:rPr>
                <w:color w:val="5F5F5F"/>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Default="000A4CEC">
            <w:r>
              <w:t>±2/4/8/16</w:t>
            </w:r>
          </w:p>
        </w:tc>
      </w:tr>
      <w:tr w:rsidR="000A4CEC" w14:paraId="28D86E8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7CB7C" w14:textId="77777777" w:rsidR="000A4CEC" w:rsidRDefault="000A4CEC">
            <w:pPr>
              <w:rPr>
                <w:color w:val="5F5F5F"/>
              </w:rPr>
            </w:pPr>
            <w:r>
              <w:rPr>
                <w:color w:val="5F5F5F"/>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Default="000A4CEC">
            <w:r>
              <w:t>±0.5%</w:t>
            </w:r>
          </w:p>
        </w:tc>
      </w:tr>
      <w:tr w:rsidR="000A4CEC" w14:paraId="14C70EBA"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215DC4F" w14:textId="77777777" w:rsidR="000A4CEC" w:rsidRDefault="000A4CEC">
            <w:pPr>
              <w:rPr>
                <w:color w:val="5F5F5F"/>
              </w:rPr>
            </w:pPr>
            <w:r>
              <w:rPr>
                <w:color w:val="5F5F5F"/>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Default="000A4CEC">
            <w:r>
              <w:t>230μg/√Hz</w:t>
            </w:r>
          </w:p>
        </w:tc>
      </w:tr>
      <w:tr w:rsidR="000A4CEC" w14:paraId="4AED7BBC"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338CA8BF" w14:textId="77777777" w:rsidR="000A4CEC" w:rsidRDefault="000A4CEC">
            <w:pPr>
              <w:rPr>
                <w:color w:val="5F5F5F"/>
              </w:rPr>
            </w:pPr>
            <w:r>
              <w:rPr>
                <w:color w:val="5F5F5F"/>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Default="000A4CEC">
            <w:r>
              <w:t>±4900μT</w:t>
            </w:r>
          </w:p>
        </w:tc>
      </w:tr>
      <w:tr w:rsidR="000A4CEC" w14:paraId="3348397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3B0A807" w14:textId="77777777" w:rsidR="000A4CEC" w:rsidRDefault="000A4CEC">
            <w:pPr>
              <w:rPr>
                <w:color w:val="5F5F5F"/>
              </w:rPr>
            </w:pPr>
            <w:r>
              <w:rPr>
                <w:color w:val="5F5F5F"/>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Default="000A4CEC">
            <w:pPr>
              <w:rPr>
                <w:color w:val="5F5F5F"/>
              </w:rPr>
            </w:pPr>
          </w:p>
        </w:tc>
      </w:tr>
      <w:tr w:rsidR="000A4CEC" w14:paraId="3C6871B6"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249F2" w14:textId="77777777" w:rsidR="000A4CEC" w:rsidRDefault="000A4CEC">
            <w:pPr>
              <w:rPr>
                <w:color w:val="5F5F5F"/>
                <w:sz w:val="24"/>
              </w:rPr>
            </w:pPr>
            <w:r>
              <w:rPr>
                <w:color w:val="5F5F5F"/>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Default="000A4CEC">
            <w:pPr>
              <w:rPr>
                <w:color w:val="5F5F5F"/>
              </w:rPr>
            </w:pPr>
          </w:p>
        </w:tc>
      </w:tr>
    </w:tbl>
    <w:p w14:paraId="1BA1DE57" w14:textId="77777777" w:rsidR="000A4CEC" w:rsidRPr="000A4CEC" w:rsidRDefault="000A4CEC" w:rsidP="00846FF2">
      <w:pPr>
        <w:pStyle w:val="BodyText"/>
      </w:pPr>
    </w:p>
    <w:p w14:paraId="4CCB9CED" w14:textId="77777777" w:rsidR="00C911F7" w:rsidRDefault="00F826EB" w:rsidP="00F826EB">
      <w:pPr>
        <w:pStyle w:val="Heading1"/>
        <w:numPr>
          <w:ilvl w:val="0"/>
          <w:numId w:val="0"/>
        </w:numPr>
      </w:pPr>
      <w:bookmarkStart w:id="66" w:name="_Toc146487471"/>
      <w:r>
        <w:lastRenderedPageBreak/>
        <w:t xml:space="preserve">Chapter </w:t>
      </w:r>
      <w:r w:rsidR="00934A2D">
        <w:t>8</w:t>
      </w:r>
      <w:bookmarkEnd w:id="66"/>
    </w:p>
    <w:p w14:paraId="65C0B2C5" w14:textId="678DFA63" w:rsidR="00BE0D55" w:rsidRDefault="00F826EB" w:rsidP="00F826EB">
      <w:pPr>
        <w:pStyle w:val="Heading1"/>
        <w:numPr>
          <w:ilvl w:val="0"/>
          <w:numId w:val="0"/>
        </w:numPr>
      </w:pPr>
      <w:r>
        <w:lastRenderedPageBreak/>
        <w:br/>
      </w:r>
      <w:bookmarkStart w:id="67" w:name="_Toc146487472"/>
      <w:r w:rsidR="00BE0D55">
        <w:t>References</w:t>
      </w:r>
      <w:bookmarkEnd w:id="67"/>
    </w:p>
    <w:p w14:paraId="5A208527" w14:textId="1B78BB68" w:rsidR="00A7254B" w:rsidRPr="00A7254B" w:rsidRDefault="00D40BA6" w:rsidP="00A7254B">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A7254B" w:rsidRPr="00A7254B">
        <w:rPr>
          <w:rFonts w:ascii="Calibri" w:hAnsi="Calibri" w:cs="Calibri"/>
          <w:noProof/>
        </w:rPr>
        <w:t xml:space="preserve">Ab Wahab, M. N., Nefti-Meziani, S., &amp; Atyabi, A. (2015). A comprehensive review of swarm optimization algorithms. </w:t>
      </w:r>
      <w:r w:rsidR="00A7254B" w:rsidRPr="00A7254B">
        <w:rPr>
          <w:rFonts w:ascii="Calibri" w:hAnsi="Calibri" w:cs="Calibri"/>
          <w:i/>
          <w:iCs/>
          <w:noProof/>
        </w:rPr>
        <w:t>PLoS ONE</w:t>
      </w:r>
      <w:r w:rsidR="00A7254B" w:rsidRPr="00A7254B">
        <w:rPr>
          <w:rFonts w:ascii="Calibri" w:hAnsi="Calibri" w:cs="Calibri"/>
          <w:noProof/>
        </w:rPr>
        <w:t xml:space="preserve">, </w:t>
      </w:r>
      <w:r w:rsidR="00A7254B" w:rsidRPr="00A7254B">
        <w:rPr>
          <w:rFonts w:ascii="Calibri" w:hAnsi="Calibri" w:cs="Calibri"/>
          <w:i/>
          <w:iCs/>
          <w:noProof/>
        </w:rPr>
        <w:t>10</w:t>
      </w:r>
      <w:r w:rsidR="00A7254B" w:rsidRPr="00A7254B">
        <w:rPr>
          <w:rFonts w:ascii="Calibri" w:hAnsi="Calibri" w:cs="Calibri"/>
          <w:noProof/>
        </w:rPr>
        <w:t>(5). https://doi.org/10.1371/JOURNAL.PONE.0122827</w:t>
      </w:r>
    </w:p>
    <w:p w14:paraId="2CA106E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dafruit. (2022). </w:t>
      </w:r>
      <w:r w:rsidRPr="00A7254B">
        <w:rPr>
          <w:rFonts w:ascii="Calibri" w:hAnsi="Calibri" w:cs="Calibri"/>
          <w:i/>
          <w:iCs/>
          <w:noProof/>
        </w:rPr>
        <w:t>Slamtec RPLIDAR A1 - 360 Laser Range Scanner : ID 4010 : $99.95 : Adafruit Industries, Unique &amp; fun DIY electronics and kits</w:t>
      </w:r>
      <w:r w:rsidRPr="00A7254B">
        <w:rPr>
          <w:rFonts w:ascii="Calibri" w:hAnsi="Calibri" w:cs="Calibri"/>
          <w:noProof/>
        </w:rPr>
        <w:t>. https://www.adafruit.com/product/4010</w:t>
      </w:r>
    </w:p>
    <w:p w14:paraId="3892AEA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delantado, F., Vilajosana, X., Tuset-Peiro, P., Martinez, B., Melia-Segui, J., &amp; Watteyne, T. (2017). Understanding the Limits of LoRaWAN. </w:t>
      </w:r>
      <w:r w:rsidRPr="00A7254B">
        <w:rPr>
          <w:rFonts w:ascii="Calibri" w:hAnsi="Calibri" w:cs="Calibri"/>
          <w:i/>
          <w:iCs/>
          <w:noProof/>
        </w:rPr>
        <w:t>IEEE Communications Magazine</w:t>
      </w:r>
      <w:r w:rsidRPr="00A7254B">
        <w:rPr>
          <w:rFonts w:ascii="Calibri" w:hAnsi="Calibri" w:cs="Calibri"/>
          <w:noProof/>
        </w:rPr>
        <w:t xml:space="preserve">, </w:t>
      </w:r>
      <w:r w:rsidRPr="00A7254B">
        <w:rPr>
          <w:rFonts w:ascii="Calibri" w:hAnsi="Calibri" w:cs="Calibri"/>
          <w:i/>
          <w:iCs/>
          <w:noProof/>
        </w:rPr>
        <w:t>55</w:t>
      </w:r>
      <w:r w:rsidRPr="00A7254B">
        <w:rPr>
          <w:rFonts w:ascii="Calibri" w:hAnsi="Calibri" w:cs="Calibri"/>
          <w:noProof/>
        </w:rPr>
        <w:t>(9), 34–40. https://doi.org/10.1109/MCOM.2017.1600613</w:t>
      </w:r>
    </w:p>
    <w:p w14:paraId="6E43E5C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hmed, S., Qiu, B., Ahmad, F., Kong, C. W., &amp; Xin, H. (2021). A State-of-the-Art Analysis of Obstacle Avoidance Methods from the Perspective of an Agricultural Sprayer UAV’s Operation Scenario. </w:t>
      </w:r>
      <w:r w:rsidRPr="00A7254B">
        <w:rPr>
          <w:rFonts w:ascii="Calibri" w:hAnsi="Calibri" w:cs="Calibri"/>
          <w:i/>
          <w:iCs/>
          <w:noProof/>
        </w:rPr>
        <w:t>Agronomy 2021, Vol. 11, Page 1069</w:t>
      </w:r>
      <w:r w:rsidRPr="00A7254B">
        <w:rPr>
          <w:rFonts w:ascii="Calibri" w:hAnsi="Calibri" w:cs="Calibri"/>
          <w:noProof/>
        </w:rPr>
        <w:t xml:space="preserve">, </w:t>
      </w:r>
      <w:r w:rsidRPr="00A7254B">
        <w:rPr>
          <w:rFonts w:ascii="Calibri" w:hAnsi="Calibri" w:cs="Calibri"/>
          <w:i/>
          <w:iCs/>
          <w:noProof/>
        </w:rPr>
        <w:t>11</w:t>
      </w:r>
      <w:r w:rsidRPr="00A7254B">
        <w:rPr>
          <w:rFonts w:ascii="Calibri" w:hAnsi="Calibri" w:cs="Calibri"/>
          <w:noProof/>
        </w:rPr>
        <w:t>(6), 1069. https://doi.org/10.3390/AGRONOMY11061069</w:t>
      </w:r>
    </w:p>
    <w:p w14:paraId="3DD2252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kagawa, K. (1996). </w:t>
      </w:r>
      <w:r w:rsidRPr="00A7254B">
        <w:rPr>
          <w:rFonts w:ascii="Calibri" w:hAnsi="Calibri" w:cs="Calibri"/>
          <w:i/>
          <w:iCs/>
          <w:noProof/>
        </w:rPr>
        <w:t>US5994699A - Thermal camera for infrared imaging - Google Patents</w:t>
      </w:r>
      <w:r w:rsidRPr="00A7254B">
        <w:rPr>
          <w:rFonts w:ascii="Calibri" w:hAnsi="Calibri" w:cs="Calibri"/>
          <w:noProof/>
        </w:rPr>
        <w:t>. https://patents.google.com/patent/US5994699A/en</w:t>
      </w:r>
    </w:p>
    <w:p w14:paraId="41E9508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l-Sarawi, S., Anbar, M., Alieyan, K., &amp; Alzubaidi, M. (2017). Internet of Things (IoT) communication protocols: Review. </w:t>
      </w:r>
      <w:r w:rsidRPr="00A7254B">
        <w:rPr>
          <w:rFonts w:ascii="Calibri" w:hAnsi="Calibri" w:cs="Calibri"/>
          <w:i/>
          <w:iCs/>
          <w:noProof/>
        </w:rPr>
        <w:t>ICIT 2017 - 8th International Conference on Information Technology, Proceedings</w:t>
      </w:r>
      <w:r w:rsidRPr="00A7254B">
        <w:rPr>
          <w:rFonts w:ascii="Calibri" w:hAnsi="Calibri" w:cs="Calibri"/>
          <w:noProof/>
        </w:rPr>
        <w:t>, 685–690. https://doi.org/10.1109/ICITECH.2017.8079928</w:t>
      </w:r>
    </w:p>
    <w:p w14:paraId="2EC2CCF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A7254B">
        <w:rPr>
          <w:rFonts w:ascii="Calibri" w:hAnsi="Calibri" w:cs="Calibri"/>
          <w:i/>
          <w:iCs/>
          <w:noProof/>
        </w:rPr>
        <w:t>IEEE Communications Magazine</w:t>
      </w:r>
      <w:r w:rsidRPr="00A7254B">
        <w:rPr>
          <w:rFonts w:ascii="Calibri" w:hAnsi="Calibri" w:cs="Calibri"/>
          <w:noProof/>
        </w:rPr>
        <w:t xml:space="preserve">, </w:t>
      </w:r>
      <w:r w:rsidRPr="00A7254B">
        <w:rPr>
          <w:rFonts w:ascii="Calibri" w:hAnsi="Calibri" w:cs="Calibri"/>
          <w:i/>
          <w:iCs/>
          <w:noProof/>
        </w:rPr>
        <w:t>53</w:t>
      </w:r>
      <w:r w:rsidRPr="00A7254B">
        <w:rPr>
          <w:rFonts w:ascii="Calibri" w:hAnsi="Calibri" w:cs="Calibri"/>
          <w:noProof/>
        </w:rPr>
        <w:t>(9), 32–40. https://doi.org/10.1109/MCOM.2015.7263370</w:t>
      </w:r>
    </w:p>
    <w:p w14:paraId="023EFB7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ndroid Authority. (n.d.-a). </w:t>
      </w:r>
      <w:r w:rsidRPr="00A7254B">
        <w:rPr>
          <w:rFonts w:ascii="Calibri" w:hAnsi="Calibri" w:cs="Calibri"/>
          <w:i/>
          <w:iCs/>
          <w:noProof/>
        </w:rPr>
        <w:t>Image-Stablization-GIF.gif (404×296)</w:t>
      </w:r>
      <w:r w:rsidRPr="00A7254B">
        <w:rPr>
          <w:rFonts w:ascii="Calibri" w:hAnsi="Calibri" w:cs="Calibri"/>
          <w:noProof/>
        </w:rPr>
        <w:t>. Retrieved August 17, 2023, from https://www.androidauthority.com/wp-content/uploads/2020/02/Image-Stablization-GIF.gif</w:t>
      </w:r>
    </w:p>
    <w:p w14:paraId="45422A9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ndroid Authority. (n.d.-b). </w:t>
      </w:r>
      <w:r w:rsidRPr="00A7254B">
        <w:rPr>
          <w:rFonts w:ascii="Calibri" w:hAnsi="Calibri" w:cs="Calibri"/>
          <w:i/>
          <w:iCs/>
          <w:noProof/>
        </w:rPr>
        <w:t>Image-Stablization-Perspective.gif (350×261)</w:t>
      </w:r>
      <w:r w:rsidRPr="00A7254B">
        <w:rPr>
          <w:rFonts w:ascii="Calibri" w:hAnsi="Calibri" w:cs="Calibri"/>
          <w:noProof/>
        </w:rPr>
        <w:t>. Retrieved August 17, 2023, from https://www.androidauthority.com/wp-content/uploads/2020/02/Image-Stablization-Perspective.gif</w:t>
      </w:r>
    </w:p>
    <w:p w14:paraId="1668062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rsalan, M., Umair, A., &amp; Kumar Verma, V. (2018). Dash7: Performance. In </w:t>
      </w:r>
      <w:r w:rsidRPr="00A7254B">
        <w:rPr>
          <w:rFonts w:ascii="Calibri" w:hAnsi="Calibri" w:cs="Calibri"/>
          <w:i/>
          <w:iCs/>
          <w:noProof/>
        </w:rPr>
        <w:t>IOSR Journal of Electronics and Communication Engineering (IOSRJECE)</w:t>
      </w:r>
      <w:r w:rsidRPr="00A7254B">
        <w:rPr>
          <w:rFonts w:ascii="Calibri" w:hAnsi="Calibri" w:cs="Calibri"/>
          <w:noProof/>
        </w:rPr>
        <w:t xml:space="preserve"> (Vol. 2, Issue 5). </w:t>
      </w:r>
      <w:r w:rsidRPr="00A7254B">
        <w:rPr>
          <w:rFonts w:ascii="Calibri" w:hAnsi="Calibri" w:cs="Calibri"/>
          <w:noProof/>
        </w:rPr>
        <w:lastRenderedPageBreak/>
        <w:t>www.iosrjournals.orgwww.iosrjournals.org</w:t>
      </w:r>
    </w:p>
    <w:p w14:paraId="2FC19C6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ugustin, A., Yi, J., Clausen, T., &amp; Townsley, W. M. (2016). A study of Lora: Long range &amp; low power networks for the internet of things. </w:t>
      </w:r>
      <w:r w:rsidRPr="00A7254B">
        <w:rPr>
          <w:rFonts w:ascii="Calibri" w:hAnsi="Calibri" w:cs="Calibri"/>
          <w:i/>
          <w:iCs/>
          <w:noProof/>
        </w:rPr>
        <w:t>Sensors (Switzerland)</w:t>
      </w:r>
      <w:r w:rsidRPr="00A7254B">
        <w:rPr>
          <w:rFonts w:ascii="Calibri" w:hAnsi="Calibri" w:cs="Calibri"/>
          <w:noProof/>
        </w:rPr>
        <w:t xml:space="preserve">, </w:t>
      </w:r>
      <w:r w:rsidRPr="00A7254B">
        <w:rPr>
          <w:rFonts w:ascii="Calibri" w:hAnsi="Calibri" w:cs="Calibri"/>
          <w:i/>
          <w:iCs/>
          <w:noProof/>
        </w:rPr>
        <w:t>16</w:t>
      </w:r>
      <w:r w:rsidRPr="00A7254B">
        <w:rPr>
          <w:rFonts w:ascii="Calibri" w:hAnsi="Calibri" w:cs="Calibri"/>
          <w:noProof/>
        </w:rPr>
        <w:t>(9). https://doi.org/10.3390/s16091466</w:t>
      </w:r>
    </w:p>
    <w:p w14:paraId="3198F94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uysakul, J., Xu, H., &amp; Pooneeth, V. (2018). A Hybrid Motion Estimation for Video Stabilization Based on an IMU Sensor. </w:t>
      </w:r>
      <w:r w:rsidRPr="00A7254B">
        <w:rPr>
          <w:rFonts w:ascii="Calibri" w:hAnsi="Calibri" w:cs="Calibri"/>
          <w:i/>
          <w:iCs/>
          <w:noProof/>
        </w:rPr>
        <w:t>Sensors 2018, Vol. 18, Page 2708</w:t>
      </w:r>
      <w:r w:rsidRPr="00A7254B">
        <w:rPr>
          <w:rFonts w:ascii="Calibri" w:hAnsi="Calibri" w:cs="Calibri"/>
          <w:noProof/>
        </w:rPr>
        <w:t xml:space="preserve">, </w:t>
      </w:r>
      <w:r w:rsidRPr="00A7254B">
        <w:rPr>
          <w:rFonts w:ascii="Calibri" w:hAnsi="Calibri" w:cs="Calibri"/>
          <w:i/>
          <w:iCs/>
          <w:noProof/>
        </w:rPr>
        <w:t>18</w:t>
      </w:r>
      <w:r w:rsidRPr="00A7254B">
        <w:rPr>
          <w:rFonts w:ascii="Calibri" w:hAnsi="Calibri" w:cs="Calibri"/>
          <w:noProof/>
        </w:rPr>
        <w:t>(8), 2708. https://doi.org/10.3390/S18082708</w:t>
      </w:r>
    </w:p>
    <w:p w14:paraId="549FC99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uysakul, J., Xu, H., &amp; Pooneeth, V. (2019). Video stabilization with a dual system based on an IMU sensor for the mobile robot. </w:t>
      </w:r>
      <w:r w:rsidRPr="00A7254B">
        <w:rPr>
          <w:rFonts w:ascii="Calibri" w:hAnsi="Calibri" w:cs="Calibri"/>
          <w:i/>
          <w:iCs/>
          <w:noProof/>
        </w:rPr>
        <w:t>Advances in Intelligent Systems and Computing</w:t>
      </w:r>
      <w:r w:rsidRPr="00A7254B">
        <w:rPr>
          <w:rFonts w:ascii="Calibri" w:hAnsi="Calibri" w:cs="Calibri"/>
          <w:noProof/>
        </w:rPr>
        <w:t xml:space="preserve">, </w:t>
      </w:r>
      <w:r w:rsidRPr="00A7254B">
        <w:rPr>
          <w:rFonts w:ascii="Calibri" w:hAnsi="Calibri" w:cs="Calibri"/>
          <w:i/>
          <w:iCs/>
          <w:noProof/>
        </w:rPr>
        <w:t>856</w:t>
      </w:r>
      <w:r w:rsidRPr="00A7254B">
        <w:rPr>
          <w:rFonts w:ascii="Calibri" w:hAnsi="Calibri" w:cs="Calibri"/>
          <w:noProof/>
        </w:rPr>
        <w:t>, 618–626. https://doi.org/10.1007/978-3-030-00214-5_78/COVER</w:t>
      </w:r>
    </w:p>
    <w:p w14:paraId="1104C96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Aviation Authority of New Zealand, C. (2015). </w:t>
      </w:r>
      <w:r w:rsidRPr="00A7254B">
        <w:rPr>
          <w:rFonts w:ascii="Calibri" w:hAnsi="Calibri" w:cs="Calibri"/>
          <w:i/>
          <w:iCs/>
          <w:noProof/>
        </w:rPr>
        <w:t>Published by the Civil Aviation Authority of New Zealand Unmanned Aircraft Operator Certification</w:t>
      </w:r>
      <w:r w:rsidRPr="00A7254B">
        <w:rPr>
          <w:rFonts w:ascii="Calibri" w:hAnsi="Calibri" w:cs="Calibri"/>
          <w:noProof/>
        </w:rPr>
        <w:t>. www.caa.govt.nz</w:t>
      </w:r>
    </w:p>
    <w:p w14:paraId="7FAEFBF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aek, D., Chen, Y., Bocca, A., Bottaccioli, L., Cataldo, S. Di, Gatteschi, V., Pagliari, D. J., Patti, E., Urgese, G., Chang, N., Macii, A., Macii, E., Montuschi, P., &amp; Poncino, M. (2019). Battery-Aware operation range estimation for terrestrial and aerial electric vehicles. </w:t>
      </w:r>
      <w:r w:rsidRPr="00A7254B">
        <w:rPr>
          <w:rFonts w:ascii="Calibri" w:hAnsi="Calibri" w:cs="Calibri"/>
          <w:i/>
          <w:iCs/>
          <w:noProof/>
        </w:rPr>
        <w:t>IEEE Transactions on Vehicular Technology</w:t>
      </w:r>
      <w:r w:rsidRPr="00A7254B">
        <w:rPr>
          <w:rFonts w:ascii="Calibri" w:hAnsi="Calibri" w:cs="Calibri"/>
          <w:noProof/>
        </w:rPr>
        <w:t xml:space="preserve">, </w:t>
      </w:r>
      <w:r w:rsidRPr="00A7254B">
        <w:rPr>
          <w:rFonts w:ascii="Calibri" w:hAnsi="Calibri" w:cs="Calibri"/>
          <w:i/>
          <w:iCs/>
          <w:noProof/>
        </w:rPr>
        <w:t>68</w:t>
      </w:r>
      <w:r w:rsidRPr="00A7254B">
        <w:rPr>
          <w:rFonts w:ascii="Calibri" w:hAnsi="Calibri" w:cs="Calibri"/>
          <w:noProof/>
        </w:rPr>
        <w:t>(6), 5471–5482. https://doi.org/10.1109/TVT.2019.2910452</w:t>
      </w:r>
    </w:p>
    <w:p w14:paraId="7705D9A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aronti, P Pillai, P Chook, V.W.C Chessa, S Gotta, A Hu, F. (2007). Wireless sensor networks: a survey on the state of the art and the 802.15.4 and ZigBee standards. </w:t>
      </w:r>
      <w:r w:rsidRPr="00A7254B">
        <w:rPr>
          <w:rFonts w:ascii="Calibri" w:hAnsi="Calibri" w:cs="Calibri"/>
          <w:i/>
          <w:iCs/>
          <w:noProof/>
        </w:rPr>
        <w:t>Computer Communications</w:t>
      </w:r>
      <w:r w:rsidRPr="00A7254B">
        <w:rPr>
          <w:rFonts w:ascii="Calibri" w:hAnsi="Calibri" w:cs="Calibri"/>
          <w:noProof/>
        </w:rPr>
        <w:t xml:space="preserve">, </w:t>
      </w:r>
      <w:r w:rsidRPr="00A7254B">
        <w:rPr>
          <w:rFonts w:ascii="Calibri" w:hAnsi="Calibri" w:cs="Calibri"/>
          <w:i/>
          <w:iCs/>
          <w:noProof/>
        </w:rPr>
        <w:t>30</w:t>
      </w:r>
      <w:r w:rsidRPr="00A7254B">
        <w:rPr>
          <w:rFonts w:ascii="Calibri" w:hAnsi="Calibri" w:cs="Calibri"/>
          <w:noProof/>
        </w:rPr>
        <w:t>(7), 1655–1695.</w:t>
      </w:r>
    </w:p>
    <w:p w14:paraId="367B8CB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attiato, S., Gallo, G., Puglisi, G., &amp; Scellato, S. (2007). SIFT features tracking for video stabilization. </w:t>
      </w:r>
      <w:r w:rsidRPr="00A7254B">
        <w:rPr>
          <w:rFonts w:ascii="Calibri" w:hAnsi="Calibri" w:cs="Calibri"/>
          <w:i/>
          <w:iCs/>
          <w:noProof/>
        </w:rPr>
        <w:t>Proceedings - 14th International Conference on Image Analysis and Processing, ICIAP 2007</w:t>
      </w:r>
      <w:r w:rsidRPr="00A7254B">
        <w:rPr>
          <w:rFonts w:ascii="Calibri" w:hAnsi="Calibri" w:cs="Calibri"/>
          <w:noProof/>
        </w:rPr>
        <w:t>, 825–830. https://doi.org/10.1109/ICIAP.2007.4362878</w:t>
      </w:r>
    </w:p>
    <w:p w14:paraId="3CD3545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eef &amp; Lamb NZ. (2021). </w:t>
      </w:r>
      <w:r w:rsidRPr="00A7254B">
        <w:rPr>
          <w:rFonts w:ascii="Calibri" w:hAnsi="Calibri" w:cs="Calibri"/>
          <w:i/>
          <w:iCs/>
          <w:noProof/>
        </w:rPr>
        <w:t>45Th Edition Farm Facts</w:t>
      </w:r>
      <w:r w:rsidRPr="00A7254B">
        <w:rPr>
          <w:rFonts w:ascii="Calibri" w:hAnsi="Calibri" w:cs="Calibri"/>
          <w:noProof/>
        </w:rPr>
        <w:t>. www.beeflambnz.com</w:t>
      </w:r>
    </w:p>
    <w:p w14:paraId="1256E54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eef and Lamb NZ. (2017). </w:t>
      </w:r>
      <w:r w:rsidRPr="00A7254B">
        <w:rPr>
          <w:rFonts w:ascii="Calibri" w:hAnsi="Calibri" w:cs="Calibri"/>
          <w:i/>
          <w:iCs/>
          <w:noProof/>
        </w:rPr>
        <w:t>Guide to New Zealand Cattle Farming</w:t>
      </w:r>
      <w:r w:rsidRPr="00A7254B">
        <w:rPr>
          <w:rFonts w:ascii="Calibri" w:hAnsi="Calibri" w:cs="Calibri"/>
          <w:noProof/>
        </w:rPr>
        <w:t>.</w:t>
      </w:r>
    </w:p>
    <w:p w14:paraId="2AA752B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eliveau, A., Spencer, G. T., Thomas, K. A., &amp; Roberson, S. L. (1999). Evaluation of MEMS capacitive accelerometers. </w:t>
      </w:r>
      <w:r w:rsidRPr="00A7254B">
        <w:rPr>
          <w:rFonts w:ascii="Calibri" w:hAnsi="Calibri" w:cs="Calibri"/>
          <w:i/>
          <w:iCs/>
          <w:noProof/>
        </w:rPr>
        <w:t>IEEE Design &amp; Test of Computers</w:t>
      </w:r>
      <w:r w:rsidRPr="00A7254B">
        <w:rPr>
          <w:rFonts w:ascii="Calibri" w:hAnsi="Calibri" w:cs="Calibri"/>
          <w:noProof/>
        </w:rPr>
        <w:t xml:space="preserve">, </w:t>
      </w:r>
      <w:r w:rsidRPr="00A7254B">
        <w:rPr>
          <w:rFonts w:ascii="Calibri" w:hAnsi="Calibri" w:cs="Calibri"/>
          <w:i/>
          <w:iCs/>
          <w:noProof/>
        </w:rPr>
        <w:t>16</w:t>
      </w:r>
      <w:r w:rsidRPr="00A7254B">
        <w:rPr>
          <w:rFonts w:ascii="Calibri" w:hAnsi="Calibri" w:cs="Calibri"/>
          <w:noProof/>
        </w:rPr>
        <w:t>(4), 48–56. https://doi.org/10.1109/54.808209</w:t>
      </w:r>
    </w:p>
    <w:p w14:paraId="701D734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ernini, N., Bertozzi, M., Castangia, L., Patander, M., &amp; Sabbatelli, M. (2014). Real-time obstacle detection using stereo vision for autonomous ground vehicles: A survey. </w:t>
      </w:r>
      <w:r w:rsidRPr="00A7254B">
        <w:rPr>
          <w:rFonts w:ascii="Calibri" w:hAnsi="Calibri" w:cs="Calibri"/>
          <w:i/>
          <w:iCs/>
          <w:noProof/>
        </w:rPr>
        <w:t xml:space="preserve">2014 17th IEEE </w:t>
      </w:r>
      <w:r w:rsidRPr="00A7254B">
        <w:rPr>
          <w:rFonts w:ascii="Calibri" w:hAnsi="Calibri" w:cs="Calibri"/>
          <w:i/>
          <w:iCs/>
          <w:noProof/>
        </w:rPr>
        <w:lastRenderedPageBreak/>
        <w:t>International Conference on Intelligent Transportation Systems, ITSC 2014</w:t>
      </w:r>
      <w:r w:rsidRPr="00A7254B">
        <w:rPr>
          <w:rFonts w:ascii="Calibri" w:hAnsi="Calibri" w:cs="Calibri"/>
          <w:noProof/>
        </w:rPr>
        <w:t>, 873–878. https://doi.org/10.1109/ITSC.2014.6957799</w:t>
      </w:r>
    </w:p>
    <w:p w14:paraId="34DD209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HPhotoVideo.com. (n.d.). </w:t>
      </w:r>
      <w:r w:rsidRPr="00A7254B">
        <w:rPr>
          <w:rFonts w:ascii="Calibri" w:hAnsi="Calibri" w:cs="Calibri"/>
          <w:i/>
          <w:iCs/>
          <w:noProof/>
        </w:rPr>
        <w:t>13-fisheye_dsc2260.jpg (960×640)</w:t>
      </w:r>
      <w:r w:rsidRPr="00A7254B">
        <w:rPr>
          <w:rFonts w:ascii="Calibri" w:hAnsi="Calibri" w:cs="Calibri"/>
          <w:noProof/>
        </w:rPr>
        <w:t>. Retrieved August 17, 2023, from https://static.bhphotovideo.com/explora/sites/default/files/styles/960/public/13-fisheye_dsc2260.jpg?itok=JkCNVbW6</w:t>
      </w:r>
    </w:p>
    <w:p w14:paraId="223950E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lanchard, M., Rind, F. C., &amp; Verschure, P. F. M. J. (2000). Collision avoidance using a model of the locust LGMD neuron. </w:t>
      </w:r>
      <w:r w:rsidRPr="00A7254B">
        <w:rPr>
          <w:rFonts w:ascii="Calibri" w:hAnsi="Calibri" w:cs="Calibri"/>
          <w:i/>
          <w:iCs/>
          <w:noProof/>
        </w:rPr>
        <w:t>Robotics and Autonomous Systems</w:t>
      </w:r>
      <w:r w:rsidRPr="00A7254B">
        <w:rPr>
          <w:rFonts w:ascii="Calibri" w:hAnsi="Calibri" w:cs="Calibri"/>
          <w:noProof/>
        </w:rPr>
        <w:t xml:space="preserve">, </w:t>
      </w:r>
      <w:r w:rsidRPr="00A7254B">
        <w:rPr>
          <w:rFonts w:ascii="Calibri" w:hAnsi="Calibri" w:cs="Calibri"/>
          <w:i/>
          <w:iCs/>
          <w:noProof/>
        </w:rPr>
        <w:t>30</w:t>
      </w:r>
      <w:r w:rsidRPr="00A7254B">
        <w:rPr>
          <w:rFonts w:ascii="Calibri" w:hAnsi="Calibri" w:cs="Calibri"/>
          <w:noProof/>
        </w:rPr>
        <w:t>(1–2), 17–38. https://doi.org/10.1016/S0921-8890(99)00063-9</w:t>
      </w:r>
    </w:p>
    <w:p w14:paraId="0BE158E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lanche, J., Chirayil Nandakumar, S., Mitchell, D., Harper, S., Groves, K., West, A., Lennox, B., Watson, S., Flynn, D., &amp; Yamamoto, I. (n.d.). </w:t>
      </w:r>
      <w:r w:rsidRPr="00A7254B">
        <w:rPr>
          <w:rFonts w:ascii="Calibri" w:hAnsi="Calibri" w:cs="Calibri"/>
          <w:i/>
          <w:iCs/>
          <w:noProof/>
        </w:rPr>
        <w:t>Millimeter-Wave Sensing for Avoidance of High-Risk Ground Conditions for Mobile Robots</w:t>
      </w:r>
      <w:r w:rsidRPr="00A7254B">
        <w:rPr>
          <w:rFonts w:ascii="Calibri" w:hAnsi="Calibri" w:cs="Calibri"/>
          <w:noProof/>
        </w:rPr>
        <w:t>.</w:t>
      </w:r>
    </w:p>
    <w:p w14:paraId="5F1D5FF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orges De Sousa, J., &amp; Andrade Gonçalves, • G. (2010). </w:t>
      </w:r>
      <w:r w:rsidRPr="00A7254B">
        <w:rPr>
          <w:rFonts w:ascii="Calibri" w:hAnsi="Calibri" w:cs="Calibri"/>
          <w:i/>
          <w:iCs/>
          <w:noProof/>
        </w:rPr>
        <w:t>Unmanned vehicles for environmental data collection</w:t>
      </w:r>
      <w:r w:rsidRPr="00A7254B">
        <w:rPr>
          <w:rFonts w:ascii="Calibri" w:hAnsi="Calibri" w:cs="Calibri"/>
          <w:noProof/>
        </w:rPr>
        <w:t>. https://doi.org/10.1007/s10098-010-0313-5</w:t>
      </w:r>
    </w:p>
    <w:p w14:paraId="04F7D88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outen, W., Baaij, E. W., Shamoun-Baranes, J., &amp; Camphuysen, K. C. J. (2013). A flexible GPS tracking system for studying bird behaviour at multiple scales. </w:t>
      </w:r>
      <w:r w:rsidRPr="00A7254B">
        <w:rPr>
          <w:rFonts w:ascii="Calibri" w:hAnsi="Calibri" w:cs="Calibri"/>
          <w:i/>
          <w:iCs/>
          <w:noProof/>
        </w:rPr>
        <w:t>Journal of Ornithology</w:t>
      </w:r>
      <w:r w:rsidRPr="00A7254B">
        <w:rPr>
          <w:rFonts w:ascii="Calibri" w:hAnsi="Calibri" w:cs="Calibri"/>
          <w:noProof/>
        </w:rPr>
        <w:t xml:space="preserve">, </w:t>
      </w:r>
      <w:r w:rsidRPr="00A7254B">
        <w:rPr>
          <w:rFonts w:ascii="Calibri" w:hAnsi="Calibri" w:cs="Calibri"/>
          <w:i/>
          <w:iCs/>
          <w:noProof/>
        </w:rPr>
        <w:t>154</w:t>
      </w:r>
      <w:r w:rsidRPr="00A7254B">
        <w:rPr>
          <w:rFonts w:ascii="Calibri" w:hAnsi="Calibri" w:cs="Calibri"/>
          <w:noProof/>
        </w:rPr>
        <w:t>(2), 571–580. https://doi.org/10.1007/s10336-012-0908-1</w:t>
      </w:r>
    </w:p>
    <w:p w14:paraId="333AA3A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Byeon, M., &amp; Yoon, S. W. (2020). Analysis of Automotive Lidar Sensor Model Considering Scattering Effects in Regional Rain Environments. </w:t>
      </w:r>
      <w:r w:rsidRPr="00A7254B">
        <w:rPr>
          <w:rFonts w:ascii="Calibri" w:hAnsi="Calibri" w:cs="Calibri"/>
          <w:i/>
          <w:iCs/>
          <w:noProof/>
        </w:rPr>
        <w:t>IEEE Access</w:t>
      </w:r>
      <w:r w:rsidRPr="00A7254B">
        <w:rPr>
          <w:rFonts w:ascii="Calibri" w:hAnsi="Calibri" w:cs="Calibri"/>
          <w:noProof/>
        </w:rPr>
        <w:t xml:space="preserve">, </w:t>
      </w:r>
      <w:r w:rsidRPr="00A7254B">
        <w:rPr>
          <w:rFonts w:ascii="Calibri" w:hAnsi="Calibri" w:cs="Calibri"/>
          <w:i/>
          <w:iCs/>
          <w:noProof/>
        </w:rPr>
        <w:t>8</w:t>
      </w:r>
      <w:r w:rsidRPr="00A7254B">
        <w:rPr>
          <w:rFonts w:ascii="Calibri" w:hAnsi="Calibri" w:cs="Calibri"/>
          <w:noProof/>
        </w:rPr>
        <w:t>, 102669–102679. https://doi.org/10.1109/ACCESS.2020.2996366</w:t>
      </w:r>
    </w:p>
    <w:p w14:paraId="6BA5647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astano, R., Manduchi, R., &amp; Fox, J. (2014). </w:t>
      </w:r>
      <w:r w:rsidRPr="00A7254B">
        <w:rPr>
          <w:rFonts w:ascii="Calibri" w:hAnsi="Calibri" w:cs="Calibri"/>
          <w:i/>
          <w:iCs/>
          <w:noProof/>
        </w:rPr>
        <w:t>Classification experiments on real-world texture</w:t>
      </w:r>
      <w:r w:rsidRPr="00A7254B">
        <w:rPr>
          <w:rFonts w:ascii="Calibri" w:hAnsi="Calibri" w:cs="Calibri"/>
          <w:noProof/>
        </w:rPr>
        <w:t>. Jpl.Nasa.Gov. https://trs.jpl.nasa.gov/handle/2014/41475</w:t>
      </w:r>
    </w:p>
    <w:p w14:paraId="430BC31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A7254B">
        <w:rPr>
          <w:rFonts w:ascii="Calibri" w:hAnsi="Calibri" w:cs="Calibri"/>
          <w:i/>
          <w:iCs/>
          <w:noProof/>
        </w:rPr>
        <w:t>Proceedings of IEEE Workshop on Advanced Robotics and Its Social Impacts, ARSO</w:t>
      </w:r>
      <w:r w:rsidRPr="00A7254B">
        <w:rPr>
          <w:rFonts w:ascii="Calibri" w:hAnsi="Calibri" w:cs="Calibri"/>
          <w:noProof/>
        </w:rPr>
        <w:t xml:space="preserve">, </w:t>
      </w:r>
      <w:r w:rsidRPr="00A7254B">
        <w:rPr>
          <w:rFonts w:ascii="Calibri" w:hAnsi="Calibri" w:cs="Calibri"/>
          <w:i/>
          <w:iCs/>
          <w:noProof/>
        </w:rPr>
        <w:t>2016</w:t>
      </w:r>
      <w:r w:rsidRPr="00A7254B">
        <w:rPr>
          <w:rFonts w:ascii="Calibri" w:hAnsi="Calibri" w:cs="Calibri"/>
          <w:noProof/>
        </w:rPr>
        <w:t>-</w:t>
      </w:r>
      <w:r w:rsidRPr="00A7254B">
        <w:rPr>
          <w:rFonts w:ascii="Calibri" w:hAnsi="Calibri" w:cs="Calibri"/>
          <w:i/>
          <w:iCs/>
          <w:noProof/>
        </w:rPr>
        <w:t>Novem</w:t>
      </w:r>
      <w:r w:rsidRPr="00A7254B">
        <w:rPr>
          <w:rFonts w:ascii="Calibri" w:hAnsi="Calibri" w:cs="Calibri"/>
          <w:noProof/>
        </w:rPr>
        <w:t>, 141–145. https://doi.org/10.1109/ARSO.2016.7736271</w:t>
      </w:r>
    </w:p>
    <w:p w14:paraId="3547C9B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ao, H., Gu, Y., Gross, J., Guo, G., Fravolini, M. L., &amp; Napolitano, M. R. (2013). A comparative study of optical flow and traditional sensors in UAV navigation. </w:t>
      </w:r>
      <w:r w:rsidRPr="00A7254B">
        <w:rPr>
          <w:rFonts w:ascii="Calibri" w:hAnsi="Calibri" w:cs="Calibri"/>
          <w:i/>
          <w:iCs/>
          <w:noProof/>
        </w:rPr>
        <w:t>Proceedings of the American Control Conference</w:t>
      </w:r>
      <w:r w:rsidRPr="00A7254B">
        <w:rPr>
          <w:rFonts w:ascii="Calibri" w:hAnsi="Calibri" w:cs="Calibri"/>
          <w:noProof/>
        </w:rPr>
        <w:t>, 3858–3863. https://doi.org/10.1109/ACC.2013.6580428</w:t>
      </w:r>
    </w:p>
    <w:p w14:paraId="1E12E14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audhary, S., Zakhami, S., &amp; Roy, S. D. (2019). Visual Feedback based Trajectory Planning to Pick an Object and Manipulation using Deep learning. </w:t>
      </w:r>
      <w:r w:rsidRPr="00A7254B">
        <w:rPr>
          <w:rFonts w:ascii="Calibri" w:hAnsi="Calibri" w:cs="Calibri"/>
          <w:i/>
          <w:iCs/>
          <w:noProof/>
        </w:rPr>
        <w:t>ACM International Conference Proceeding Series</w:t>
      </w:r>
      <w:r w:rsidRPr="00A7254B">
        <w:rPr>
          <w:rFonts w:ascii="Calibri" w:hAnsi="Calibri" w:cs="Calibri"/>
          <w:noProof/>
        </w:rPr>
        <w:t xml:space="preserve">. </w:t>
      </w:r>
      <w:r w:rsidRPr="00A7254B">
        <w:rPr>
          <w:rFonts w:ascii="Calibri" w:hAnsi="Calibri" w:cs="Calibri"/>
          <w:noProof/>
        </w:rPr>
        <w:lastRenderedPageBreak/>
        <w:t>https://doi.org/10.1145/3352593.3352616</w:t>
      </w:r>
    </w:p>
    <w:p w14:paraId="555837A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emhengcharoen, P., Nilsumrit, P., Pongpetrarat, P., &amp; Phanomchoeng, G. (2019). </w:t>
      </w:r>
      <w:r w:rsidRPr="00A7254B">
        <w:rPr>
          <w:rFonts w:ascii="Calibri" w:hAnsi="Calibri" w:cs="Calibri"/>
          <w:i/>
          <w:iCs/>
          <w:noProof/>
        </w:rPr>
        <w:t>Development of a Prototype of Autonomous Vehicle for Agriculture Applications</w:t>
      </w:r>
      <w:r w:rsidRPr="00A7254B">
        <w:rPr>
          <w:rFonts w:ascii="Calibri" w:hAnsi="Calibri" w:cs="Calibri"/>
          <w:noProof/>
        </w:rPr>
        <w:t>. https://doi.org/10.1145/3330180.3330191</w:t>
      </w:r>
    </w:p>
    <w:p w14:paraId="345CE97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eong, M. K., Bahiki, M. R., &amp; Azrad, S. (2016). Development of collision avoidance system for useful UAV applications using image sensors with laser transmitter. </w:t>
      </w:r>
      <w:r w:rsidRPr="00A7254B">
        <w:rPr>
          <w:rFonts w:ascii="Calibri" w:hAnsi="Calibri" w:cs="Calibri"/>
          <w:i/>
          <w:iCs/>
          <w:noProof/>
        </w:rPr>
        <w:t>IOP Conference Series: Materials Science and Engineering</w:t>
      </w:r>
      <w:r w:rsidRPr="00A7254B">
        <w:rPr>
          <w:rFonts w:ascii="Calibri" w:hAnsi="Calibri" w:cs="Calibri"/>
          <w:noProof/>
        </w:rPr>
        <w:t xml:space="preserve">, </w:t>
      </w:r>
      <w:r w:rsidRPr="00A7254B">
        <w:rPr>
          <w:rFonts w:ascii="Calibri" w:hAnsi="Calibri" w:cs="Calibri"/>
          <w:i/>
          <w:iCs/>
          <w:noProof/>
        </w:rPr>
        <w:t>152</w:t>
      </w:r>
      <w:r w:rsidRPr="00A7254B">
        <w:rPr>
          <w:rFonts w:ascii="Calibri" w:hAnsi="Calibri" w:cs="Calibri"/>
          <w:noProof/>
        </w:rPr>
        <w:t>(1), 012026. https://doi.org/10.1088/1757-899X/152/1/012026</w:t>
      </w:r>
    </w:p>
    <w:p w14:paraId="6B75A9E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eong, P. S., Bergs, J., Hawinkel, C., &amp; Famaey, J. (2017). Comparison of LoRaWAN classes and their power consumption. </w:t>
      </w:r>
      <w:r w:rsidRPr="00A7254B">
        <w:rPr>
          <w:rFonts w:ascii="Calibri" w:hAnsi="Calibri" w:cs="Calibri"/>
          <w:i/>
          <w:iCs/>
          <w:noProof/>
        </w:rPr>
        <w:t>2017 IEEE Symposium on Communications and Vehicular Technology, SCVT 2017</w:t>
      </w:r>
      <w:r w:rsidRPr="00A7254B">
        <w:rPr>
          <w:rFonts w:ascii="Calibri" w:hAnsi="Calibri" w:cs="Calibri"/>
          <w:noProof/>
        </w:rPr>
        <w:t xml:space="preserve">, </w:t>
      </w:r>
      <w:r w:rsidRPr="00A7254B">
        <w:rPr>
          <w:rFonts w:ascii="Calibri" w:hAnsi="Calibri" w:cs="Calibri"/>
          <w:i/>
          <w:iCs/>
          <w:noProof/>
        </w:rPr>
        <w:t>2017</w:t>
      </w:r>
      <w:r w:rsidRPr="00A7254B">
        <w:rPr>
          <w:rFonts w:ascii="Calibri" w:hAnsi="Calibri" w:cs="Calibri"/>
          <w:noProof/>
        </w:rPr>
        <w:t>-</w:t>
      </w:r>
      <w:r w:rsidRPr="00A7254B">
        <w:rPr>
          <w:rFonts w:ascii="Calibri" w:hAnsi="Calibri" w:cs="Calibri"/>
          <w:i/>
          <w:iCs/>
          <w:noProof/>
        </w:rPr>
        <w:t>December</w:t>
      </w:r>
      <w:r w:rsidRPr="00A7254B">
        <w:rPr>
          <w:rFonts w:ascii="Calibri" w:hAnsi="Calibri" w:cs="Calibri"/>
          <w:noProof/>
        </w:rPr>
        <w:t>, 1–6. https://doi.org/10.1109/SCVT.2017.8240313</w:t>
      </w:r>
    </w:p>
    <w:p w14:paraId="1C05340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iaberge, S. P. M. (2020). </w:t>
      </w:r>
      <w:r w:rsidRPr="00A7254B">
        <w:rPr>
          <w:rFonts w:ascii="Calibri" w:hAnsi="Calibri" w:cs="Calibri"/>
          <w:i/>
          <w:iCs/>
          <w:noProof/>
        </w:rPr>
        <w:t>POLITECNICO DI TORINO GPS-based autonomous navigation of unmanned ground vehicles in precision agriculture applications Candidate Simone CERRATO</w:t>
      </w:r>
      <w:r w:rsidRPr="00A7254B">
        <w:rPr>
          <w:rFonts w:ascii="Calibri" w:hAnsi="Calibri" w:cs="Calibri"/>
          <w:noProof/>
        </w:rPr>
        <w:t>.</w:t>
      </w:r>
    </w:p>
    <w:p w14:paraId="0EA8DFB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o, Y., Han, J., Kim, J., Lee, P., &amp; Park, S. B. (2019). Experimental validation of a velocity obstacle based collision avoidance algorithm for unmanned surface vehicles. </w:t>
      </w:r>
      <w:r w:rsidRPr="00A7254B">
        <w:rPr>
          <w:rFonts w:ascii="Calibri" w:hAnsi="Calibri" w:cs="Calibri"/>
          <w:i/>
          <w:iCs/>
          <w:noProof/>
        </w:rPr>
        <w:t>IFAC-PapersOnLine</w:t>
      </w:r>
      <w:r w:rsidRPr="00A7254B">
        <w:rPr>
          <w:rFonts w:ascii="Calibri" w:hAnsi="Calibri" w:cs="Calibri"/>
          <w:noProof/>
        </w:rPr>
        <w:t xml:space="preserve">, </w:t>
      </w:r>
      <w:r w:rsidRPr="00A7254B">
        <w:rPr>
          <w:rFonts w:ascii="Calibri" w:hAnsi="Calibri" w:cs="Calibri"/>
          <w:i/>
          <w:iCs/>
          <w:noProof/>
        </w:rPr>
        <w:t>52</w:t>
      </w:r>
      <w:r w:rsidRPr="00A7254B">
        <w:rPr>
          <w:rFonts w:ascii="Calibri" w:hAnsi="Calibri" w:cs="Calibri"/>
          <w:noProof/>
        </w:rPr>
        <w:t>(21), 329–334. https://doi.org/10.1016/j.ifacol.2019.12.328</w:t>
      </w:r>
    </w:p>
    <w:p w14:paraId="7F9AF85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hoit, J., Ahnt, S., &amp; Chungt, W. K. (2005). Robust sonar feature detection for the slam of mobile robot. </w:t>
      </w:r>
      <w:r w:rsidRPr="00A7254B">
        <w:rPr>
          <w:rFonts w:ascii="Calibri" w:hAnsi="Calibri" w:cs="Calibri"/>
          <w:i/>
          <w:iCs/>
          <w:noProof/>
        </w:rPr>
        <w:t>2005 IEEE/RSJ International Conference on Intelligent Robots and Systems, IROS</w:t>
      </w:r>
      <w:r w:rsidRPr="00A7254B">
        <w:rPr>
          <w:rFonts w:ascii="Calibri" w:hAnsi="Calibri" w:cs="Calibri"/>
          <w:noProof/>
        </w:rPr>
        <w:t>, 2083–2088. https://doi.org/10.1109/IROS.2005.1545284</w:t>
      </w:r>
    </w:p>
    <w:p w14:paraId="77354C4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A7254B">
        <w:rPr>
          <w:rFonts w:ascii="Calibri" w:hAnsi="Calibri" w:cs="Calibri"/>
          <w:i/>
          <w:iCs/>
          <w:noProof/>
        </w:rPr>
        <w:t>Journal of Field Robotics</w:t>
      </w:r>
      <w:r w:rsidRPr="00A7254B">
        <w:rPr>
          <w:rFonts w:ascii="Calibri" w:hAnsi="Calibri" w:cs="Calibri"/>
          <w:noProof/>
        </w:rPr>
        <w:t xml:space="preserve">, </w:t>
      </w:r>
      <w:r w:rsidRPr="00A7254B">
        <w:rPr>
          <w:rFonts w:ascii="Calibri" w:hAnsi="Calibri" w:cs="Calibri"/>
          <w:i/>
          <w:iCs/>
          <w:noProof/>
        </w:rPr>
        <w:t>23</w:t>
      </w:r>
      <w:r w:rsidRPr="00A7254B">
        <w:rPr>
          <w:rFonts w:ascii="Calibri" w:hAnsi="Calibri" w:cs="Calibri"/>
          <w:noProof/>
        </w:rPr>
        <w:t>(8), 599–623. https://doi.org/10.1002/ROB.20127</w:t>
      </w:r>
    </w:p>
    <w:p w14:paraId="52BB848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ai, R., Stein, R. B., Andrews, B. J., James, K. B., &amp; Wieler, M. (1996). Application of tilt sensors in functional electrical stimulation. </w:t>
      </w:r>
      <w:r w:rsidRPr="00A7254B">
        <w:rPr>
          <w:rFonts w:ascii="Calibri" w:hAnsi="Calibri" w:cs="Calibri"/>
          <w:i/>
          <w:iCs/>
          <w:noProof/>
        </w:rPr>
        <w:t>IEEE Transactions on Rehabilitation Engineering</w:t>
      </w:r>
      <w:r w:rsidRPr="00A7254B">
        <w:rPr>
          <w:rFonts w:ascii="Calibri" w:hAnsi="Calibri" w:cs="Calibri"/>
          <w:noProof/>
        </w:rPr>
        <w:t xml:space="preserve">, </w:t>
      </w:r>
      <w:r w:rsidRPr="00A7254B">
        <w:rPr>
          <w:rFonts w:ascii="Calibri" w:hAnsi="Calibri" w:cs="Calibri"/>
          <w:i/>
          <w:iCs/>
          <w:noProof/>
        </w:rPr>
        <w:t>4</w:t>
      </w:r>
      <w:r w:rsidRPr="00A7254B">
        <w:rPr>
          <w:rFonts w:ascii="Calibri" w:hAnsi="Calibri" w:cs="Calibri"/>
          <w:noProof/>
        </w:rPr>
        <w:t>(2), 63–72. https://doi.org/10.1109/86.506403</w:t>
      </w:r>
    </w:p>
    <w:p w14:paraId="7ED7EEF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amlamian, A., &amp; Jaffard, S. (2019). Wavelet methods in mathematical analysis and engineering. </w:t>
      </w:r>
      <w:r w:rsidRPr="00A7254B">
        <w:rPr>
          <w:rFonts w:ascii="Calibri" w:hAnsi="Calibri" w:cs="Calibri"/>
          <w:i/>
          <w:iCs/>
          <w:noProof/>
        </w:rPr>
        <w:t>Wavelet Methods in Mathematical Analysis and Engineering</w:t>
      </w:r>
      <w:r w:rsidRPr="00A7254B">
        <w:rPr>
          <w:rFonts w:ascii="Calibri" w:hAnsi="Calibri" w:cs="Calibri"/>
          <w:noProof/>
        </w:rPr>
        <w:t>, 1–178. https://doi.org/10.1142/7899</w:t>
      </w:r>
    </w:p>
    <w:p w14:paraId="3CF7048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i/>
          <w:iCs/>
          <w:noProof/>
        </w:rPr>
        <w:t>DASH7 Alliance – An open specification</w:t>
      </w:r>
      <w:r w:rsidRPr="00A7254B">
        <w:rPr>
          <w:rFonts w:ascii="Calibri" w:hAnsi="Calibri" w:cs="Calibri"/>
          <w:noProof/>
        </w:rPr>
        <w:t>. (n.d.). Retrieved January 14, 2021, from https://dash7-</w:t>
      </w:r>
      <w:r w:rsidRPr="00A7254B">
        <w:rPr>
          <w:rFonts w:ascii="Calibri" w:hAnsi="Calibri" w:cs="Calibri"/>
          <w:noProof/>
        </w:rPr>
        <w:lastRenderedPageBreak/>
        <w:t>alliance.org/</w:t>
      </w:r>
    </w:p>
    <w:p w14:paraId="6B75422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ave Swain, Daniel Gregg, G., Bishop-Hurley, M. T. and, &amp; Petty, S. (2013). On property benefits of Precision Livestock Management. In </w:t>
      </w:r>
      <w:r w:rsidRPr="00A7254B">
        <w:rPr>
          <w:rFonts w:ascii="Calibri" w:hAnsi="Calibri" w:cs="Calibri"/>
          <w:i/>
          <w:iCs/>
          <w:noProof/>
        </w:rPr>
        <w:t>Meat &amp; Livestock Australia</w:t>
      </w:r>
      <w:r w:rsidRPr="00A7254B">
        <w:rPr>
          <w:rFonts w:ascii="Calibri" w:hAnsi="Calibri" w:cs="Calibri"/>
          <w:noProof/>
        </w:rPr>
        <w:t xml:space="preserve"> (Vol. 364, Issue July).</w:t>
      </w:r>
    </w:p>
    <w:p w14:paraId="0C7791D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e Sanctis, M., Cianca, E., Araniti, G., Bisio, I., &amp; Prasad, R. (2016). Satellite communications supporting internet of remote things. </w:t>
      </w:r>
      <w:r w:rsidRPr="00A7254B">
        <w:rPr>
          <w:rFonts w:ascii="Calibri" w:hAnsi="Calibri" w:cs="Calibri"/>
          <w:i/>
          <w:iCs/>
          <w:noProof/>
        </w:rPr>
        <w:t>IEEE Internet of Things Journal</w:t>
      </w:r>
      <w:r w:rsidRPr="00A7254B">
        <w:rPr>
          <w:rFonts w:ascii="Calibri" w:hAnsi="Calibri" w:cs="Calibri"/>
          <w:noProof/>
        </w:rPr>
        <w:t xml:space="preserve">, </w:t>
      </w:r>
      <w:r w:rsidRPr="00A7254B">
        <w:rPr>
          <w:rFonts w:ascii="Calibri" w:hAnsi="Calibri" w:cs="Calibri"/>
          <w:i/>
          <w:iCs/>
          <w:noProof/>
        </w:rPr>
        <w:t>3</w:t>
      </w:r>
      <w:r w:rsidRPr="00A7254B">
        <w:rPr>
          <w:rFonts w:ascii="Calibri" w:hAnsi="Calibri" w:cs="Calibri"/>
          <w:noProof/>
        </w:rPr>
        <w:t>(1), 113–123. https://doi.org/10.1109/JIOT.2015.2487046</w:t>
      </w:r>
    </w:p>
    <w:p w14:paraId="622367A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e Simone, M. C., Rivera, Z. B., &amp; Guida, D. (2018a). Obstacle Avoidance System for Unmanned Ground Vehicles by Using Ultrasonic Sensors. </w:t>
      </w:r>
      <w:r w:rsidRPr="00A7254B">
        <w:rPr>
          <w:rFonts w:ascii="Calibri" w:hAnsi="Calibri" w:cs="Calibri"/>
          <w:i/>
          <w:iCs/>
          <w:noProof/>
        </w:rPr>
        <w:t>Machines 2018, Vol. 6, Page 18</w:t>
      </w:r>
      <w:r w:rsidRPr="00A7254B">
        <w:rPr>
          <w:rFonts w:ascii="Calibri" w:hAnsi="Calibri" w:cs="Calibri"/>
          <w:noProof/>
        </w:rPr>
        <w:t xml:space="preserve">, </w:t>
      </w:r>
      <w:r w:rsidRPr="00A7254B">
        <w:rPr>
          <w:rFonts w:ascii="Calibri" w:hAnsi="Calibri" w:cs="Calibri"/>
          <w:i/>
          <w:iCs/>
          <w:noProof/>
        </w:rPr>
        <w:t>6</w:t>
      </w:r>
      <w:r w:rsidRPr="00A7254B">
        <w:rPr>
          <w:rFonts w:ascii="Calibri" w:hAnsi="Calibri" w:cs="Calibri"/>
          <w:noProof/>
        </w:rPr>
        <w:t>(2), 18. https://doi.org/10.3390/MACHINES6020018</w:t>
      </w:r>
    </w:p>
    <w:p w14:paraId="034D785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e Simone, M. C., Rivera, Z. B., &amp; Guida, D. (2018b). Obstacle Avoidance System for Unmanned Ground Vehicles by Using Ultrasonic Sensors. </w:t>
      </w:r>
      <w:r w:rsidRPr="00A7254B">
        <w:rPr>
          <w:rFonts w:ascii="Calibri" w:hAnsi="Calibri" w:cs="Calibri"/>
          <w:i/>
          <w:iCs/>
          <w:noProof/>
        </w:rPr>
        <w:t>Machines 2018, Vol. 6, Page 18</w:t>
      </w:r>
      <w:r w:rsidRPr="00A7254B">
        <w:rPr>
          <w:rFonts w:ascii="Calibri" w:hAnsi="Calibri" w:cs="Calibri"/>
          <w:noProof/>
        </w:rPr>
        <w:t xml:space="preserve">, </w:t>
      </w:r>
      <w:r w:rsidRPr="00A7254B">
        <w:rPr>
          <w:rFonts w:ascii="Calibri" w:hAnsi="Calibri" w:cs="Calibri"/>
          <w:i/>
          <w:iCs/>
          <w:noProof/>
        </w:rPr>
        <w:t>6</w:t>
      </w:r>
      <w:r w:rsidRPr="00A7254B">
        <w:rPr>
          <w:rFonts w:ascii="Calibri" w:hAnsi="Calibri" w:cs="Calibri"/>
          <w:noProof/>
        </w:rPr>
        <w:t>(2), 18. https://doi.org/10.3390/MACHINES6020018</w:t>
      </w:r>
    </w:p>
    <w:p w14:paraId="4E0EA4A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erek W. Bailey, Mark G. Trotter, Colt W. Knight, M. G. T. (2018). Use of GPS tracking collars and accelerometers for rangeland livestock production research. </w:t>
      </w:r>
      <w:r w:rsidRPr="00A7254B">
        <w:rPr>
          <w:rFonts w:ascii="Calibri" w:hAnsi="Calibri" w:cs="Calibri"/>
          <w:i/>
          <w:iCs/>
          <w:noProof/>
        </w:rPr>
        <w:t>American Society of Animal Science</w:t>
      </w:r>
      <w:r w:rsidRPr="00A7254B">
        <w:rPr>
          <w:rFonts w:ascii="Calibri" w:hAnsi="Calibri" w:cs="Calibri"/>
          <w:noProof/>
        </w:rPr>
        <w:t>, 81–88. https://doi.org/10.1093/tas/txx006</w:t>
      </w:r>
    </w:p>
    <w:p w14:paraId="22CF8EF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eruyck, M., Vereecken, W., Tanghe, E., Joseph, W., Pickavet, M., Martens, L., &amp; Demeester, P. (2010). Comparison of power consumption of mobile WiMAX, HSPA and LTE access networks. </w:t>
      </w:r>
      <w:r w:rsidRPr="00A7254B">
        <w:rPr>
          <w:rFonts w:ascii="Calibri" w:hAnsi="Calibri" w:cs="Calibri"/>
          <w:i/>
          <w:iCs/>
          <w:noProof/>
        </w:rPr>
        <w:t>2010 9th Conference of Telecommunication, Media and Internet, CTTE 2010</w:t>
      </w:r>
      <w:r w:rsidRPr="00A7254B">
        <w:rPr>
          <w:rFonts w:ascii="Calibri" w:hAnsi="Calibri" w:cs="Calibri"/>
          <w:noProof/>
        </w:rPr>
        <w:t>. https://doi.org/10.1109/CTTE.2010.5557715</w:t>
      </w:r>
    </w:p>
    <w:p w14:paraId="0FAC3A4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ruzhkov, P. N., &amp; Kustikova, V. D. (2016). A survey of deep learning methods and software tools for image classification and object detection. </w:t>
      </w:r>
      <w:r w:rsidRPr="00A7254B">
        <w:rPr>
          <w:rFonts w:ascii="Calibri" w:hAnsi="Calibri" w:cs="Calibri"/>
          <w:i/>
          <w:iCs/>
          <w:noProof/>
        </w:rPr>
        <w:t>Pattern Recognition and Image Analysis 2016 26:1</w:t>
      </w:r>
      <w:r w:rsidRPr="00A7254B">
        <w:rPr>
          <w:rFonts w:ascii="Calibri" w:hAnsi="Calibri" w:cs="Calibri"/>
          <w:noProof/>
        </w:rPr>
        <w:t xml:space="preserve">, </w:t>
      </w:r>
      <w:r w:rsidRPr="00A7254B">
        <w:rPr>
          <w:rFonts w:ascii="Calibri" w:hAnsi="Calibri" w:cs="Calibri"/>
          <w:i/>
          <w:iCs/>
          <w:noProof/>
        </w:rPr>
        <w:t>26</w:t>
      </w:r>
      <w:r w:rsidRPr="00A7254B">
        <w:rPr>
          <w:rFonts w:ascii="Calibri" w:hAnsi="Calibri" w:cs="Calibri"/>
          <w:noProof/>
        </w:rPr>
        <w:t>(1), 9–15. https://doi.org/10.1134/S1054661816010065</w:t>
      </w:r>
    </w:p>
    <w:p w14:paraId="5D437CA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uroc, Y. (2022). From Identification to Sensing: RFID Is One of the Key Technologies in the IoT Field. </w:t>
      </w:r>
      <w:r w:rsidRPr="00A7254B">
        <w:rPr>
          <w:rFonts w:ascii="Calibri" w:hAnsi="Calibri" w:cs="Calibri"/>
          <w:i/>
          <w:iCs/>
          <w:noProof/>
        </w:rPr>
        <w:t>Sensors 2022, Vol. 22, Page 7523</w:t>
      </w:r>
      <w:r w:rsidRPr="00A7254B">
        <w:rPr>
          <w:rFonts w:ascii="Calibri" w:hAnsi="Calibri" w:cs="Calibri"/>
          <w:noProof/>
        </w:rPr>
        <w:t xml:space="preserve">, </w:t>
      </w:r>
      <w:r w:rsidRPr="00A7254B">
        <w:rPr>
          <w:rFonts w:ascii="Calibri" w:hAnsi="Calibri" w:cs="Calibri"/>
          <w:i/>
          <w:iCs/>
          <w:noProof/>
        </w:rPr>
        <w:t>22</w:t>
      </w:r>
      <w:r w:rsidRPr="00A7254B">
        <w:rPr>
          <w:rFonts w:ascii="Calibri" w:hAnsi="Calibri" w:cs="Calibri"/>
          <w:noProof/>
        </w:rPr>
        <w:t>(19), 7523. https://doi.org/10.3390/S22197523</w:t>
      </w:r>
    </w:p>
    <w:p w14:paraId="0111A62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Dwork, C., McSherry, F., Nissim, K., &amp; Smith, A. (2006). Calibrating noise to sensitivity in private data analysis. </w:t>
      </w:r>
      <w:r w:rsidRPr="00A7254B">
        <w:rPr>
          <w:rFonts w:ascii="Calibri" w:hAnsi="Calibri" w:cs="Calibri"/>
          <w:i/>
          <w:iCs/>
          <w:noProof/>
        </w:rPr>
        <w:t>Lecture Notes in Computer Science (Including Subseries Lecture Notes in Artificial Intelligence and Lecture Notes in Bioinformatics)</w:t>
      </w:r>
      <w:r w:rsidRPr="00A7254B">
        <w:rPr>
          <w:rFonts w:ascii="Calibri" w:hAnsi="Calibri" w:cs="Calibri"/>
          <w:noProof/>
        </w:rPr>
        <w:t xml:space="preserve">, </w:t>
      </w:r>
      <w:r w:rsidRPr="00A7254B">
        <w:rPr>
          <w:rFonts w:ascii="Calibri" w:hAnsi="Calibri" w:cs="Calibri"/>
          <w:i/>
          <w:iCs/>
          <w:noProof/>
        </w:rPr>
        <w:t>3876 LNCS</w:t>
      </w:r>
      <w:r w:rsidRPr="00A7254B">
        <w:rPr>
          <w:rFonts w:ascii="Calibri" w:hAnsi="Calibri" w:cs="Calibri"/>
          <w:noProof/>
        </w:rPr>
        <w:t>, 265–284. https://doi.org/10.1007/11681878_14</w:t>
      </w:r>
    </w:p>
    <w:p w14:paraId="1D1FE25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Encyclopedia Brittanica. (2023). </w:t>
      </w:r>
      <w:r w:rsidRPr="00A7254B">
        <w:rPr>
          <w:rFonts w:ascii="Calibri" w:hAnsi="Calibri" w:cs="Calibri"/>
          <w:i/>
          <w:iCs/>
          <w:noProof/>
        </w:rPr>
        <w:t>NP-complete problem | Definition, Examples, &amp; Facts | Britannica</w:t>
      </w:r>
      <w:r w:rsidRPr="00A7254B">
        <w:rPr>
          <w:rFonts w:ascii="Calibri" w:hAnsi="Calibri" w:cs="Calibri"/>
          <w:noProof/>
        </w:rPr>
        <w:t>. https://www.britannica.com/science/NP-complete-problem</w:t>
      </w:r>
    </w:p>
    <w:p w14:paraId="6B3AD19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Euston, M., Coote, P., Mahony, R., Kim, J., &amp; Hamel, T. (2008). A complementary filter for attitude estimation of a fixed-wing UAV. </w:t>
      </w:r>
      <w:r w:rsidRPr="00A7254B">
        <w:rPr>
          <w:rFonts w:ascii="Calibri" w:hAnsi="Calibri" w:cs="Calibri"/>
          <w:i/>
          <w:iCs/>
          <w:noProof/>
        </w:rPr>
        <w:t>2008 IEEE/RSJ International Conference on Intelligent Robots and Systems, IROS</w:t>
      </w:r>
      <w:r w:rsidRPr="00A7254B">
        <w:rPr>
          <w:rFonts w:ascii="Calibri" w:hAnsi="Calibri" w:cs="Calibri"/>
          <w:noProof/>
        </w:rPr>
        <w:t>, 340–345. https://doi.org/10.1109/IROS.2008.4650766</w:t>
      </w:r>
    </w:p>
    <w:p w14:paraId="4A88473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Fan, B., Li, Q., &amp; Liu, T. (2017). How Magnetic Disturbance Influences the Attitude and Heading in Magnetic and Inertial Sensor-Based Orientation Estimation. </w:t>
      </w:r>
      <w:r w:rsidRPr="00A7254B">
        <w:rPr>
          <w:rFonts w:ascii="Calibri" w:hAnsi="Calibri" w:cs="Calibri"/>
          <w:i/>
          <w:iCs/>
          <w:noProof/>
        </w:rPr>
        <w:t>Sensors 2018, Vol. 18, Page 76</w:t>
      </w:r>
      <w:r w:rsidRPr="00A7254B">
        <w:rPr>
          <w:rFonts w:ascii="Calibri" w:hAnsi="Calibri" w:cs="Calibri"/>
          <w:noProof/>
        </w:rPr>
        <w:t xml:space="preserve">, </w:t>
      </w:r>
      <w:r w:rsidRPr="00A7254B">
        <w:rPr>
          <w:rFonts w:ascii="Calibri" w:hAnsi="Calibri" w:cs="Calibri"/>
          <w:i/>
          <w:iCs/>
          <w:noProof/>
        </w:rPr>
        <w:t>18</w:t>
      </w:r>
      <w:r w:rsidRPr="00A7254B">
        <w:rPr>
          <w:rFonts w:ascii="Calibri" w:hAnsi="Calibri" w:cs="Calibri"/>
          <w:noProof/>
        </w:rPr>
        <w:t>(1), 76. https://doi.org/10.3390/S18010076</w:t>
      </w:r>
    </w:p>
    <w:p w14:paraId="6921F79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Fang, H., Gutowski, M., Li, N., &amp; Disogra, M. (2013). </w:t>
      </w:r>
      <w:r w:rsidRPr="00A7254B">
        <w:rPr>
          <w:rFonts w:ascii="Calibri" w:hAnsi="Calibri" w:cs="Calibri"/>
          <w:i/>
          <w:iCs/>
          <w:noProof/>
        </w:rPr>
        <w:t>Performance Evaluation of NCDOT W-beam Guardrails under MASH TL-2 Conditions</w:t>
      </w:r>
      <w:r w:rsidRPr="00A7254B">
        <w:rPr>
          <w:rFonts w:ascii="Calibri" w:hAnsi="Calibri" w:cs="Calibri"/>
          <w:noProof/>
        </w:rPr>
        <w:t>. 5.</w:t>
      </w:r>
    </w:p>
    <w:p w14:paraId="5724C63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Ferguson, D., &amp; Stentz, A. (2006). Using interpolation to improve path planning: The Field D* algorithm. </w:t>
      </w:r>
      <w:r w:rsidRPr="00A7254B">
        <w:rPr>
          <w:rFonts w:ascii="Calibri" w:hAnsi="Calibri" w:cs="Calibri"/>
          <w:i/>
          <w:iCs/>
          <w:noProof/>
        </w:rPr>
        <w:t>Journal of Field Robotics</w:t>
      </w:r>
      <w:r w:rsidRPr="00A7254B">
        <w:rPr>
          <w:rFonts w:ascii="Calibri" w:hAnsi="Calibri" w:cs="Calibri"/>
          <w:noProof/>
        </w:rPr>
        <w:t xml:space="preserve">, </w:t>
      </w:r>
      <w:r w:rsidRPr="00A7254B">
        <w:rPr>
          <w:rFonts w:ascii="Calibri" w:hAnsi="Calibri" w:cs="Calibri"/>
          <w:i/>
          <w:iCs/>
          <w:noProof/>
        </w:rPr>
        <w:t>23</w:t>
      </w:r>
      <w:r w:rsidRPr="00A7254B">
        <w:rPr>
          <w:rFonts w:ascii="Calibri" w:hAnsi="Calibri" w:cs="Calibri"/>
          <w:noProof/>
        </w:rPr>
        <w:t>(2), 79–101. https://doi.org/10.1002/ROB.20109</w:t>
      </w:r>
    </w:p>
    <w:p w14:paraId="38D5A5D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i/>
          <w:iCs/>
          <w:noProof/>
        </w:rPr>
        <w:t>Fixed link licence | Radio Spectrum Management New Zealand</w:t>
      </w:r>
      <w:r w:rsidRPr="00A7254B">
        <w:rPr>
          <w:rFonts w:ascii="Calibri" w:hAnsi="Calibri" w:cs="Calibri"/>
          <w:noProof/>
        </w:rPr>
        <w:t>. (n.d.). Retrieved December 7, 2020, from https://www.rsm.govt.nz/licensing/licences-you-must-pay-for/fixed-location-licences/fixed-link-licence/</w:t>
      </w:r>
    </w:p>
    <w:p w14:paraId="774906B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Foix, S., Alenyà, G., &amp; Torras, C. (2011). Lock-in time-of-flight (ToF) cameras: A survey. </w:t>
      </w:r>
      <w:r w:rsidRPr="00A7254B">
        <w:rPr>
          <w:rFonts w:ascii="Calibri" w:hAnsi="Calibri" w:cs="Calibri"/>
          <w:i/>
          <w:iCs/>
          <w:noProof/>
        </w:rPr>
        <w:t>IEEE Sensors Journal</w:t>
      </w:r>
      <w:r w:rsidRPr="00A7254B">
        <w:rPr>
          <w:rFonts w:ascii="Calibri" w:hAnsi="Calibri" w:cs="Calibri"/>
          <w:noProof/>
        </w:rPr>
        <w:t xml:space="preserve">, </w:t>
      </w:r>
      <w:r w:rsidRPr="00A7254B">
        <w:rPr>
          <w:rFonts w:ascii="Calibri" w:hAnsi="Calibri" w:cs="Calibri"/>
          <w:i/>
          <w:iCs/>
          <w:noProof/>
        </w:rPr>
        <w:t>11</w:t>
      </w:r>
      <w:r w:rsidRPr="00A7254B">
        <w:rPr>
          <w:rFonts w:ascii="Calibri" w:hAnsi="Calibri" w:cs="Calibri"/>
          <w:noProof/>
        </w:rPr>
        <w:t>(9), 1917–1926. https://doi.org/10.1109/JSEN.2010.2101060</w:t>
      </w:r>
    </w:p>
    <w:p w14:paraId="4793AF3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Formsma, O., Dijkshoorn, N., Van Noort, S., &amp; Visser, A. (2010). </w:t>
      </w:r>
      <w:r w:rsidRPr="00A7254B">
        <w:rPr>
          <w:rFonts w:ascii="Calibri" w:hAnsi="Calibri" w:cs="Calibri"/>
          <w:i/>
          <w:iCs/>
          <w:noProof/>
        </w:rPr>
        <w:t>Realistic Simulation of Laser Range Finder Behavior in a Smoky Environment</w:t>
      </w:r>
      <w:r w:rsidRPr="00A7254B">
        <w:rPr>
          <w:rFonts w:ascii="Calibri" w:hAnsi="Calibri" w:cs="Calibri"/>
          <w:noProof/>
        </w:rPr>
        <w:t>. http://www.science.uva.nl/research/isla</w:t>
      </w:r>
    </w:p>
    <w:p w14:paraId="07B599E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Fossum, E. R. (1998). Digital Camera System on a Chip. </w:t>
      </w:r>
      <w:r w:rsidRPr="00A7254B">
        <w:rPr>
          <w:rFonts w:ascii="Calibri" w:hAnsi="Calibri" w:cs="Calibri"/>
          <w:i/>
          <w:iCs/>
          <w:noProof/>
        </w:rPr>
        <w:t>IEEE Micro</w:t>
      </w:r>
      <w:r w:rsidRPr="00A7254B">
        <w:rPr>
          <w:rFonts w:ascii="Calibri" w:hAnsi="Calibri" w:cs="Calibri"/>
          <w:noProof/>
        </w:rPr>
        <w:t xml:space="preserve">, </w:t>
      </w:r>
      <w:r w:rsidRPr="00A7254B">
        <w:rPr>
          <w:rFonts w:ascii="Calibri" w:hAnsi="Calibri" w:cs="Calibri"/>
          <w:i/>
          <w:iCs/>
          <w:noProof/>
        </w:rPr>
        <w:t>18</w:t>
      </w:r>
      <w:r w:rsidRPr="00A7254B">
        <w:rPr>
          <w:rFonts w:ascii="Calibri" w:hAnsi="Calibri" w:cs="Calibri"/>
          <w:noProof/>
        </w:rPr>
        <w:t>(03), 8–15. https://doi.org/10.1109/40.683047</w:t>
      </w:r>
    </w:p>
    <w:p w14:paraId="5CDD6930"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Fossum, E. R., &amp; Hondongwa, D. B. (2014). A review of the pinned photodiode for CCD and CMOS image sensors. </w:t>
      </w:r>
      <w:r w:rsidRPr="00A7254B">
        <w:rPr>
          <w:rFonts w:ascii="Calibri" w:hAnsi="Calibri" w:cs="Calibri"/>
          <w:i/>
          <w:iCs/>
          <w:noProof/>
        </w:rPr>
        <w:t>IEEE Journal of the Electron Devices Society</w:t>
      </w:r>
      <w:r w:rsidRPr="00A7254B">
        <w:rPr>
          <w:rFonts w:ascii="Calibri" w:hAnsi="Calibri" w:cs="Calibri"/>
          <w:noProof/>
        </w:rPr>
        <w:t xml:space="preserve">, </w:t>
      </w:r>
      <w:r w:rsidRPr="00A7254B">
        <w:rPr>
          <w:rFonts w:ascii="Calibri" w:hAnsi="Calibri" w:cs="Calibri"/>
          <w:i/>
          <w:iCs/>
          <w:noProof/>
        </w:rPr>
        <w:t>2</w:t>
      </w:r>
      <w:r w:rsidRPr="00A7254B">
        <w:rPr>
          <w:rFonts w:ascii="Calibri" w:hAnsi="Calibri" w:cs="Calibri"/>
          <w:noProof/>
        </w:rPr>
        <w:t>(3), 33–43. https://doi.org/10.1109/JEDS.2014.2306412</w:t>
      </w:r>
    </w:p>
    <w:p w14:paraId="35193A7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Gaddam, S. C., &amp; Rai, M. K. (2018). A comparative study on various LPWAN and cellular communication technologies for IoT based smart applications. </w:t>
      </w:r>
      <w:r w:rsidRPr="00A7254B">
        <w:rPr>
          <w:rFonts w:ascii="Calibri" w:hAnsi="Calibri" w:cs="Calibri"/>
          <w:i/>
          <w:iCs/>
          <w:noProof/>
        </w:rPr>
        <w:t>2018 International Conference on Emerging Trends and Innovations In Engineering And Technological Research, ICETIETR 2018</w:t>
      </w:r>
      <w:r w:rsidRPr="00A7254B">
        <w:rPr>
          <w:rFonts w:ascii="Calibri" w:hAnsi="Calibri" w:cs="Calibri"/>
          <w:noProof/>
        </w:rPr>
        <w:t>. https://doi.org/10.1109/ICETIETR.2018.8529060</w:t>
      </w:r>
    </w:p>
    <w:p w14:paraId="23E4D3E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Ganesan, P., &amp; Sajiv, G. (2018). A comprehensive study of edge detection for image processing applications. </w:t>
      </w:r>
      <w:r w:rsidRPr="00A7254B">
        <w:rPr>
          <w:rFonts w:ascii="Calibri" w:hAnsi="Calibri" w:cs="Calibri"/>
          <w:i/>
          <w:iCs/>
          <w:noProof/>
        </w:rPr>
        <w:t>Proceedings of 2017 International Conference on Innovations in Information, Embedded and Communication Systems, ICIIECS 2017</w:t>
      </w:r>
      <w:r w:rsidRPr="00A7254B">
        <w:rPr>
          <w:rFonts w:ascii="Calibri" w:hAnsi="Calibri" w:cs="Calibri"/>
          <w:noProof/>
        </w:rPr>
        <w:t xml:space="preserve">, </w:t>
      </w:r>
      <w:r w:rsidRPr="00A7254B">
        <w:rPr>
          <w:rFonts w:ascii="Calibri" w:hAnsi="Calibri" w:cs="Calibri"/>
          <w:i/>
          <w:iCs/>
          <w:noProof/>
        </w:rPr>
        <w:t>2018</w:t>
      </w:r>
      <w:r w:rsidRPr="00A7254B">
        <w:rPr>
          <w:rFonts w:ascii="Calibri" w:hAnsi="Calibri" w:cs="Calibri"/>
          <w:noProof/>
        </w:rPr>
        <w:t>-</w:t>
      </w:r>
      <w:r w:rsidRPr="00A7254B">
        <w:rPr>
          <w:rFonts w:ascii="Calibri" w:hAnsi="Calibri" w:cs="Calibri"/>
          <w:i/>
          <w:iCs/>
          <w:noProof/>
        </w:rPr>
        <w:t>Janua</w:t>
      </w:r>
      <w:r w:rsidRPr="00A7254B">
        <w:rPr>
          <w:rFonts w:ascii="Calibri" w:hAnsi="Calibri" w:cs="Calibri"/>
          <w:noProof/>
        </w:rPr>
        <w:t>, 53–54. https://doi.org/10.1109/ICIIECS.2017.8275968</w:t>
      </w:r>
    </w:p>
    <w:p w14:paraId="1CA120C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A7254B">
        <w:rPr>
          <w:rFonts w:ascii="Calibri" w:hAnsi="Calibri" w:cs="Calibri"/>
          <w:i/>
          <w:iCs/>
          <w:noProof/>
        </w:rPr>
        <w:t>Article in International Journal of Future Generation Communication and Networking</w:t>
      </w:r>
      <w:r w:rsidRPr="00A7254B">
        <w:rPr>
          <w:rFonts w:ascii="Calibri" w:hAnsi="Calibri" w:cs="Calibri"/>
          <w:noProof/>
        </w:rPr>
        <w:t xml:space="preserve">, </w:t>
      </w:r>
      <w:r w:rsidRPr="00A7254B">
        <w:rPr>
          <w:rFonts w:ascii="Calibri" w:hAnsi="Calibri" w:cs="Calibri"/>
          <w:i/>
          <w:iCs/>
          <w:noProof/>
        </w:rPr>
        <w:t>9</w:t>
      </w:r>
      <w:r w:rsidRPr="00A7254B">
        <w:rPr>
          <w:rFonts w:ascii="Calibri" w:hAnsi="Calibri" w:cs="Calibri"/>
          <w:noProof/>
        </w:rPr>
        <w:t>(8), 111–120. https://doi.org/10.14257/ijfgcn.2016.9.8.11</w:t>
      </w:r>
    </w:p>
    <w:p w14:paraId="6C724090"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Ghaffari, M., Alhaj Ali, S. M., Murthy, V., Liao, X., Gaylor, J., &amp; Hall, E. L. (2004). Design of an unmanned ground vehicle, bearcat III, theory and practice. </w:t>
      </w:r>
      <w:r w:rsidRPr="00A7254B">
        <w:rPr>
          <w:rFonts w:ascii="Calibri" w:hAnsi="Calibri" w:cs="Calibri"/>
          <w:i/>
          <w:iCs/>
          <w:noProof/>
        </w:rPr>
        <w:t>Journal of Robotic Systems</w:t>
      </w:r>
      <w:r w:rsidRPr="00A7254B">
        <w:rPr>
          <w:rFonts w:ascii="Calibri" w:hAnsi="Calibri" w:cs="Calibri"/>
          <w:noProof/>
        </w:rPr>
        <w:t xml:space="preserve">, </w:t>
      </w:r>
      <w:r w:rsidRPr="00A7254B">
        <w:rPr>
          <w:rFonts w:ascii="Calibri" w:hAnsi="Calibri" w:cs="Calibri"/>
          <w:i/>
          <w:iCs/>
          <w:noProof/>
        </w:rPr>
        <w:t>21</w:t>
      </w:r>
      <w:r w:rsidRPr="00A7254B">
        <w:rPr>
          <w:rFonts w:ascii="Calibri" w:hAnsi="Calibri" w:cs="Calibri"/>
          <w:noProof/>
        </w:rPr>
        <w:t>(9), 471–480. https://doi.org/10.1002/ROB.20027</w:t>
      </w:r>
    </w:p>
    <w:p w14:paraId="7623B3D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Gheorghiu, R., &amp; Iordache, V. (2018). Use of Energy Efficient Sensor Networks to Enhance Dynamic Data Gathering Systems: A Comparative Study between Bluetooth and ZigBee. </w:t>
      </w:r>
      <w:r w:rsidRPr="00A7254B">
        <w:rPr>
          <w:rFonts w:ascii="Calibri" w:hAnsi="Calibri" w:cs="Calibri"/>
          <w:i/>
          <w:iCs/>
          <w:noProof/>
        </w:rPr>
        <w:t>Sensors</w:t>
      </w:r>
      <w:r w:rsidRPr="00A7254B">
        <w:rPr>
          <w:rFonts w:ascii="Calibri" w:hAnsi="Calibri" w:cs="Calibri"/>
          <w:noProof/>
        </w:rPr>
        <w:t xml:space="preserve">, </w:t>
      </w:r>
      <w:r w:rsidRPr="00A7254B">
        <w:rPr>
          <w:rFonts w:ascii="Calibri" w:hAnsi="Calibri" w:cs="Calibri"/>
          <w:i/>
          <w:iCs/>
          <w:noProof/>
        </w:rPr>
        <w:t>18</w:t>
      </w:r>
      <w:r w:rsidRPr="00A7254B">
        <w:rPr>
          <w:rFonts w:ascii="Calibri" w:hAnsi="Calibri" w:cs="Calibri"/>
          <w:noProof/>
        </w:rPr>
        <w:t>(6), 1801. https://doi.org/10.3390/s18061801</w:t>
      </w:r>
    </w:p>
    <w:p w14:paraId="52B7561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Gilmore, M. S., Castaño, R., Mann, T., Anderson, R. C., Mjolsness, E. D., Manduchi, R., &amp; Saunders, R. S. (n.d.). </w:t>
      </w:r>
      <w:r w:rsidRPr="00A7254B">
        <w:rPr>
          <w:rFonts w:ascii="Calibri" w:hAnsi="Calibri" w:cs="Calibri"/>
          <w:i/>
          <w:iCs/>
          <w:noProof/>
        </w:rPr>
        <w:t>Strategies for autonomous rovers at Mars</w:t>
      </w:r>
      <w:r w:rsidRPr="00A7254B">
        <w:rPr>
          <w:rFonts w:ascii="Calibri" w:hAnsi="Calibri" w:cs="Calibri"/>
          <w:noProof/>
        </w:rPr>
        <w:t>.</w:t>
      </w:r>
    </w:p>
    <w:p w14:paraId="5E6E642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Gomez, C., Oller, J., &amp; Paradells, J. (2012). Overview and evaluation of bluetooth low energy: An emerging low-power wireless technology. </w:t>
      </w:r>
      <w:r w:rsidRPr="00A7254B">
        <w:rPr>
          <w:rFonts w:ascii="Calibri" w:hAnsi="Calibri" w:cs="Calibri"/>
          <w:i/>
          <w:iCs/>
          <w:noProof/>
        </w:rPr>
        <w:t>Sensors (Switzerland)</w:t>
      </w:r>
      <w:r w:rsidRPr="00A7254B">
        <w:rPr>
          <w:rFonts w:ascii="Calibri" w:hAnsi="Calibri" w:cs="Calibri"/>
          <w:noProof/>
        </w:rPr>
        <w:t xml:space="preserve">, </w:t>
      </w:r>
      <w:r w:rsidRPr="00A7254B">
        <w:rPr>
          <w:rFonts w:ascii="Calibri" w:hAnsi="Calibri" w:cs="Calibri"/>
          <w:i/>
          <w:iCs/>
          <w:noProof/>
        </w:rPr>
        <w:t>12</w:t>
      </w:r>
      <w:r w:rsidRPr="00A7254B">
        <w:rPr>
          <w:rFonts w:ascii="Calibri" w:hAnsi="Calibri" w:cs="Calibri"/>
          <w:noProof/>
        </w:rPr>
        <w:t>(9), 11734–11753. https://doi.org/10.3390/s120911734</w:t>
      </w:r>
    </w:p>
    <w:p w14:paraId="4C04338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Goodin, C., Carruth, D., Doude, M., &amp; Hudson, C. (2019). Predicting the influence of rain on LIDAR in ADAS. </w:t>
      </w:r>
      <w:r w:rsidRPr="00A7254B">
        <w:rPr>
          <w:rFonts w:ascii="Calibri" w:hAnsi="Calibri" w:cs="Calibri"/>
          <w:i/>
          <w:iCs/>
          <w:noProof/>
        </w:rPr>
        <w:t>Electronics (Switzerland)</w:t>
      </w:r>
      <w:r w:rsidRPr="00A7254B">
        <w:rPr>
          <w:rFonts w:ascii="Calibri" w:hAnsi="Calibri" w:cs="Calibri"/>
          <w:noProof/>
        </w:rPr>
        <w:t xml:space="preserve">, </w:t>
      </w:r>
      <w:r w:rsidRPr="00A7254B">
        <w:rPr>
          <w:rFonts w:ascii="Calibri" w:hAnsi="Calibri" w:cs="Calibri"/>
          <w:i/>
          <w:iCs/>
          <w:noProof/>
        </w:rPr>
        <w:t>8</w:t>
      </w:r>
      <w:r w:rsidRPr="00A7254B">
        <w:rPr>
          <w:rFonts w:ascii="Calibri" w:hAnsi="Calibri" w:cs="Calibri"/>
          <w:noProof/>
        </w:rPr>
        <w:t>(1). https://doi.org/10.3390/ELECTRONICS8010089</w:t>
      </w:r>
    </w:p>
    <w:p w14:paraId="5839D7A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all, C. (2021). </w:t>
      </w:r>
      <w:r w:rsidRPr="00A7254B">
        <w:rPr>
          <w:rFonts w:ascii="Calibri" w:hAnsi="Calibri" w:cs="Calibri"/>
          <w:i/>
          <w:iCs/>
          <w:noProof/>
        </w:rPr>
        <w:t>Future batteries, coming soon: Charge in seconds, last months a</w:t>
      </w:r>
      <w:r w:rsidRPr="00A7254B">
        <w:rPr>
          <w:rFonts w:ascii="Calibri" w:hAnsi="Calibri" w:cs="Calibri"/>
          <w:noProof/>
        </w:rPr>
        <w:t>. https://www.pocket-lint.com/gadgets/news/130380-future-batteries-coming-soon-charge-in-seconds-last-months-and-power-over-the-air</w:t>
      </w:r>
    </w:p>
    <w:p w14:paraId="3E13D79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aq, I., Anwar, S., Shah, K., Khan, M. T., &amp; Shah, S. A. (2015). Fuzzy Logic Based Edge Detection in Smooth and Noisy Clinical Images. </w:t>
      </w:r>
      <w:r w:rsidRPr="00A7254B">
        <w:rPr>
          <w:rFonts w:ascii="Calibri" w:hAnsi="Calibri" w:cs="Calibri"/>
          <w:i/>
          <w:iCs/>
          <w:noProof/>
        </w:rPr>
        <w:t>PLOS ONE</w:t>
      </w:r>
      <w:r w:rsidRPr="00A7254B">
        <w:rPr>
          <w:rFonts w:ascii="Calibri" w:hAnsi="Calibri" w:cs="Calibri"/>
          <w:noProof/>
        </w:rPr>
        <w:t xml:space="preserve">, </w:t>
      </w:r>
      <w:r w:rsidRPr="00A7254B">
        <w:rPr>
          <w:rFonts w:ascii="Calibri" w:hAnsi="Calibri" w:cs="Calibri"/>
          <w:i/>
          <w:iCs/>
          <w:noProof/>
        </w:rPr>
        <w:t>10</w:t>
      </w:r>
      <w:r w:rsidRPr="00A7254B">
        <w:rPr>
          <w:rFonts w:ascii="Calibri" w:hAnsi="Calibri" w:cs="Calibri"/>
          <w:noProof/>
        </w:rPr>
        <w:t>(9), e0138712. https://doi.org/10.1371/JOURNAL.PONE.0138712</w:t>
      </w:r>
    </w:p>
    <w:p w14:paraId="1A41E01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artley, R., &amp; Zisserman, A. (2004). Multiple View Geometry in Computer Vision. In </w:t>
      </w:r>
      <w:r w:rsidRPr="00A7254B">
        <w:rPr>
          <w:rFonts w:ascii="Calibri" w:hAnsi="Calibri" w:cs="Calibri"/>
          <w:i/>
          <w:iCs/>
          <w:noProof/>
        </w:rPr>
        <w:t>Multiple View Geometry in Computer Vision</w:t>
      </w:r>
      <w:r w:rsidRPr="00A7254B">
        <w:rPr>
          <w:rFonts w:ascii="Calibri" w:hAnsi="Calibri" w:cs="Calibri"/>
          <w:noProof/>
        </w:rPr>
        <w:t>. Cambridge University Press. https://doi.org/10.1017/CBO9780511811685</w:t>
      </w:r>
    </w:p>
    <w:p w14:paraId="6C3DD8D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A7254B">
        <w:rPr>
          <w:rFonts w:ascii="Calibri" w:hAnsi="Calibri" w:cs="Calibri"/>
          <w:i/>
          <w:iCs/>
          <w:noProof/>
        </w:rPr>
        <w:t>Machine Vision and Applications 2005 17:1</w:t>
      </w:r>
      <w:r w:rsidRPr="00A7254B">
        <w:rPr>
          <w:rFonts w:ascii="Calibri" w:hAnsi="Calibri" w:cs="Calibri"/>
          <w:noProof/>
        </w:rPr>
        <w:t xml:space="preserve">, </w:t>
      </w:r>
      <w:r w:rsidRPr="00A7254B">
        <w:rPr>
          <w:rFonts w:ascii="Calibri" w:hAnsi="Calibri" w:cs="Calibri"/>
          <w:i/>
          <w:iCs/>
          <w:noProof/>
        </w:rPr>
        <w:t>17</w:t>
      </w:r>
      <w:r w:rsidRPr="00A7254B">
        <w:rPr>
          <w:rFonts w:ascii="Calibri" w:hAnsi="Calibri" w:cs="Calibri"/>
          <w:noProof/>
        </w:rPr>
        <w:t>(1), 8–20. https://doi.org/10.1007/S00138-005-0011-1</w:t>
      </w:r>
    </w:p>
    <w:p w14:paraId="1BB3D8A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Haxhibeqiri, J., De Poorter, E., Moerman, I., &amp; Hoebeke, J. (2018a). A survey of LoRaWAN for IoT: From technology to application. In </w:t>
      </w:r>
      <w:r w:rsidRPr="00A7254B">
        <w:rPr>
          <w:rFonts w:ascii="Calibri" w:hAnsi="Calibri" w:cs="Calibri"/>
          <w:i/>
          <w:iCs/>
          <w:noProof/>
        </w:rPr>
        <w:t>Sensors (Switzerland)</w:t>
      </w:r>
      <w:r w:rsidRPr="00A7254B">
        <w:rPr>
          <w:rFonts w:ascii="Calibri" w:hAnsi="Calibri" w:cs="Calibri"/>
          <w:noProof/>
        </w:rPr>
        <w:t xml:space="preserve"> (Vol. 18, Issue 11). MDPI AG. https://doi.org/10.3390/s18113995</w:t>
      </w:r>
    </w:p>
    <w:p w14:paraId="5D8BCCA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axhibeqiri, J., De Poorter, E., Moerman, I., &amp; Hoebeke, J. (2018b). A Survey of LoRaWAN for IoT: From Technology to Application. </w:t>
      </w:r>
      <w:r w:rsidRPr="00A7254B">
        <w:rPr>
          <w:rFonts w:ascii="Calibri" w:hAnsi="Calibri" w:cs="Calibri"/>
          <w:i/>
          <w:iCs/>
          <w:noProof/>
        </w:rPr>
        <w:t>Sensors 2018, Vol. 18, Page 3995</w:t>
      </w:r>
      <w:r w:rsidRPr="00A7254B">
        <w:rPr>
          <w:rFonts w:ascii="Calibri" w:hAnsi="Calibri" w:cs="Calibri"/>
          <w:noProof/>
        </w:rPr>
        <w:t xml:space="preserve">, </w:t>
      </w:r>
      <w:r w:rsidRPr="00A7254B">
        <w:rPr>
          <w:rFonts w:ascii="Calibri" w:hAnsi="Calibri" w:cs="Calibri"/>
          <w:i/>
          <w:iCs/>
          <w:noProof/>
        </w:rPr>
        <w:t>18</w:t>
      </w:r>
      <w:r w:rsidRPr="00A7254B">
        <w:rPr>
          <w:rFonts w:ascii="Calibri" w:hAnsi="Calibri" w:cs="Calibri"/>
          <w:noProof/>
        </w:rPr>
        <w:t>(11), 3995. https://doi.org/10.3390/S18113995</w:t>
      </w:r>
    </w:p>
    <w:p w14:paraId="5736BC7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iggins, W. T. (1975). A Comparison of Complementary and Kalman Filtering. </w:t>
      </w:r>
      <w:r w:rsidRPr="00A7254B">
        <w:rPr>
          <w:rFonts w:ascii="Calibri" w:hAnsi="Calibri" w:cs="Calibri"/>
          <w:i/>
          <w:iCs/>
          <w:noProof/>
        </w:rPr>
        <w:t>IEEE Transactions on Aerospace and Electronic Systems</w:t>
      </w:r>
      <w:r w:rsidRPr="00A7254B">
        <w:rPr>
          <w:rFonts w:ascii="Calibri" w:hAnsi="Calibri" w:cs="Calibri"/>
          <w:noProof/>
        </w:rPr>
        <w:t xml:space="preserve">, </w:t>
      </w:r>
      <w:r w:rsidRPr="00A7254B">
        <w:rPr>
          <w:rFonts w:ascii="Calibri" w:hAnsi="Calibri" w:cs="Calibri"/>
          <w:i/>
          <w:iCs/>
          <w:noProof/>
        </w:rPr>
        <w:t>AES</w:t>
      </w:r>
      <w:r w:rsidRPr="00A7254B">
        <w:rPr>
          <w:rFonts w:ascii="Calibri" w:hAnsi="Calibri" w:cs="Calibri"/>
          <w:noProof/>
        </w:rPr>
        <w:t>-</w:t>
      </w:r>
      <w:r w:rsidRPr="00A7254B">
        <w:rPr>
          <w:rFonts w:ascii="Calibri" w:hAnsi="Calibri" w:cs="Calibri"/>
          <w:i/>
          <w:iCs/>
          <w:noProof/>
        </w:rPr>
        <w:t>11</w:t>
      </w:r>
      <w:r w:rsidRPr="00A7254B">
        <w:rPr>
          <w:rFonts w:ascii="Calibri" w:hAnsi="Calibri" w:cs="Calibri"/>
          <w:noProof/>
        </w:rPr>
        <w:t>(3), 321–325. https://doi.org/10.1109/TAES.1975.308081</w:t>
      </w:r>
    </w:p>
    <w:p w14:paraId="69E8277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offman, B. D., Baumgartner, E. T., Huntsberger, T. L., &amp; Schenker, P. S. (1999). Improved Rover State Estimation in Challenging Terrain. </w:t>
      </w:r>
      <w:r w:rsidRPr="00A7254B">
        <w:rPr>
          <w:rFonts w:ascii="Calibri" w:hAnsi="Calibri" w:cs="Calibri"/>
          <w:i/>
          <w:iCs/>
          <w:noProof/>
        </w:rPr>
        <w:t>Autonomous Robots 1999 6:2</w:t>
      </w:r>
      <w:r w:rsidRPr="00A7254B">
        <w:rPr>
          <w:rFonts w:ascii="Calibri" w:hAnsi="Calibri" w:cs="Calibri"/>
          <w:noProof/>
        </w:rPr>
        <w:t xml:space="preserve">, </w:t>
      </w:r>
      <w:r w:rsidRPr="00A7254B">
        <w:rPr>
          <w:rFonts w:ascii="Calibri" w:hAnsi="Calibri" w:cs="Calibri"/>
          <w:i/>
          <w:iCs/>
          <w:noProof/>
        </w:rPr>
        <w:t>6</w:t>
      </w:r>
      <w:r w:rsidRPr="00A7254B">
        <w:rPr>
          <w:rFonts w:ascii="Calibri" w:hAnsi="Calibri" w:cs="Calibri"/>
          <w:noProof/>
        </w:rPr>
        <w:t>(2), 113–130. https://doi.org/10.1023/A:1008879310128</w:t>
      </w:r>
    </w:p>
    <w:p w14:paraId="0A3F206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offmann, J., Jüngel, M., &amp; Lötzsch, M. (2004). </w:t>
      </w:r>
      <w:r w:rsidRPr="00A7254B">
        <w:rPr>
          <w:rFonts w:ascii="Calibri" w:hAnsi="Calibri" w:cs="Calibri"/>
          <w:i/>
          <w:iCs/>
          <w:noProof/>
        </w:rPr>
        <w:t>LNAI 3276 - A Vision Based System for Goal-Directed Obstacle Avoidance</w:t>
      </w:r>
      <w:r w:rsidRPr="00A7254B">
        <w:rPr>
          <w:rFonts w:ascii="Calibri" w:hAnsi="Calibri" w:cs="Calibri"/>
          <w:noProof/>
        </w:rPr>
        <w:t>. http://www.aiboteamhumboldt.com</w:t>
      </w:r>
    </w:p>
    <w:p w14:paraId="32CBDCC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onda Limited. (2023). </w:t>
      </w:r>
      <w:r w:rsidRPr="00A7254B">
        <w:rPr>
          <w:rFonts w:ascii="Calibri" w:hAnsi="Calibri" w:cs="Calibri"/>
          <w:i/>
          <w:iCs/>
          <w:noProof/>
        </w:rPr>
        <w:t>NZ favourite ATV Range | Honda Motorcycles NZ</w:t>
      </w:r>
      <w:r w:rsidRPr="00A7254B">
        <w:rPr>
          <w:rFonts w:ascii="Calibri" w:hAnsi="Calibri" w:cs="Calibri"/>
          <w:noProof/>
        </w:rPr>
        <w:t>. https://www.hondamotorbikes.co.nz/atv-range/</w:t>
      </w:r>
    </w:p>
    <w:p w14:paraId="51E1765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su, S. C., Liang, S. F., &amp; Lin, C. T. (2005). A robust digital image stabilization technique based on inverse triangle method and background detection. </w:t>
      </w:r>
      <w:r w:rsidRPr="00A7254B">
        <w:rPr>
          <w:rFonts w:ascii="Calibri" w:hAnsi="Calibri" w:cs="Calibri"/>
          <w:i/>
          <w:iCs/>
          <w:noProof/>
        </w:rPr>
        <w:t>IEEE Transactions on Consumer Electronics</w:t>
      </w:r>
      <w:r w:rsidRPr="00A7254B">
        <w:rPr>
          <w:rFonts w:ascii="Calibri" w:hAnsi="Calibri" w:cs="Calibri"/>
          <w:noProof/>
        </w:rPr>
        <w:t xml:space="preserve">, </w:t>
      </w:r>
      <w:r w:rsidRPr="00A7254B">
        <w:rPr>
          <w:rFonts w:ascii="Calibri" w:hAnsi="Calibri" w:cs="Calibri"/>
          <w:i/>
          <w:iCs/>
          <w:noProof/>
        </w:rPr>
        <w:t>51</w:t>
      </w:r>
      <w:r w:rsidRPr="00A7254B">
        <w:rPr>
          <w:rFonts w:ascii="Calibri" w:hAnsi="Calibri" w:cs="Calibri"/>
          <w:noProof/>
        </w:rPr>
        <w:t>(2), 335–345. https://doi.org/10.1109/TCE.2005.1467968</w:t>
      </w:r>
    </w:p>
    <w:p w14:paraId="5185BC5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uang, J., Jiang, S., &amp; Lu, X. (2001). Rain backscattering properties and effects on the radar performance at MM wave band. </w:t>
      </w:r>
      <w:r w:rsidRPr="00A7254B">
        <w:rPr>
          <w:rFonts w:ascii="Calibri" w:hAnsi="Calibri" w:cs="Calibri"/>
          <w:i/>
          <w:iCs/>
          <w:noProof/>
        </w:rPr>
        <w:t>International Journal of Infrared and Millimeter Waves</w:t>
      </w:r>
      <w:r w:rsidRPr="00A7254B">
        <w:rPr>
          <w:rFonts w:ascii="Calibri" w:hAnsi="Calibri" w:cs="Calibri"/>
          <w:noProof/>
        </w:rPr>
        <w:t xml:space="preserve">, </w:t>
      </w:r>
      <w:r w:rsidRPr="00A7254B">
        <w:rPr>
          <w:rFonts w:ascii="Calibri" w:hAnsi="Calibri" w:cs="Calibri"/>
          <w:i/>
          <w:iCs/>
          <w:noProof/>
        </w:rPr>
        <w:t>22</w:t>
      </w:r>
      <w:r w:rsidRPr="00A7254B">
        <w:rPr>
          <w:rFonts w:ascii="Calibri" w:hAnsi="Calibri" w:cs="Calibri"/>
          <w:noProof/>
        </w:rPr>
        <w:t>(6), 917–922. https://doi.org/10.1023/A:1014922632540</w:t>
      </w:r>
    </w:p>
    <w:p w14:paraId="12978CE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A7254B">
        <w:rPr>
          <w:rFonts w:ascii="Calibri" w:hAnsi="Calibri" w:cs="Calibri"/>
          <w:i/>
          <w:iCs/>
          <w:noProof/>
        </w:rPr>
        <w:t>IOP Conference Series: Materials Science and Engineering</w:t>
      </w:r>
      <w:r w:rsidRPr="00A7254B">
        <w:rPr>
          <w:rFonts w:ascii="Calibri" w:hAnsi="Calibri" w:cs="Calibri"/>
          <w:noProof/>
        </w:rPr>
        <w:t>. https://doi.org/10.1088/1757-899X/806/1/012025</w:t>
      </w:r>
    </w:p>
    <w:p w14:paraId="5B0478D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Ietf. (2020). </w:t>
      </w:r>
      <w:r w:rsidRPr="00A7254B">
        <w:rPr>
          <w:rFonts w:ascii="Calibri" w:hAnsi="Calibri" w:cs="Calibri"/>
          <w:i/>
          <w:iCs/>
          <w:noProof/>
        </w:rPr>
        <w:t>RFC 4944 - Transmission of IPv6 Packets over IEEE 802.15.4 Networks</w:t>
      </w:r>
      <w:r w:rsidRPr="00A7254B">
        <w:rPr>
          <w:rFonts w:ascii="Calibri" w:hAnsi="Calibri" w:cs="Calibri"/>
          <w:noProof/>
        </w:rPr>
        <w:t>. https://datatracker.ietf.org/doc/rfc4944/</w:t>
      </w:r>
    </w:p>
    <w:p w14:paraId="559BC50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Irsyad Bin Sahalan, M. (2018). </w:t>
      </w:r>
      <w:r w:rsidRPr="00A7254B">
        <w:rPr>
          <w:rFonts w:ascii="Calibri" w:hAnsi="Calibri" w:cs="Calibri"/>
          <w:i/>
          <w:iCs/>
          <w:noProof/>
        </w:rPr>
        <w:t>DEVELOPMENT OF OBSTACLE AVOIDANCE TECHNIQUE FOR MULTI AGENT AUTONOMOUS SURFACE VESSEL USING OPTIMAL RECIPROCAL COLLISION AVOIDANCE</w:t>
      </w:r>
      <w:r w:rsidRPr="00A7254B">
        <w:rPr>
          <w:rFonts w:ascii="Calibri" w:hAnsi="Calibri" w:cs="Calibri"/>
          <w:noProof/>
        </w:rPr>
        <w:t>.</w:t>
      </w:r>
    </w:p>
    <w:p w14:paraId="53E2E5A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ISO. (2020). </w:t>
      </w:r>
      <w:r w:rsidRPr="00A7254B">
        <w:rPr>
          <w:rFonts w:ascii="Calibri" w:hAnsi="Calibri" w:cs="Calibri"/>
          <w:i/>
          <w:iCs/>
          <w:noProof/>
        </w:rPr>
        <w:t>MP4 file format</w:t>
      </w:r>
      <w:r w:rsidRPr="00A7254B">
        <w:rPr>
          <w:rFonts w:ascii="Calibri" w:hAnsi="Calibri" w:cs="Calibri"/>
          <w:noProof/>
        </w:rPr>
        <w:t>. ISO/IEC 14496-14:2020. https://www.iso.org/standard/79110.html</w:t>
      </w:r>
    </w:p>
    <w:p w14:paraId="4291FDE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ITU. (2010). H.264 : Advanced video coding for generic audiovisual services. In </w:t>
      </w:r>
      <w:r w:rsidRPr="00A7254B">
        <w:rPr>
          <w:rFonts w:ascii="Calibri" w:hAnsi="Calibri" w:cs="Calibri"/>
          <w:i/>
          <w:iCs/>
          <w:noProof/>
        </w:rPr>
        <w:t>ITU-T H.264</w:t>
      </w:r>
      <w:r w:rsidRPr="00A7254B">
        <w:rPr>
          <w:rFonts w:ascii="Calibri" w:hAnsi="Calibri" w:cs="Calibri"/>
          <w:noProof/>
        </w:rPr>
        <w:t>. https://www.itu.int/rec/T-REC-H.264</w:t>
      </w:r>
    </w:p>
    <w:p w14:paraId="75C681D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ITU. (2013). H.265 : High efficiency video coding. In </w:t>
      </w:r>
      <w:r w:rsidRPr="00A7254B">
        <w:rPr>
          <w:rFonts w:ascii="Calibri" w:hAnsi="Calibri" w:cs="Calibri"/>
          <w:i/>
          <w:iCs/>
          <w:noProof/>
        </w:rPr>
        <w:t>ITU-T H.265</w:t>
      </w:r>
      <w:r w:rsidRPr="00A7254B">
        <w:rPr>
          <w:rFonts w:ascii="Calibri" w:hAnsi="Calibri" w:cs="Calibri"/>
          <w:noProof/>
        </w:rPr>
        <w:t>. https://www.itu.int/rec/T-REC-H.265</w:t>
      </w:r>
    </w:p>
    <w:p w14:paraId="5B714AF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Jawad, H. M., Nordin, R., Gharghan, S. K., Jawad, A. M., &amp; Ismail, M. (2017). Energy-efficient wireless sensor networks for precision agriculture: A review. In </w:t>
      </w:r>
      <w:r w:rsidRPr="00A7254B">
        <w:rPr>
          <w:rFonts w:ascii="Calibri" w:hAnsi="Calibri" w:cs="Calibri"/>
          <w:i/>
          <w:iCs/>
          <w:noProof/>
        </w:rPr>
        <w:t>Sensors (Switzerland)</w:t>
      </w:r>
      <w:r w:rsidRPr="00A7254B">
        <w:rPr>
          <w:rFonts w:ascii="Calibri" w:hAnsi="Calibri" w:cs="Calibri"/>
          <w:noProof/>
        </w:rPr>
        <w:t xml:space="preserve"> (Vol. 17, Issue 8). MDPI AG. https://doi.org/10.3390/s17081781</w:t>
      </w:r>
    </w:p>
    <w:p w14:paraId="245692D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Jaycar Ltd. (2023). </w:t>
      </w:r>
      <w:r w:rsidRPr="00A7254B">
        <w:rPr>
          <w:rFonts w:ascii="Calibri" w:hAnsi="Calibri" w:cs="Calibri"/>
          <w:i/>
          <w:iCs/>
          <w:noProof/>
        </w:rPr>
        <w:t>Jaycar KJ8916 Robotic Arm</w:t>
      </w:r>
      <w:r w:rsidRPr="00A7254B">
        <w:rPr>
          <w:rFonts w:ascii="Calibri" w:hAnsi="Calibri" w:cs="Calibri"/>
          <w:noProof/>
        </w:rPr>
        <w:t>. https://www.jaycar.com.au/robot-arm-kit-with-controller/p/KJ8916</w:t>
      </w:r>
    </w:p>
    <w:p w14:paraId="284D290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JEITA. (2019). </w:t>
      </w:r>
      <w:r w:rsidRPr="00A7254B">
        <w:rPr>
          <w:rFonts w:ascii="Calibri" w:hAnsi="Calibri" w:cs="Calibri"/>
          <w:i/>
          <w:iCs/>
          <w:noProof/>
        </w:rPr>
        <w:t>EXIF Format</w:t>
      </w:r>
      <w:r w:rsidRPr="00A7254B">
        <w:rPr>
          <w:rFonts w:ascii="Calibri" w:hAnsi="Calibri" w:cs="Calibri"/>
          <w:noProof/>
        </w:rPr>
        <w:t>. https://www.jeita.or.jp/japanese/standard/book/CP-3451E_E/#target/page_no=4</w:t>
      </w:r>
    </w:p>
    <w:p w14:paraId="332B342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Jia, X., Feng, Q., Fan, T., &amp; Lei, Q. (2012). RFID technology and its applications in Internet of Things (IoT). </w:t>
      </w:r>
      <w:r w:rsidRPr="00A7254B">
        <w:rPr>
          <w:rFonts w:ascii="Calibri" w:hAnsi="Calibri" w:cs="Calibri"/>
          <w:i/>
          <w:iCs/>
          <w:noProof/>
        </w:rPr>
        <w:t>2012 2nd International Conference on Consumer Electronics, Communications and Networks, CECNet 2012 - Proceedings</w:t>
      </w:r>
      <w:r w:rsidRPr="00A7254B">
        <w:rPr>
          <w:rFonts w:ascii="Calibri" w:hAnsi="Calibri" w:cs="Calibri"/>
          <w:noProof/>
        </w:rPr>
        <w:t>, 1282–1285. https://doi.org/10.1109/CECNET.2012.6201508</w:t>
      </w:r>
    </w:p>
    <w:p w14:paraId="1B7D854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Jiang, X., Zong, Y., Liu, Z., Wang, X., &amp; Chen, Z. (2010). Research on combinational image stabilization technology based on MEMS IMU. </w:t>
      </w:r>
      <w:r w:rsidRPr="00A7254B">
        <w:rPr>
          <w:rFonts w:ascii="Calibri" w:hAnsi="Calibri" w:cs="Calibri"/>
          <w:i/>
          <w:iCs/>
          <w:noProof/>
        </w:rPr>
        <w:t>Optoelectronic Imaging and Multimedia Technology</w:t>
      </w:r>
      <w:r w:rsidRPr="00A7254B">
        <w:rPr>
          <w:rFonts w:ascii="Calibri" w:hAnsi="Calibri" w:cs="Calibri"/>
          <w:noProof/>
        </w:rPr>
        <w:t xml:space="preserve">, </w:t>
      </w:r>
      <w:r w:rsidRPr="00A7254B">
        <w:rPr>
          <w:rFonts w:ascii="Calibri" w:hAnsi="Calibri" w:cs="Calibri"/>
          <w:i/>
          <w:iCs/>
          <w:noProof/>
        </w:rPr>
        <w:t>7850</w:t>
      </w:r>
      <w:r w:rsidRPr="00A7254B">
        <w:rPr>
          <w:rFonts w:ascii="Calibri" w:hAnsi="Calibri" w:cs="Calibri"/>
          <w:noProof/>
        </w:rPr>
        <w:t>, 785002. https://doi.org/10.1117/12.868889</w:t>
      </w:r>
    </w:p>
    <w:p w14:paraId="396DDF7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Jiménez, F., Naranjo, J. E., Gómez, O., &amp; Anaya, J. J. (2014). Vehicle tracking for an evasive manoeuvres assistant using low-cost ultrasonic sensors. </w:t>
      </w:r>
      <w:r w:rsidRPr="00A7254B">
        <w:rPr>
          <w:rFonts w:ascii="Calibri" w:hAnsi="Calibri" w:cs="Calibri"/>
          <w:i/>
          <w:iCs/>
          <w:noProof/>
        </w:rPr>
        <w:t>Sensors (Switzerland)</w:t>
      </w:r>
      <w:r w:rsidRPr="00A7254B">
        <w:rPr>
          <w:rFonts w:ascii="Calibri" w:hAnsi="Calibri" w:cs="Calibri"/>
          <w:noProof/>
        </w:rPr>
        <w:t xml:space="preserve">, </w:t>
      </w:r>
      <w:r w:rsidRPr="00A7254B">
        <w:rPr>
          <w:rFonts w:ascii="Calibri" w:hAnsi="Calibri" w:cs="Calibri"/>
          <w:i/>
          <w:iCs/>
          <w:noProof/>
        </w:rPr>
        <w:t>14</w:t>
      </w:r>
      <w:r w:rsidRPr="00A7254B">
        <w:rPr>
          <w:rFonts w:ascii="Calibri" w:hAnsi="Calibri" w:cs="Calibri"/>
          <w:noProof/>
        </w:rPr>
        <w:t>(12), 22689–22705. https://doi.org/10.3390/S141222689</w:t>
      </w:r>
    </w:p>
    <w:p w14:paraId="47228B5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Johnstone-Wallace, D. B., &amp; Kennedy, K. (1944). Grazing management practices and their relationship to the behaviour and grazing habits of cattle. </w:t>
      </w:r>
      <w:r w:rsidRPr="00A7254B">
        <w:rPr>
          <w:rFonts w:ascii="Calibri" w:hAnsi="Calibri" w:cs="Calibri"/>
          <w:i/>
          <w:iCs/>
          <w:noProof/>
        </w:rPr>
        <w:t>The Journal of Agricultural Science</w:t>
      </w:r>
      <w:r w:rsidRPr="00A7254B">
        <w:rPr>
          <w:rFonts w:ascii="Calibri" w:hAnsi="Calibri" w:cs="Calibri"/>
          <w:noProof/>
        </w:rPr>
        <w:t xml:space="preserve">, </w:t>
      </w:r>
      <w:r w:rsidRPr="00A7254B">
        <w:rPr>
          <w:rFonts w:ascii="Calibri" w:hAnsi="Calibri" w:cs="Calibri"/>
          <w:i/>
          <w:iCs/>
          <w:noProof/>
        </w:rPr>
        <w:t>34</w:t>
      </w:r>
      <w:r w:rsidRPr="00A7254B">
        <w:rPr>
          <w:rFonts w:ascii="Calibri" w:hAnsi="Calibri" w:cs="Calibri"/>
          <w:noProof/>
        </w:rPr>
        <w:t>(4), 190–197. https://doi.org/10.1017/S0021859600023649</w:t>
      </w:r>
    </w:p>
    <w:p w14:paraId="1348111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JPEG. (1994). </w:t>
      </w:r>
      <w:r w:rsidRPr="00A7254B">
        <w:rPr>
          <w:rFonts w:ascii="Calibri" w:hAnsi="Calibri" w:cs="Calibri"/>
          <w:i/>
          <w:iCs/>
          <w:noProof/>
        </w:rPr>
        <w:t>JPEG - JPEG 1</w:t>
      </w:r>
      <w:r w:rsidRPr="00A7254B">
        <w:rPr>
          <w:rFonts w:ascii="Calibri" w:hAnsi="Calibri" w:cs="Calibri"/>
          <w:noProof/>
        </w:rPr>
        <w:t>. https://jpeg.org/jpeg/</w:t>
      </w:r>
    </w:p>
    <w:p w14:paraId="4EC3CD8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apoor, R., Ramasamy, S., Gardi, A., Van Schyndel, R., &amp; Sabatini, R. (2018). Acoustic sensors for air </w:t>
      </w:r>
      <w:r w:rsidRPr="00A7254B">
        <w:rPr>
          <w:rFonts w:ascii="Calibri" w:hAnsi="Calibri" w:cs="Calibri"/>
          <w:noProof/>
        </w:rPr>
        <w:lastRenderedPageBreak/>
        <w:t xml:space="preserve">and surface navigation applications. </w:t>
      </w:r>
      <w:r w:rsidRPr="00A7254B">
        <w:rPr>
          <w:rFonts w:ascii="Calibri" w:hAnsi="Calibri" w:cs="Calibri"/>
          <w:i/>
          <w:iCs/>
          <w:noProof/>
        </w:rPr>
        <w:t>Sensors (Switzerland)</w:t>
      </w:r>
      <w:r w:rsidRPr="00A7254B">
        <w:rPr>
          <w:rFonts w:ascii="Calibri" w:hAnsi="Calibri" w:cs="Calibri"/>
          <w:noProof/>
        </w:rPr>
        <w:t xml:space="preserve">, </w:t>
      </w:r>
      <w:r w:rsidRPr="00A7254B">
        <w:rPr>
          <w:rFonts w:ascii="Calibri" w:hAnsi="Calibri" w:cs="Calibri"/>
          <w:i/>
          <w:iCs/>
          <w:noProof/>
        </w:rPr>
        <w:t>18</w:t>
      </w:r>
      <w:r w:rsidRPr="00A7254B">
        <w:rPr>
          <w:rFonts w:ascii="Calibri" w:hAnsi="Calibri" w:cs="Calibri"/>
          <w:noProof/>
        </w:rPr>
        <w:t>(2). https://doi.org/10.3390/S18020499</w:t>
      </w:r>
    </w:p>
    <w:p w14:paraId="48B0CD1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arpenko, A., Jacobs, D., Baek, J., &amp; Levoy, M. (2011). </w:t>
      </w:r>
      <w:r w:rsidRPr="00A7254B">
        <w:rPr>
          <w:rFonts w:ascii="Calibri" w:hAnsi="Calibri" w:cs="Calibri"/>
          <w:i/>
          <w:iCs/>
          <w:noProof/>
        </w:rPr>
        <w:t>Digital Video Stabilization and Rolling Shutter Correction using Gyroscopes</w:t>
      </w:r>
      <w:r w:rsidRPr="00A7254B">
        <w:rPr>
          <w:rFonts w:ascii="Calibri" w:hAnsi="Calibri" w:cs="Calibri"/>
          <w:noProof/>
        </w:rPr>
        <w:t>.</w:t>
      </w:r>
    </w:p>
    <w:p w14:paraId="41B9FB9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aruppuswamy, J. (2000). </w:t>
      </w:r>
      <w:r w:rsidRPr="00A7254B">
        <w:rPr>
          <w:rFonts w:ascii="Calibri" w:hAnsi="Calibri" w:cs="Calibri"/>
          <w:i/>
          <w:iCs/>
          <w:noProof/>
        </w:rPr>
        <w:t>Detection and Avoidance of Simulated Potholes in Autonomous Vehicles in an Unstructured Environment</w:t>
      </w:r>
      <w:r w:rsidRPr="00A7254B">
        <w:rPr>
          <w:rFonts w:ascii="Calibri" w:hAnsi="Calibri" w:cs="Calibri"/>
          <w:noProof/>
        </w:rPr>
        <w:t>.</w:t>
      </w:r>
    </w:p>
    <w:p w14:paraId="16F6E90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atiyar, S., &amp; Dutta, A. (n.d.). PSO Based Path Planning and Dynamic Obstacle Avoidance in CG Space of a 10 DOF Rover; PSO Based Path Planning and Dynamic Obstacle Avoidance in CG Space of a 10 DOF Rover. </w:t>
      </w:r>
      <w:r w:rsidRPr="00A7254B">
        <w:rPr>
          <w:rFonts w:ascii="Calibri" w:hAnsi="Calibri" w:cs="Calibri"/>
          <w:i/>
          <w:iCs/>
          <w:noProof/>
        </w:rPr>
        <w:t>Advances in Robotics - 5th International Conference of The Robotics Society</w:t>
      </w:r>
      <w:r w:rsidRPr="00A7254B">
        <w:rPr>
          <w:rFonts w:ascii="Calibri" w:hAnsi="Calibri" w:cs="Calibri"/>
          <w:noProof/>
        </w:rPr>
        <w:t>. https://doi.org/10.1145/3478586</w:t>
      </w:r>
    </w:p>
    <w:p w14:paraId="1956FC2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atiyar, S., &amp; Dutta, A. (2019). Path Planning and Obstacle Avoidance in CG Space of a 10 DOF Rover using RRT. </w:t>
      </w:r>
      <w:r w:rsidRPr="00A7254B">
        <w:rPr>
          <w:rFonts w:ascii="Calibri" w:hAnsi="Calibri" w:cs="Calibri"/>
          <w:i/>
          <w:iCs/>
          <w:noProof/>
        </w:rPr>
        <w:t>ACM International Conference Proceeding Series</w:t>
      </w:r>
      <w:r w:rsidRPr="00A7254B">
        <w:rPr>
          <w:rFonts w:ascii="Calibri" w:hAnsi="Calibri" w:cs="Calibri"/>
          <w:noProof/>
        </w:rPr>
        <w:t>. https://doi.org/10.1145/3352593.3352615</w:t>
      </w:r>
    </w:p>
    <w:p w14:paraId="39141DA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awai, S., Takeuchi, K., Shibata, K., &amp; Horita, Y. (2014). A Smart Method to Distinguish Road Surface Conditions at Night-time using a Car-Mounted Camera. </w:t>
      </w:r>
      <w:r w:rsidRPr="00A7254B">
        <w:rPr>
          <w:rFonts w:ascii="Calibri" w:hAnsi="Calibri" w:cs="Calibri"/>
          <w:i/>
          <w:iCs/>
          <w:noProof/>
        </w:rPr>
        <w:t>IEEJ Transactions on Electronics, Information and Systems</w:t>
      </w:r>
      <w:r w:rsidRPr="00A7254B">
        <w:rPr>
          <w:rFonts w:ascii="Calibri" w:hAnsi="Calibri" w:cs="Calibri"/>
          <w:noProof/>
        </w:rPr>
        <w:t xml:space="preserve">, </w:t>
      </w:r>
      <w:r w:rsidRPr="00A7254B">
        <w:rPr>
          <w:rFonts w:ascii="Calibri" w:hAnsi="Calibri" w:cs="Calibri"/>
          <w:i/>
          <w:iCs/>
          <w:noProof/>
        </w:rPr>
        <w:t>134</w:t>
      </w:r>
      <w:r w:rsidRPr="00A7254B">
        <w:rPr>
          <w:rFonts w:ascii="Calibri" w:hAnsi="Calibri" w:cs="Calibri"/>
          <w:noProof/>
        </w:rPr>
        <w:t>(6), 878–884. https://doi.org/10.1541/IEEJEISS.134.878</w:t>
      </w:r>
    </w:p>
    <w:p w14:paraId="53C1DC4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han, M. N., &amp; Ahmed, M. M. (2021). Weather and surface condition detection based on road-side webcams: Application of pre-trained Convolutional Neural Network. </w:t>
      </w:r>
      <w:r w:rsidRPr="00A7254B">
        <w:rPr>
          <w:rFonts w:ascii="Calibri" w:hAnsi="Calibri" w:cs="Calibri"/>
          <w:i/>
          <w:iCs/>
          <w:noProof/>
        </w:rPr>
        <w:t>International Journal of Transportation Science and Technology</w:t>
      </w:r>
      <w:r w:rsidRPr="00A7254B">
        <w:rPr>
          <w:rFonts w:ascii="Calibri" w:hAnsi="Calibri" w:cs="Calibri"/>
          <w:noProof/>
        </w:rPr>
        <w:t>. https://doi.org/10.1016/J.IJTST.2021.06.003</w:t>
      </w:r>
    </w:p>
    <w:p w14:paraId="4F2C05A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ISHORE, P. S. V., P. SURESH, K., SMRUTI, D., &amp; RAMESH, K. (2018). SOLAR POWERED OBSTACLE AVOIDING LAWN MOWER. </w:t>
      </w:r>
      <w:r w:rsidRPr="00A7254B">
        <w:rPr>
          <w:rFonts w:ascii="Calibri" w:hAnsi="Calibri" w:cs="Calibri"/>
          <w:i/>
          <w:iCs/>
          <w:noProof/>
        </w:rPr>
        <w:t>I-Manager’s Journal on Electrical Engineering</w:t>
      </w:r>
      <w:r w:rsidRPr="00A7254B">
        <w:rPr>
          <w:rFonts w:ascii="Calibri" w:hAnsi="Calibri" w:cs="Calibri"/>
          <w:noProof/>
        </w:rPr>
        <w:t xml:space="preserve">, </w:t>
      </w:r>
      <w:r w:rsidRPr="00A7254B">
        <w:rPr>
          <w:rFonts w:ascii="Calibri" w:hAnsi="Calibri" w:cs="Calibri"/>
          <w:i/>
          <w:iCs/>
          <w:noProof/>
        </w:rPr>
        <w:t>12</w:t>
      </w:r>
      <w:r w:rsidRPr="00A7254B">
        <w:rPr>
          <w:rFonts w:ascii="Calibri" w:hAnsi="Calibri" w:cs="Calibri"/>
          <w:noProof/>
        </w:rPr>
        <w:t>(2), 1. https://doi.org/10.26634/JEE.12.2.14169</w:t>
      </w:r>
    </w:p>
    <w:p w14:paraId="66E2AA0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leeman, L., &amp; Kuc, R. (2008). Sonar Sensing. </w:t>
      </w:r>
      <w:r w:rsidRPr="00A7254B">
        <w:rPr>
          <w:rFonts w:ascii="Calibri" w:hAnsi="Calibri" w:cs="Calibri"/>
          <w:i/>
          <w:iCs/>
          <w:noProof/>
        </w:rPr>
        <w:t>Springer Handbook of Robotics</w:t>
      </w:r>
      <w:r w:rsidRPr="00A7254B">
        <w:rPr>
          <w:rFonts w:ascii="Calibri" w:hAnsi="Calibri" w:cs="Calibri"/>
          <w:noProof/>
        </w:rPr>
        <w:t xml:space="preserve">, </w:t>
      </w:r>
      <w:r w:rsidRPr="00A7254B">
        <w:rPr>
          <w:rFonts w:ascii="Calibri" w:hAnsi="Calibri" w:cs="Calibri"/>
          <w:i/>
          <w:iCs/>
          <w:noProof/>
        </w:rPr>
        <w:t>January 2008</w:t>
      </w:r>
      <w:r w:rsidRPr="00A7254B">
        <w:rPr>
          <w:rFonts w:ascii="Calibri" w:hAnsi="Calibri" w:cs="Calibri"/>
          <w:noProof/>
        </w:rPr>
        <w:t>. https://doi.org/10.1007/978-3-540-30301-5</w:t>
      </w:r>
    </w:p>
    <w:p w14:paraId="20A24CE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Koenig, S., Likhachev, M., &amp; Furcy, D. (2004). Lifelong Planning A</w:t>
      </w:r>
      <w:r w:rsidRPr="00A7254B">
        <w:rPr>
          <w:rFonts w:ascii="Cambria Math" w:hAnsi="Cambria Math" w:cs="Cambria Math"/>
          <w:noProof/>
        </w:rPr>
        <w:t>∗</w:t>
      </w:r>
      <w:r w:rsidRPr="00A7254B">
        <w:rPr>
          <w:rFonts w:ascii="Calibri" w:hAnsi="Calibri" w:cs="Calibri"/>
          <w:noProof/>
        </w:rPr>
        <w:t xml:space="preserve">. </w:t>
      </w:r>
      <w:r w:rsidRPr="00A7254B">
        <w:rPr>
          <w:rFonts w:ascii="Calibri" w:hAnsi="Calibri" w:cs="Calibri"/>
          <w:i/>
          <w:iCs/>
          <w:noProof/>
        </w:rPr>
        <w:t>Artificial Intelligence</w:t>
      </w:r>
      <w:r w:rsidRPr="00A7254B">
        <w:rPr>
          <w:rFonts w:ascii="Calibri" w:hAnsi="Calibri" w:cs="Calibri"/>
          <w:noProof/>
        </w:rPr>
        <w:t xml:space="preserve">, </w:t>
      </w:r>
      <w:r w:rsidRPr="00A7254B">
        <w:rPr>
          <w:rFonts w:ascii="Calibri" w:hAnsi="Calibri" w:cs="Calibri"/>
          <w:i/>
          <w:iCs/>
          <w:noProof/>
        </w:rPr>
        <w:t>155</w:t>
      </w:r>
      <w:r w:rsidRPr="00A7254B">
        <w:rPr>
          <w:rFonts w:ascii="Calibri" w:hAnsi="Calibri" w:cs="Calibri"/>
          <w:noProof/>
        </w:rPr>
        <w:t>(1–2), 93–146. https://doi.org/10.1016/J.ARTINT.2003.12.001</w:t>
      </w:r>
    </w:p>
    <w:p w14:paraId="0D6DED4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rotkov, E., Simmons, R., Cozman, F., &amp; Koenig, S. (n.d.). </w:t>
      </w:r>
      <w:r w:rsidRPr="00A7254B">
        <w:rPr>
          <w:rFonts w:ascii="Calibri" w:hAnsi="Calibri" w:cs="Calibri"/>
          <w:i/>
          <w:iCs/>
          <w:noProof/>
        </w:rPr>
        <w:t>Safeguarded Teleoperation for Lunar Rovers: From Human Factors to Field Trials</w:t>
      </w:r>
      <w:r w:rsidRPr="00A7254B">
        <w:rPr>
          <w:rFonts w:ascii="Calibri" w:hAnsi="Calibri" w:cs="Calibri"/>
          <w:noProof/>
        </w:rPr>
        <w:t>.</w:t>
      </w:r>
    </w:p>
    <w:p w14:paraId="4D3473B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usuma Arbawa, Y., Utaminingrum, F., Setiawan, E., sitasi, C., Arbawa, Y. K., Utaminingrum, F., &amp; </w:t>
      </w:r>
      <w:r w:rsidRPr="00A7254B">
        <w:rPr>
          <w:rFonts w:ascii="Calibri" w:hAnsi="Calibri" w:cs="Calibri"/>
          <w:noProof/>
        </w:rPr>
        <w:lastRenderedPageBreak/>
        <w:t xml:space="preserve">Setiawan, E. (2021). Three combination value of extraction features on GLCM for detecting pothole and asphalt road. </w:t>
      </w:r>
      <w:r w:rsidRPr="00A7254B">
        <w:rPr>
          <w:rFonts w:ascii="Calibri" w:hAnsi="Calibri" w:cs="Calibri"/>
          <w:i/>
          <w:iCs/>
          <w:noProof/>
        </w:rPr>
        <w:t>Jurnal Teknologi Dan Sistem Komputer</w:t>
      </w:r>
      <w:r w:rsidRPr="00A7254B">
        <w:rPr>
          <w:rFonts w:ascii="Calibri" w:hAnsi="Calibri" w:cs="Calibri"/>
          <w:noProof/>
        </w:rPr>
        <w:t xml:space="preserve">, </w:t>
      </w:r>
      <w:r w:rsidRPr="00A7254B">
        <w:rPr>
          <w:rFonts w:ascii="Calibri" w:hAnsi="Calibri" w:cs="Calibri"/>
          <w:i/>
          <w:iCs/>
          <w:noProof/>
        </w:rPr>
        <w:t>9</w:t>
      </w:r>
      <w:r w:rsidRPr="00A7254B">
        <w:rPr>
          <w:rFonts w:ascii="Calibri" w:hAnsi="Calibri" w:cs="Calibri"/>
          <w:noProof/>
        </w:rPr>
        <w:t>(1), 64–69. https://doi.org/10.14710/JTSISKOM.2020.13828</w:t>
      </w:r>
    </w:p>
    <w:p w14:paraId="704812C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Kwaśniewski, K. K., &amp; Gosiewski, Z. (2018). Genetic algorithm for mobile robot route planning with obstacle avoidance. </w:t>
      </w:r>
      <w:r w:rsidRPr="00A7254B">
        <w:rPr>
          <w:rFonts w:ascii="Calibri" w:hAnsi="Calibri" w:cs="Calibri"/>
          <w:i/>
          <w:iCs/>
          <w:noProof/>
        </w:rPr>
        <w:t>Acta Mechanica et Automatica</w:t>
      </w:r>
      <w:r w:rsidRPr="00A7254B">
        <w:rPr>
          <w:rFonts w:ascii="Calibri" w:hAnsi="Calibri" w:cs="Calibri"/>
          <w:noProof/>
        </w:rPr>
        <w:t xml:space="preserve">, </w:t>
      </w:r>
      <w:r w:rsidRPr="00A7254B">
        <w:rPr>
          <w:rFonts w:ascii="Calibri" w:hAnsi="Calibri" w:cs="Calibri"/>
          <w:i/>
          <w:iCs/>
          <w:noProof/>
        </w:rPr>
        <w:t>12</w:t>
      </w:r>
      <w:r w:rsidRPr="00A7254B">
        <w:rPr>
          <w:rFonts w:ascii="Calibri" w:hAnsi="Calibri" w:cs="Calibri"/>
          <w:noProof/>
        </w:rPr>
        <w:t>(2), 151–159. https://doi.org/10.2478/AMA-2018-0024</w:t>
      </w:r>
    </w:p>
    <w:p w14:paraId="1805AB0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a Rosa, F., Celvisia Virzì, M., Bonaccorso, F., &amp; Branciforte STMicroelectronics, M. (n.d.). </w:t>
      </w:r>
      <w:r w:rsidRPr="00A7254B">
        <w:rPr>
          <w:rFonts w:ascii="Calibri" w:hAnsi="Calibri" w:cs="Calibri"/>
          <w:i/>
          <w:iCs/>
          <w:noProof/>
        </w:rPr>
        <w:t>Optical Image Stabilization (OIS)</w:t>
      </w:r>
      <w:r w:rsidRPr="00A7254B">
        <w:rPr>
          <w:rFonts w:ascii="Calibri" w:hAnsi="Calibri" w:cs="Calibri"/>
          <w:noProof/>
        </w:rPr>
        <w:t>.</w:t>
      </w:r>
    </w:p>
    <w:p w14:paraId="2C7EBE5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amini, C., Benhlima, S., &amp; Elbekri, A. (2018). Genetic Algorithm Based Approach for Autonomous Mobile Robot Path Planning. </w:t>
      </w:r>
      <w:r w:rsidRPr="00A7254B">
        <w:rPr>
          <w:rFonts w:ascii="Calibri" w:hAnsi="Calibri" w:cs="Calibri"/>
          <w:i/>
          <w:iCs/>
          <w:noProof/>
        </w:rPr>
        <w:t>Procedia Computer Science</w:t>
      </w:r>
      <w:r w:rsidRPr="00A7254B">
        <w:rPr>
          <w:rFonts w:ascii="Calibri" w:hAnsi="Calibri" w:cs="Calibri"/>
          <w:noProof/>
        </w:rPr>
        <w:t xml:space="preserve">, </w:t>
      </w:r>
      <w:r w:rsidRPr="00A7254B">
        <w:rPr>
          <w:rFonts w:ascii="Calibri" w:hAnsi="Calibri" w:cs="Calibri"/>
          <w:i/>
          <w:iCs/>
          <w:noProof/>
        </w:rPr>
        <w:t>127</w:t>
      </w:r>
      <w:r w:rsidRPr="00A7254B">
        <w:rPr>
          <w:rFonts w:ascii="Calibri" w:hAnsi="Calibri" w:cs="Calibri"/>
          <w:noProof/>
        </w:rPr>
        <w:t>, 180–189. https://doi.org/10.1016/J.PROCS.2018.01.113</w:t>
      </w:r>
    </w:p>
    <w:p w14:paraId="15594CE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andaluce, H., Arjona, L., Perallos, A., Falcone, F., Angulo, I., &amp; Muralter, F. (2020). A Review of IoT Sensing Applications and Challenges Using RFID and Wireless Sensor Networks. </w:t>
      </w:r>
      <w:r w:rsidRPr="00A7254B">
        <w:rPr>
          <w:rFonts w:ascii="Calibri" w:hAnsi="Calibri" w:cs="Calibri"/>
          <w:i/>
          <w:iCs/>
          <w:noProof/>
        </w:rPr>
        <w:t>Sensors 2020, Vol. 20, Page 2495</w:t>
      </w:r>
      <w:r w:rsidRPr="00A7254B">
        <w:rPr>
          <w:rFonts w:ascii="Calibri" w:hAnsi="Calibri" w:cs="Calibri"/>
          <w:noProof/>
        </w:rPr>
        <w:t xml:space="preserve">, </w:t>
      </w:r>
      <w:r w:rsidRPr="00A7254B">
        <w:rPr>
          <w:rFonts w:ascii="Calibri" w:hAnsi="Calibri" w:cs="Calibri"/>
          <w:i/>
          <w:iCs/>
          <w:noProof/>
        </w:rPr>
        <w:t>20</w:t>
      </w:r>
      <w:r w:rsidRPr="00A7254B">
        <w:rPr>
          <w:rFonts w:ascii="Calibri" w:hAnsi="Calibri" w:cs="Calibri"/>
          <w:noProof/>
        </w:rPr>
        <w:t>(9), 2495. https://doi.org/10.3390/S20092495</w:t>
      </w:r>
    </w:p>
    <w:p w14:paraId="1DE7007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avric, A., &amp; Popa, V. (2018). Performance Evaluation of LoRaWAN Communication Scalability in Large-Scale Wireless Sensor Networks. </w:t>
      </w:r>
      <w:r w:rsidRPr="00A7254B">
        <w:rPr>
          <w:rFonts w:ascii="Calibri" w:hAnsi="Calibri" w:cs="Calibri"/>
          <w:i/>
          <w:iCs/>
          <w:noProof/>
        </w:rPr>
        <w:t>Wireless Communications and Mobile Computing</w:t>
      </w:r>
      <w:r w:rsidRPr="00A7254B">
        <w:rPr>
          <w:rFonts w:ascii="Calibri" w:hAnsi="Calibri" w:cs="Calibri"/>
          <w:noProof/>
        </w:rPr>
        <w:t xml:space="preserve">, </w:t>
      </w:r>
      <w:r w:rsidRPr="00A7254B">
        <w:rPr>
          <w:rFonts w:ascii="Calibri" w:hAnsi="Calibri" w:cs="Calibri"/>
          <w:i/>
          <w:iCs/>
          <w:noProof/>
        </w:rPr>
        <w:t>2018</w:t>
      </w:r>
      <w:r w:rsidRPr="00A7254B">
        <w:rPr>
          <w:rFonts w:ascii="Calibri" w:hAnsi="Calibri" w:cs="Calibri"/>
          <w:noProof/>
        </w:rPr>
        <w:t>. https://doi.org/10.1155/2018/6730719</w:t>
      </w:r>
    </w:p>
    <w:p w14:paraId="4209E64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ebakula, V., Tang, B., Goodin, C., &amp; Bethel, C. L. (2021). Shape Estimation of Negative Obstacles for Autonomous Navigation. </w:t>
      </w:r>
      <w:r w:rsidRPr="00A7254B">
        <w:rPr>
          <w:rFonts w:ascii="Calibri" w:hAnsi="Calibri" w:cs="Calibri"/>
          <w:i/>
          <w:iCs/>
          <w:noProof/>
        </w:rPr>
        <w:t>IEEE International Conference on Intelligent Robots and Systems</w:t>
      </w:r>
      <w:r w:rsidRPr="00A7254B">
        <w:rPr>
          <w:rFonts w:ascii="Calibri" w:hAnsi="Calibri" w:cs="Calibri"/>
          <w:noProof/>
        </w:rPr>
        <w:t>, 4525–4531. https://doi.org/10.1109/IROS51168.2021.9636250</w:t>
      </w:r>
    </w:p>
    <w:p w14:paraId="10D497E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ecun, Y., Muller, U., Ben, J., Cosatto, E., &amp; Flepp, B. (n.d.). </w:t>
      </w:r>
      <w:r w:rsidRPr="00A7254B">
        <w:rPr>
          <w:rFonts w:ascii="Calibri" w:hAnsi="Calibri" w:cs="Calibri"/>
          <w:i/>
          <w:iCs/>
          <w:noProof/>
        </w:rPr>
        <w:t>Off-Road Obstacle Avoidance through End-to-End Learning</w:t>
      </w:r>
      <w:r w:rsidRPr="00A7254B">
        <w:rPr>
          <w:rFonts w:ascii="Calibri" w:hAnsi="Calibri" w:cs="Calibri"/>
          <w:noProof/>
        </w:rPr>
        <w:t>. Retrieved June 6, 2022, from http://yann.lecun.com</w:t>
      </w:r>
    </w:p>
    <w:p w14:paraId="46D4256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A7254B">
        <w:rPr>
          <w:rFonts w:ascii="Calibri" w:hAnsi="Calibri" w:cs="Calibri"/>
          <w:i/>
          <w:iCs/>
          <w:noProof/>
        </w:rPr>
        <w:t>IEEE Transactions on Microwave Theory and Techniques</w:t>
      </w:r>
      <w:r w:rsidRPr="00A7254B">
        <w:rPr>
          <w:rFonts w:ascii="Calibri" w:hAnsi="Calibri" w:cs="Calibri"/>
          <w:noProof/>
        </w:rPr>
        <w:t xml:space="preserve">, </w:t>
      </w:r>
      <w:r w:rsidRPr="00A7254B">
        <w:rPr>
          <w:rFonts w:ascii="Calibri" w:hAnsi="Calibri" w:cs="Calibri"/>
          <w:i/>
          <w:iCs/>
          <w:noProof/>
        </w:rPr>
        <w:t>65</w:t>
      </w:r>
      <w:r w:rsidRPr="00A7254B">
        <w:rPr>
          <w:rFonts w:ascii="Calibri" w:hAnsi="Calibri" w:cs="Calibri"/>
          <w:noProof/>
        </w:rPr>
        <w:t>(5), 1692–1706. https://doi.org/10.1109/TMTT.2017.2650911</w:t>
      </w:r>
    </w:p>
    <w:p w14:paraId="53AC9C6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i, W., Tan, M., Wang, L., &amp; Wang, Q. (2019). A cubic spline method combing improved particle swarm optimization for robot path planning in dynamic uncertain environment. </w:t>
      </w:r>
      <w:r w:rsidRPr="00A7254B">
        <w:rPr>
          <w:rFonts w:ascii="Calibri" w:hAnsi="Calibri" w:cs="Calibri"/>
          <w:i/>
          <w:iCs/>
          <w:noProof/>
        </w:rPr>
        <w:t>International Journal of Advanced Robotic Systems</w:t>
      </w:r>
      <w:r w:rsidRPr="00A7254B">
        <w:rPr>
          <w:rFonts w:ascii="Calibri" w:hAnsi="Calibri" w:cs="Calibri"/>
          <w:noProof/>
        </w:rPr>
        <w:t xml:space="preserve">, </w:t>
      </w:r>
      <w:r w:rsidRPr="00A7254B">
        <w:rPr>
          <w:rFonts w:ascii="Calibri" w:hAnsi="Calibri" w:cs="Calibri"/>
          <w:i/>
          <w:iCs/>
          <w:noProof/>
        </w:rPr>
        <w:t>16</w:t>
      </w:r>
      <w:r w:rsidRPr="00A7254B">
        <w:rPr>
          <w:rFonts w:ascii="Calibri" w:hAnsi="Calibri" w:cs="Calibri"/>
          <w:noProof/>
        </w:rPr>
        <w:t>(6). https://doi.org/10.1177/1729881419891661</w:t>
      </w:r>
    </w:p>
    <w:p w14:paraId="1FF8815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jubičić, R., Strelnikova, D., Perks, M. T., Eltner, A., Peña-Haro, S., Pizarro, A., Fortunato, S., Sasso, D., </w:t>
      </w:r>
      <w:r w:rsidRPr="00A7254B">
        <w:rPr>
          <w:rFonts w:ascii="Calibri" w:hAnsi="Calibri" w:cs="Calibri"/>
          <w:noProof/>
        </w:rPr>
        <w:lastRenderedPageBreak/>
        <w:t xml:space="preserve">Scherling, U., Vuono, P., &amp; Manfreda, S. (2021). A comparison of tools and techniques for stabilising UAS imagery for surface flow observations. </w:t>
      </w:r>
      <w:r w:rsidRPr="00A7254B">
        <w:rPr>
          <w:rFonts w:ascii="Calibri" w:hAnsi="Calibri" w:cs="Calibri"/>
          <w:i/>
          <w:iCs/>
          <w:noProof/>
        </w:rPr>
        <w:t>Hydrology and Earth System Sciences</w:t>
      </w:r>
      <w:r w:rsidRPr="00A7254B">
        <w:rPr>
          <w:rFonts w:ascii="Calibri" w:hAnsi="Calibri" w:cs="Calibri"/>
          <w:noProof/>
        </w:rPr>
        <w:t xml:space="preserve">, </w:t>
      </w:r>
      <w:r w:rsidRPr="00A7254B">
        <w:rPr>
          <w:rFonts w:ascii="Calibri" w:hAnsi="Calibri" w:cs="Calibri"/>
          <w:i/>
          <w:iCs/>
          <w:noProof/>
        </w:rPr>
        <w:t>Discussion</w:t>
      </w:r>
      <w:r w:rsidRPr="00A7254B">
        <w:rPr>
          <w:rFonts w:ascii="Calibri" w:hAnsi="Calibri" w:cs="Calibri"/>
          <w:noProof/>
        </w:rPr>
        <w:t>. https://doi.org/10.5194/hess-2021-112</w:t>
      </w:r>
    </w:p>
    <w:p w14:paraId="1B86DEB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u, L., Yunda, A., Carrio, A., &amp; Campoy, P. (2020). Robust autonomous flight in cluttered environment using a depth sensor. </w:t>
      </w:r>
      <w:r w:rsidRPr="00A7254B">
        <w:rPr>
          <w:rFonts w:ascii="Calibri" w:hAnsi="Calibri" w:cs="Calibri"/>
          <w:i/>
          <w:iCs/>
          <w:noProof/>
        </w:rPr>
        <w:t>International Journal of Micro Air Vehicles</w:t>
      </w:r>
      <w:r w:rsidRPr="00A7254B">
        <w:rPr>
          <w:rFonts w:ascii="Calibri" w:hAnsi="Calibri" w:cs="Calibri"/>
          <w:noProof/>
        </w:rPr>
        <w:t xml:space="preserve">, </w:t>
      </w:r>
      <w:r w:rsidRPr="00A7254B">
        <w:rPr>
          <w:rFonts w:ascii="Calibri" w:hAnsi="Calibri" w:cs="Calibri"/>
          <w:i/>
          <w:iCs/>
          <w:noProof/>
        </w:rPr>
        <w:t>12</w:t>
      </w:r>
      <w:r w:rsidRPr="00A7254B">
        <w:rPr>
          <w:rFonts w:ascii="Calibri" w:hAnsi="Calibri" w:cs="Calibri"/>
          <w:noProof/>
        </w:rPr>
        <w:t>. https://doi.org/10.1177/1756829320924528</w:t>
      </w:r>
    </w:p>
    <w:p w14:paraId="201AF2D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Lwowski, J., Sun, L., Mexquitic-Saavedra, R., Sharma, R., &amp; Pack, D. (2014). A Reactive bearing angle only obstacle avoidance technique for unmanned ground vehicles. </w:t>
      </w:r>
      <w:r w:rsidRPr="00A7254B">
        <w:rPr>
          <w:rFonts w:ascii="Calibri" w:hAnsi="Calibri" w:cs="Calibri"/>
          <w:i/>
          <w:iCs/>
          <w:noProof/>
        </w:rPr>
        <w:t>International Conference of Control, Dynamic Systems, and Robotics</w:t>
      </w:r>
      <w:r w:rsidRPr="00A7254B">
        <w:rPr>
          <w:rFonts w:ascii="Calibri" w:hAnsi="Calibri" w:cs="Calibri"/>
          <w:noProof/>
        </w:rPr>
        <w:t>. https://doi.org/10.11159/JACR.2014.004</w:t>
      </w:r>
    </w:p>
    <w:p w14:paraId="44E2EC3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dgwick, S. O. H. (2009). </w:t>
      </w:r>
      <w:r w:rsidRPr="00A7254B">
        <w:rPr>
          <w:rFonts w:ascii="Calibri" w:hAnsi="Calibri" w:cs="Calibri"/>
          <w:i/>
          <w:iCs/>
          <w:noProof/>
        </w:rPr>
        <w:t>Madgwick Algorithm</w:t>
      </w:r>
      <w:r w:rsidRPr="00A7254B">
        <w:rPr>
          <w:rFonts w:ascii="Calibri" w:hAnsi="Calibri" w:cs="Calibri"/>
          <w:noProof/>
        </w:rPr>
        <w:t>. https://x-io.co.uk/downloads/madgwick_algorithm_matlab.zip</w:t>
      </w:r>
    </w:p>
    <w:p w14:paraId="508C9FB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dgwick, S. O. H. (2010). </w:t>
      </w:r>
      <w:r w:rsidRPr="00A7254B">
        <w:rPr>
          <w:rFonts w:ascii="Calibri" w:hAnsi="Calibri" w:cs="Calibri"/>
          <w:i/>
          <w:iCs/>
          <w:noProof/>
        </w:rPr>
        <w:t>An efficient orientation filter for inertial and inertial/magnetic sensor arrays | Resourcium</w:t>
      </w:r>
      <w:r w:rsidRPr="00A7254B">
        <w:rPr>
          <w:rFonts w:ascii="Calibri" w:hAnsi="Calibri" w:cs="Calibri"/>
          <w:noProof/>
        </w:rPr>
        <w:t>. https://resourcium.org/resource/efficient-orientation-filter-inertial-and-inertialmagnetic-sensor-arrays</w:t>
      </w:r>
    </w:p>
    <w:p w14:paraId="3DD92AD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A7254B">
        <w:rPr>
          <w:rFonts w:ascii="Calibri" w:hAnsi="Calibri" w:cs="Calibri"/>
          <w:i/>
          <w:iCs/>
          <w:noProof/>
        </w:rPr>
        <w:t>Mechatronics</w:t>
      </w:r>
      <w:r w:rsidRPr="00A7254B">
        <w:rPr>
          <w:rFonts w:ascii="Calibri" w:hAnsi="Calibri" w:cs="Calibri"/>
          <w:noProof/>
        </w:rPr>
        <w:t xml:space="preserve">, </w:t>
      </w:r>
      <w:r w:rsidRPr="00A7254B">
        <w:rPr>
          <w:rFonts w:ascii="Calibri" w:hAnsi="Calibri" w:cs="Calibri"/>
          <w:i/>
          <w:iCs/>
          <w:noProof/>
        </w:rPr>
        <w:t>23</w:t>
      </w:r>
      <w:r w:rsidRPr="00A7254B">
        <w:rPr>
          <w:rFonts w:ascii="Calibri" w:hAnsi="Calibri" w:cs="Calibri"/>
          <w:noProof/>
        </w:rPr>
        <w:t>(5), 518–529. https://doi.org/10.1016/J.MECHATRONICS.2013.04.003</w:t>
      </w:r>
    </w:p>
    <w:p w14:paraId="4F4D6CB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dgwick, S. O. H., Harrison, A. J. L., &amp; Vaidyanathan, R. (2011). Estimation of IMU and MARG orientation using a gradient descent algorithm. </w:t>
      </w:r>
      <w:r w:rsidRPr="00A7254B">
        <w:rPr>
          <w:rFonts w:ascii="Calibri" w:hAnsi="Calibri" w:cs="Calibri"/>
          <w:i/>
          <w:iCs/>
          <w:noProof/>
        </w:rPr>
        <w:t>IEEE International Conference on Rehabilitation Robotics</w:t>
      </w:r>
      <w:r w:rsidRPr="00A7254B">
        <w:rPr>
          <w:rFonts w:ascii="Calibri" w:hAnsi="Calibri" w:cs="Calibri"/>
          <w:noProof/>
        </w:rPr>
        <w:t>, 1–7. https://doi.org/10.1109/ICORR.2011.5975346</w:t>
      </w:r>
    </w:p>
    <w:p w14:paraId="6851B1C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dgwick, S. O. H., Wilson, S., Turk, R., Burridge, J., Kapatos, C., &amp; Vaidyanathan, R. (2020). An Extended Complementary Filter for Full-Body MARG Orientation Estimation. </w:t>
      </w:r>
      <w:r w:rsidRPr="00A7254B">
        <w:rPr>
          <w:rFonts w:ascii="Calibri" w:hAnsi="Calibri" w:cs="Calibri"/>
          <w:i/>
          <w:iCs/>
          <w:noProof/>
        </w:rPr>
        <w:t>IEEE/ASME TRANSACTIONS ON MECHATRONICS</w:t>
      </w:r>
      <w:r w:rsidRPr="00A7254B">
        <w:rPr>
          <w:rFonts w:ascii="Calibri" w:hAnsi="Calibri" w:cs="Calibri"/>
          <w:noProof/>
        </w:rPr>
        <w:t xml:space="preserve">, </w:t>
      </w:r>
      <w:r w:rsidRPr="00A7254B">
        <w:rPr>
          <w:rFonts w:ascii="Calibri" w:hAnsi="Calibri" w:cs="Calibri"/>
          <w:i/>
          <w:iCs/>
          <w:noProof/>
        </w:rPr>
        <w:t>25</w:t>
      </w:r>
      <w:r w:rsidRPr="00A7254B">
        <w:rPr>
          <w:rFonts w:ascii="Calibri" w:hAnsi="Calibri" w:cs="Calibri"/>
          <w:noProof/>
        </w:rPr>
        <w:t>(4), 2054–2064. https://ieeexplore.ieee.org/stamp/stamp.jsp?tp=&amp;arnumber=9103115</w:t>
      </w:r>
    </w:p>
    <w:p w14:paraId="211E09B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hony, R., Hamel, T., &amp; Pflimlin, J. M. (2005). Complementary filter design on the special orthogonal group SO(3). </w:t>
      </w:r>
      <w:r w:rsidRPr="00A7254B">
        <w:rPr>
          <w:rFonts w:ascii="Calibri" w:hAnsi="Calibri" w:cs="Calibri"/>
          <w:i/>
          <w:iCs/>
          <w:noProof/>
        </w:rPr>
        <w:t>Proceedings of the 44th IEEE Conference on Decision and Control, and the European Control Conference, CDC-ECC ’05</w:t>
      </w:r>
      <w:r w:rsidRPr="00A7254B">
        <w:rPr>
          <w:rFonts w:ascii="Calibri" w:hAnsi="Calibri" w:cs="Calibri"/>
          <w:noProof/>
        </w:rPr>
        <w:t xml:space="preserve">, </w:t>
      </w:r>
      <w:r w:rsidRPr="00A7254B">
        <w:rPr>
          <w:rFonts w:ascii="Calibri" w:hAnsi="Calibri" w:cs="Calibri"/>
          <w:i/>
          <w:iCs/>
          <w:noProof/>
        </w:rPr>
        <w:t>2005</w:t>
      </w:r>
      <w:r w:rsidRPr="00A7254B">
        <w:rPr>
          <w:rFonts w:ascii="Calibri" w:hAnsi="Calibri" w:cs="Calibri"/>
          <w:noProof/>
        </w:rPr>
        <w:t>, 1477–1484. https://doi.org/10.1109/CDC.2005.1582367</w:t>
      </w:r>
    </w:p>
    <w:p w14:paraId="1866A27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hony, R., Hamel, T., &amp; Pflimlin, J. M. (2008). Nonlinear complementary filters on the special orthogonal group. </w:t>
      </w:r>
      <w:r w:rsidRPr="00A7254B">
        <w:rPr>
          <w:rFonts w:ascii="Calibri" w:hAnsi="Calibri" w:cs="Calibri"/>
          <w:i/>
          <w:iCs/>
          <w:noProof/>
        </w:rPr>
        <w:t>IEEE Transactions on Automatic Control</w:t>
      </w:r>
      <w:r w:rsidRPr="00A7254B">
        <w:rPr>
          <w:rFonts w:ascii="Calibri" w:hAnsi="Calibri" w:cs="Calibri"/>
          <w:noProof/>
        </w:rPr>
        <w:t xml:space="preserve">, </w:t>
      </w:r>
      <w:r w:rsidRPr="00A7254B">
        <w:rPr>
          <w:rFonts w:ascii="Calibri" w:hAnsi="Calibri" w:cs="Calibri"/>
          <w:i/>
          <w:iCs/>
          <w:noProof/>
        </w:rPr>
        <w:t>53</w:t>
      </w:r>
      <w:r w:rsidRPr="00A7254B">
        <w:rPr>
          <w:rFonts w:ascii="Calibri" w:hAnsi="Calibri" w:cs="Calibri"/>
          <w:noProof/>
        </w:rPr>
        <w:t xml:space="preserve">(5), 1203–1218. </w:t>
      </w:r>
      <w:r w:rsidRPr="00A7254B">
        <w:rPr>
          <w:rFonts w:ascii="Calibri" w:hAnsi="Calibri" w:cs="Calibri"/>
          <w:noProof/>
        </w:rPr>
        <w:lastRenderedPageBreak/>
        <w:t>https://doi.org/10.1109/TAC.2008.923738</w:t>
      </w:r>
    </w:p>
    <w:p w14:paraId="3472AC6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i, Y., Zhao, H., &amp; Guo, S. (2012). The analysis of image stabilization technology based on small-UAV airborne video. </w:t>
      </w:r>
      <w:r w:rsidRPr="00A7254B">
        <w:rPr>
          <w:rFonts w:ascii="Calibri" w:hAnsi="Calibri" w:cs="Calibri"/>
          <w:i/>
          <w:iCs/>
          <w:noProof/>
        </w:rPr>
        <w:t>Proceedings - 2012 International Conference on Computer Science and Electronics Engineering, ICCSEE 2012</w:t>
      </w:r>
      <w:r w:rsidRPr="00A7254B">
        <w:rPr>
          <w:rFonts w:ascii="Calibri" w:hAnsi="Calibri" w:cs="Calibri"/>
          <w:noProof/>
        </w:rPr>
        <w:t xml:space="preserve">, </w:t>
      </w:r>
      <w:r w:rsidRPr="00A7254B">
        <w:rPr>
          <w:rFonts w:ascii="Calibri" w:hAnsi="Calibri" w:cs="Calibri"/>
          <w:i/>
          <w:iCs/>
          <w:noProof/>
        </w:rPr>
        <w:t>3</w:t>
      </w:r>
      <w:r w:rsidRPr="00A7254B">
        <w:rPr>
          <w:rFonts w:ascii="Calibri" w:hAnsi="Calibri" w:cs="Calibri"/>
          <w:noProof/>
        </w:rPr>
        <w:t>, 586–589. https://doi.org/10.1109/ICCSEE.2012.77</w:t>
      </w:r>
    </w:p>
    <w:p w14:paraId="2E4CE61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nderson, A., &amp; Hunt, C. (2013). INTRODUCING THE AGRI-ROVER: AN AUTONOMOUS ON-THE-GO SENSING ROVER FOR SCIENCE AND FARMING. </w:t>
      </w:r>
      <w:r w:rsidRPr="00A7254B">
        <w:rPr>
          <w:rFonts w:ascii="Calibri" w:hAnsi="Calibri" w:cs="Calibri"/>
          <w:i/>
          <w:iCs/>
          <w:noProof/>
        </w:rPr>
        <w:t>Accurate and Efficient Use of Nutrients on Farms. Occasional Report No. 26</w:t>
      </w:r>
      <w:r w:rsidRPr="00A7254B">
        <w:rPr>
          <w:rFonts w:ascii="Calibri" w:hAnsi="Calibri" w:cs="Calibri"/>
          <w:noProof/>
        </w:rPr>
        <w:t>.</w:t>
      </w:r>
    </w:p>
    <w:p w14:paraId="57234E0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nduchi, R., Castano, A., Talukder, A., &amp; Matthies, L. (2005). Obstacle Detection and Terrain Classification for Autonomous Off-Road Navigation. </w:t>
      </w:r>
      <w:r w:rsidRPr="00A7254B">
        <w:rPr>
          <w:rFonts w:ascii="Calibri" w:hAnsi="Calibri" w:cs="Calibri"/>
          <w:i/>
          <w:iCs/>
          <w:noProof/>
        </w:rPr>
        <w:t>Autonomous Robots 2005 18:1</w:t>
      </w:r>
      <w:r w:rsidRPr="00A7254B">
        <w:rPr>
          <w:rFonts w:ascii="Calibri" w:hAnsi="Calibri" w:cs="Calibri"/>
          <w:noProof/>
        </w:rPr>
        <w:t xml:space="preserve">, </w:t>
      </w:r>
      <w:r w:rsidRPr="00A7254B">
        <w:rPr>
          <w:rFonts w:ascii="Calibri" w:hAnsi="Calibri" w:cs="Calibri"/>
          <w:i/>
          <w:iCs/>
          <w:noProof/>
        </w:rPr>
        <w:t>18</w:t>
      </w:r>
      <w:r w:rsidRPr="00A7254B">
        <w:rPr>
          <w:rFonts w:ascii="Calibri" w:hAnsi="Calibri" w:cs="Calibri"/>
          <w:noProof/>
        </w:rPr>
        <w:t>(1), 81–102. https://doi.org/10.1023/B:AURO.0000047286.62481.1D</w:t>
      </w:r>
    </w:p>
    <w:p w14:paraId="007453C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nnar, S., Thummalapeta, M., Saksena, S. K., &amp; Omkar, S. N. (2018). </w:t>
      </w:r>
      <w:r w:rsidRPr="00A7254B">
        <w:rPr>
          <w:rFonts w:ascii="Calibri" w:hAnsi="Calibri" w:cs="Calibri"/>
          <w:i/>
          <w:iCs/>
          <w:noProof/>
        </w:rPr>
        <w:t>Vision-based Control for Aerial Obstacle Avoidance in Forest Environments</w:t>
      </w:r>
      <w:r w:rsidRPr="00A7254B">
        <w:rPr>
          <w:rFonts w:ascii="Calibri" w:hAnsi="Calibri" w:cs="Calibri"/>
          <w:noProof/>
        </w:rPr>
        <w:t xml:space="preserve">. </w:t>
      </w:r>
      <w:r w:rsidRPr="00A7254B">
        <w:rPr>
          <w:rFonts w:ascii="Calibri" w:hAnsi="Calibri" w:cs="Calibri"/>
          <w:i/>
          <w:iCs/>
          <w:noProof/>
        </w:rPr>
        <w:t>51</w:t>
      </w:r>
      <w:r w:rsidRPr="00A7254B">
        <w:rPr>
          <w:rFonts w:ascii="Calibri" w:hAnsi="Calibri" w:cs="Calibri"/>
          <w:noProof/>
        </w:rPr>
        <w:t>(1), 480–485. https://doi.org/10.1016/J.IFACOL.2018.05.081</w:t>
      </w:r>
    </w:p>
    <w:p w14:paraId="09BFDEB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rins, J. L., Yun, X., Bachmann, E. R., McGhee, R. B., &amp; Zyda, M. J. (2001). An extended Kalman filter for quaternion-based orientation estimation using MARG sensors. </w:t>
      </w:r>
      <w:r w:rsidRPr="00A7254B">
        <w:rPr>
          <w:rFonts w:ascii="Calibri" w:hAnsi="Calibri" w:cs="Calibri"/>
          <w:i/>
          <w:iCs/>
          <w:noProof/>
        </w:rPr>
        <w:t>IEEE International Conference on Intelligent Robots and Systems</w:t>
      </w:r>
      <w:r w:rsidRPr="00A7254B">
        <w:rPr>
          <w:rFonts w:ascii="Calibri" w:hAnsi="Calibri" w:cs="Calibri"/>
          <w:noProof/>
        </w:rPr>
        <w:t xml:space="preserve">, </w:t>
      </w:r>
      <w:r w:rsidRPr="00A7254B">
        <w:rPr>
          <w:rFonts w:ascii="Calibri" w:hAnsi="Calibri" w:cs="Calibri"/>
          <w:i/>
          <w:iCs/>
          <w:noProof/>
        </w:rPr>
        <w:t>4</w:t>
      </w:r>
      <w:r w:rsidRPr="00A7254B">
        <w:rPr>
          <w:rFonts w:ascii="Calibri" w:hAnsi="Calibri" w:cs="Calibri"/>
          <w:noProof/>
        </w:rPr>
        <w:t>, 2003–2011. https://doi.org/10.1109/IROS.2001.976367</w:t>
      </w:r>
    </w:p>
    <w:p w14:paraId="20CF633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rtina, N., Hicksona, R., Draganovab, I., Horneb, D., Kenyona, P., &amp; Morris, S. (2015). </w:t>
      </w:r>
      <w:r w:rsidRPr="00A7254B">
        <w:rPr>
          <w:rFonts w:ascii="Calibri" w:hAnsi="Calibri" w:cs="Calibri"/>
          <w:i/>
          <w:iCs/>
          <w:noProof/>
        </w:rPr>
        <w:t>Walking distance and energy expenditure of beef cows grazing on hill country in winter</w:t>
      </w:r>
      <w:r w:rsidRPr="00A7254B">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4F1D8FA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sehian, E., &amp; Katebi, Y. (2014). Sensor-based motion planning of wheeled mobile robots in unknown dynamic environments. </w:t>
      </w:r>
      <w:r w:rsidRPr="00A7254B">
        <w:rPr>
          <w:rFonts w:ascii="Calibri" w:hAnsi="Calibri" w:cs="Calibri"/>
          <w:i/>
          <w:iCs/>
          <w:noProof/>
        </w:rPr>
        <w:t>Journal of Intelligent and Robotic Systems: Theory and Applications</w:t>
      </w:r>
      <w:r w:rsidRPr="00A7254B">
        <w:rPr>
          <w:rFonts w:ascii="Calibri" w:hAnsi="Calibri" w:cs="Calibri"/>
          <w:noProof/>
        </w:rPr>
        <w:t xml:space="preserve">, </w:t>
      </w:r>
      <w:r w:rsidRPr="00A7254B">
        <w:rPr>
          <w:rFonts w:ascii="Calibri" w:hAnsi="Calibri" w:cs="Calibri"/>
          <w:i/>
          <w:iCs/>
          <w:noProof/>
        </w:rPr>
        <w:t>74</w:t>
      </w:r>
      <w:r w:rsidRPr="00A7254B">
        <w:rPr>
          <w:rFonts w:ascii="Calibri" w:hAnsi="Calibri" w:cs="Calibri"/>
          <w:noProof/>
        </w:rPr>
        <w:t>(3–4), 893–914. https://doi.org/10.1007/S10846-013-9837-3</w:t>
      </w:r>
    </w:p>
    <w:p w14:paraId="3C1BEB7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tlab. (2023). </w:t>
      </w:r>
      <w:r w:rsidRPr="00A7254B">
        <w:rPr>
          <w:rFonts w:ascii="Calibri" w:hAnsi="Calibri" w:cs="Calibri"/>
          <w:i/>
          <w:iCs/>
          <w:noProof/>
        </w:rPr>
        <w:t>Matlab PolyFit function</w:t>
      </w:r>
      <w:r w:rsidRPr="00A7254B">
        <w:rPr>
          <w:rFonts w:ascii="Calibri" w:hAnsi="Calibri" w:cs="Calibri"/>
          <w:noProof/>
        </w:rPr>
        <w:t>. https://au.mathworks.com/help/matlab/ref/polyfit.html</w:t>
      </w:r>
    </w:p>
    <w:p w14:paraId="1626146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troska. (2015). </w:t>
      </w:r>
      <w:r w:rsidRPr="00A7254B">
        <w:rPr>
          <w:rFonts w:ascii="Calibri" w:hAnsi="Calibri" w:cs="Calibri"/>
          <w:i/>
          <w:iCs/>
          <w:noProof/>
        </w:rPr>
        <w:t>Matroska Basics</w:t>
      </w:r>
      <w:r w:rsidRPr="00A7254B">
        <w:rPr>
          <w:rFonts w:ascii="Calibri" w:hAnsi="Calibri" w:cs="Calibri"/>
          <w:noProof/>
        </w:rPr>
        <w:t>. https://matroska.org/technical/basics.html</w:t>
      </w:r>
    </w:p>
    <w:p w14:paraId="4DE9357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atthies, L., &amp; Rankin, A. (2003). Negative Obstacle Detection by Thermal Signature. </w:t>
      </w:r>
      <w:r w:rsidRPr="00A7254B">
        <w:rPr>
          <w:rFonts w:ascii="Calibri" w:hAnsi="Calibri" w:cs="Calibri"/>
          <w:i/>
          <w:iCs/>
          <w:noProof/>
        </w:rPr>
        <w:t>IEEE International Conference on Intelligent Robots and Systems</w:t>
      </w:r>
      <w:r w:rsidRPr="00A7254B">
        <w:rPr>
          <w:rFonts w:ascii="Calibri" w:hAnsi="Calibri" w:cs="Calibri"/>
          <w:noProof/>
        </w:rPr>
        <w:t xml:space="preserve">, </w:t>
      </w:r>
      <w:r w:rsidRPr="00A7254B">
        <w:rPr>
          <w:rFonts w:ascii="Calibri" w:hAnsi="Calibri" w:cs="Calibri"/>
          <w:i/>
          <w:iCs/>
          <w:noProof/>
        </w:rPr>
        <w:t>1</w:t>
      </w:r>
      <w:r w:rsidRPr="00A7254B">
        <w:rPr>
          <w:rFonts w:ascii="Calibri" w:hAnsi="Calibri" w:cs="Calibri"/>
          <w:noProof/>
        </w:rPr>
        <w:t>, 906–913. https://doi.org/10.1109/IROS.2003.1250744</w:t>
      </w:r>
    </w:p>
    <w:p w14:paraId="06B4063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Matthies, Larry, Kelly, A., Litwin, T., &amp; Tharp, G. (1995). Obstacle detection for unmanned ground vehicles: A progress report. </w:t>
      </w:r>
      <w:r w:rsidRPr="00A7254B">
        <w:rPr>
          <w:rFonts w:ascii="Calibri" w:hAnsi="Calibri" w:cs="Calibri"/>
          <w:i/>
          <w:iCs/>
          <w:noProof/>
        </w:rPr>
        <w:t>Intelligent Vehicles Symposium, Proceedings</w:t>
      </w:r>
      <w:r w:rsidRPr="00A7254B">
        <w:rPr>
          <w:rFonts w:ascii="Calibri" w:hAnsi="Calibri" w:cs="Calibri"/>
          <w:noProof/>
        </w:rPr>
        <w:t>, 66–71. https://doi.org/10.1007/978-1-4471-1021-7_52</w:t>
      </w:r>
    </w:p>
    <w:p w14:paraId="435F67D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ichels, J. (2005). High Speed Obstacle Avoidance using Monocolar Vision and Reinforcement Learning. </w:t>
      </w:r>
      <w:r w:rsidRPr="00A7254B">
        <w:rPr>
          <w:rFonts w:ascii="Calibri" w:hAnsi="Calibri" w:cs="Calibri"/>
          <w:i/>
          <w:iCs/>
          <w:noProof/>
        </w:rPr>
        <w:t>Machine Learning</w:t>
      </w:r>
      <w:r w:rsidRPr="00A7254B">
        <w:rPr>
          <w:rFonts w:ascii="Calibri" w:hAnsi="Calibri" w:cs="Calibri"/>
          <w:noProof/>
        </w:rPr>
        <w:t>, 1–8.</w:t>
      </w:r>
    </w:p>
    <w:p w14:paraId="3E1F603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ingkhwan, E., &amp; Khawsuk, W. (2017). Digital image stabilization technique for fixed camera on small size drone. </w:t>
      </w:r>
      <w:r w:rsidRPr="00A7254B">
        <w:rPr>
          <w:rFonts w:ascii="Calibri" w:hAnsi="Calibri" w:cs="Calibri"/>
          <w:i/>
          <w:iCs/>
          <w:noProof/>
        </w:rPr>
        <w:t>Proceedings - ACDT 2017: 3rd Asian Conference on Defence Technology: Advance Research Collaboration on Defence Technology</w:t>
      </w:r>
      <w:r w:rsidRPr="00A7254B">
        <w:rPr>
          <w:rFonts w:ascii="Calibri" w:hAnsi="Calibri" w:cs="Calibri"/>
          <w:noProof/>
        </w:rPr>
        <w:t>, 12–19. https://doi.org/10.1109/ACDT.2017.7886149</w:t>
      </w:r>
    </w:p>
    <w:p w14:paraId="54BC331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oeller, R. (2020). </w:t>
      </w:r>
      <w:r w:rsidRPr="00A7254B">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A7254B">
        <w:rPr>
          <w:rFonts w:ascii="Calibri" w:hAnsi="Calibri" w:cs="Calibri"/>
          <w:noProof/>
        </w:rPr>
        <w:t>. https://www.researchgate.net/publication/342916625</w:t>
      </w:r>
    </w:p>
    <w:p w14:paraId="5301E4C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ohammed, A. S., Amamou, A., Ayevide, F. K., Kelouwani, S., Agbossou, K., &amp; Zioui, N. (2020). The Perception System of Intelligent Ground Vehicles in All Weather Conditions: A Systematic Literature Review. </w:t>
      </w:r>
      <w:r w:rsidRPr="00A7254B">
        <w:rPr>
          <w:rFonts w:ascii="Calibri" w:hAnsi="Calibri" w:cs="Calibri"/>
          <w:i/>
          <w:iCs/>
          <w:noProof/>
        </w:rPr>
        <w:t>Sensors 2020, Vol. 20, Page 6532</w:t>
      </w:r>
      <w:r w:rsidRPr="00A7254B">
        <w:rPr>
          <w:rFonts w:ascii="Calibri" w:hAnsi="Calibri" w:cs="Calibri"/>
          <w:noProof/>
        </w:rPr>
        <w:t xml:space="preserve">, </w:t>
      </w:r>
      <w:r w:rsidRPr="00A7254B">
        <w:rPr>
          <w:rFonts w:ascii="Calibri" w:hAnsi="Calibri" w:cs="Calibri"/>
          <w:i/>
          <w:iCs/>
          <w:noProof/>
        </w:rPr>
        <w:t>20</w:t>
      </w:r>
      <w:r w:rsidRPr="00A7254B">
        <w:rPr>
          <w:rFonts w:ascii="Calibri" w:hAnsi="Calibri" w:cs="Calibri"/>
          <w:noProof/>
        </w:rPr>
        <w:t>(22), 6532. https://doi.org/10.3390/S20226532</w:t>
      </w:r>
    </w:p>
    <w:p w14:paraId="0AB1BEA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ohanty, P. K., &amp; Dewang, H. S. (2021). A smart path planner for wheeled mobile robots using adaptive particle swarm optimization. </w:t>
      </w:r>
      <w:r w:rsidRPr="00A7254B">
        <w:rPr>
          <w:rFonts w:ascii="Calibri" w:hAnsi="Calibri" w:cs="Calibri"/>
          <w:i/>
          <w:iCs/>
          <w:noProof/>
        </w:rPr>
        <w:t>Journal of the Brazilian Society of Mechanical Sciences and Engineering</w:t>
      </w:r>
      <w:r w:rsidRPr="00A7254B">
        <w:rPr>
          <w:rFonts w:ascii="Calibri" w:hAnsi="Calibri" w:cs="Calibri"/>
          <w:noProof/>
        </w:rPr>
        <w:t xml:space="preserve">, </w:t>
      </w:r>
      <w:r w:rsidRPr="00A7254B">
        <w:rPr>
          <w:rFonts w:ascii="Calibri" w:hAnsi="Calibri" w:cs="Calibri"/>
          <w:i/>
          <w:iCs/>
          <w:noProof/>
        </w:rPr>
        <w:t>43</w:t>
      </w:r>
      <w:r w:rsidRPr="00A7254B">
        <w:rPr>
          <w:rFonts w:ascii="Calibri" w:hAnsi="Calibri" w:cs="Calibri"/>
          <w:noProof/>
        </w:rPr>
        <w:t>(2). https://doi.org/10.1007/S40430-021-02827-7</w:t>
      </w:r>
    </w:p>
    <w:p w14:paraId="5FEC77F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oravec, H. P. (n.d.). </w:t>
      </w:r>
      <w:r w:rsidRPr="00A7254B">
        <w:rPr>
          <w:rFonts w:ascii="Calibri" w:hAnsi="Calibri" w:cs="Calibri"/>
          <w:i/>
          <w:iCs/>
          <w:noProof/>
        </w:rPr>
        <w:t>Rover Visual Obstacle Avoidance</w:t>
      </w:r>
      <w:r w:rsidRPr="00A7254B">
        <w:rPr>
          <w:rFonts w:ascii="Calibri" w:hAnsi="Calibri" w:cs="Calibri"/>
          <w:noProof/>
        </w:rPr>
        <w:t>.</w:t>
      </w:r>
    </w:p>
    <w:p w14:paraId="0DC23FE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orimoto, C., &amp; Chellappa, R. (1998). Evaluation of image stabilization algorithms. </w:t>
      </w:r>
      <w:r w:rsidRPr="00A7254B">
        <w:rPr>
          <w:rFonts w:ascii="Calibri" w:hAnsi="Calibri" w:cs="Calibri"/>
          <w:i/>
          <w:iCs/>
          <w:noProof/>
        </w:rPr>
        <w:t>ICASSP, IEEE International Conference on Acoustics, Speech and Signal Processing - Proceedings</w:t>
      </w:r>
      <w:r w:rsidRPr="00A7254B">
        <w:rPr>
          <w:rFonts w:ascii="Calibri" w:hAnsi="Calibri" w:cs="Calibri"/>
          <w:noProof/>
        </w:rPr>
        <w:t xml:space="preserve">, </w:t>
      </w:r>
      <w:r w:rsidRPr="00A7254B">
        <w:rPr>
          <w:rFonts w:ascii="Calibri" w:hAnsi="Calibri" w:cs="Calibri"/>
          <w:i/>
          <w:iCs/>
          <w:noProof/>
        </w:rPr>
        <w:t>5</w:t>
      </w:r>
      <w:r w:rsidRPr="00A7254B">
        <w:rPr>
          <w:rFonts w:ascii="Calibri" w:hAnsi="Calibri" w:cs="Calibri"/>
          <w:noProof/>
        </w:rPr>
        <w:t>, 2789–2792. https://doi.org/10.1109/ICASSP.1998.678102</w:t>
      </w:r>
    </w:p>
    <w:p w14:paraId="701960B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Mubarak, M. N. (2013). </w:t>
      </w:r>
      <w:r w:rsidRPr="00A7254B">
        <w:rPr>
          <w:rFonts w:ascii="Calibri" w:hAnsi="Calibri" w:cs="Calibri"/>
          <w:i/>
          <w:iCs/>
          <w:noProof/>
        </w:rPr>
        <w:t>Degree Programme in Machine Automation Mubarak, Muhammad Nauman: Outdoor Obstacle Detection using Ultrasonic sensors for an autonomous vehicle ensuring safe operations</w:t>
      </w:r>
      <w:r w:rsidRPr="00A7254B">
        <w:rPr>
          <w:rFonts w:ascii="Calibri" w:hAnsi="Calibri" w:cs="Calibri"/>
          <w:noProof/>
        </w:rPr>
        <w:t>.</w:t>
      </w:r>
    </w:p>
    <w:p w14:paraId="18A065B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New Zealand IoT Alliance. (2019). </w:t>
      </w:r>
      <w:r w:rsidRPr="00A7254B">
        <w:rPr>
          <w:rFonts w:ascii="Calibri" w:hAnsi="Calibri" w:cs="Calibri"/>
          <w:i/>
          <w:iCs/>
          <w:noProof/>
        </w:rPr>
        <w:t>IoT Spectrum in New Zealand Spectrum available in New Zealand for IoT Systems</w:t>
      </w:r>
      <w:r w:rsidRPr="00A7254B">
        <w:rPr>
          <w:rFonts w:ascii="Calibri" w:hAnsi="Calibri" w:cs="Calibri"/>
          <w:noProof/>
        </w:rPr>
        <w:t>. http://www.iot.org.au/wp/wp-content/uploads/2016/12/IoTSpectrumFactSheet.pdf</w:t>
      </w:r>
    </w:p>
    <w:p w14:paraId="5C6ABC20"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Nguyen-Huu, P.-N., &amp; Titus, J. (2009). </w:t>
      </w:r>
      <w:r w:rsidRPr="00A7254B">
        <w:rPr>
          <w:rFonts w:ascii="Calibri" w:hAnsi="Calibri" w:cs="Calibri"/>
          <w:i/>
          <w:iCs/>
          <w:noProof/>
        </w:rPr>
        <w:t>Reliability and Failure in Unmanned Ground Vehicle (UGV)</w:t>
      </w:r>
      <w:r w:rsidRPr="00A7254B">
        <w:rPr>
          <w:rFonts w:ascii="Calibri" w:hAnsi="Calibri" w:cs="Calibri"/>
          <w:noProof/>
        </w:rPr>
        <w:t xml:space="preserve">. </w:t>
      </w:r>
      <w:r w:rsidRPr="00A7254B">
        <w:rPr>
          <w:rFonts w:ascii="Calibri" w:hAnsi="Calibri" w:cs="Calibri"/>
          <w:noProof/>
        </w:rPr>
        <w:lastRenderedPageBreak/>
        <w:t>http://grrc.engin.umich.edu/</w:t>
      </w:r>
    </w:p>
    <w:p w14:paraId="05BFFCA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Nguyen Viet, C., &amp; Marshall, I. (n.d.). </w:t>
      </w:r>
      <w:r w:rsidRPr="00A7254B">
        <w:rPr>
          <w:rFonts w:ascii="Calibri" w:hAnsi="Calibri" w:cs="Calibri"/>
          <w:i/>
          <w:iCs/>
          <w:noProof/>
        </w:rPr>
        <w:t>VISION-BASED OBSTACLE AVOIDANCE FOR A SMALL, LOW-COST ROBOT</w:t>
      </w:r>
      <w:r w:rsidRPr="00A7254B">
        <w:rPr>
          <w:rFonts w:ascii="Calibri" w:hAnsi="Calibri" w:cs="Calibri"/>
          <w:noProof/>
        </w:rPr>
        <w:t>.</w:t>
      </w:r>
    </w:p>
    <w:p w14:paraId="314B80A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Noori, K. K., Kumar Mishra, M., &amp; Abdullah, Z. (n.d.). </w:t>
      </w:r>
      <w:r w:rsidRPr="00A7254B">
        <w:rPr>
          <w:rFonts w:ascii="Calibri" w:hAnsi="Calibri" w:cs="Calibri"/>
          <w:i/>
          <w:iCs/>
          <w:noProof/>
        </w:rPr>
        <w:t>VISION-BASED OBSTACLE AVOIDANCE ON QUADCOPTER</w:t>
      </w:r>
      <w:r w:rsidRPr="00A7254B">
        <w:rPr>
          <w:rFonts w:ascii="Calibri" w:hAnsi="Calibri" w:cs="Calibri"/>
          <w:noProof/>
        </w:rPr>
        <w:t>. Retrieved June 4, 2022, from www.tjprc.org</w:t>
      </w:r>
    </w:p>
    <w:p w14:paraId="3892A00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Norouzian, F., Marchetti, E., Hoare, E., Gashinova, M., Constantinou, C., Gardner, P., &amp; Cherniakov, M. (2019). Experimental study on low-THz automotive radar signal attenuation during snowfall. </w:t>
      </w:r>
      <w:r w:rsidRPr="00A7254B">
        <w:rPr>
          <w:rFonts w:ascii="Calibri" w:hAnsi="Calibri" w:cs="Calibri"/>
          <w:i/>
          <w:iCs/>
          <w:noProof/>
        </w:rPr>
        <w:t>IET Radar, Sonar and Navigation</w:t>
      </w:r>
      <w:r w:rsidRPr="00A7254B">
        <w:rPr>
          <w:rFonts w:ascii="Calibri" w:hAnsi="Calibri" w:cs="Calibri"/>
          <w:noProof/>
        </w:rPr>
        <w:t xml:space="preserve">, </w:t>
      </w:r>
      <w:r w:rsidRPr="00A7254B">
        <w:rPr>
          <w:rFonts w:ascii="Calibri" w:hAnsi="Calibri" w:cs="Calibri"/>
          <w:i/>
          <w:iCs/>
          <w:noProof/>
        </w:rPr>
        <w:t>13</w:t>
      </w:r>
      <w:r w:rsidRPr="00A7254B">
        <w:rPr>
          <w:rFonts w:ascii="Calibri" w:hAnsi="Calibri" w:cs="Calibri"/>
          <w:noProof/>
        </w:rPr>
        <w:t>(9), 1421–1427. https://doi.org/10.1049/IET-RSN.2018.5644</w:t>
      </w:r>
    </w:p>
    <w:p w14:paraId="6C11992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NZ Government. (2018). </w:t>
      </w:r>
      <w:r w:rsidRPr="00A7254B">
        <w:rPr>
          <w:rFonts w:ascii="Calibri" w:hAnsi="Calibri" w:cs="Calibri"/>
          <w:i/>
          <w:iCs/>
          <w:noProof/>
        </w:rPr>
        <w:t>National Animal Identification and Tracing (NAIT) programme | NZ Government</w:t>
      </w:r>
      <w:r w:rsidRPr="00A7254B">
        <w:rPr>
          <w:rFonts w:ascii="Calibri" w:hAnsi="Calibri" w:cs="Calibri"/>
          <w:noProof/>
        </w:rPr>
        <w:t>. https://www.mpi.govt.nz/animals/national-animal-identification-tracing-nait-programme/</w:t>
      </w:r>
    </w:p>
    <w:p w14:paraId="7A2CABD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Odeh, S., &amp; Faqeh, R. (2009). </w:t>
      </w:r>
      <w:r w:rsidRPr="00A7254B">
        <w:rPr>
          <w:rFonts w:ascii="Calibri" w:hAnsi="Calibri" w:cs="Calibri"/>
          <w:i/>
          <w:iCs/>
          <w:noProof/>
        </w:rPr>
        <w:t>Vision-Based Obstacle Avoidance of Mobile Robot UsingQuantized Spatial Model Formal Analysis of Attestation in Trusted Execution Environments View project</w:t>
      </w:r>
      <w:r w:rsidRPr="00A7254B">
        <w:rPr>
          <w:rFonts w:ascii="Calibri" w:hAnsi="Calibri" w:cs="Calibri"/>
          <w:noProof/>
        </w:rPr>
        <w:t>. https://doi.org/10.3844/ajeassp.2009.611.619</w:t>
      </w:r>
    </w:p>
    <w:p w14:paraId="1EC8D53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Odelga, M., Kochanek, N., &amp; Bulthoff, H. H. (2017). Efficient real-time video stabilization for UAVs using only IMU data. </w:t>
      </w:r>
      <w:r w:rsidRPr="00A7254B">
        <w:rPr>
          <w:rFonts w:ascii="Calibri" w:hAnsi="Calibri" w:cs="Calibri"/>
          <w:i/>
          <w:iCs/>
          <w:noProof/>
        </w:rPr>
        <w:t>2017 Workshop on Research, Education and Development of Unmanned Aerial Systems, RED-UAS 2017</w:t>
      </w:r>
      <w:r w:rsidRPr="00A7254B">
        <w:rPr>
          <w:rFonts w:ascii="Calibri" w:hAnsi="Calibri" w:cs="Calibri"/>
          <w:noProof/>
        </w:rPr>
        <w:t>, 210–215. https://doi.org/10.1109/RED-UAS.2017.8101668</w:t>
      </w:r>
    </w:p>
    <w:p w14:paraId="19A923F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Ofir, N., Galun, M., Nadler, B., &amp; Basri, R. (n.d.). </w:t>
      </w:r>
      <w:r w:rsidRPr="00A7254B">
        <w:rPr>
          <w:rFonts w:ascii="Calibri" w:hAnsi="Calibri" w:cs="Calibri"/>
          <w:i/>
          <w:iCs/>
          <w:noProof/>
        </w:rPr>
        <w:t>Fast Detection of Curved Edges at Low SNR</w:t>
      </w:r>
      <w:r w:rsidRPr="00A7254B">
        <w:rPr>
          <w:rFonts w:ascii="Calibri" w:hAnsi="Calibri" w:cs="Calibri"/>
          <w:noProof/>
        </w:rPr>
        <w:t>.</w:t>
      </w:r>
    </w:p>
    <w:p w14:paraId="08D53A9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Parhi, D. R., &amp; Mohanty, P. K. (2016). IWO-based adaptive neuro-fuzzy controller for mobile robot navigation in cluttered environments. </w:t>
      </w:r>
      <w:r w:rsidRPr="00A7254B">
        <w:rPr>
          <w:rFonts w:ascii="Calibri" w:hAnsi="Calibri" w:cs="Calibri"/>
          <w:i/>
          <w:iCs/>
          <w:noProof/>
        </w:rPr>
        <w:t>International Journal of Advanced Manufacturing Technology</w:t>
      </w:r>
      <w:r w:rsidRPr="00A7254B">
        <w:rPr>
          <w:rFonts w:ascii="Calibri" w:hAnsi="Calibri" w:cs="Calibri"/>
          <w:noProof/>
        </w:rPr>
        <w:t xml:space="preserve">, </w:t>
      </w:r>
      <w:r w:rsidRPr="00A7254B">
        <w:rPr>
          <w:rFonts w:ascii="Calibri" w:hAnsi="Calibri" w:cs="Calibri"/>
          <w:i/>
          <w:iCs/>
          <w:noProof/>
        </w:rPr>
        <w:t>83</w:t>
      </w:r>
      <w:r w:rsidRPr="00A7254B">
        <w:rPr>
          <w:rFonts w:ascii="Calibri" w:hAnsi="Calibri" w:cs="Calibri"/>
          <w:noProof/>
        </w:rPr>
        <w:t>(9–12), 1607–1625. https://doi.org/10.1007/S00170-015-7512-5</w:t>
      </w:r>
    </w:p>
    <w:p w14:paraId="7735320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Petterson, T. C. (2020). </w:t>
      </w:r>
      <w:r w:rsidRPr="00A7254B">
        <w:rPr>
          <w:rFonts w:ascii="Calibri" w:hAnsi="Calibri" w:cs="Calibri"/>
          <w:i/>
          <w:iCs/>
          <w:noProof/>
        </w:rPr>
        <w:t>Development of an electric vehicle for autonomous use on a New Zealand dairy farm</w:t>
      </w:r>
      <w:r w:rsidRPr="00A7254B">
        <w:rPr>
          <w:rFonts w:ascii="Calibri" w:hAnsi="Calibri" w:cs="Calibri"/>
          <w:noProof/>
        </w:rPr>
        <w:t>.</w:t>
      </w:r>
    </w:p>
    <w:p w14:paraId="4ECD36D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Raheem, F. A., &amp; M.Badr, M. (2017). </w:t>
      </w:r>
      <w:r w:rsidRPr="00A7254B">
        <w:rPr>
          <w:rFonts w:ascii="Calibri" w:hAnsi="Calibri" w:cs="Calibri"/>
          <w:i/>
          <w:iCs/>
          <w:noProof/>
        </w:rPr>
        <w:t>Development of Modified Path Planning Algorithm Using Artificial Potential Field (APF) Based on PSO for Factors Optimization</w:t>
      </w:r>
      <w:r w:rsidRPr="00A7254B">
        <w:rPr>
          <w:rFonts w:ascii="Calibri" w:hAnsi="Calibri" w:cs="Calibri"/>
          <w:noProof/>
        </w:rPr>
        <w:t>. American Scientific Research Journal for Engineering, Technology and Sciences (ASRJETS). https://www.researchgate.net/publication/321597608_Development_of_Modified_Path_Planning_Algorithm_Using_Artificial_Potential_Field_APF_Based_on_PSO_for_Factors_Optimization</w:t>
      </w:r>
    </w:p>
    <w:p w14:paraId="31BCEEE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Rajavarshini, R., Shruthi, S., Mahanth, P., Kumar, B. C., &amp; Suyampulingam, A. (2021). Comparative analysis of image processing techniques for obstacle avoidance and path deduction. </w:t>
      </w:r>
      <w:r w:rsidRPr="00A7254B">
        <w:rPr>
          <w:rFonts w:ascii="Calibri" w:hAnsi="Calibri" w:cs="Calibri"/>
          <w:i/>
          <w:iCs/>
          <w:noProof/>
        </w:rPr>
        <w:t>Journal of Physics, Conference Series</w:t>
      </w:r>
      <w:r w:rsidRPr="00A7254B">
        <w:rPr>
          <w:rFonts w:ascii="Calibri" w:hAnsi="Calibri" w:cs="Calibri"/>
          <w:noProof/>
        </w:rPr>
        <w:t xml:space="preserve">, </w:t>
      </w:r>
      <w:r w:rsidRPr="00A7254B">
        <w:rPr>
          <w:rFonts w:ascii="Calibri" w:hAnsi="Calibri" w:cs="Calibri"/>
          <w:i/>
          <w:iCs/>
          <w:noProof/>
        </w:rPr>
        <w:t>2070</w:t>
      </w:r>
      <w:r w:rsidRPr="00A7254B">
        <w:rPr>
          <w:rFonts w:ascii="Calibri" w:hAnsi="Calibri" w:cs="Calibri"/>
          <w:noProof/>
        </w:rPr>
        <w:t>(1), 1–10. https://doi.org/10.1088/1742-6596/2070/1/012121</w:t>
      </w:r>
    </w:p>
    <w:p w14:paraId="3826F5B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Ramseyer, A., Boissy, A., Thierry, B., &amp; Dumont, B. (2009). Individual and social determinants of spontaneous group movements in cattle and sheep. </w:t>
      </w:r>
      <w:r w:rsidRPr="00A7254B">
        <w:rPr>
          <w:rFonts w:ascii="Calibri" w:hAnsi="Calibri" w:cs="Calibri"/>
          <w:i/>
          <w:iCs/>
          <w:noProof/>
        </w:rPr>
        <w:t>Animal</w:t>
      </w:r>
      <w:r w:rsidRPr="00A7254B">
        <w:rPr>
          <w:rFonts w:ascii="Calibri" w:hAnsi="Calibri" w:cs="Calibri"/>
          <w:noProof/>
        </w:rPr>
        <w:t xml:space="preserve">, </w:t>
      </w:r>
      <w:r w:rsidRPr="00A7254B">
        <w:rPr>
          <w:rFonts w:ascii="Calibri" w:hAnsi="Calibri" w:cs="Calibri"/>
          <w:i/>
          <w:iCs/>
          <w:noProof/>
        </w:rPr>
        <w:t>3</w:t>
      </w:r>
      <w:r w:rsidRPr="00A7254B">
        <w:rPr>
          <w:rFonts w:ascii="Calibri" w:hAnsi="Calibri" w:cs="Calibri"/>
          <w:noProof/>
        </w:rPr>
        <w:t>(9), 1319–1326. https://doi.org/10.1017/S1751731109004790</w:t>
      </w:r>
    </w:p>
    <w:p w14:paraId="49ADD58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Raspberry. (n.d.). </w:t>
      </w:r>
      <w:r w:rsidRPr="00A7254B">
        <w:rPr>
          <w:rFonts w:ascii="Calibri" w:hAnsi="Calibri" w:cs="Calibri"/>
          <w:i/>
          <w:iCs/>
          <w:noProof/>
        </w:rPr>
        <w:t>Buy a Raspberry Pi 4 Model B – Raspberry Pi</w:t>
      </w:r>
      <w:r w:rsidRPr="00A7254B">
        <w:rPr>
          <w:rFonts w:ascii="Calibri" w:hAnsi="Calibri" w:cs="Calibri"/>
          <w:noProof/>
        </w:rPr>
        <w:t>. Retrieved August 12, 2023, from https://www.raspberrypi.com/products/raspberry-pi-4-model-b/?variant=raspberry-pi-4-model-b-4gb</w:t>
      </w:r>
    </w:p>
    <w:p w14:paraId="2CE5B100"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Ren, K., Karlsson, J., Liuska, M., Hartikainen, M., Hansen, I., &amp; Jørgensen, G. H. M. (2020). A sensor-fusion-system for tracking sheep location and behaviour. </w:t>
      </w:r>
      <w:r w:rsidRPr="00A7254B">
        <w:rPr>
          <w:rFonts w:ascii="Calibri" w:hAnsi="Calibri" w:cs="Calibri"/>
          <w:i/>
          <w:iCs/>
          <w:noProof/>
        </w:rPr>
        <w:t>International Journal of Distributed Sensor Networks</w:t>
      </w:r>
      <w:r w:rsidRPr="00A7254B">
        <w:rPr>
          <w:rFonts w:ascii="Calibri" w:hAnsi="Calibri" w:cs="Calibri"/>
          <w:noProof/>
        </w:rPr>
        <w:t xml:space="preserve">, </w:t>
      </w:r>
      <w:r w:rsidRPr="00A7254B">
        <w:rPr>
          <w:rFonts w:ascii="Calibri" w:hAnsi="Calibri" w:cs="Calibri"/>
          <w:i/>
          <w:iCs/>
          <w:noProof/>
        </w:rPr>
        <w:t>16</w:t>
      </w:r>
      <w:r w:rsidRPr="00A7254B">
        <w:rPr>
          <w:rFonts w:ascii="Calibri" w:hAnsi="Calibri" w:cs="Calibri"/>
          <w:noProof/>
        </w:rPr>
        <w:t>(5). https://doi.org/10.1177/1550147720921776</w:t>
      </w:r>
    </w:p>
    <w:p w14:paraId="02C42AB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Robots, U. (n.d.). </w:t>
      </w:r>
      <w:r w:rsidRPr="00A7254B">
        <w:rPr>
          <w:rFonts w:ascii="Calibri" w:hAnsi="Calibri" w:cs="Calibri"/>
          <w:i/>
          <w:iCs/>
          <w:noProof/>
        </w:rPr>
        <w:t>Universal Robots UR5 robotic arm</w:t>
      </w:r>
      <w:r w:rsidRPr="00A7254B">
        <w:rPr>
          <w:rFonts w:ascii="Calibri" w:hAnsi="Calibri" w:cs="Calibri"/>
          <w:noProof/>
        </w:rPr>
        <w:t>. https://www.universal-robots.com/download/manuals-cb-series/user/ur5/315/user-manual-ur5-cb-series-sw315-english-international-en/</w:t>
      </w:r>
    </w:p>
    <w:p w14:paraId="3AA8510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Rodriguez F., S. A., Frémont, V., &amp; Bonnifait, P. (2008). Extrinsic calibration between a multi-layer lidar and a camera. </w:t>
      </w:r>
      <w:r w:rsidRPr="00A7254B">
        <w:rPr>
          <w:rFonts w:ascii="Calibri" w:hAnsi="Calibri" w:cs="Calibri"/>
          <w:i/>
          <w:iCs/>
          <w:noProof/>
        </w:rPr>
        <w:t>IEEE International Conference on Multisensor Fusion and Integration for Intelligent Systems</w:t>
      </w:r>
      <w:r w:rsidRPr="00A7254B">
        <w:rPr>
          <w:rFonts w:ascii="Calibri" w:hAnsi="Calibri" w:cs="Calibri"/>
          <w:noProof/>
        </w:rPr>
        <w:t>, 214–219. https://doi.org/10.1109/MFI.2008.4648067</w:t>
      </w:r>
    </w:p>
    <w:p w14:paraId="663A48F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Rosique, F., Navarro, P. J., Fernández, C., &amp; Padilla, A. (2019). A systematic review of perception system and simulators for autonomous vehicles research. </w:t>
      </w:r>
      <w:r w:rsidRPr="00A7254B">
        <w:rPr>
          <w:rFonts w:ascii="Calibri" w:hAnsi="Calibri" w:cs="Calibri"/>
          <w:i/>
          <w:iCs/>
          <w:noProof/>
        </w:rPr>
        <w:t>Sensors (Switzerland)</w:t>
      </w:r>
      <w:r w:rsidRPr="00A7254B">
        <w:rPr>
          <w:rFonts w:ascii="Calibri" w:hAnsi="Calibri" w:cs="Calibri"/>
          <w:noProof/>
        </w:rPr>
        <w:t xml:space="preserve">, </w:t>
      </w:r>
      <w:r w:rsidRPr="00A7254B">
        <w:rPr>
          <w:rFonts w:ascii="Calibri" w:hAnsi="Calibri" w:cs="Calibri"/>
          <w:i/>
          <w:iCs/>
          <w:noProof/>
        </w:rPr>
        <w:t>19</w:t>
      </w:r>
      <w:r w:rsidRPr="00A7254B">
        <w:rPr>
          <w:rFonts w:ascii="Calibri" w:hAnsi="Calibri" w:cs="Calibri"/>
          <w:noProof/>
        </w:rPr>
        <w:t>(3). https://doi.org/10.3390/S19030648</w:t>
      </w:r>
    </w:p>
    <w:p w14:paraId="650F575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Ryu, Y. G., Roh, H. C., &amp; Chung, M. J. (2010). Video stabilization for robot eye using IMU-aided feature tracker. </w:t>
      </w:r>
      <w:r w:rsidRPr="00A7254B">
        <w:rPr>
          <w:rFonts w:ascii="Calibri" w:hAnsi="Calibri" w:cs="Calibri"/>
          <w:i/>
          <w:iCs/>
          <w:noProof/>
        </w:rPr>
        <w:t>ICCAS 2010 - International Conference on Control, Automation and Systems</w:t>
      </w:r>
      <w:r w:rsidRPr="00A7254B">
        <w:rPr>
          <w:rFonts w:ascii="Calibri" w:hAnsi="Calibri" w:cs="Calibri"/>
          <w:noProof/>
        </w:rPr>
        <w:t>, 1875–1878. https://doi.org/10.1109/ICCAS.2010.5670177</w:t>
      </w:r>
    </w:p>
    <w:p w14:paraId="1896BCB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abatini, A. M. (2006). Quaternion-based extended Kalman filter for determining orientation by inertial and magnetic sensing. </w:t>
      </w:r>
      <w:r w:rsidRPr="00A7254B">
        <w:rPr>
          <w:rFonts w:ascii="Calibri" w:hAnsi="Calibri" w:cs="Calibri"/>
          <w:i/>
          <w:iCs/>
          <w:noProof/>
        </w:rPr>
        <w:t>IEEE Transactions on Biomedical Engineering</w:t>
      </w:r>
      <w:r w:rsidRPr="00A7254B">
        <w:rPr>
          <w:rFonts w:ascii="Calibri" w:hAnsi="Calibri" w:cs="Calibri"/>
          <w:noProof/>
        </w:rPr>
        <w:t xml:space="preserve">, </w:t>
      </w:r>
      <w:r w:rsidRPr="00A7254B">
        <w:rPr>
          <w:rFonts w:ascii="Calibri" w:hAnsi="Calibri" w:cs="Calibri"/>
          <w:i/>
          <w:iCs/>
          <w:noProof/>
        </w:rPr>
        <w:t>53</w:t>
      </w:r>
      <w:r w:rsidRPr="00A7254B">
        <w:rPr>
          <w:rFonts w:ascii="Calibri" w:hAnsi="Calibri" w:cs="Calibri"/>
          <w:noProof/>
        </w:rPr>
        <w:t>(7), 1346–1356. https://doi.org/10.1109/TBME.2006.875664</w:t>
      </w:r>
    </w:p>
    <w:p w14:paraId="69D2619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amarasinghe, S. (2006). </w:t>
      </w:r>
      <w:r w:rsidRPr="00A7254B">
        <w:rPr>
          <w:rFonts w:ascii="Calibri" w:hAnsi="Calibri" w:cs="Calibri"/>
          <w:i/>
          <w:iCs/>
          <w:noProof/>
        </w:rPr>
        <w:t>Neural Networks for Applied Sciences and Engineering: From Fundamentals to Complex Pattern Recognition</w:t>
      </w:r>
      <w:r w:rsidRPr="00A7254B">
        <w:rPr>
          <w:rFonts w:ascii="Calibri" w:hAnsi="Calibri" w:cs="Calibri"/>
          <w:noProof/>
        </w:rPr>
        <w:t>. Auerbach Publications. https://www.amazon.com/Neural-Networks-Applied-Sciences-Engineering-ebook/dp/B008GXJR9S</w:t>
      </w:r>
    </w:p>
    <w:p w14:paraId="46F7B98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Schäfer, B. H., Proetzsch, M., &amp; Berns, K. (2005). </w:t>
      </w:r>
      <w:r w:rsidRPr="00A7254B">
        <w:rPr>
          <w:rFonts w:ascii="Calibri" w:hAnsi="Calibri" w:cs="Calibri"/>
          <w:i/>
          <w:iCs/>
          <w:noProof/>
        </w:rPr>
        <w:t>Stereo-Vision-Based Obstacle Avoidance in Rough Outdoor Terrain</w:t>
      </w:r>
      <w:r w:rsidRPr="00A7254B">
        <w:rPr>
          <w:rFonts w:ascii="Calibri" w:hAnsi="Calibri" w:cs="Calibri"/>
          <w:noProof/>
        </w:rPr>
        <w:t>. www.deere.com</w:t>
      </w:r>
    </w:p>
    <w:p w14:paraId="28951C5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chneider, R., &amp; Wenger, J. (2003). High resolution radar for automobile applications. </w:t>
      </w:r>
      <w:r w:rsidRPr="00A7254B">
        <w:rPr>
          <w:rFonts w:ascii="Calibri" w:hAnsi="Calibri" w:cs="Calibri"/>
          <w:i/>
          <w:iCs/>
          <w:noProof/>
        </w:rPr>
        <w:t>Advances in Radio Science</w:t>
      </w:r>
      <w:r w:rsidRPr="00A7254B">
        <w:rPr>
          <w:rFonts w:ascii="Calibri" w:hAnsi="Calibri" w:cs="Calibri"/>
          <w:noProof/>
        </w:rPr>
        <w:t xml:space="preserve">, </w:t>
      </w:r>
      <w:r w:rsidRPr="00A7254B">
        <w:rPr>
          <w:rFonts w:ascii="Calibri" w:hAnsi="Calibri" w:cs="Calibri"/>
          <w:i/>
          <w:iCs/>
          <w:noProof/>
        </w:rPr>
        <w:t>1</w:t>
      </w:r>
      <w:r w:rsidRPr="00A7254B">
        <w:rPr>
          <w:rFonts w:ascii="Calibri" w:hAnsi="Calibri" w:cs="Calibri"/>
          <w:noProof/>
        </w:rPr>
        <w:t>, 105–111. https://doi.org/10.5194/ARS-1-105-2003</w:t>
      </w:r>
    </w:p>
    <w:p w14:paraId="7B6C836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chwertfeger, S., Birk, A., &amp; Bülow, H. (2011). Using iFMI spectral registration for video stabilization and motion detection by an Unmanned Aerial Vehicle (UAV). </w:t>
      </w:r>
      <w:r w:rsidRPr="00A7254B">
        <w:rPr>
          <w:rFonts w:ascii="Calibri" w:hAnsi="Calibri" w:cs="Calibri"/>
          <w:i/>
          <w:iCs/>
          <w:noProof/>
        </w:rPr>
        <w:t>9th IEEE International Symposium on Safety, Security, and Rescue Robotics, SSRR 2011</w:t>
      </w:r>
      <w:r w:rsidRPr="00A7254B">
        <w:rPr>
          <w:rFonts w:ascii="Calibri" w:hAnsi="Calibri" w:cs="Calibri"/>
          <w:noProof/>
        </w:rPr>
        <w:t>, 61–67. https://doi.org/10.1109/SSRR.2011.6106770</w:t>
      </w:r>
    </w:p>
    <w:p w14:paraId="0CF9EBC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ethi, P., &amp; Sarangi, S. R. (2017). Internet of Things: Architectures, Protocols, and Applications. </w:t>
      </w:r>
      <w:r w:rsidRPr="00A7254B">
        <w:rPr>
          <w:rFonts w:ascii="Calibri" w:hAnsi="Calibri" w:cs="Calibri"/>
          <w:i/>
          <w:iCs/>
          <w:noProof/>
        </w:rPr>
        <w:t>Journal of Electrical and Computer Engineering</w:t>
      </w:r>
      <w:r w:rsidRPr="00A7254B">
        <w:rPr>
          <w:rFonts w:ascii="Calibri" w:hAnsi="Calibri" w:cs="Calibri"/>
          <w:noProof/>
        </w:rPr>
        <w:t xml:space="preserve">, </w:t>
      </w:r>
      <w:r w:rsidRPr="00A7254B">
        <w:rPr>
          <w:rFonts w:ascii="Calibri" w:hAnsi="Calibri" w:cs="Calibri"/>
          <w:i/>
          <w:iCs/>
          <w:noProof/>
        </w:rPr>
        <w:t>2017</w:t>
      </w:r>
      <w:r w:rsidRPr="00A7254B">
        <w:rPr>
          <w:rFonts w:ascii="Calibri" w:hAnsi="Calibri" w:cs="Calibri"/>
          <w:noProof/>
        </w:rPr>
        <w:t>, 1–25. https://doi.org/10.1155/2017/9324035</w:t>
      </w:r>
    </w:p>
    <w:p w14:paraId="6AD7C1C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hanmuga Sundaram, B. (2016). A quantitative analysis of 802.11ah wireless standard. </w:t>
      </w:r>
      <w:r w:rsidRPr="00A7254B">
        <w:rPr>
          <w:rFonts w:ascii="Calibri" w:hAnsi="Calibri" w:cs="Calibri"/>
          <w:i/>
          <w:iCs/>
          <w:noProof/>
        </w:rPr>
        <w:t>International Journal of Latest Research in Engineering and Technology</w:t>
      </w:r>
      <w:r w:rsidRPr="00A7254B">
        <w:rPr>
          <w:rFonts w:ascii="Calibri" w:hAnsi="Calibri" w:cs="Calibri"/>
          <w:noProof/>
        </w:rPr>
        <w:t xml:space="preserve">, </w:t>
      </w:r>
      <w:r w:rsidRPr="00A7254B">
        <w:rPr>
          <w:rFonts w:ascii="Calibri" w:hAnsi="Calibri" w:cs="Calibri"/>
          <w:i/>
          <w:iCs/>
          <w:noProof/>
        </w:rPr>
        <w:t>2</w:t>
      </w:r>
      <w:r w:rsidRPr="00A7254B">
        <w:rPr>
          <w:rFonts w:ascii="Calibri" w:hAnsi="Calibri" w:cs="Calibri"/>
          <w:noProof/>
        </w:rPr>
        <w:t>.</w:t>
      </w:r>
    </w:p>
    <w:p w14:paraId="7232EDB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harma, P. S., &amp; Chitaliya, N. G. (2007). Obstacle Avoidance Using Stereo Vision: A Survey. </w:t>
      </w:r>
      <w:r w:rsidRPr="00A7254B">
        <w:rPr>
          <w:rFonts w:ascii="Calibri" w:hAnsi="Calibri" w:cs="Calibri"/>
          <w:i/>
          <w:iCs/>
          <w:noProof/>
        </w:rPr>
        <w:t>International Journal of Innovative Research in Computer and Communication Engineering (An ISO</w:t>
      </w:r>
      <w:r w:rsidRPr="00A7254B">
        <w:rPr>
          <w:rFonts w:ascii="Calibri" w:hAnsi="Calibri" w:cs="Calibri"/>
          <w:noProof/>
        </w:rPr>
        <w:t xml:space="preserve">, </w:t>
      </w:r>
      <w:r w:rsidRPr="00A7254B">
        <w:rPr>
          <w:rFonts w:ascii="Calibri" w:hAnsi="Calibri" w:cs="Calibri"/>
          <w:i/>
          <w:iCs/>
          <w:noProof/>
        </w:rPr>
        <w:t>3297</w:t>
      </w:r>
      <w:r w:rsidRPr="00A7254B">
        <w:rPr>
          <w:rFonts w:ascii="Calibri" w:hAnsi="Calibri" w:cs="Calibri"/>
          <w:noProof/>
        </w:rPr>
        <w:t>(1). https://doi.org/10.15680/ijircce.2015.0301005</w:t>
      </w:r>
    </w:p>
    <w:p w14:paraId="26D6D60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harma, S. U., &amp; Shah, D. J. (2017). A Practical Animal Detection and Collision Avoidance System Using Computer Vision Technique. </w:t>
      </w:r>
      <w:r w:rsidRPr="00A7254B">
        <w:rPr>
          <w:rFonts w:ascii="Calibri" w:hAnsi="Calibri" w:cs="Calibri"/>
          <w:i/>
          <w:iCs/>
          <w:noProof/>
        </w:rPr>
        <w:t>IEEE Access</w:t>
      </w:r>
      <w:r w:rsidRPr="00A7254B">
        <w:rPr>
          <w:rFonts w:ascii="Calibri" w:hAnsi="Calibri" w:cs="Calibri"/>
          <w:noProof/>
        </w:rPr>
        <w:t xml:space="preserve">, </w:t>
      </w:r>
      <w:r w:rsidRPr="00A7254B">
        <w:rPr>
          <w:rFonts w:ascii="Calibri" w:hAnsi="Calibri" w:cs="Calibri"/>
          <w:i/>
          <w:iCs/>
          <w:noProof/>
        </w:rPr>
        <w:t>5</w:t>
      </w:r>
      <w:r w:rsidRPr="00A7254B">
        <w:rPr>
          <w:rFonts w:ascii="Calibri" w:hAnsi="Calibri" w:cs="Calibri"/>
          <w:noProof/>
        </w:rPr>
        <w:t>, 347–358. https://doi.org/10.1109/ACCESS.2016.2642981</w:t>
      </w:r>
    </w:p>
    <w:p w14:paraId="1ADCD1B0"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hen, H., Pan, Q., Cheng, Y., &amp; Yu, Y. (2009). Fast video stabilization algorithm for UAV. </w:t>
      </w:r>
      <w:r w:rsidRPr="00A7254B">
        <w:rPr>
          <w:rFonts w:ascii="Calibri" w:hAnsi="Calibri" w:cs="Calibri"/>
          <w:i/>
          <w:iCs/>
          <w:noProof/>
        </w:rPr>
        <w:t>Proceedings - 2009 IEEE International Conference on Intelligent Computing and Intelligent Systems, ICIS 2009</w:t>
      </w:r>
      <w:r w:rsidRPr="00A7254B">
        <w:rPr>
          <w:rFonts w:ascii="Calibri" w:hAnsi="Calibri" w:cs="Calibri"/>
          <w:noProof/>
        </w:rPr>
        <w:t xml:space="preserve">, </w:t>
      </w:r>
      <w:r w:rsidRPr="00A7254B">
        <w:rPr>
          <w:rFonts w:ascii="Calibri" w:hAnsi="Calibri" w:cs="Calibri"/>
          <w:i/>
          <w:iCs/>
          <w:noProof/>
        </w:rPr>
        <w:t>4</w:t>
      </w:r>
      <w:r w:rsidRPr="00A7254B">
        <w:rPr>
          <w:rFonts w:ascii="Calibri" w:hAnsi="Calibri" w:cs="Calibri"/>
          <w:noProof/>
        </w:rPr>
        <w:t>, 542–546. https://doi.org/10.1109/ICICISYS.2009.5357609</w:t>
      </w:r>
    </w:p>
    <w:p w14:paraId="246500F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hene, T. N., Sridharan, K., &amp; Sudha, N. (2016). Real-Time SURF-Based Video Stabilization System for an FPGA-Driven Mobile Robot. </w:t>
      </w:r>
      <w:r w:rsidRPr="00A7254B">
        <w:rPr>
          <w:rFonts w:ascii="Calibri" w:hAnsi="Calibri" w:cs="Calibri"/>
          <w:i/>
          <w:iCs/>
          <w:noProof/>
        </w:rPr>
        <w:t>IEEE Transactions on Industrial Electronics</w:t>
      </w:r>
      <w:r w:rsidRPr="00A7254B">
        <w:rPr>
          <w:rFonts w:ascii="Calibri" w:hAnsi="Calibri" w:cs="Calibri"/>
          <w:noProof/>
        </w:rPr>
        <w:t xml:space="preserve">, </w:t>
      </w:r>
      <w:r w:rsidRPr="00A7254B">
        <w:rPr>
          <w:rFonts w:ascii="Calibri" w:hAnsi="Calibri" w:cs="Calibri"/>
          <w:i/>
          <w:iCs/>
          <w:noProof/>
        </w:rPr>
        <w:t>63</w:t>
      </w:r>
      <w:r w:rsidRPr="00A7254B">
        <w:rPr>
          <w:rFonts w:ascii="Calibri" w:hAnsi="Calibri" w:cs="Calibri"/>
          <w:noProof/>
        </w:rPr>
        <w:t>(8), 5012–5021. https://doi.org/10.1109/TIE.2016.2551684</w:t>
      </w:r>
    </w:p>
    <w:p w14:paraId="51E1D34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hing, L. K., Lwin, K. Z., Sein, K. K., Chan, Y., &amp; Thar, W. W. (2008). </w:t>
      </w:r>
      <w:r w:rsidRPr="00A7254B">
        <w:rPr>
          <w:rFonts w:ascii="Calibri" w:hAnsi="Calibri" w:cs="Calibri"/>
          <w:i/>
          <w:iCs/>
          <w:noProof/>
        </w:rPr>
        <w:t>Real-Time Obstacle Avoidance and Fuzzy Dynamic Steering Control for an Unmanned Ground Vehicle</w:t>
      </w:r>
      <w:r w:rsidRPr="00A7254B">
        <w:rPr>
          <w:rFonts w:ascii="Calibri" w:hAnsi="Calibri" w:cs="Calibri"/>
          <w:noProof/>
        </w:rPr>
        <w:t>. 978–983.</w:t>
      </w:r>
    </w:p>
    <w:p w14:paraId="5F73075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i/>
          <w:iCs/>
          <w:noProof/>
        </w:rPr>
        <w:t>Short Range Devices GURL | Radio Spectrum Management New Zealand</w:t>
      </w:r>
      <w:r w:rsidRPr="00A7254B">
        <w:rPr>
          <w:rFonts w:ascii="Calibri" w:hAnsi="Calibri" w:cs="Calibri"/>
          <w:noProof/>
        </w:rPr>
        <w:t>. (n.d.). Retrieved December 10, 2020, from https://www.rsm.govt.nz/licensing/frequencies-for-anyone/short-range-devices-gurl</w:t>
      </w:r>
    </w:p>
    <w:p w14:paraId="5AED3F1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Siegwart, R., Nourbakhsh, I. R., &amp; Scaramuzza, D. (2011). </w:t>
      </w:r>
      <w:r w:rsidRPr="00A7254B">
        <w:rPr>
          <w:rFonts w:ascii="Calibri" w:hAnsi="Calibri" w:cs="Calibri"/>
          <w:i/>
          <w:iCs/>
          <w:noProof/>
        </w:rPr>
        <w:t>Introduction to Autonomous Mobile Robots, Second Edition | The MIT Press</w:t>
      </w:r>
      <w:r w:rsidRPr="00A7254B">
        <w:rPr>
          <w:rFonts w:ascii="Calibri" w:hAnsi="Calibri" w:cs="Calibri"/>
          <w:noProof/>
        </w:rPr>
        <w:t>. https://mitpress.mit.edu/books/introduction-autonomous-mobile-robots-second-edition</w:t>
      </w:r>
    </w:p>
    <w:p w14:paraId="5A9A2ED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igFox. (2023a). </w:t>
      </w:r>
      <w:r w:rsidRPr="00A7254B">
        <w:rPr>
          <w:rFonts w:ascii="Calibri" w:hAnsi="Calibri" w:cs="Calibri"/>
          <w:i/>
          <w:iCs/>
          <w:noProof/>
        </w:rPr>
        <w:t>Coverage - Sigfox 0G Technology</w:t>
      </w:r>
      <w:r w:rsidRPr="00A7254B">
        <w:rPr>
          <w:rFonts w:ascii="Calibri" w:hAnsi="Calibri" w:cs="Calibri"/>
          <w:noProof/>
        </w:rPr>
        <w:t>. https://www.sigfox.com/coverage/</w:t>
      </w:r>
    </w:p>
    <w:p w14:paraId="6803037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igFox. (2023b). </w:t>
      </w:r>
      <w:r w:rsidRPr="00A7254B">
        <w:rPr>
          <w:rFonts w:ascii="Calibri" w:hAnsi="Calibri" w:cs="Calibri"/>
          <w:i/>
          <w:iCs/>
          <w:noProof/>
        </w:rPr>
        <w:t>What is Sigfox? - Sigfox 0G Technology</w:t>
      </w:r>
      <w:r w:rsidRPr="00A7254B">
        <w:rPr>
          <w:rFonts w:ascii="Calibri" w:hAnsi="Calibri" w:cs="Calibri"/>
          <w:noProof/>
        </w:rPr>
        <w:t>. https://www.sigfox.com/what-is-sigfox/</w:t>
      </w:r>
    </w:p>
    <w:p w14:paraId="56A973A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immons, R., Henriksen, L., Chrisman, L., &amp; Whelan, G. (n.d.). </w:t>
      </w:r>
      <w:r w:rsidRPr="00A7254B">
        <w:rPr>
          <w:rFonts w:ascii="Calibri" w:hAnsi="Calibri" w:cs="Calibri"/>
          <w:i/>
          <w:iCs/>
          <w:noProof/>
        </w:rPr>
        <w:t>Obstacle Avoidance and Safeguarding for a Lunar Rover</w:t>
      </w:r>
      <w:r w:rsidRPr="00A7254B">
        <w:rPr>
          <w:rFonts w:ascii="Calibri" w:hAnsi="Calibri" w:cs="Calibri"/>
          <w:noProof/>
        </w:rPr>
        <w:t>.</w:t>
      </w:r>
    </w:p>
    <w:p w14:paraId="3DC7A690"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inclair, P., Duke, R., &amp; Round, S. (1998). An adaptive battery monitoring system for an electric vehicle. </w:t>
      </w:r>
      <w:r w:rsidRPr="00A7254B">
        <w:rPr>
          <w:rFonts w:ascii="Calibri" w:hAnsi="Calibri" w:cs="Calibri"/>
          <w:i/>
          <w:iCs/>
          <w:noProof/>
        </w:rPr>
        <w:t>PEDES 1998 - 1998 International Conference on Power Electronic Drives and Energy Systems for Industrial Growth</w:t>
      </w:r>
      <w:r w:rsidRPr="00A7254B">
        <w:rPr>
          <w:rFonts w:ascii="Calibri" w:hAnsi="Calibri" w:cs="Calibri"/>
          <w:noProof/>
        </w:rPr>
        <w:t xml:space="preserve">, </w:t>
      </w:r>
      <w:r w:rsidRPr="00A7254B">
        <w:rPr>
          <w:rFonts w:ascii="Calibri" w:hAnsi="Calibri" w:cs="Calibri"/>
          <w:i/>
          <w:iCs/>
          <w:noProof/>
        </w:rPr>
        <w:t>2</w:t>
      </w:r>
      <w:r w:rsidRPr="00A7254B">
        <w:rPr>
          <w:rFonts w:ascii="Calibri" w:hAnsi="Calibri" w:cs="Calibri"/>
          <w:noProof/>
        </w:rPr>
        <w:t>, 786–791. https://doi.org/10.1109/PEDES.1998.1330701</w:t>
      </w:r>
    </w:p>
    <w:p w14:paraId="2F4DBFA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A7254B">
        <w:rPr>
          <w:rFonts w:ascii="Calibri" w:hAnsi="Calibri" w:cs="Calibri"/>
          <w:i/>
          <w:iCs/>
          <w:noProof/>
        </w:rPr>
        <w:t>Sensors (Switzerland)</w:t>
      </w:r>
      <w:r w:rsidRPr="00A7254B">
        <w:rPr>
          <w:rFonts w:ascii="Calibri" w:hAnsi="Calibri" w:cs="Calibri"/>
          <w:noProof/>
        </w:rPr>
        <w:t xml:space="preserve">, </w:t>
      </w:r>
      <w:r w:rsidRPr="00A7254B">
        <w:rPr>
          <w:rFonts w:ascii="Calibri" w:hAnsi="Calibri" w:cs="Calibri"/>
          <w:i/>
          <w:iCs/>
          <w:noProof/>
        </w:rPr>
        <w:t>18</w:t>
      </w:r>
      <w:r w:rsidRPr="00A7254B">
        <w:rPr>
          <w:rFonts w:ascii="Calibri" w:hAnsi="Calibri" w:cs="Calibri"/>
          <w:noProof/>
        </w:rPr>
        <w:t>(2), 1–28. https://doi.org/10.3390/s18020325</w:t>
      </w:r>
    </w:p>
    <w:p w14:paraId="54BF0FC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park. (2021). </w:t>
      </w:r>
      <w:r w:rsidRPr="00A7254B">
        <w:rPr>
          <w:rFonts w:ascii="Calibri" w:hAnsi="Calibri" w:cs="Calibri"/>
          <w:i/>
          <w:iCs/>
          <w:noProof/>
        </w:rPr>
        <w:t>Spark Network Coverage</w:t>
      </w:r>
      <w:r w:rsidRPr="00A7254B">
        <w:rPr>
          <w:rFonts w:ascii="Calibri" w:hAnsi="Calibri" w:cs="Calibri"/>
          <w:noProof/>
        </w:rPr>
        <w:t>.</w:t>
      </w:r>
    </w:p>
    <w:p w14:paraId="40CC835B"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park NZ. (2022). </w:t>
      </w:r>
      <w:r w:rsidRPr="00A7254B">
        <w:rPr>
          <w:rFonts w:ascii="Calibri" w:hAnsi="Calibri" w:cs="Calibri"/>
          <w:i/>
          <w:iCs/>
          <w:noProof/>
        </w:rPr>
        <w:t>Spark NZ network coverage</w:t>
      </w:r>
      <w:r w:rsidRPr="00A7254B">
        <w:rPr>
          <w:rFonts w:ascii="Calibri" w:hAnsi="Calibri" w:cs="Calibri"/>
          <w:noProof/>
        </w:rPr>
        <w:t>. https://www.spark.co.nz/shop/mobile/network/</w:t>
      </w:r>
    </w:p>
    <w:p w14:paraId="00D819E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parkfun. (n.d.). </w:t>
      </w:r>
      <w:r w:rsidRPr="00A7254B">
        <w:rPr>
          <w:rFonts w:ascii="Calibri" w:hAnsi="Calibri" w:cs="Calibri"/>
          <w:i/>
          <w:iCs/>
          <w:noProof/>
        </w:rPr>
        <w:t>SparkFun 9DoF IMU Breakout - ICM-20948 (Qwiic) - SEN-15335 - SparkFun Electronics</w:t>
      </w:r>
      <w:r w:rsidRPr="00A7254B">
        <w:rPr>
          <w:rFonts w:ascii="Calibri" w:hAnsi="Calibri" w:cs="Calibri"/>
          <w:noProof/>
        </w:rPr>
        <w:t>. Retrieved August 12, 2023, from https://www.sparkfun.com/products/15335</w:t>
      </w:r>
    </w:p>
    <w:p w14:paraId="7D6625E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penko, M., Kuroda, Y., Dubowsky, S., &amp; Iagnemma, K. (2006). Hazard avoidance for high-speed mobile robots in rough terrain. </w:t>
      </w:r>
      <w:r w:rsidRPr="00A7254B">
        <w:rPr>
          <w:rFonts w:ascii="Calibri" w:hAnsi="Calibri" w:cs="Calibri"/>
          <w:i/>
          <w:iCs/>
          <w:noProof/>
        </w:rPr>
        <w:t>Journal of Field Robotics</w:t>
      </w:r>
      <w:r w:rsidRPr="00A7254B">
        <w:rPr>
          <w:rFonts w:ascii="Calibri" w:hAnsi="Calibri" w:cs="Calibri"/>
          <w:noProof/>
        </w:rPr>
        <w:t xml:space="preserve">, </w:t>
      </w:r>
      <w:r w:rsidRPr="00A7254B">
        <w:rPr>
          <w:rFonts w:ascii="Calibri" w:hAnsi="Calibri" w:cs="Calibri"/>
          <w:i/>
          <w:iCs/>
          <w:noProof/>
        </w:rPr>
        <w:t>23</w:t>
      </w:r>
      <w:r w:rsidRPr="00A7254B">
        <w:rPr>
          <w:rFonts w:ascii="Calibri" w:hAnsi="Calibri" w:cs="Calibri"/>
          <w:noProof/>
        </w:rPr>
        <w:t>(5), 311–331. https://doi.org/10.1002/ROB.20118</w:t>
      </w:r>
    </w:p>
    <w:p w14:paraId="52C811B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i/>
          <w:iCs/>
          <w:noProof/>
        </w:rPr>
        <w:t>Standards for the IoT</w:t>
      </w:r>
      <w:r w:rsidRPr="00A7254B">
        <w:rPr>
          <w:rFonts w:ascii="Calibri" w:hAnsi="Calibri" w:cs="Calibri"/>
          <w:noProof/>
        </w:rPr>
        <w:t>. (2016). https://www.3gpp.org/news-events/1805-iot_r14</w:t>
      </w:r>
    </w:p>
    <w:p w14:paraId="605C6AE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tarlink. (2022). </w:t>
      </w:r>
      <w:r w:rsidRPr="00A7254B">
        <w:rPr>
          <w:rFonts w:ascii="Calibri" w:hAnsi="Calibri" w:cs="Calibri"/>
          <w:i/>
          <w:iCs/>
          <w:noProof/>
        </w:rPr>
        <w:t>Starlink satellite coverage</w:t>
      </w:r>
      <w:r w:rsidRPr="00A7254B">
        <w:rPr>
          <w:rFonts w:ascii="Calibri" w:hAnsi="Calibri" w:cs="Calibri"/>
          <w:noProof/>
        </w:rPr>
        <w:t>. https://satellitemap.space</w:t>
      </w:r>
    </w:p>
    <w:p w14:paraId="547EF0F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tarlink. (2023). </w:t>
      </w:r>
      <w:r w:rsidRPr="00A7254B">
        <w:rPr>
          <w:rFonts w:ascii="Calibri" w:hAnsi="Calibri" w:cs="Calibri"/>
          <w:i/>
          <w:iCs/>
          <w:noProof/>
        </w:rPr>
        <w:t>Everything you need to know about Starlink in New Zealand</w:t>
      </w:r>
      <w:r w:rsidRPr="00A7254B">
        <w:rPr>
          <w:rFonts w:ascii="Calibri" w:hAnsi="Calibri" w:cs="Calibri"/>
          <w:noProof/>
        </w:rPr>
        <w:t>. https://starlink.co.nz/starlink-new-zealand/</w:t>
      </w:r>
    </w:p>
    <w:p w14:paraId="24EE4E8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ugihara, R., &amp; Gupta, R. K. (2011). Path Planning of Data Mules in Sensor Networks. </w:t>
      </w:r>
      <w:r w:rsidRPr="00A7254B">
        <w:rPr>
          <w:rFonts w:ascii="Calibri" w:hAnsi="Calibri" w:cs="Calibri"/>
          <w:i/>
          <w:iCs/>
          <w:noProof/>
        </w:rPr>
        <w:t>ACM Transactions on Sensor Networks (TOSN)</w:t>
      </w:r>
      <w:r w:rsidRPr="00A7254B">
        <w:rPr>
          <w:rFonts w:ascii="Calibri" w:hAnsi="Calibri" w:cs="Calibri"/>
          <w:noProof/>
        </w:rPr>
        <w:t xml:space="preserve">, </w:t>
      </w:r>
      <w:r w:rsidRPr="00A7254B">
        <w:rPr>
          <w:rFonts w:ascii="Calibri" w:hAnsi="Calibri" w:cs="Calibri"/>
          <w:i/>
          <w:iCs/>
          <w:noProof/>
        </w:rPr>
        <w:t>8</w:t>
      </w:r>
      <w:r w:rsidRPr="00A7254B">
        <w:rPr>
          <w:rFonts w:ascii="Calibri" w:hAnsi="Calibri" w:cs="Calibri"/>
          <w:noProof/>
        </w:rPr>
        <w:t>(1), 27. https://doi.org/10.1145/1993042.1993043</w:t>
      </w:r>
    </w:p>
    <w:p w14:paraId="6546757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uh, Y. S. (2019). Laser Sensors for Displacement, Distance and Position. </w:t>
      </w:r>
      <w:r w:rsidRPr="00A7254B">
        <w:rPr>
          <w:rFonts w:ascii="Calibri" w:hAnsi="Calibri" w:cs="Calibri"/>
          <w:i/>
          <w:iCs/>
          <w:noProof/>
        </w:rPr>
        <w:t>Sensors (Basel, Switzerland)</w:t>
      </w:r>
      <w:r w:rsidRPr="00A7254B">
        <w:rPr>
          <w:rFonts w:ascii="Calibri" w:hAnsi="Calibri" w:cs="Calibri"/>
          <w:noProof/>
        </w:rPr>
        <w:t xml:space="preserve">, </w:t>
      </w:r>
      <w:r w:rsidRPr="00A7254B">
        <w:rPr>
          <w:rFonts w:ascii="Calibri" w:hAnsi="Calibri" w:cs="Calibri"/>
          <w:i/>
          <w:iCs/>
          <w:noProof/>
        </w:rPr>
        <w:t>19</w:t>
      </w:r>
      <w:r w:rsidRPr="00A7254B">
        <w:rPr>
          <w:rFonts w:ascii="Calibri" w:hAnsi="Calibri" w:cs="Calibri"/>
          <w:noProof/>
        </w:rPr>
        <w:t>(8). https://doi.org/10.3390/S19081924</w:t>
      </w:r>
    </w:p>
    <w:p w14:paraId="5B163950"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Sulaimon Alli, K., Oluwafemi Onibonoje, M., Oluwole, A. S., Adegoke Ogunlade, M., Mmonyi, A. C., Ayamolowo, O., &amp; Olushola Dada, S. (2018). </w:t>
      </w:r>
      <w:r w:rsidRPr="00A7254B">
        <w:rPr>
          <w:rFonts w:ascii="Calibri" w:hAnsi="Calibri" w:cs="Calibri"/>
          <w:i/>
          <w:iCs/>
          <w:noProof/>
        </w:rPr>
        <w:t>DEVELOPMENT OF AN ARDUINO-BASED OBSTACLE AVOIDANCE ROBOTIC SYSTEM FOR AN UNMANNED VEHICLE</w:t>
      </w:r>
      <w:r w:rsidRPr="00A7254B">
        <w:rPr>
          <w:rFonts w:ascii="Calibri" w:hAnsi="Calibri" w:cs="Calibri"/>
          <w:noProof/>
        </w:rPr>
        <w:t xml:space="preserve">. </w:t>
      </w:r>
      <w:r w:rsidRPr="00A7254B">
        <w:rPr>
          <w:rFonts w:ascii="Calibri" w:hAnsi="Calibri" w:cs="Calibri"/>
          <w:i/>
          <w:iCs/>
          <w:noProof/>
        </w:rPr>
        <w:t>13</w:t>
      </w:r>
      <w:r w:rsidRPr="00A7254B">
        <w:rPr>
          <w:rFonts w:ascii="Calibri" w:hAnsi="Calibri" w:cs="Calibri"/>
          <w:noProof/>
        </w:rPr>
        <w:t>(3). www.arpnjournals.com</w:t>
      </w:r>
    </w:p>
    <w:p w14:paraId="7EA1AA6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Sun, J., Rehg, J. M., &amp; Bobick, A. (n.d.). </w:t>
      </w:r>
      <w:r w:rsidRPr="00A7254B">
        <w:rPr>
          <w:rFonts w:ascii="Calibri" w:hAnsi="Calibri" w:cs="Calibri"/>
          <w:i/>
          <w:iCs/>
          <w:noProof/>
        </w:rPr>
        <w:t>Learning for Ground Robot Navigation with Autonomous Data Collection</w:t>
      </w:r>
      <w:r w:rsidRPr="00A7254B">
        <w:rPr>
          <w:rFonts w:ascii="Calibri" w:hAnsi="Calibri" w:cs="Calibri"/>
          <w:noProof/>
        </w:rPr>
        <w:t>.</w:t>
      </w:r>
    </w:p>
    <w:p w14:paraId="1B12D9F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Tamiya. (2012). </w:t>
      </w:r>
      <w:r w:rsidRPr="00A7254B">
        <w:rPr>
          <w:rFonts w:ascii="Calibri" w:hAnsi="Calibri" w:cs="Calibri"/>
          <w:i/>
          <w:iCs/>
          <w:noProof/>
        </w:rPr>
        <w:t>Tamiya Bruiser RC Model</w:t>
      </w:r>
      <w:r w:rsidRPr="00A7254B">
        <w:rPr>
          <w:rFonts w:ascii="Calibri" w:hAnsi="Calibri" w:cs="Calibri"/>
          <w:noProof/>
        </w:rPr>
        <w:t>. https://tamiyabase.com/tamiya-models/58519</w:t>
      </w:r>
    </w:p>
    <w:p w14:paraId="3D4049D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Tang, P., Zhang, R., Liu, D., Huang, L., Liu, G., &amp; Deng, T. (2015). Local reactive obstacle avoidance approach for high-speed unmanned surface vehicle. </w:t>
      </w:r>
      <w:r w:rsidRPr="00A7254B">
        <w:rPr>
          <w:rFonts w:ascii="Calibri" w:hAnsi="Calibri" w:cs="Calibri"/>
          <w:i/>
          <w:iCs/>
          <w:noProof/>
        </w:rPr>
        <w:t>Ocean Engineering</w:t>
      </w:r>
      <w:r w:rsidRPr="00A7254B">
        <w:rPr>
          <w:rFonts w:ascii="Calibri" w:hAnsi="Calibri" w:cs="Calibri"/>
          <w:noProof/>
        </w:rPr>
        <w:t xml:space="preserve">, </w:t>
      </w:r>
      <w:r w:rsidRPr="00A7254B">
        <w:rPr>
          <w:rFonts w:ascii="Calibri" w:hAnsi="Calibri" w:cs="Calibri"/>
          <w:i/>
          <w:iCs/>
          <w:noProof/>
        </w:rPr>
        <w:t>106</w:t>
      </w:r>
      <w:r w:rsidRPr="00A7254B">
        <w:rPr>
          <w:rFonts w:ascii="Calibri" w:hAnsi="Calibri" w:cs="Calibri"/>
          <w:noProof/>
        </w:rPr>
        <w:t>, 128–140. https://doi.org/10.1016/J.OCEANENG.2015.06.055</w:t>
      </w:r>
    </w:p>
    <w:p w14:paraId="665CD18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Team, E. (2019). </w:t>
      </w:r>
      <w:r w:rsidRPr="00A7254B">
        <w:rPr>
          <w:rFonts w:ascii="Calibri" w:hAnsi="Calibri" w:cs="Calibri"/>
          <w:i/>
          <w:iCs/>
          <w:noProof/>
        </w:rPr>
        <w:t>Bluetooth 5 range put to the test</w:t>
      </w:r>
      <w:r w:rsidRPr="00A7254B">
        <w:rPr>
          <w:rFonts w:ascii="Calibri" w:hAnsi="Calibri" w:cs="Calibri"/>
          <w:noProof/>
        </w:rPr>
        <w:t>. https://www.eedesignit.com/bluetooth-5-range-put-to-the-test/</w:t>
      </w:r>
    </w:p>
    <w:p w14:paraId="11DE485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Thillainayagi, R., &amp; Senthil Kumar, K. (2017). Video stabilization technique for thermal infrared Aerial surveillance. </w:t>
      </w:r>
      <w:r w:rsidRPr="00A7254B">
        <w:rPr>
          <w:rFonts w:ascii="Calibri" w:hAnsi="Calibri" w:cs="Calibri"/>
          <w:i/>
          <w:iCs/>
          <w:noProof/>
        </w:rPr>
        <w:t>Proceedings of 2016 Online International Conference on Green Engineering and Technologies, IC-GET 2016</w:t>
      </w:r>
      <w:r w:rsidRPr="00A7254B">
        <w:rPr>
          <w:rFonts w:ascii="Calibri" w:hAnsi="Calibri" w:cs="Calibri"/>
          <w:noProof/>
        </w:rPr>
        <w:t>. https://doi.org/10.1109/GET.2016.7916630</w:t>
      </w:r>
    </w:p>
    <w:p w14:paraId="178ACCF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Threadgroup. (n.d.). </w:t>
      </w:r>
      <w:r w:rsidRPr="00A7254B">
        <w:rPr>
          <w:rFonts w:ascii="Calibri" w:hAnsi="Calibri" w:cs="Calibri"/>
          <w:i/>
          <w:iCs/>
          <w:noProof/>
        </w:rPr>
        <w:t>Thread Benefits</w:t>
      </w:r>
      <w:r w:rsidRPr="00A7254B">
        <w:rPr>
          <w:rFonts w:ascii="Calibri" w:hAnsi="Calibri" w:cs="Calibri"/>
          <w:noProof/>
        </w:rPr>
        <w:t>. Retrieved January 12, 2021, from https://www.threadgroup.org/What-is-Thread/Thread-Benefits</w:t>
      </w:r>
    </w:p>
    <w:p w14:paraId="42E6B80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Tian, L., Santi, S., Seferagić, A., Lan, J., &amp; Famaey, J. (2021). Wi-Fi HaLow for the Internet of Things: An up-to-date survey on IEEE 802.11ah research. </w:t>
      </w:r>
      <w:r w:rsidRPr="00A7254B">
        <w:rPr>
          <w:rFonts w:ascii="Calibri" w:hAnsi="Calibri" w:cs="Calibri"/>
          <w:i/>
          <w:iCs/>
          <w:noProof/>
        </w:rPr>
        <w:t>Journal of Network and Computer Applications</w:t>
      </w:r>
      <w:r w:rsidRPr="00A7254B">
        <w:rPr>
          <w:rFonts w:ascii="Calibri" w:hAnsi="Calibri" w:cs="Calibri"/>
          <w:noProof/>
        </w:rPr>
        <w:t xml:space="preserve">, </w:t>
      </w:r>
      <w:r w:rsidRPr="00A7254B">
        <w:rPr>
          <w:rFonts w:ascii="Calibri" w:hAnsi="Calibri" w:cs="Calibri"/>
          <w:i/>
          <w:iCs/>
          <w:noProof/>
        </w:rPr>
        <w:t>182</w:t>
      </w:r>
      <w:r w:rsidRPr="00A7254B">
        <w:rPr>
          <w:rFonts w:ascii="Calibri" w:hAnsi="Calibri" w:cs="Calibri"/>
          <w:noProof/>
        </w:rPr>
        <w:t>, 103036. https://doi.org/10.1016/J.JNCA.2021.103036</w:t>
      </w:r>
    </w:p>
    <w:p w14:paraId="282F1EF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Tran, T.-Y., Houre, E., &amp; Clarke, N. (2015). </w:t>
      </w:r>
      <w:r w:rsidRPr="00A7254B">
        <w:rPr>
          <w:rFonts w:ascii="Calibri" w:hAnsi="Calibri" w:cs="Calibri"/>
          <w:i/>
          <w:iCs/>
          <w:noProof/>
        </w:rPr>
        <w:t>Wading depth estimation for a vehicle</w:t>
      </w:r>
      <w:r w:rsidRPr="00A7254B">
        <w:rPr>
          <w:rFonts w:ascii="Calibri" w:hAnsi="Calibri" w:cs="Calibri"/>
          <w:noProof/>
        </w:rPr>
        <w:t>. United States Patent. https://www.freepatentsonline.com/9026310.pdf</w:t>
      </w:r>
    </w:p>
    <w:p w14:paraId="32C3C09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University, S. (2020). </w:t>
      </w:r>
      <w:r w:rsidRPr="00A7254B">
        <w:rPr>
          <w:rFonts w:ascii="Calibri" w:hAnsi="Calibri" w:cs="Calibri"/>
          <w:i/>
          <w:iCs/>
          <w:noProof/>
        </w:rPr>
        <w:t>Introduction to A*</w:t>
      </w:r>
      <w:r w:rsidRPr="00A7254B">
        <w:rPr>
          <w:rFonts w:ascii="Calibri" w:hAnsi="Calibri" w:cs="Calibri"/>
          <w:noProof/>
        </w:rPr>
        <w:t>. https://theory.stanford.edu/~amitp/GameProgramming/AStarComparison.html</w:t>
      </w:r>
    </w:p>
    <w:p w14:paraId="1ABF8EE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van Hecke, K., de Croon, G., van der Maaten, L., Hennes, D., &amp; Izzo, D. (2018). Persistent self-supervised learning: From stereo to monocular vision for obstacle avoidance: </w:t>
      </w:r>
      <w:r w:rsidRPr="00A7254B">
        <w:rPr>
          <w:rFonts w:ascii="Calibri" w:hAnsi="Calibri" w:cs="Calibri"/>
          <w:i/>
          <w:iCs/>
          <w:noProof/>
        </w:rPr>
        <w:t>Https://Doi.Org/10.1177/1756829318756355</w:t>
      </w:r>
      <w:r w:rsidRPr="00A7254B">
        <w:rPr>
          <w:rFonts w:ascii="Calibri" w:hAnsi="Calibri" w:cs="Calibri"/>
          <w:noProof/>
        </w:rPr>
        <w:t xml:space="preserve">, </w:t>
      </w:r>
      <w:r w:rsidRPr="00A7254B">
        <w:rPr>
          <w:rFonts w:ascii="Calibri" w:hAnsi="Calibri" w:cs="Calibri"/>
          <w:i/>
          <w:iCs/>
          <w:noProof/>
        </w:rPr>
        <w:t>10</w:t>
      </w:r>
      <w:r w:rsidRPr="00A7254B">
        <w:rPr>
          <w:rFonts w:ascii="Calibri" w:hAnsi="Calibri" w:cs="Calibri"/>
          <w:noProof/>
        </w:rPr>
        <w:t>(2), 186–206. https://doi.org/10.1177/1756829318756355</w:t>
      </w:r>
    </w:p>
    <w:p w14:paraId="41D958E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Vodafone. (2021). </w:t>
      </w:r>
      <w:r w:rsidRPr="00A7254B">
        <w:rPr>
          <w:rFonts w:ascii="Calibri" w:hAnsi="Calibri" w:cs="Calibri"/>
          <w:i/>
          <w:iCs/>
          <w:noProof/>
        </w:rPr>
        <w:t>Vodafone Network coverage</w:t>
      </w:r>
      <w:r w:rsidRPr="00A7254B">
        <w:rPr>
          <w:rFonts w:ascii="Calibri" w:hAnsi="Calibri" w:cs="Calibri"/>
          <w:noProof/>
        </w:rPr>
        <w:t>.</w:t>
      </w:r>
    </w:p>
    <w:p w14:paraId="4A33955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Waitzman, D. (1990). </w:t>
      </w:r>
      <w:r w:rsidRPr="00A7254B">
        <w:rPr>
          <w:rFonts w:ascii="Calibri" w:hAnsi="Calibri" w:cs="Calibri"/>
          <w:i/>
          <w:iCs/>
          <w:noProof/>
        </w:rPr>
        <w:t>RFC 1149</w:t>
      </w:r>
      <w:r w:rsidRPr="00A7254B">
        <w:rPr>
          <w:rFonts w:ascii="Calibri" w:hAnsi="Calibri" w:cs="Calibri"/>
          <w:noProof/>
        </w:rPr>
        <w:t>. https://datatracker.ietf.org/doc/html/rfc1149</w:t>
      </w:r>
    </w:p>
    <w:p w14:paraId="37F51022"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lastRenderedPageBreak/>
        <w:t xml:space="preserve">Wallace, A. M., Halimi, A., &amp; Buller, G. S. (2020). Full Waveform LiDAR for Adverse Weather Conditions. </w:t>
      </w:r>
      <w:r w:rsidRPr="00A7254B">
        <w:rPr>
          <w:rFonts w:ascii="Calibri" w:hAnsi="Calibri" w:cs="Calibri"/>
          <w:i/>
          <w:iCs/>
          <w:noProof/>
        </w:rPr>
        <w:t>IEEE Transactions on Vehicular Technology</w:t>
      </w:r>
      <w:r w:rsidRPr="00A7254B">
        <w:rPr>
          <w:rFonts w:ascii="Calibri" w:hAnsi="Calibri" w:cs="Calibri"/>
          <w:noProof/>
        </w:rPr>
        <w:t xml:space="preserve">, </w:t>
      </w:r>
      <w:r w:rsidRPr="00A7254B">
        <w:rPr>
          <w:rFonts w:ascii="Calibri" w:hAnsi="Calibri" w:cs="Calibri"/>
          <w:i/>
          <w:iCs/>
          <w:noProof/>
        </w:rPr>
        <w:t>69</w:t>
      </w:r>
      <w:r w:rsidRPr="00A7254B">
        <w:rPr>
          <w:rFonts w:ascii="Calibri" w:hAnsi="Calibri" w:cs="Calibri"/>
          <w:noProof/>
        </w:rPr>
        <w:t>(7), 7064–7077. https://doi.org/10.1109/TVT.2020.2989148</w:t>
      </w:r>
    </w:p>
    <w:p w14:paraId="4F78C6E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Wang, H., Yu, Y., &amp; Yuan, Q. (2011). Application of Dijkstra algorithm in robot path-planning. </w:t>
      </w:r>
      <w:r w:rsidRPr="00A7254B">
        <w:rPr>
          <w:rFonts w:ascii="Calibri" w:hAnsi="Calibri" w:cs="Calibri"/>
          <w:i/>
          <w:iCs/>
          <w:noProof/>
        </w:rPr>
        <w:t>2011 2nd International Conference on Mechanic Automation and Control Engineering, MACE 2011 - Proceedings</w:t>
      </w:r>
      <w:r w:rsidRPr="00A7254B">
        <w:rPr>
          <w:rFonts w:ascii="Calibri" w:hAnsi="Calibri" w:cs="Calibri"/>
          <w:noProof/>
        </w:rPr>
        <w:t>, 1067–1069. https://doi.org/10.1109/MACE.2011.5987118</w:t>
      </w:r>
    </w:p>
    <w:p w14:paraId="6773BB5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Wang, J., Song, Q., Jiang, Z., &amp; Zhou, Z. (2016). A novel InSAR based off-road positive and negative obstacle detection technique for unmanned ground vehicle. </w:t>
      </w:r>
      <w:r w:rsidRPr="00A7254B">
        <w:rPr>
          <w:rFonts w:ascii="Calibri" w:hAnsi="Calibri" w:cs="Calibri"/>
          <w:i/>
          <w:iCs/>
          <w:noProof/>
        </w:rPr>
        <w:t>International Geoscience and Remote Sensing Symposium (IGARSS)</w:t>
      </w:r>
      <w:r w:rsidRPr="00A7254B">
        <w:rPr>
          <w:rFonts w:ascii="Calibri" w:hAnsi="Calibri" w:cs="Calibri"/>
          <w:noProof/>
        </w:rPr>
        <w:t xml:space="preserve">, </w:t>
      </w:r>
      <w:r w:rsidRPr="00A7254B">
        <w:rPr>
          <w:rFonts w:ascii="Calibri" w:hAnsi="Calibri" w:cs="Calibri"/>
          <w:i/>
          <w:iCs/>
          <w:noProof/>
        </w:rPr>
        <w:t>2016</w:t>
      </w:r>
      <w:r w:rsidRPr="00A7254B">
        <w:rPr>
          <w:rFonts w:ascii="Calibri" w:hAnsi="Calibri" w:cs="Calibri"/>
          <w:noProof/>
        </w:rPr>
        <w:t>-</w:t>
      </w:r>
      <w:r w:rsidRPr="00A7254B">
        <w:rPr>
          <w:rFonts w:ascii="Calibri" w:hAnsi="Calibri" w:cs="Calibri"/>
          <w:i/>
          <w:iCs/>
          <w:noProof/>
        </w:rPr>
        <w:t>November</w:t>
      </w:r>
      <w:r w:rsidRPr="00A7254B">
        <w:rPr>
          <w:rFonts w:ascii="Calibri" w:hAnsi="Calibri" w:cs="Calibri"/>
          <w:noProof/>
        </w:rPr>
        <w:t>, 1174–1177. https://doi.org/10.1109/IGARSS.2016.7729297</w:t>
      </w:r>
    </w:p>
    <w:p w14:paraId="5DE64175"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Wang, L., Zhao, H., Guo, S., Mai, Y., &amp; Liu, S. (2012). The adaptive compensation algorithm for small UAV image stabilization. </w:t>
      </w:r>
      <w:r w:rsidRPr="00A7254B">
        <w:rPr>
          <w:rFonts w:ascii="Calibri" w:hAnsi="Calibri" w:cs="Calibri"/>
          <w:i/>
          <w:iCs/>
          <w:noProof/>
        </w:rPr>
        <w:t>2012 IEEE International Geoscience and Remote Sensing Symposium</w:t>
      </w:r>
      <w:r w:rsidRPr="00A7254B">
        <w:rPr>
          <w:rFonts w:ascii="Calibri" w:hAnsi="Calibri" w:cs="Calibri"/>
          <w:noProof/>
        </w:rPr>
        <w:t>, 4391–4394. https://doi.org/10.1109/IGARSS.2012.6350400</w:t>
      </w:r>
    </w:p>
    <w:p w14:paraId="656A0B5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Wang, S., Wang, L., He, X., &amp; Cao, Y. (2021). A Monocular Vision Obstacle Avoidance Method Applied to Indoor Tracking Robot. </w:t>
      </w:r>
      <w:r w:rsidRPr="00A7254B">
        <w:rPr>
          <w:rFonts w:ascii="Calibri" w:hAnsi="Calibri" w:cs="Calibri"/>
          <w:i/>
          <w:iCs/>
          <w:noProof/>
        </w:rPr>
        <w:t>Drones 2021, Vol. 5, Page 105</w:t>
      </w:r>
      <w:r w:rsidRPr="00A7254B">
        <w:rPr>
          <w:rFonts w:ascii="Calibri" w:hAnsi="Calibri" w:cs="Calibri"/>
          <w:noProof/>
        </w:rPr>
        <w:t xml:space="preserve">, </w:t>
      </w:r>
      <w:r w:rsidRPr="00A7254B">
        <w:rPr>
          <w:rFonts w:ascii="Calibri" w:hAnsi="Calibri" w:cs="Calibri"/>
          <w:i/>
          <w:iCs/>
          <w:noProof/>
        </w:rPr>
        <w:t>5</w:t>
      </w:r>
      <w:r w:rsidRPr="00A7254B">
        <w:rPr>
          <w:rFonts w:ascii="Calibri" w:hAnsi="Calibri" w:cs="Calibri"/>
          <w:noProof/>
        </w:rPr>
        <w:t>(4), 105. https://doi.org/10.3390/DRONES5040105</w:t>
      </w:r>
    </w:p>
    <w:p w14:paraId="30418FF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Wangchuk, K., Wangdi, J., &amp; Mindu, M. (2017). Comparison and reliability of techniques to estimate live cattle body weight. </w:t>
      </w:r>
      <w:r w:rsidRPr="00A7254B">
        <w:rPr>
          <w:rFonts w:ascii="Calibri" w:hAnsi="Calibri" w:cs="Calibri"/>
          <w:i/>
          <w:iCs/>
          <w:noProof/>
        </w:rPr>
        <w:t>Http://Www.Tandfonline.Com/Action/JournalInformation?Show=aimsScope&amp;journalCode=taar20#.VsXoziCLRhE</w:t>
      </w:r>
      <w:r w:rsidRPr="00A7254B">
        <w:rPr>
          <w:rFonts w:ascii="Calibri" w:hAnsi="Calibri" w:cs="Calibri"/>
          <w:noProof/>
        </w:rPr>
        <w:t xml:space="preserve">, </w:t>
      </w:r>
      <w:r w:rsidRPr="00A7254B">
        <w:rPr>
          <w:rFonts w:ascii="Calibri" w:hAnsi="Calibri" w:cs="Calibri"/>
          <w:i/>
          <w:iCs/>
          <w:noProof/>
        </w:rPr>
        <w:t>46</w:t>
      </w:r>
      <w:r w:rsidRPr="00A7254B">
        <w:rPr>
          <w:rFonts w:ascii="Calibri" w:hAnsi="Calibri" w:cs="Calibri"/>
          <w:noProof/>
        </w:rPr>
        <w:t>(1), 349–352. https://doi.org/10.1080/09712119.2017.1302876</w:t>
      </w:r>
    </w:p>
    <w:p w14:paraId="5E3C2F79"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i/>
          <w:iCs/>
          <w:noProof/>
        </w:rPr>
        <w:t>What is LoRaWAN® | LoRa Alliance®</w:t>
      </w:r>
      <w:r w:rsidRPr="00A7254B">
        <w:rPr>
          <w:rFonts w:ascii="Calibri" w:hAnsi="Calibri" w:cs="Calibri"/>
          <w:noProof/>
        </w:rPr>
        <w:t>. (n.d.). Retrieved November 18, 2020, from https://lora-alliance.org/resource-hub/what-lorawanr</w:t>
      </w:r>
    </w:p>
    <w:p w14:paraId="45F618C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Williams, L. R., Fox, D. R., Bishop-Hurley, G. J., &amp; Swain, D. L. (2019). Use of radio frequency identification (RFID) technology to record grazing beef cattle water point use. </w:t>
      </w:r>
      <w:r w:rsidRPr="00A7254B">
        <w:rPr>
          <w:rFonts w:ascii="Calibri" w:hAnsi="Calibri" w:cs="Calibri"/>
          <w:i/>
          <w:iCs/>
          <w:noProof/>
        </w:rPr>
        <w:t>Computers and Electronics in Agriculture</w:t>
      </w:r>
      <w:r w:rsidRPr="00A7254B">
        <w:rPr>
          <w:rFonts w:ascii="Calibri" w:hAnsi="Calibri" w:cs="Calibri"/>
          <w:noProof/>
        </w:rPr>
        <w:t xml:space="preserve">, </w:t>
      </w:r>
      <w:r w:rsidRPr="00A7254B">
        <w:rPr>
          <w:rFonts w:ascii="Calibri" w:hAnsi="Calibri" w:cs="Calibri"/>
          <w:i/>
          <w:iCs/>
          <w:noProof/>
        </w:rPr>
        <w:t>156</w:t>
      </w:r>
      <w:r w:rsidRPr="00A7254B">
        <w:rPr>
          <w:rFonts w:ascii="Calibri" w:hAnsi="Calibri" w:cs="Calibri"/>
          <w:noProof/>
        </w:rPr>
        <w:t>, 193–202. https://doi.org/10.1016/j.compag.2018.11.025</w:t>
      </w:r>
    </w:p>
    <w:p w14:paraId="0D20C89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Wong, D. C., Bui, K., Nguyen, L. H., Smith, G., &amp; Ton, T. T. (2003). Integration of differential global positioning system with ultrawideband synthetic aperture radar for forward imaging. </w:t>
      </w:r>
      <w:r w:rsidRPr="00A7254B">
        <w:rPr>
          <w:rFonts w:ascii="Calibri" w:hAnsi="Calibri" w:cs="Calibri"/>
          <w:i/>
          <w:iCs/>
          <w:noProof/>
        </w:rPr>
        <w:t>Https://Doi.Org/10.1117/12.488581</w:t>
      </w:r>
      <w:r w:rsidRPr="00A7254B">
        <w:rPr>
          <w:rFonts w:ascii="Calibri" w:hAnsi="Calibri" w:cs="Calibri"/>
          <w:noProof/>
        </w:rPr>
        <w:t xml:space="preserve">, </w:t>
      </w:r>
      <w:r w:rsidRPr="00A7254B">
        <w:rPr>
          <w:rFonts w:ascii="Calibri" w:hAnsi="Calibri" w:cs="Calibri"/>
          <w:i/>
          <w:iCs/>
          <w:noProof/>
        </w:rPr>
        <w:t>5083</w:t>
      </w:r>
      <w:r w:rsidRPr="00A7254B">
        <w:rPr>
          <w:rFonts w:ascii="Calibri" w:hAnsi="Calibri" w:cs="Calibri"/>
          <w:noProof/>
        </w:rPr>
        <w:t>, 529–538. https://doi.org/10.1117/12.488581</w:t>
      </w:r>
    </w:p>
    <w:p w14:paraId="3DBBCA81"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X-IO. (2008). </w:t>
      </w:r>
      <w:r w:rsidRPr="00A7254B">
        <w:rPr>
          <w:rFonts w:ascii="Calibri" w:hAnsi="Calibri" w:cs="Calibri"/>
          <w:i/>
          <w:iCs/>
          <w:noProof/>
        </w:rPr>
        <w:t>GitHub - xioTechnologies/Fusion</w:t>
      </w:r>
      <w:r w:rsidRPr="00A7254B">
        <w:rPr>
          <w:rFonts w:ascii="Calibri" w:hAnsi="Calibri" w:cs="Calibri"/>
          <w:noProof/>
        </w:rPr>
        <w:t>. https://github.com/xioTechnologies/Fusion</w:t>
      </w:r>
    </w:p>
    <w:p w14:paraId="6854908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Y Ropert-Coudert, R. W. (2005). Trends and perspectives in animal-attached remote sensing. </w:t>
      </w:r>
      <w:r w:rsidRPr="00A7254B">
        <w:rPr>
          <w:rFonts w:ascii="Calibri" w:hAnsi="Calibri" w:cs="Calibri"/>
          <w:i/>
          <w:iCs/>
          <w:noProof/>
        </w:rPr>
        <w:t xml:space="preserve">Front </w:t>
      </w:r>
      <w:r w:rsidRPr="00A7254B">
        <w:rPr>
          <w:rFonts w:ascii="Calibri" w:hAnsi="Calibri" w:cs="Calibri"/>
          <w:i/>
          <w:iCs/>
          <w:noProof/>
        </w:rPr>
        <w:lastRenderedPageBreak/>
        <w:t>Ecol Environ</w:t>
      </w:r>
      <w:r w:rsidRPr="00A7254B">
        <w:rPr>
          <w:rFonts w:ascii="Calibri" w:hAnsi="Calibri" w:cs="Calibri"/>
          <w:noProof/>
        </w:rPr>
        <w:t xml:space="preserve">, </w:t>
      </w:r>
      <w:r w:rsidRPr="00A7254B">
        <w:rPr>
          <w:rFonts w:ascii="Calibri" w:hAnsi="Calibri" w:cs="Calibri"/>
          <w:i/>
          <w:iCs/>
          <w:noProof/>
        </w:rPr>
        <w:t>3</w:t>
      </w:r>
      <w:r w:rsidRPr="00A7254B">
        <w:rPr>
          <w:rFonts w:ascii="Calibri" w:hAnsi="Calibri" w:cs="Calibri"/>
          <w:noProof/>
        </w:rPr>
        <w:t>, 437–444. https://doi.org/10.1890/1540-9295(2005)003[0437:tapiar]2.0.co</w:t>
      </w:r>
    </w:p>
    <w:p w14:paraId="0F3A5B5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Yamauchi, B. (2006). Autonomous urban reconnaissance using man-portable UGVs. </w:t>
      </w:r>
      <w:r w:rsidRPr="00A7254B">
        <w:rPr>
          <w:rFonts w:ascii="Calibri" w:hAnsi="Calibri" w:cs="Calibri"/>
          <w:i/>
          <w:iCs/>
          <w:noProof/>
        </w:rPr>
        <w:t>Https://Doi.Org/10.1117/12.660435</w:t>
      </w:r>
      <w:r w:rsidRPr="00A7254B">
        <w:rPr>
          <w:rFonts w:ascii="Calibri" w:hAnsi="Calibri" w:cs="Calibri"/>
          <w:noProof/>
        </w:rPr>
        <w:t xml:space="preserve">, </w:t>
      </w:r>
      <w:r w:rsidRPr="00A7254B">
        <w:rPr>
          <w:rFonts w:ascii="Calibri" w:hAnsi="Calibri" w:cs="Calibri"/>
          <w:i/>
          <w:iCs/>
          <w:noProof/>
        </w:rPr>
        <w:t>6230</w:t>
      </w:r>
      <w:r w:rsidRPr="00A7254B">
        <w:rPr>
          <w:rFonts w:ascii="Calibri" w:hAnsi="Calibri" w:cs="Calibri"/>
          <w:noProof/>
        </w:rPr>
        <w:t>, 261–271. https://doi.org/10.1117/12.660435</w:t>
      </w:r>
    </w:p>
    <w:p w14:paraId="4CCE3A6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Yamauchi, B. (2008). All-weather perception for small autonomous UGVs. </w:t>
      </w:r>
      <w:r w:rsidRPr="00A7254B">
        <w:rPr>
          <w:rFonts w:ascii="Calibri" w:hAnsi="Calibri" w:cs="Calibri"/>
          <w:i/>
          <w:iCs/>
          <w:noProof/>
        </w:rPr>
        <w:t>Https://Doi.Org/10.1117/12.776792</w:t>
      </w:r>
      <w:r w:rsidRPr="00A7254B">
        <w:rPr>
          <w:rFonts w:ascii="Calibri" w:hAnsi="Calibri" w:cs="Calibri"/>
          <w:noProof/>
        </w:rPr>
        <w:t xml:space="preserve">, </w:t>
      </w:r>
      <w:r w:rsidRPr="00A7254B">
        <w:rPr>
          <w:rFonts w:ascii="Calibri" w:hAnsi="Calibri" w:cs="Calibri"/>
          <w:i/>
          <w:iCs/>
          <w:noProof/>
        </w:rPr>
        <w:t>6962</w:t>
      </w:r>
      <w:r w:rsidRPr="00A7254B">
        <w:rPr>
          <w:rFonts w:ascii="Calibri" w:hAnsi="Calibri" w:cs="Calibri"/>
          <w:noProof/>
        </w:rPr>
        <w:t>, 28–37. https://doi.org/10.1117/12.776792</w:t>
      </w:r>
    </w:p>
    <w:p w14:paraId="1EA40EB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Yan, W. Y., Shaker, A., &amp; El-Ashmawy, N. (2015). Urban land cover classification using airborne LiDAR data: A review. </w:t>
      </w:r>
      <w:r w:rsidRPr="00A7254B">
        <w:rPr>
          <w:rFonts w:ascii="Calibri" w:hAnsi="Calibri" w:cs="Calibri"/>
          <w:i/>
          <w:iCs/>
          <w:noProof/>
        </w:rPr>
        <w:t>Remote Sensing of Environment</w:t>
      </w:r>
      <w:r w:rsidRPr="00A7254B">
        <w:rPr>
          <w:rFonts w:ascii="Calibri" w:hAnsi="Calibri" w:cs="Calibri"/>
          <w:noProof/>
        </w:rPr>
        <w:t xml:space="preserve">, </w:t>
      </w:r>
      <w:r w:rsidRPr="00A7254B">
        <w:rPr>
          <w:rFonts w:ascii="Calibri" w:hAnsi="Calibri" w:cs="Calibri"/>
          <w:i/>
          <w:iCs/>
          <w:noProof/>
        </w:rPr>
        <w:t>158</w:t>
      </w:r>
      <w:r w:rsidRPr="00A7254B">
        <w:rPr>
          <w:rFonts w:ascii="Calibri" w:hAnsi="Calibri" w:cs="Calibri"/>
          <w:noProof/>
        </w:rPr>
        <w:t>, 295–310. https://doi.org/10.1016/J.RSE.2014.11.001</w:t>
      </w:r>
    </w:p>
    <w:p w14:paraId="16D52EEA"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Yean, S., Lee, B. S., Yeo, C. K., Vun, C. H., &amp; Oh, H. L. (2018). Smartphone Orientation Estimation Algorithm Combining Kalman Filter with Gradient Descent. </w:t>
      </w:r>
      <w:r w:rsidRPr="00A7254B">
        <w:rPr>
          <w:rFonts w:ascii="Calibri" w:hAnsi="Calibri" w:cs="Calibri"/>
          <w:i/>
          <w:iCs/>
          <w:noProof/>
        </w:rPr>
        <w:t>IEEE Journal of Biomedical and Health Informatics</w:t>
      </w:r>
      <w:r w:rsidRPr="00A7254B">
        <w:rPr>
          <w:rFonts w:ascii="Calibri" w:hAnsi="Calibri" w:cs="Calibri"/>
          <w:noProof/>
        </w:rPr>
        <w:t xml:space="preserve">, </w:t>
      </w:r>
      <w:r w:rsidRPr="00A7254B">
        <w:rPr>
          <w:rFonts w:ascii="Calibri" w:hAnsi="Calibri" w:cs="Calibri"/>
          <w:i/>
          <w:iCs/>
          <w:noProof/>
        </w:rPr>
        <w:t>22</w:t>
      </w:r>
      <w:r w:rsidRPr="00A7254B">
        <w:rPr>
          <w:rFonts w:ascii="Calibri" w:hAnsi="Calibri" w:cs="Calibri"/>
          <w:noProof/>
        </w:rPr>
        <w:t>(5), 1421–1433. https://doi.org/10.1109/JBHI.2017.2780879</w:t>
      </w:r>
    </w:p>
    <w:p w14:paraId="0B7595D6"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Yibin, L., Caihong, L., &amp; Zijian, Z. (2006). Q-learning based method of adaptive path planning for mobile robot. </w:t>
      </w:r>
      <w:r w:rsidRPr="00A7254B">
        <w:rPr>
          <w:rFonts w:ascii="Calibri" w:hAnsi="Calibri" w:cs="Calibri"/>
          <w:i/>
          <w:iCs/>
          <w:noProof/>
        </w:rPr>
        <w:t>Proceedings of IEEE ICIA 2006 - 2006 IEEE International Conference on Information Acquisition</w:t>
      </w:r>
      <w:r w:rsidRPr="00A7254B">
        <w:rPr>
          <w:rFonts w:ascii="Calibri" w:hAnsi="Calibri" w:cs="Calibri"/>
          <w:noProof/>
        </w:rPr>
        <w:t>, 983–987. https://doi.org/10.1109/ICIA.2006.305871</w:t>
      </w:r>
    </w:p>
    <w:p w14:paraId="3901E98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Yoo, T. S., Hong, S. K., Yoon, H. M., &amp; Park, S. (2011). Gain-Scheduled Complementary Filter Design for a MEMS Based Attitude and Heading Reference System. </w:t>
      </w:r>
      <w:r w:rsidRPr="00A7254B">
        <w:rPr>
          <w:rFonts w:ascii="Calibri" w:hAnsi="Calibri" w:cs="Calibri"/>
          <w:i/>
          <w:iCs/>
          <w:noProof/>
        </w:rPr>
        <w:t>Sensors 2011, Vol. 11, Pages 3816-3830</w:t>
      </w:r>
      <w:r w:rsidRPr="00A7254B">
        <w:rPr>
          <w:rFonts w:ascii="Calibri" w:hAnsi="Calibri" w:cs="Calibri"/>
          <w:noProof/>
        </w:rPr>
        <w:t xml:space="preserve">, </w:t>
      </w:r>
      <w:r w:rsidRPr="00A7254B">
        <w:rPr>
          <w:rFonts w:ascii="Calibri" w:hAnsi="Calibri" w:cs="Calibri"/>
          <w:i/>
          <w:iCs/>
          <w:noProof/>
        </w:rPr>
        <w:t>11</w:t>
      </w:r>
      <w:r w:rsidRPr="00A7254B">
        <w:rPr>
          <w:rFonts w:ascii="Calibri" w:hAnsi="Calibri" w:cs="Calibri"/>
          <w:noProof/>
        </w:rPr>
        <w:t>(4), 3816–3830. https://doi.org/10.3390/S110403816</w:t>
      </w:r>
    </w:p>
    <w:p w14:paraId="19683E54"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Yuan, Q., Asadi, E., Lu, Q., Yang, G., &amp; Chen, I. M. (2019). Uncertainty-Based IMU Orientation Tracking Algorithm for Dynamic Motions. </w:t>
      </w:r>
      <w:r w:rsidRPr="00A7254B">
        <w:rPr>
          <w:rFonts w:ascii="Calibri" w:hAnsi="Calibri" w:cs="Calibri"/>
          <w:i/>
          <w:iCs/>
          <w:noProof/>
        </w:rPr>
        <w:t>IEEE/ASME Transactions on Mechatronics</w:t>
      </w:r>
      <w:r w:rsidRPr="00A7254B">
        <w:rPr>
          <w:rFonts w:ascii="Calibri" w:hAnsi="Calibri" w:cs="Calibri"/>
          <w:noProof/>
        </w:rPr>
        <w:t xml:space="preserve">, </w:t>
      </w:r>
      <w:r w:rsidRPr="00A7254B">
        <w:rPr>
          <w:rFonts w:ascii="Calibri" w:hAnsi="Calibri" w:cs="Calibri"/>
          <w:i/>
          <w:iCs/>
          <w:noProof/>
        </w:rPr>
        <w:t>24</w:t>
      </w:r>
      <w:r w:rsidRPr="00A7254B">
        <w:rPr>
          <w:rFonts w:ascii="Calibri" w:hAnsi="Calibri" w:cs="Calibri"/>
          <w:noProof/>
        </w:rPr>
        <w:t>(2), 872–882. https://doi.org/10.1109/TMECH.2019.2892069</w:t>
      </w:r>
    </w:p>
    <w:p w14:paraId="4F2BDA08"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Zhang, J., Huang, M., Jin, X., &amp; Li, X. (2017). A real-time Chinese traffic sign detection algorithm based on modified YOLOv2. </w:t>
      </w:r>
      <w:r w:rsidRPr="00A7254B">
        <w:rPr>
          <w:rFonts w:ascii="Calibri" w:hAnsi="Calibri" w:cs="Calibri"/>
          <w:i/>
          <w:iCs/>
          <w:noProof/>
        </w:rPr>
        <w:t>Algorithms</w:t>
      </w:r>
      <w:r w:rsidRPr="00A7254B">
        <w:rPr>
          <w:rFonts w:ascii="Calibri" w:hAnsi="Calibri" w:cs="Calibri"/>
          <w:noProof/>
        </w:rPr>
        <w:t xml:space="preserve">, </w:t>
      </w:r>
      <w:r w:rsidRPr="00A7254B">
        <w:rPr>
          <w:rFonts w:ascii="Calibri" w:hAnsi="Calibri" w:cs="Calibri"/>
          <w:i/>
          <w:iCs/>
          <w:noProof/>
        </w:rPr>
        <w:t>10</w:t>
      </w:r>
      <w:r w:rsidRPr="00A7254B">
        <w:rPr>
          <w:rFonts w:ascii="Calibri" w:hAnsi="Calibri" w:cs="Calibri"/>
          <w:noProof/>
        </w:rPr>
        <w:t>(4). https://doi.org/10.3390/A10040127</w:t>
      </w:r>
    </w:p>
    <w:p w14:paraId="6058439D"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Zhang, Z. (2012). Microsoft kinect sensor and its effect. </w:t>
      </w:r>
      <w:r w:rsidRPr="00A7254B">
        <w:rPr>
          <w:rFonts w:ascii="Calibri" w:hAnsi="Calibri" w:cs="Calibri"/>
          <w:i/>
          <w:iCs/>
          <w:noProof/>
        </w:rPr>
        <w:t>IEEE Multimedia</w:t>
      </w:r>
      <w:r w:rsidRPr="00A7254B">
        <w:rPr>
          <w:rFonts w:ascii="Calibri" w:hAnsi="Calibri" w:cs="Calibri"/>
          <w:noProof/>
        </w:rPr>
        <w:t xml:space="preserve">, </w:t>
      </w:r>
      <w:r w:rsidRPr="00A7254B">
        <w:rPr>
          <w:rFonts w:ascii="Calibri" w:hAnsi="Calibri" w:cs="Calibri"/>
          <w:i/>
          <w:iCs/>
          <w:noProof/>
        </w:rPr>
        <w:t>19</w:t>
      </w:r>
      <w:r w:rsidRPr="00A7254B">
        <w:rPr>
          <w:rFonts w:ascii="Calibri" w:hAnsi="Calibri" w:cs="Calibri"/>
          <w:noProof/>
        </w:rPr>
        <w:t>(2), 4–10. https://doi.org/10.1109/MMUL.2012.24</w:t>
      </w:r>
    </w:p>
    <w:p w14:paraId="3526CEA7"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Zhong, Z., Wang, Z., Lin, L., Liang, H., &amp; Xu, F. (2020). Robust Negative Obstacle Detection in Off-Road Environments Using Multiple LiDARs. </w:t>
      </w:r>
      <w:r w:rsidRPr="00A7254B">
        <w:rPr>
          <w:rFonts w:ascii="Calibri" w:hAnsi="Calibri" w:cs="Calibri"/>
          <w:i/>
          <w:iCs/>
          <w:noProof/>
        </w:rPr>
        <w:t>2020 6th International Conference on Control, Automation and Robotics, ICCAR 2020</w:t>
      </w:r>
      <w:r w:rsidRPr="00A7254B">
        <w:rPr>
          <w:rFonts w:ascii="Calibri" w:hAnsi="Calibri" w:cs="Calibri"/>
          <w:noProof/>
        </w:rPr>
        <w:t>, 700–705. https://doi.org/10.1109/ICCAR49639.2020.9108058</w:t>
      </w:r>
    </w:p>
    <w:p w14:paraId="2CD2B6BC"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Zhou, L., Li, Z., &amp; Kaess, M. (2018). Automatic Extrinsic Calibration of a Camera and a 3D LiDAR Using Line and Plane Correspondences. </w:t>
      </w:r>
      <w:r w:rsidRPr="00A7254B">
        <w:rPr>
          <w:rFonts w:ascii="Calibri" w:hAnsi="Calibri" w:cs="Calibri"/>
          <w:i/>
          <w:iCs/>
          <w:noProof/>
        </w:rPr>
        <w:t xml:space="preserve">IEEE International Conference on Intelligent Robots and </w:t>
      </w:r>
      <w:r w:rsidRPr="00A7254B">
        <w:rPr>
          <w:rFonts w:ascii="Calibri" w:hAnsi="Calibri" w:cs="Calibri"/>
          <w:i/>
          <w:iCs/>
          <w:noProof/>
        </w:rPr>
        <w:lastRenderedPageBreak/>
        <w:t>Systems</w:t>
      </w:r>
      <w:r w:rsidRPr="00A7254B">
        <w:rPr>
          <w:rFonts w:ascii="Calibri" w:hAnsi="Calibri" w:cs="Calibri"/>
          <w:noProof/>
        </w:rPr>
        <w:t>, 5562–5569. https://doi.org/10.1109/IROS.2018.8593660</w:t>
      </w:r>
    </w:p>
    <w:p w14:paraId="2AB90A83"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Zhu, J., Li, C., &amp; Xu, J. (2016). Digital Image Stabilization for Cameras on Moving Platform. </w:t>
      </w:r>
      <w:r w:rsidRPr="00A7254B">
        <w:rPr>
          <w:rFonts w:ascii="Calibri" w:hAnsi="Calibri" w:cs="Calibri"/>
          <w:i/>
          <w:iCs/>
          <w:noProof/>
        </w:rPr>
        <w:t>Proceedings - 2015 International Conference on Intelligent Information Hiding and Multimedia Signal Processing, IIH-MSP 2015</w:t>
      </w:r>
      <w:r w:rsidRPr="00A7254B">
        <w:rPr>
          <w:rFonts w:ascii="Calibri" w:hAnsi="Calibri" w:cs="Calibri"/>
          <w:noProof/>
        </w:rPr>
        <w:t>, 255–258. https://doi.org/10.1109/IIH-MSP.2015.23</w:t>
      </w:r>
    </w:p>
    <w:p w14:paraId="17D5109E"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Zhu, W. H., &amp; Lamarche, T. (2007). Velocity estimation by using position and acceleration sensors. </w:t>
      </w:r>
      <w:r w:rsidRPr="00A7254B">
        <w:rPr>
          <w:rFonts w:ascii="Calibri" w:hAnsi="Calibri" w:cs="Calibri"/>
          <w:i/>
          <w:iCs/>
          <w:noProof/>
        </w:rPr>
        <w:t>IEEE Transactions on Industrial Electronics</w:t>
      </w:r>
      <w:r w:rsidRPr="00A7254B">
        <w:rPr>
          <w:rFonts w:ascii="Calibri" w:hAnsi="Calibri" w:cs="Calibri"/>
          <w:noProof/>
        </w:rPr>
        <w:t xml:space="preserve">, </w:t>
      </w:r>
      <w:r w:rsidRPr="00A7254B">
        <w:rPr>
          <w:rFonts w:ascii="Calibri" w:hAnsi="Calibri" w:cs="Calibri"/>
          <w:i/>
          <w:iCs/>
          <w:noProof/>
        </w:rPr>
        <w:t>54</w:t>
      </w:r>
      <w:r w:rsidRPr="00A7254B">
        <w:rPr>
          <w:rFonts w:ascii="Calibri" w:hAnsi="Calibri" w:cs="Calibri"/>
          <w:noProof/>
        </w:rPr>
        <w:t>(5), 2706–2715. https://doi.org/10.1109/TIE.2007.899936</w:t>
      </w:r>
    </w:p>
    <w:p w14:paraId="63EB4CBF" w14:textId="77777777" w:rsidR="00A7254B" w:rsidRPr="00A7254B" w:rsidRDefault="00A7254B" w:rsidP="00A7254B">
      <w:pPr>
        <w:widowControl w:val="0"/>
        <w:autoSpaceDE w:val="0"/>
        <w:autoSpaceDN w:val="0"/>
        <w:adjustRightInd w:val="0"/>
        <w:spacing w:after="240" w:line="360" w:lineRule="auto"/>
        <w:ind w:left="480" w:hanging="480"/>
        <w:rPr>
          <w:rFonts w:ascii="Calibri" w:hAnsi="Calibri" w:cs="Calibri"/>
          <w:noProof/>
        </w:rPr>
      </w:pPr>
      <w:r w:rsidRPr="00A7254B">
        <w:rPr>
          <w:rFonts w:ascii="Calibri" w:hAnsi="Calibri" w:cs="Calibri"/>
          <w:noProof/>
        </w:rPr>
        <w:t xml:space="preserve">Zogopoulos, E. (2021). </w:t>
      </w:r>
      <w:r w:rsidRPr="00A7254B">
        <w:rPr>
          <w:rFonts w:ascii="Calibri" w:hAnsi="Calibri" w:cs="Calibri"/>
          <w:i/>
          <w:iCs/>
          <w:noProof/>
        </w:rPr>
        <w:t>Battery Technology: A New Era Emerging | Energy Industry Review</w:t>
      </w:r>
      <w:r w:rsidRPr="00A7254B">
        <w:rPr>
          <w:rFonts w:ascii="Calibri" w:hAnsi="Calibri" w:cs="Calibri"/>
          <w:noProof/>
        </w:rPr>
        <w:t>. Energy Industry Review. https://energyindustryreview.com/analysis/battery-technology-a-new-era-emerging/</w:t>
      </w:r>
    </w:p>
    <w:p w14:paraId="6380706F" w14:textId="5FCAC61B" w:rsidR="00D40BA6" w:rsidRPr="00D40BA6" w:rsidRDefault="00D40BA6" w:rsidP="00D40BA6">
      <w:pPr>
        <w:pStyle w:val="BodyText"/>
      </w:pPr>
      <w:r>
        <w:fldChar w:fldCharType="end"/>
      </w:r>
    </w:p>
    <w:sectPr w:rsidR="00D40BA6" w:rsidRPr="00D40BA6" w:rsidSect="00EB4EFE">
      <w:footerReference w:type="default" r:id="rId77"/>
      <w:pgSz w:w="11906" w:h="16838" w:code="9"/>
      <w:pgMar w:top="1134" w:right="1134" w:bottom="1134" w:left="1701" w:header="567"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Charters, Stuart" w:date="2023-08-22T13:01:00Z" w:initials="CS">
    <w:p w14:paraId="5D18F0AC" w14:textId="77777777" w:rsidR="00811DC8" w:rsidRDefault="00811DC8" w:rsidP="00B2548F">
      <w:pPr>
        <w:pStyle w:val="CommentText"/>
      </w:pPr>
      <w:r>
        <w:rPr>
          <w:rStyle w:val="CommentReference"/>
        </w:rPr>
        <w:annotationRef/>
      </w:r>
      <w:r>
        <w:t>Check reference formatting, should be Swain, Gregg et al. 2013</w:t>
      </w:r>
    </w:p>
  </w:comment>
  <w:comment w:id="17" w:author="Brett Davidson" w:date="2023-08-23T13:04:00Z" w:initials="BD">
    <w:p w14:paraId="40CC946F" w14:textId="77777777" w:rsidR="00CD5CBB" w:rsidRDefault="0035760E" w:rsidP="005755F5">
      <w:pPr>
        <w:pStyle w:val="CommentText"/>
      </w:pPr>
      <w:r>
        <w:rPr>
          <w:rStyle w:val="CommentReference"/>
        </w:rPr>
        <w:annotationRef/>
      </w:r>
      <w:r w:rsidR="00CD5CBB">
        <w:t>Weird as I'm using APA 7th Ed in both Word and Mendeley. Is that not the correct style to use?</w:t>
      </w:r>
    </w:p>
  </w:comment>
  <w:comment w:id="18" w:author="Charters, Stuart" w:date="2023-08-22T14:38:00Z" w:initials="CS">
    <w:p w14:paraId="492CB040" w14:textId="0D715DC4" w:rsidR="00044542" w:rsidRDefault="00044542" w:rsidP="00603F12">
      <w:pPr>
        <w:pStyle w:val="CommentText"/>
      </w:pPr>
      <w:r>
        <w:rPr>
          <w:rStyle w:val="CommentReference"/>
        </w:rPr>
        <w:annotationRef/>
      </w:r>
      <w:r>
        <w:t>Try to avoid use of etc as it raises questions in the examiners mind</w:t>
      </w:r>
    </w:p>
  </w:comment>
  <w:comment w:id="39" w:author="Mos Sharifi" w:date="2023-08-24T09:09:00Z" w:initials="MS">
    <w:p w14:paraId="711EF79F" w14:textId="77777777" w:rsidR="00D940A7" w:rsidRDefault="00D940A7" w:rsidP="00D940A7">
      <w:pPr>
        <w:pStyle w:val="CommentText"/>
      </w:pPr>
      <w:r>
        <w:rPr>
          <w:rStyle w:val="CommentReference"/>
        </w:rPr>
        <w:annotationRef/>
      </w:r>
      <w:r>
        <w:t>These are more background info not sure if it needs to be here in lit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8F0AC" w15:done="0"/>
  <w15:commentEx w15:paraId="40CC946F" w15:paraIdParent="5D18F0AC" w15:done="0"/>
  <w15:commentEx w15:paraId="492CB040" w15:done="1"/>
  <w15:commentEx w15:paraId="711EF79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F3023" w16cex:dateUtc="2023-08-22T01:01:00Z"/>
  <w16cex:commentExtensible w16cex:durableId="2890824B" w16cex:dateUtc="2023-08-23T01:04:00Z"/>
  <w16cex:commentExtensible w16cex:durableId="288F46FB" w16cex:dateUtc="2023-08-22T02:38:00Z"/>
  <w16cex:commentExtensible w16cex:durableId="28919CDC" w16cex:dateUtc="2023-08-23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8F0AC" w16cid:durableId="288F3023"/>
  <w16cid:commentId w16cid:paraId="40CC946F" w16cid:durableId="2890824B"/>
  <w16cid:commentId w16cid:paraId="492CB040" w16cid:durableId="288F46FB"/>
  <w16cid:commentId w16cid:paraId="711EF79F" w16cid:durableId="28919CDC"/>
</w16cid:commentsIds>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AE0BD2" w14:textId="77777777" w:rsidR="006A0AC6" w:rsidRDefault="006A0AC6">
      <w:r>
        <w:separator/>
      </w:r>
    </w:p>
  </w:endnote>
  <w:endnote w:type="continuationSeparator" w:id="0">
    <w:p w14:paraId="1DE1D870" w14:textId="77777777" w:rsidR="006A0AC6" w:rsidRDefault="006A0A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Default="0036357A" w:rsidP="00BF65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06263E" w14:textId="77777777" w:rsidR="0036357A"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Default="0036357A" w:rsidP="007228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0D55">
      <w:rPr>
        <w:rStyle w:val="PageNumber"/>
        <w:noProof/>
      </w:rPr>
      <w:t>10</w:t>
    </w:r>
    <w:r>
      <w:rPr>
        <w:rStyle w:val="PageNumber"/>
      </w:rPr>
      <w:fldChar w:fldCharType="end"/>
    </w:r>
  </w:p>
  <w:p w14:paraId="789A9EF3" w14:textId="77777777" w:rsidR="0036357A" w:rsidRPr="00BF65C2"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51BA64" w14:textId="77777777" w:rsidR="006A0AC6" w:rsidRDefault="006A0AC6">
      <w:r>
        <w:separator/>
      </w:r>
    </w:p>
  </w:footnote>
  <w:footnote w:type="continuationSeparator" w:id="0">
    <w:p w14:paraId="62DB0FA3" w14:textId="77777777" w:rsidR="006A0AC6" w:rsidRDefault="006A0A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1984"/>
        </w:tabs>
        <w:ind w:left="1984"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16cid:durableId="629945964">
    <w:abstractNumId w:val="1"/>
  </w:num>
  <w:num w:numId="2" w16cid:durableId="1415660632">
    <w:abstractNumId w:val="0"/>
  </w:num>
  <w:num w:numId="3" w16cid:durableId="1339649481">
    <w:abstractNumId w:val="3"/>
  </w:num>
  <w:num w:numId="4" w16cid:durableId="2131626547">
    <w:abstractNumId w:val="2"/>
  </w:num>
  <w:num w:numId="5" w16cid:durableId="29696831">
    <w:abstractNumId w:val="7"/>
  </w:num>
  <w:num w:numId="6" w16cid:durableId="1082217556">
    <w:abstractNumId w:val="6"/>
  </w:num>
  <w:num w:numId="7" w16cid:durableId="667749530">
    <w:abstractNumId w:val="4"/>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5"/>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ters, Stuart">
    <w15:presenceInfo w15:providerId="AD" w15:userId="S::Stuart.Charters@lincoln.ac.nz::230bee0a-93e6-4654-bc1e-3563113c84b6"/>
  </w15:person>
  <w15:person w15:author="Brett Davidson">
    <w15:presenceInfo w15:providerId="AD" w15:userId="S::Brett.Davidson@ara.ac.nz::7d6f4ce1-2a46-43c4-a617-81ad2818a4de"/>
  </w15:person>
  <w15:person w15:author="Mos Sharifi">
    <w15:presenceInfo w15:providerId="AD" w15:userId="S::Mos.Sharifi@agresearch.co.nz::dfe02414-4144-4ea9-8f7b-da00bf0cbd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384B"/>
    <w:rsid w:val="00062E96"/>
    <w:rsid w:val="00063F74"/>
    <w:rsid w:val="00070DB3"/>
    <w:rsid w:val="00073B22"/>
    <w:rsid w:val="00077AE0"/>
    <w:rsid w:val="00077CC8"/>
    <w:rsid w:val="00082D3E"/>
    <w:rsid w:val="0008318E"/>
    <w:rsid w:val="00084C62"/>
    <w:rsid w:val="00085D17"/>
    <w:rsid w:val="00086B0D"/>
    <w:rsid w:val="000874B3"/>
    <w:rsid w:val="000912C0"/>
    <w:rsid w:val="000921E4"/>
    <w:rsid w:val="0009235C"/>
    <w:rsid w:val="000929B0"/>
    <w:rsid w:val="00094835"/>
    <w:rsid w:val="00095B23"/>
    <w:rsid w:val="000A4CEC"/>
    <w:rsid w:val="000A51C5"/>
    <w:rsid w:val="000A771E"/>
    <w:rsid w:val="000B01F4"/>
    <w:rsid w:val="000B22F8"/>
    <w:rsid w:val="000B2A05"/>
    <w:rsid w:val="000B4701"/>
    <w:rsid w:val="000B76FE"/>
    <w:rsid w:val="000B7B02"/>
    <w:rsid w:val="000C413B"/>
    <w:rsid w:val="000C4258"/>
    <w:rsid w:val="000C5642"/>
    <w:rsid w:val="000C6E60"/>
    <w:rsid w:val="000D0FC6"/>
    <w:rsid w:val="000D3090"/>
    <w:rsid w:val="000D4BF9"/>
    <w:rsid w:val="000D63C7"/>
    <w:rsid w:val="000D6BA2"/>
    <w:rsid w:val="000E1417"/>
    <w:rsid w:val="000E2EBF"/>
    <w:rsid w:val="000E4E58"/>
    <w:rsid w:val="000F1774"/>
    <w:rsid w:val="000F33C5"/>
    <w:rsid w:val="000F67F0"/>
    <w:rsid w:val="000F69BD"/>
    <w:rsid w:val="000F6B6C"/>
    <w:rsid w:val="00102617"/>
    <w:rsid w:val="001044A6"/>
    <w:rsid w:val="00105489"/>
    <w:rsid w:val="001060CB"/>
    <w:rsid w:val="00110571"/>
    <w:rsid w:val="0011177B"/>
    <w:rsid w:val="0011329C"/>
    <w:rsid w:val="00113540"/>
    <w:rsid w:val="00117454"/>
    <w:rsid w:val="00120CAA"/>
    <w:rsid w:val="00121E21"/>
    <w:rsid w:val="00121E32"/>
    <w:rsid w:val="00123B3D"/>
    <w:rsid w:val="001249E2"/>
    <w:rsid w:val="00126841"/>
    <w:rsid w:val="00126CFE"/>
    <w:rsid w:val="00127186"/>
    <w:rsid w:val="00131DD7"/>
    <w:rsid w:val="0013564D"/>
    <w:rsid w:val="0014123B"/>
    <w:rsid w:val="0014204F"/>
    <w:rsid w:val="00145CC7"/>
    <w:rsid w:val="00145F40"/>
    <w:rsid w:val="00147169"/>
    <w:rsid w:val="001511A0"/>
    <w:rsid w:val="00151CEC"/>
    <w:rsid w:val="0015274C"/>
    <w:rsid w:val="001528A7"/>
    <w:rsid w:val="00153687"/>
    <w:rsid w:val="0015529B"/>
    <w:rsid w:val="00156C65"/>
    <w:rsid w:val="00160380"/>
    <w:rsid w:val="00166BEB"/>
    <w:rsid w:val="00167ED7"/>
    <w:rsid w:val="001723A6"/>
    <w:rsid w:val="001727C5"/>
    <w:rsid w:val="00172DCD"/>
    <w:rsid w:val="00176A4A"/>
    <w:rsid w:val="001778DB"/>
    <w:rsid w:val="00180C01"/>
    <w:rsid w:val="00181C2B"/>
    <w:rsid w:val="00182581"/>
    <w:rsid w:val="001846BD"/>
    <w:rsid w:val="00187B76"/>
    <w:rsid w:val="00194A95"/>
    <w:rsid w:val="001A157F"/>
    <w:rsid w:val="001A253A"/>
    <w:rsid w:val="001A2D83"/>
    <w:rsid w:val="001A41BB"/>
    <w:rsid w:val="001A481A"/>
    <w:rsid w:val="001A48A0"/>
    <w:rsid w:val="001B0417"/>
    <w:rsid w:val="001B24C0"/>
    <w:rsid w:val="001B3FEB"/>
    <w:rsid w:val="001B485E"/>
    <w:rsid w:val="001B73B5"/>
    <w:rsid w:val="001B7D45"/>
    <w:rsid w:val="001C0A32"/>
    <w:rsid w:val="001C34AD"/>
    <w:rsid w:val="001C486B"/>
    <w:rsid w:val="001D0B63"/>
    <w:rsid w:val="001D1D46"/>
    <w:rsid w:val="001D5983"/>
    <w:rsid w:val="001D7C84"/>
    <w:rsid w:val="001E68C1"/>
    <w:rsid w:val="001E6FAF"/>
    <w:rsid w:val="001F2522"/>
    <w:rsid w:val="001F38A5"/>
    <w:rsid w:val="00202319"/>
    <w:rsid w:val="002030A1"/>
    <w:rsid w:val="00210D86"/>
    <w:rsid w:val="002113C0"/>
    <w:rsid w:val="00213105"/>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385"/>
    <w:rsid w:val="002466E9"/>
    <w:rsid w:val="00252943"/>
    <w:rsid w:val="00253974"/>
    <w:rsid w:val="0026037B"/>
    <w:rsid w:val="00260385"/>
    <w:rsid w:val="00260F5B"/>
    <w:rsid w:val="002630AA"/>
    <w:rsid w:val="00263B65"/>
    <w:rsid w:val="00264867"/>
    <w:rsid w:val="00266551"/>
    <w:rsid w:val="002668B3"/>
    <w:rsid w:val="002676DB"/>
    <w:rsid w:val="00270088"/>
    <w:rsid w:val="00276D40"/>
    <w:rsid w:val="002810EF"/>
    <w:rsid w:val="00283CB1"/>
    <w:rsid w:val="00286A9C"/>
    <w:rsid w:val="00287840"/>
    <w:rsid w:val="00292B5F"/>
    <w:rsid w:val="00293367"/>
    <w:rsid w:val="0029511A"/>
    <w:rsid w:val="002A16BA"/>
    <w:rsid w:val="002A3E0D"/>
    <w:rsid w:val="002A6F11"/>
    <w:rsid w:val="002A7F81"/>
    <w:rsid w:val="002B0A77"/>
    <w:rsid w:val="002B33EC"/>
    <w:rsid w:val="002B384B"/>
    <w:rsid w:val="002B4DA0"/>
    <w:rsid w:val="002C2EFA"/>
    <w:rsid w:val="002C3941"/>
    <w:rsid w:val="002C4263"/>
    <w:rsid w:val="002C7293"/>
    <w:rsid w:val="002D0C8C"/>
    <w:rsid w:val="002D0DA0"/>
    <w:rsid w:val="002D3B3A"/>
    <w:rsid w:val="002D3DFC"/>
    <w:rsid w:val="002E07DE"/>
    <w:rsid w:val="002E0C18"/>
    <w:rsid w:val="002E72C1"/>
    <w:rsid w:val="002F0A2D"/>
    <w:rsid w:val="002F0B6B"/>
    <w:rsid w:val="002F1331"/>
    <w:rsid w:val="002F2F64"/>
    <w:rsid w:val="002F3200"/>
    <w:rsid w:val="00310625"/>
    <w:rsid w:val="00312595"/>
    <w:rsid w:val="0031478C"/>
    <w:rsid w:val="003210DB"/>
    <w:rsid w:val="003211B6"/>
    <w:rsid w:val="00321225"/>
    <w:rsid w:val="00323E7E"/>
    <w:rsid w:val="00325301"/>
    <w:rsid w:val="00325799"/>
    <w:rsid w:val="00327169"/>
    <w:rsid w:val="00330421"/>
    <w:rsid w:val="00330FCB"/>
    <w:rsid w:val="003315F8"/>
    <w:rsid w:val="00335887"/>
    <w:rsid w:val="0033683C"/>
    <w:rsid w:val="00336B1C"/>
    <w:rsid w:val="00336F2C"/>
    <w:rsid w:val="00345910"/>
    <w:rsid w:val="00352936"/>
    <w:rsid w:val="00353F4B"/>
    <w:rsid w:val="0035760E"/>
    <w:rsid w:val="0036000E"/>
    <w:rsid w:val="0036357A"/>
    <w:rsid w:val="00365BDE"/>
    <w:rsid w:val="00370B31"/>
    <w:rsid w:val="003742D3"/>
    <w:rsid w:val="003745C7"/>
    <w:rsid w:val="00376242"/>
    <w:rsid w:val="003766E9"/>
    <w:rsid w:val="00380CC6"/>
    <w:rsid w:val="00382D74"/>
    <w:rsid w:val="0038371E"/>
    <w:rsid w:val="00384E13"/>
    <w:rsid w:val="00385819"/>
    <w:rsid w:val="00386253"/>
    <w:rsid w:val="00387E47"/>
    <w:rsid w:val="003900AE"/>
    <w:rsid w:val="0039026B"/>
    <w:rsid w:val="00390398"/>
    <w:rsid w:val="00392CE6"/>
    <w:rsid w:val="00393D86"/>
    <w:rsid w:val="003A002D"/>
    <w:rsid w:val="003A1E4F"/>
    <w:rsid w:val="003A1EE4"/>
    <w:rsid w:val="003A3359"/>
    <w:rsid w:val="003A47B3"/>
    <w:rsid w:val="003A5587"/>
    <w:rsid w:val="003A7197"/>
    <w:rsid w:val="003A733D"/>
    <w:rsid w:val="003B308B"/>
    <w:rsid w:val="003B57C2"/>
    <w:rsid w:val="003B7727"/>
    <w:rsid w:val="003C7AF3"/>
    <w:rsid w:val="003D4F3A"/>
    <w:rsid w:val="003D60A9"/>
    <w:rsid w:val="003D6CA2"/>
    <w:rsid w:val="003E15B7"/>
    <w:rsid w:val="003E34E5"/>
    <w:rsid w:val="003E57BD"/>
    <w:rsid w:val="003F224D"/>
    <w:rsid w:val="003F2E4C"/>
    <w:rsid w:val="003F350E"/>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3770"/>
    <w:rsid w:val="00423F57"/>
    <w:rsid w:val="00424AAB"/>
    <w:rsid w:val="00424FD0"/>
    <w:rsid w:val="004257A8"/>
    <w:rsid w:val="00425CA8"/>
    <w:rsid w:val="0043643E"/>
    <w:rsid w:val="00436549"/>
    <w:rsid w:val="00442247"/>
    <w:rsid w:val="00447C39"/>
    <w:rsid w:val="00452E46"/>
    <w:rsid w:val="00453FBF"/>
    <w:rsid w:val="004542CE"/>
    <w:rsid w:val="00454644"/>
    <w:rsid w:val="00454F16"/>
    <w:rsid w:val="0045743D"/>
    <w:rsid w:val="004616F4"/>
    <w:rsid w:val="00461E39"/>
    <w:rsid w:val="004631CF"/>
    <w:rsid w:val="00466359"/>
    <w:rsid w:val="00466738"/>
    <w:rsid w:val="004713D2"/>
    <w:rsid w:val="00474BBB"/>
    <w:rsid w:val="00475427"/>
    <w:rsid w:val="00477B51"/>
    <w:rsid w:val="00483195"/>
    <w:rsid w:val="00493834"/>
    <w:rsid w:val="00497DA4"/>
    <w:rsid w:val="004A6BC3"/>
    <w:rsid w:val="004A722D"/>
    <w:rsid w:val="004A7CA8"/>
    <w:rsid w:val="004A7D4C"/>
    <w:rsid w:val="004B0D28"/>
    <w:rsid w:val="004B166A"/>
    <w:rsid w:val="004B3066"/>
    <w:rsid w:val="004B372A"/>
    <w:rsid w:val="004B39FB"/>
    <w:rsid w:val="004B4F25"/>
    <w:rsid w:val="004C330D"/>
    <w:rsid w:val="004C58AE"/>
    <w:rsid w:val="004C5D9F"/>
    <w:rsid w:val="004D2BEE"/>
    <w:rsid w:val="004D3C62"/>
    <w:rsid w:val="004D6343"/>
    <w:rsid w:val="004D7AF8"/>
    <w:rsid w:val="004E10C9"/>
    <w:rsid w:val="004E4313"/>
    <w:rsid w:val="004E53CB"/>
    <w:rsid w:val="004E5A29"/>
    <w:rsid w:val="004F14C7"/>
    <w:rsid w:val="004F36DA"/>
    <w:rsid w:val="004F681D"/>
    <w:rsid w:val="00501421"/>
    <w:rsid w:val="00502238"/>
    <w:rsid w:val="00505D0C"/>
    <w:rsid w:val="00507AD1"/>
    <w:rsid w:val="005111D2"/>
    <w:rsid w:val="00511D4A"/>
    <w:rsid w:val="0051206B"/>
    <w:rsid w:val="00517A50"/>
    <w:rsid w:val="00520AD7"/>
    <w:rsid w:val="00524900"/>
    <w:rsid w:val="00524C6A"/>
    <w:rsid w:val="0052646E"/>
    <w:rsid w:val="00535804"/>
    <w:rsid w:val="00536182"/>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508B"/>
    <w:rsid w:val="005B69EF"/>
    <w:rsid w:val="005B6BF8"/>
    <w:rsid w:val="005C3776"/>
    <w:rsid w:val="005C3C70"/>
    <w:rsid w:val="005C438C"/>
    <w:rsid w:val="005C4408"/>
    <w:rsid w:val="005C4942"/>
    <w:rsid w:val="005D30EB"/>
    <w:rsid w:val="005D6B29"/>
    <w:rsid w:val="005E6285"/>
    <w:rsid w:val="005F1C92"/>
    <w:rsid w:val="005F4308"/>
    <w:rsid w:val="005F6880"/>
    <w:rsid w:val="006038F0"/>
    <w:rsid w:val="00607029"/>
    <w:rsid w:val="00611257"/>
    <w:rsid w:val="0061505A"/>
    <w:rsid w:val="00615619"/>
    <w:rsid w:val="00617FF9"/>
    <w:rsid w:val="006247D2"/>
    <w:rsid w:val="006251D1"/>
    <w:rsid w:val="00627E58"/>
    <w:rsid w:val="00630224"/>
    <w:rsid w:val="00630C50"/>
    <w:rsid w:val="00631640"/>
    <w:rsid w:val="00632AA9"/>
    <w:rsid w:val="00633D62"/>
    <w:rsid w:val="00635A05"/>
    <w:rsid w:val="00636B00"/>
    <w:rsid w:val="00637050"/>
    <w:rsid w:val="0063774D"/>
    <w:rsid w:val="006409EA"/>
    <w:rsid w:val="00643922"/>
    <w:rsid w:val="00646A50"/>
    <w:rsid w:val="00650413"/>
    <w:rsid w:val="006520ED"/>
    <w:rsid w:val="006560A9"/>
    <w:rsid w:val="0065746C"/>
    <w:rsid w:val="006601A7"/>
    <w:rsid w:val="0066363D"/>
    <w:rsid w:val="00664B04"/>
    <w:rsid w:val="00667C2A"/>
    <w:rsid w:val="00681012"/>
    <w:rsid w:val="006812BC"/>
    <w:rsid w:val="00682B1D"/>
    <w:rsid w:val="00683049"/>
    <w:rsid w:val="00684F9E"/>
    <w:rsid w:val="0068564C"/>
    <w:rsid w:val="006874D3"/>
    <w:rsid w:val="00687B72"/>
    <w:rsid w:val="006911EF"/>
    <w:rsid w:val="006A0AC6"/>
    <w:rsid w:val="006A0E9E"/>
    <w:rsid w:val="006A1671"/>
    <w:rsid w:val="006A41EB"/>
    <w:rsid w:val="006A4545"/>
    <w:rsid w:val="006A7C7E"/>
    <w:rsid w:val="006B21D7"/>
    <w:rsid w:val="006B3FF5"/>
    <w:rsid w:val="006B6002"/>
    <w:rsid w:val="006B7973"/>
    <w:rsid w:val="006B7D77"/>
    <w:rsid w:val="006C0506"/>
    <w:rsid w:val="006C05A4"/>
    <w:rsid w:val="006C6F24"/>
    <w:rsid w:val="006D5D23"/>
    <w:rsid w:val="006E37C3"/>
    <w:rsid w:val="006E5A34"/>
    <w:rsid w:val="006E5D54"/>
    <w:rsid w:val="006F32ED"/>
    <w:rsid w:val="006F3651"/>
    <w:rsid w:val="00702151"/>
    <w:rsid w:val="00702952"/>
    <w:rsid w:val="0070768E"/>
    <w:rsid w:val="007106AF"/>
    <w:rsid w:val="00710A5E"/>
    <w:rsid w:val="00710B1B"/>
    <w:rsid w:val="00720CE4"/>
    <w:rsid w:val="007211F0"/>
    <w:rsid w:val="007226CB"/>
    <w:rsid w:val="007228C4"/>
    <w:rsid w:val="00724C2F"/>
    <w:rsid w:val="00724ED0"/>
    <w:rsid w:val="00734208"/>
    <w:rsid w:val="00735AD8"/>
    <w:rsid w:val="00736AA8"/>
    <w:rsid w:val="007422A3"/>
    <w:rsid w:val="007477A3"/>
    <w:rsid w:val="00756427"/>
    <w:rsid w:val="007605F0"/>
    <w:rsid w:val="00762396"/>
    <w:rsid w:val="00764B65"/>
    <w:rsid w:val="00764C05"/>
    <w:rsid w:val="007701F4"/>
    <w:rsid w:val="007701F5"/>
    <w:rsid w:val="00772513"/>
    <w:rsid w:val="007741FB"/>
    <w:rsid w:val="00775A6A"/>
    <w:rsid w:val="007771EC"/>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FB6"/>
    <w:rsid w:val="007C0135"/>
    <w:rsid w:val="007C15B7"/>
    <w:rsid w:val="007C1FE1"/>
    <w:rsid w:val="007C3CAB"/>
    <w:rsid w:val="007C5465"/>
    <w:rsid w:val="007C6C4D"/>
    <w:rsid w:val="007C7D6C"/>
    <w:rsid w:val="007C7E3C"/>
    <w:rsid w:val="007D12C6"/>
    <w:rsid w:val="007D758A"/>
    <w:rsid w:val="007E0926"/>
    <w:rsid w:val="007E573A"/>
    <w:rsid w:val="007E60B5"/>
    <w:rsid w:val="007E6A89"/>
    <w:rsid w:val="007E7F3D"/>
    <w:rsid w:val="007F1BA8"/>
    <w:rsid w:val="007F7AD2"/>
    <w:rsid w:val="008024C5"/>
    <w:rsid w:val="00804241"/>
    <w:rsid w:val="00804E46"/>
    <w:rsid w:val="00811DC8"/>
    <w:rsid w:val="00820C2C"/>
    <w:rsid w:val="00821AB7"/>
    <w:rsid w:val="0082226E"/>
    <w:rsid w:val="00835EB9"/>
    <w:rsid w:val="00840DE4"/>
    <w:rsid w:val="00842CFB"/>
    <w:rsid w:val="00846FF2"/>
    <w:rsid w:val="008533DA"/>
    <w:rsid w:val="0085438B"/>
    <w:rsid w:val="00855814"/>
    <w:rsid w:val="00857CAE"/>
    <w:rsid w:val="0086088E"/>
    <w:rsid w:val="008617A2"/>
    <w:rsid w:val="00861963"/>
    <w:rsid w:val="008628F2"/>
    <w:rsid w:val="00863E62"/>
    <w:rsid w:val="0086670A"/>
    <w:rsid w:val="00866BAC"/>
    <w:rsid w:val="00867355"/>
    <w:rsid w:val="00867534"/>
    <w:rsid w:val="00870A42"/>
    <w:rsid w:val="008756B5"/>
    <w:rsid w:val="00876927"/>
    <w:rsid w:val="008840C7"/>
    <w:rsid w:val="008850A6"/>
    <w:rsid w:val="00887405"/>
    <w:rsid w:val="00887F59"/>
    <w:rsid w:val="00897066"/>
    <w:rsid w:val="00897078"/>
    <w:rsid w:val="008978DF"/>
    <w:rsid w:val="008A12AF"/>
    <w:rsid w:val="008B2899"/>
    <w:rsid w:val="008B53A7"/>
    <w:rsid w:val="008B5B10"/>
    <w:rsid w:val="008B7345"/>
    <w:rsid w:val="008C13AC"/>
    <w:rsid w:val="008C40F5"/>
    <w:rsid w:val="008C4D59"/>
    <w:rsid w:val="008D340A"/>
    <w:rsid w:val="008E16F6"/>
    <w:rsid w:val="008E29D2"/>
    <w:rsid w:val="008E4642"/>
    <w:rsid w:val="008E6D33"/>
    <w:rsid w:val="008F187A"/>
    <w:rsid w:val="008F45CE"/>
    <w:rsid w:val="0090290C"/>
    <w:rsid w:val="00903EB8"/>
    <w:rsid w:val="009073CA"/>
    <w:rsid w:val="00911BC0"/>
    <w:rsid w:val="00911C34"/>
    <w:rsid w:val="00915A87"/>
    <w:rsid w:val="0091718B"/>
    <w:rsid w:val="009179A6"/>
    <w:rsid w:val="00921EE4"/>
    <w:rsid w:val="00933FF3"/>
    <w:rsid w:val="00934791"/>
    <w:rsid w:val="00934A2D"/>
    <w:rsid w:val="009434D2"/>
    <w:rsid w:val="0094417A"/>
    <w:rsid w:val="00951044"/>
    <w:rsid w:val="009517EE"/>
    <w:rsid w:val="00952362"/>
    <w:rsid w:val="00961BA8"/>
    <w:rsid w:val="00962867"/>
    <w:rsid w:val="00965896"/>
    <w:rsid w:val="0096643B"/>
    <w:rsid w:val="009666E8"/>
    <w:rsid w:val="009668E3"/>
    <w:rsid w:val="009669DF"/>
    <w:rsid w:val="0096733C"/>
    <w:rsid w:val="009675CC"/>
    <w:rsid w:val="00982402"/>
    <w:rsid w:val="00982CFB"/>
    <w:rsid w:val="00983782"/>
    <w:rsid w:val="009852BE"/>
    <w:rsid w:val="00985413"/>
    <w:rsid w:val="00985E0F"/>
    <w:rsid w:val="0099105D"/>
    <w:rsid w:val="00991EA8"/>
    <w:rsid w:val="00996CBD"/>
    <w:rsid w:val="009A0E65"/>
    <w:rsid w:val="009A3506"/>
    <w:rsid w:val="009A7691"/>
    <w:rsid w:val="009B1BEA"/>
    <w:rsid w:val="009B4116"/>
    <w:rsid w:val="009B4828"/>
    <w:rsid w:val="009B5721"/>
    <w:rsid w:val="009C2EB0"/>
    <w:rsid w:val="009C743F"/>
    <w:rsid w:val="009D4E23"/>
    <w:rsid w:val="009D78AA"/>
    <w:rsid w:val="009D7F89"/>
    <w:rsid w:val="009E1944"/>
    <w:rsid w:val="009E25F6"/>
    <w:rsid w:val="009E2883"/>
    <w:rsid w:val="009E4308"/>
    <w:rsid w:val="009E43ED"/>
    <w:rsid w:val="009E5667"/>
    <w:rsid w:val="009E5AF8"/>
    <w:rsid w:val="009E79B8"/>
    <w:rsid w:val="009F0794"/>
    <w:rsid w:val="009F34E3"/>
    <w:rsid w:val="009F560F"/>
    <w:rsid w:val="00A00817"/>
    <w:rsid w:val="00A01C4F"/>
    <w:rsid w:val="00A02722"/>
    <w:rsid w:val="00A02C09"/>
    <w:rsid w:val="00A04174"/>
    <w:rsid w:val="00A079FB"/>
    <w:rsid w:val="00A10D77"/>
    <w:rsid w:val="00A11397"/>
    <w:rsid w:val="00A12605"/>
    <w:rsid w:val="00A166C9"/>
    <w:rsid w:val="00A173CC"/>
    <w:rsid w:val="00A2015B"/>
    <w:rsid w:val="00A23224"/>
    <w:rsid w:val="00A242A4"/>
    <w:rsid w:val="00A26D89"/>
    <w:rsid w:val="00A2753E"/>
    <w:rsid w:val="00A275CE"/>
    <w:rsid w:val="00A27E96"/>
    <w:rsid w:val="00A325DF"/>
    <w:rsid w:val="00A32FE8"/>
    <w:rsid w:val="00A3459A"/>
    <w:rsid w:val="00A35CDC"/>
    <w:rsid w:val="00A40276"/>
    <w:rsid w:val="00A411E4"/>
    <w:rsid w:val="00A42829"/>
    <w:rsid w:val="00A46BDE"/>
    <w:rsid w:val="00A50361"/>
    <w:rsid w:val="00A50A77"/>
    <w:rsid w:val="00A53E76"/>
    <w:rsid w:val="00A65C91"/>
    <w:rsid w:val="00A662F9"/>
    <w:rsid w:val="00A66321"/>
    <w:rsid w:val="00A66325"/>
    <w:rsid w:val="00A701B1"/>
    <w:rsid w:val="00A70A14"/>
    <w:rsid w:val="00A7254B"/>
    <w:rsid w:val="00A742C6"/>
    <w:rsid w:val="00A76C12"/>
    <w:rsid w:val="00A80594"/>
    <w:rsid w:val="00A8145C"/>
    <w:rsid w:val="00A84ADC"/>
    <w:rsid w:val="00A85A82"/>
    <w:rsid w:val="00A861DD"/>
    <w:rsid w:val="00A90592"/>
    <w:rsid w:val="00A92E03"/>
    <w:rsid w:val="00A96622"/>
    <w:rsid w:val="00A96BC9"/>
    <w:rsid w:val="00AA0D6E"/>
    <w:rsid w:val="00AA20B5"/>
    <w:rsid w:val="00AA2545"/>
    <w:rsid w:val="00AA4C29"/>
    <w:rsid w:val="00AA4C2F"/>
    <w:rsid w:val="00AA7E08"/>
    <w:rsid w:val="00AB0F6E"/>
    <w:rsid w:val="00AB2680"/>
    <w:rsid w:val="00AB4647"/>
    <w:rsid w:val="00AB4E80"/>
    <w:rsid w:val="00AB6B90"/>
    <w:rsid w:val="00AB77BB"/>
    <w:rsid w:val="00AC0255"/>
    <w:rsid w:val="00AC22DE"/>
    <w:rsid w:val="00AC242C"/>
    <w:rsid w:val="00AD5EE1"/>
    <w:rsid w:val="00AE04CF"/>
    <w:rsid w:val="00AE3DC1"/>
    <w:rsid w:val="00AF3668"/>
    <w:rsid w:val="00B00643"/>
    <w:rsid w:val="00B0576D"/>
    <w:rsid w:val="00B060E0"/>
    <w:rsid w:val="00B06C0D"/>
    <w:rsid w:val="00B14623"/>
    <w:rsid w:val="00B14725"/>
    <w:rsid w:val="00B14AED"/>
    <w:rsid w:val="00B15CF0"/>
    <w:rsid w:val="00B2771E"/>
    <w:rsid w:val="00B303CE"/>
    <w:rsid w:val="00B304F7"/>
    <w:rsid w:val="00B3345C"/>
    <w:rsid w:val="00B361FB"/>
    <w:rsid w:val="00B42584"/>
    <w:rsid w:val="00B43F40"/>
    <w:rsid w:val="00B44FE0"/>
    <w:rsid w:val="00B50EC4"/>
    <w:rsid w:val="00B52ABF"/>
    <w:rsid w:val="00B53521"/>
    <w:rsid w:val="00B54C4F"/>
    <w:rsid w:val="00B556FC"/>
    <w:rsid w:val="00B55B32"/>
    <w:rsid w:val="00B57E17"/>
    <w:rsid w:val="00B601E9"/>
    <w:rsid w:val="00B64A43"/>
    <w:rsid w:val="00B719FB"/>
    <w:rsid w:val="00B71C20"/>
    <w:rsid w:val="00B72232"/>
    <w:rsid w:val="00B74B4B"/>
    <w:rsid w:val="00B84ACC"/>
    <w:rsid w:val="00B84C49"/>
    <w:rsid w:val="00B84D44"/>
    <w:rsid w:val="00B85666"/>
    <w:rsid w:val="00B90A6E"/>
    <w:rsid w:val="00BA4D72"/>
    <w:rsid w:val="00BA51F8"/>
    <w:rsid w:val="00BB13E4"/>
    <w:rsid w:val="00BB151D"/>
    <w:rsid w:val="00BB22B0"/>
    <w:rsid w:val="00BB23F6"/>
    <w:rsid w:val="00BB4A79"/>
    <w:rsid w:val="00BB5D02"/>
    <w:rsid w:val="00BC2835"/>
    <w:rsid w:val="00BC29A3"/>
    <w:rsid w:val="00BC3115"/>
    <w:rsid w:val="00BC41C9"/>
    <w:rsid w:val="00BC7E46"/>
    <w:rsid w:val="00BD05B4"/>
    <w:rsid w:val="00BD35F8"/>
    <w:rsid w:val="00BD5F33"/>
    <w:rsid w:val="00BD64C9"/>
    <w:rsid w:val="00BD669F"/>
    <w:rsid w:val="00BE0D55"/>
    <w:rsid w:val="00BE0D9C"/>
    <w:rsid w:val="00BE2162"/>
    <w:rsid w:val="00BE55DC"/>
    <w:rsid w:val="00BE5FB2"/>
    <w:rsid w:val="00BF2695"/>
    <w:rsid w:val="00BF3430"/>
    <w:rsid w:val="00BF3E26"/>
    <w:rsid w:val="00BF500F"/>
    <w:rsid w:val="00BF65C2"/>
    <w:rsid w:val="00BF6904"/>
    <w:rsid w:val="00BF7238"/>
    <w:rsid w:val="00BF76C2"/>
    <w:rsid w:val="00C01AD8"/>
    <w:rsid w:val="00C0269F"/>
    <w:rsid w:val="00C037BE"/>
    <w:rsid w:val="00C0493D"/>
    <w:rsid w:val="00C06888"/>
    <w:rsid w:val="00C06E6A"/>
    <w:rsid w:val="00C072D7"/>
    <w:rsid w:val="00C11155"/>
    <w:rsid w:val="00C117A4"/>
    <w:rsid w:val="00C11D5F"/>
    <w:rsid w:val="00C13F68"/>
    <w:rsid w:val="00C140F4"/>
    <w:rsid w:val="00C1461D"/>
    <w:rsid w:val="00C1507F"/>
    <w:rsid w:val="00C165E5"/>
    <w:rsid w:val="00C16BF9"/>
    <w:rsid w:val="00C20530"/>
    <w:rsid w:val="00C2066A"/>
    <w:rsid w:val="00C23649"/>
    <w:rsid w:val="00C30B76"/>
    <w:rsid w:val="00C3111D"/>
    <w:rsid w:val="00C31583"/>
    <w:rsid w:val="00C3237C"/>
    <w:rsid w:val="00C32489"/>
    <w:rsid w:val="00C35D74"/>
    <w:rsid w:val="00C36922"/>
    <w:rsid w:val="00C41D99"/>
    <w:rsid w:val="00C461A3"/>
    <w:rsid w:val="00C50795"/>
    <w:rsid w:val="00C50C57"/>
    <w:rsid w:val="00C612B7"/>
    <w:rsid w:val="00C63086"/>
    <w:rsid w:val="00C65007"/>
    <w:rsid w:val="00C65F3D"/>
    <w:rsid w:val="00C66355"/>
    <w:rsid w:val="00C703FB"/>
    <w:rsid w:val="00C709CE"/>
    <w:rsid w:val="00C7118D"/>
    <w:rsid w:val="00C7238C"/>
    <w:rsid w:val="00C7451F"/>
    <w:rsid w:val="00C74F4B"/>
    <w:rsid w:val="00C777A6"/>
    <w:rsid w:val="00C818E1"/>
    <w:rsid w:val="00C840DB"/>
    <w:rsid w:val="00C84630"/>
    <w:rsid w:val="00C84764"/>
    <w:rsid w:val="00C90D24"/>
    <w:rsid w:val="00C911F7"/>
    <w:rsid w:val="00C91F69"/>
    <w:rsid w:val="00C93E00"/>
    <w:rsid w:val="00C94263"/>
    <w:rsid w:val="00C944CE"/>
    <w:rsid w:val="00CA1A06"/>
    <w:rsid w:val="00CA2F6C"/>
    <w:rsid w:val="00CA6906"/>
    <w:rsid w:val="00CA707E"/>
    <w:rsid w:val="00CB3C9C"/>
    <w:rsid w:val="00CB5451"/>
    <w:rsid w:val="00CB59CD"/>
    <w:rsid w:val="00CB6D2A"/>
    <w:rsid w:val="00CB743D"/>
    <w:rsid w:val="00CB7D19"/>
    <w:rsid w:val="00CB7F46"/>
    <w:rsid w:val="00CC3BE4"/>
    <w:rsid w:val="00CC484C"/>
    <w:rsid w:val="00CC49ED"/>
    <w:rsid w:val="00CC60E8"/>
    <w:rsid w:val="00CD2302"/>
    <w:rsid w:val="00CD23A7"/>
    <w:rsid w:val="00CD57C9"/>
    <w:rsid w:val="00CD5CBB"/>
    <w:rsid w:val="00CD6F75"/>
    <w:rsid w:val="00CD7D6F"/>
    <w:rsid w:val="00CE1259"/>
    <w:rsid w:val="00CE4003"/>
    <w:rsid w:val="00CE60CF"/>
    <w:rsid w:val="00CE6661"/>
    <w:rsid w:val="00CE75C2"/>
    <w:rsid w:val="00CF3CE4"/>
    <w:rsid w:val="00CF4DDE"/>
    <w:rsid w:val="00D014BF"/>
    <w:rsid w:val="00D03434"/>
    <w:rsid w:val="00D04000"/>
    <w:rsid w:val="00D04C5D"/>
    <w:rsid w:val="00D13E0F"/>
    <w:rsid w:val="00D140AE"/>
    <w:rsid w:val="00D153F6"/>
    <w:rsid w:val="00D156F5"/>
    <w:rsid w:val="00D17BAE"/>
    <w:rsid w:val="00D2502A"/>
    <w:rsid w:val="00D255B1"/>
    <w:rsid w:val="00D261C2"/>
    <w:rsid w:val="00D31450"/>
    <w:rsid w:val="00D330AA"/>
    <w:rsid w:val="00D3363A"/>
    <w:rsid w:val="00D35BAC"/>
    <w:rsid w:val="00D40AD9"/>
    <w:rsid w:val="00D40BA6"/>
    <w:rsid w:val="00D430FA"/>
    <w:rsid w:val="00D44E3C"/>
    <w:rsid w:val="00D45040"/>
    <w:rsid w:val="00D508A2"/>
    <w:rsid w:val="00D52737"/>
    <w:rsid w:val="00D57137"/>
    <w:rsid w:val="00D75566"/>
    <w:rsid w:val="00D76809"/>
    <w:rsid w:val="00D86BCE"/>
    <w:rsid w:val="00D92304"/>
    <w:rsid w:val="00D927FC"/>
    <w:rsid w:val="00D932D7"/>
    <w:rsid w:val="00D93A76"/>
    <w:rsid w:val="00D940A7"/>
    <w:rsid w:val="00D94B10"/>
    <w:rsid w:val="00D96D14"/>
    <w:rsid w:val="00DA79CF"/>
    <w:rsid w:val="00DB53A4"/>
    <w:rsid w:val="00DB7099"/>
    <w:rsid w:val="00DC30A1"/>
    <w:rsid w:val="00DC5BAD"/>
    <w:rsid w:val="00DC5CB0"/>
    <w:rsid w:val="00DC5D50"/>
    <w:rsid w:val="00DD3A5C"/>
    <w:rsid w:val="00DD3F49"/>
    <w:rsid w:val="00DD5162"/>
    <w:rsid w:val="00DD6A4E"/>
    <w:rsid w:val="00DF3A4D"/>
    <w:rsid w:val="00DF7731"/>
    <w:rsid w:val="00E00F57"/>
    <w:rsid w:val="00E02553"/>
    <w:rsid w:val="00E03879"/>
    <w:rsid w:val="00E04761"/>
    <w:rsid w:val="00E0586F"/>
    <w:rsid w:val="00E137A2"/>
    <w:rsid w:val="00E175F9"/>
    <w:rsid w:val="00E17D8C"/>
    <w:rsid w:val="00E2006E"/>
    <w:rsid w:val="00E22788"/>
    <w:rsid w:val="00E23D9D"/>
    <w:rsid w:val="00E24A48"/>
    <w:rsid w:val="00E25511"/>
    <w:rsid w:val="00E260FC"/>
    <w:rsid w:val="00E414EE"/>
    <w:rsid w:val="00E41655"/>
    <w:rsid w:val="00E449ED"/>
    <w:rsid w:val="00E4716A"/>
    <w:rsid w:val="00E479E4"/>
    <w:rsid w:val="00E47A73"/>
    <w:rsid w:val="00E51297"/>
    <w:rsid w:val="00E52802"/>
    <w:rsid w:val="00E5409B"/>
    <w:rsid w:val="00E56FD8"/>
    <w:rsid w:val="00E65888"/>
    <w:rsid w:val="00E66CC8"/>
    <w:rsid w:val="00E7231E"/>
    <w:rsid w:val="00E73247"/>
    <w:rsid w:val="00E74685"/>
    <w:rsid w:val="00E75CA3"/>
    <w:rsid w:val="00E7635E"/>
    <w:rsid w:val="00E80307"/>
    <w:rsid w:val="00E83D5F"/>
    <w:rsid w:val="00E86C6E"/>
    <w:rsid w:val="00E91431"/>
    <w:rsid w:val="00E917CB"/>
    <w:rsid w:val="00E930F0"/>
    <w:rsid w:val="00E97B0F"/>
    <w:rsid w:val="00EA0D46"/>
    <w:rsid w:val="00EA1C3B"/>
    <w:rsid w:val="00EA27AE"/>
    <w:rsid w:val="00EA50A9"/>
    <w:rsid w:val="00EA5B73"/>
    <w:rsid w:val="00EB10DA"/>
    <w:rsid w:val="00EB1E73"/>
    <w:rsid w:val="00EB4EFE"/>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375F"/>
    <w:rsid w:val="00F237A9"/>
    <w:rsid w:val="00F24157"/>
    <w:rsid w:val="00F2620F"/>
    <w:rsid w:val="00F27B71"/>
    <w:rsid w:val="00F3484E"/>
    <w:rsid w:val="00F421DE"/>
    <w:rsid w:val="00F4325D"/>
    <w:rsid w:val="00F446A3"/>
    <w:rsid w:val="00F446C9"/>
    <w:rsid w:val="00F44C72"/>
    <w:rsid w:val="00F46CFB"/>
    <w:rsid w:val="00F60495"/>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596C"/>
    <w:rsid w:val="00F96324"/>
    <w:rsid w:val="00F96CCC"/>
    <w:rsid w:val="00FB022A"/>
    <w:rsid w:val="00FB251B"/>
    <w:rsid w:val="00FB3418"/>
    <w:rsid w:val="00FB38A0"/>
    <w:rsid w:val="00FC07CA"/>
    <w:rsid w:val="00FC080E"/>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spacing w:before="120" w:after="120"/>
      <w:outlineLvl w:val="5"/>
    </w:pPr>
    <w:rPr>
      <w:b/>
      <w:bCs/>
      <w:szCs w:val="22"/>
    </w:rPr>
  </w:style>
  <w:style w:type="paragraph" w:styleId="Heading7">
    <w:name w:val="heading 7"/>
    <w:basedOn w:val="Normal"/>
    <w:next w:val="Normal"/>
    <w:qFormat/>
    <w:rsid w:val="00A173CC"/>
    <w:pPr>
      <w:numPr>
        <w:ilvl w:val="6"/>
        <w:numId w:val="2"/>
      </w:numPr>
      <w:spacing w:before="240" w:after="60"/>
      <w:outlineLvl w:val="6"/>
    </w:pPr>
  </w:style>
  <w:style w:type="paragraph" w:styleId="Heading8">
    <w:name w:val="heading 8"/>
    <w:basedOn w:val="Normal"/>
    <w:next w:val="Normal"/>
    <w:qFormat/>
    <w:rsid w:val="00A173CC"/>
    <w:pPr>
      <w:numPr>
        <w:ilvl w:val="7"/>
        <w:numId w:val="2"/>
      </w:numPr>
      <w:spacing w:before="240" w:after="60"/>
      <w:outlineLvl w:val="7"/>
    </w:pPr>
    <w:rPr>
      <w:i/>
      <w:iCs/>
    </w:rPr>
  </w:style>
  <w:style w:type="paragraph" w:styleId="Heading9">
    <w:name w:val="heading 9"/>
    <w:basedOn w:val="Normal"/>
    <w:next w:val="Normal"/>
    <w:qFormat/>
    <w:rsid w:val="00A173C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C06888"/>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352936"/>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842CFB"/>
    <w:pPr>
      <w:spacing w:before="240" w:after="240"/>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D13E0F"/>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842CFB"/>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jp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6" Type="http://schemas.openxmlformats.org/officeDocument/2006/relationships/image" Target="media/image60.png"/><Relationship Id="rId7" Type="http://schemas.openxmlformats.org/officeDocument/2006/relationships/styles" Target="styles.xml"/><Relationship Id="rId71" Type="http://schemas.openxmlformats.org/officeDocument/2006/relationships/image" Target="media/image55.png"/><Relationship Id="rId2" Type="http://schemas.openxmlformats.org/officeDocument/2006/relationships/customXml" Target="../customXml/item1.xml"/><Relationship Id="rId16" Type="http://schemas.microsoft.com/office/2018/08/relationships/commentsExtensible" Target="commentsExtensible.xml"/><Relationship Id="rId29" Type="http://schemas.openxmlformats.org/officeDocument/2006/relationships/image" Target="media/image13.jpeg"/><Relationship Id="rId11" Type="http://schemas.openxmlformats.org/officeDocument/2006/relationships/endnotes" Target="endnotes.xml"/><Relationship Id="rId24" Type="http://schemas.openxmlformats.org/officeDocument/2006/relationships/image" Target="media/image8.jp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8.png"/><Relationship Id="rId79" Type="http://schemas.microsoft.com/office/2011/relationships/people" Target="people.xml"/><Relationship Id="rId5" Type="http://schemas.openxmlformats.org/officeDocument/2006/relationships/customXml" Target="../customXml/item4.xml"/><Relationship Id="rId61" Type="http://schemas.openxmlformats.org/officeDocument/2006/relationships/image" Target="media/image45.png"/><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fontTable" Target="fontTable.xml"/><Relationship Id="rId4" Type="http://schemas.openxmlformats.org/officeDocument/2006/relationships/customXml" Target="../customXml/item3.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footer" Target="footer2.xml"/><Relationship Id="rId8" Type="http://schemas.openxmlformats.org/officeDocument/2006/relationships/settings" Target="settings.xml"/><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theme" Target="theme/theme1.xml"/><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1.jp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1" Type="http://schemas.microsoft.com/office/2006/relationships/keyMapCustomizations" Target="customizations.xml"/><Relationship Id="rId6"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7.jpg"/><Relationship Id="rId28" Type="http://schemas.openxmlformats.org/officeDocument/2006/relationships/image" Target="media/image12.jpe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customXml/itemProps2.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3DDDFA-3060-4A64-9B3E-59E07711DC0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05</TotalTime>
  <Pages>1</Pages>
  <Words>119928</Words>
  <Characters>683595</Characters>
  <Application>Microsoft Office Word</Application>
  <DocSecurity>0</DocSecurity>
  <Lines>5696</Lines>
  <Paragraphs>1603</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801920</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8</cp:revision>
  <cp:lastPrinted>2009-07-29T03:38:00Z</cp:lastPrinted>
  <dcterms:created xsi:type="dcterms:W3CDTF">2023-09-22T19:25:00Z</dcterms:created>
  <dcterms:modified xsi:type="dcterms:W3CDTF">2023-09-24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